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5E03" w:rsidRPr="00831C00" w:rsidRDefault="001B10B5" w:rsidP="008C675E">
      <w:pPr>
        <w:widowControl w:val="0"/>
        <w:suppressAutoHyphens/>
        <w:rPr>
          <w:rFonts w:ascii="Palatino Linotype" w:eastAsia="Droid Sans Fallback" w:hAnsi="Palatino Linotype" w:cs="Palatino Linotype"/>
          <w:b/>
          <w:bCs/>
          <w:kern w:val="1"/>
          <w:sz w:val="28"/>
          <w:szCs w:val="28"/>
          <w:lang w:val="en-GB" w:eastAsia="zh-CN" w:bidi="hi-IN"/>
        </w:rPr>
      </w:pPr>
      <w:bookmarkStart w:id="0" w:name="_GoBack"/>
      <w:bookmarkEnd w:id="0"/>
      <w:r w:rsidRPr="00831C00">
        <w:rPr>
          <w:rFonts w:ascii="Palatino Linotype" w:eastAsia="Droid Sans Fallback" w:hAnsi="Palatino Linotype" w:cs="Palatino Linotype"/>
          <w:b/>
          <w:bCs/>
          <w:kern w:val="1"/>
          <w:sz w:val="28"/>
          <w:szCs w:val="28"/>
          <w:lang w:val="en-GB" w:eastAsia="zh-CN" w:bidi="hi-IN"/>
        </w:rPr>
        <w:t xml:space="preserve">Glyphosate and nutrient retention in </w:t>
      </w:r>
      <w:r w:rsidR="00186483" w:rsidRPr="00847D04">
        <w:rPr>
          <w:rFonts w:ascii="Palatino Linotype" w:eastAsia="Droid Sans Fallback" w:hAnsi="Palatino Linotype" w:cs="Palatino Linotype"/>
          <w:b/>
          <w:bCs/>
          <w:kern w:val="1"/>
          <w:sz w:val="28"/>
          <w:szCs w:val="28"/>
          <w:lang w:val="en-GB" w:eastAsia="zh-CN" w:bidi="hi-IN"/>
        </w:rPr>
        <w:t>preferential</w:t>
      </w:r>
      <w:r w:rsidR="00186483" w:rsidRPr="00831C00">
        <w:rPr>
          <w:rFonts w:ascii="Palatino Linotype" w:eastAsia="Droid Sans Fallback" w:hAnsi="Palatino Linotype" w:cs="Palatino Linotype"/>
          <w:b/>
          <w:bCs/>
          <w:kern w:val="1"/>
          <w:sz w:val="28"/>
          <w:szCs w:val="28"/>
          <w:lang w:val="en-GB" w:eastAsia="zh-CN" w:bidi="hi-IN"/>
        </w:rPr>
        <w:t xml:space="preserve"> flow pathways</w:t>
      </w:r>
    </w:p>
    <w:p w:rsidR="00452EEC" w:rsidRPr="00CC2E6D" w:rsidRDefault="00452EEC" w:rsidP="00114D2A">
      <w:pPr>
        <w:spacing w:line="480" w:lineRule="auto"/>
        <w:jc w:val="both"/>
        <w:rPr>
          <w:rFonts w:ascii="Arial" w:hAnsi="Arial" w:cs="Arial"/>
          <w:b/>
          <w:color w:val="000000"/>
          <w:sz w:val="20"/>
          <w:szCs w:val="20"/>
          <w:lang w:val="en-US"/>
        </w:rPr>
      </w:pPr>
    </w:p>
    <w:p w:rsidR="0004382A" w:rsidRPr="00030EF6" w:rsidRDefault="00452EEC" w:rsidP="00030EF6">
      <w:pPr>
        <w:widowControl w:val="0"/>
        <w:suppressAutoHyphens/>
        <w:rPr>
          <w:rFonts w:ascii="Palatino Linotype" w:eastAsia="Droid Sans Fallback" w:hAnsi="Palatino Linotype" w:cs="Palatino Linotype"/>
          <w:smallCaps/>
          <w:kern w:val="1"/>
          <w:sz w:val="22"/>
          <w:szCs w:val="22"/>
          <w:lang w:val="es-ES_tradnl" w:eastAsia="zh-CN" w:bidi="hi-IN"/>
        </w:rPr>
      </w:pPr>
      <w:r w:rsidRPr="00030EF6">
        <w:rPr>
          <w:rFonts w:ascii="Palatino Linotype" w:eastAsia="Droid Sans Fallback" w:hAnsi="Palatino Linotype" w:cs="Palatino Linotype"/>
          <w:smallCaps/>
          <w:kern w:val="1"/>
          <w:sz w:val="22"/>
          <w:szCs w:val="22"/>
          <w:lang w:val="es-ES_tradnl" w:eastAsia="zh-CN" w:bidi="hi-IN"/>
        </w:rPr>
        <w:t xml:space="preserve">Gustavo C.M. </w:t>
      </w:r>
      <w:r w:rsidR="0004382A" w:rsidRPr="00030EF6">
        <w:rPr>
          <w:rFonts w:ascii="Palatino Linotype" w:eastAsia="Droid Sans Fallback" w:hAnsi="Palatino Linotype" w:cs="Palatino Linotype"/>
          <w:smallCaps/>
          <w:kern w:val="1"/>
          <w:sz w:val="22"/>
          <w:szCs w:val="22"/>
          <w:lang w:val="es-ES_tradnl" w:eastAsia="zh-CN" w:bidi="hi-IN"/>
        </w:rPr>
        <w:t>Giaccio</w:t>
      </w:r>
      <w:r w:rsidRPr="00030EF6">
        <w:rPr>
          <w:rFonts w:ascii="Palatino Linotype" w:eastAsia="Droid Sans Fallback" w:hAnsi="Palatino Linotype" w:cs="Palatino Linotype"/>
          <w:smallCaps/>
          <w:kern w:val="1"/>
          <w:sz w:val="22"/>
          <w:szCs w:val="22"/>
          <w:vertAlign w:val="superscript"/>
          <w:lang w:val="es-ES_tradnl" w:eastAsia="zh-CN" w:bidi="hi-IN"/>
        </w:rPr>
        <w:t>1</w:t>
      </w:r>
      <w:r w:rsidR="008C675E" w:rsidRPr="00030EF6">
        <w:rPr>
          <w:rFonts w:ascii="Palatino Linotype" w:eastAsia="Droid Sans Fallback" w:hAnsi="Palatino Linotype" w:cs="Palatino Linotype"/>
          <w:smallCaps/>
          <w:kern w:val="1"/>
          <w:sz w:val="22"/>
          <w:szCs w:val="22"/>
          <w:vertAlign w:val="superscript"/>
          <w:lang w:val="es-ES_tradnl" w:eastAsia="zh-CN" w:bidi="hi-IN"/>
        </w:rPr>
        <w:t>,</w:t>
      </w:r>
      <w:r w:rsidR="00030EF6" w:rsidRPr="00030EF6">
        <w:rPr>
          <w:rFonts w:ascii="Palatino Linotype" w:eastAsia="Droid Sans Fallback" w:hAnsi="Palatino Linotype" w:cs="Palatino Linotype"/>
          <w:smallCaps/>
          <w:kern w:val="1"/>
          <w:sz w:val="22"/>
          <w:szCs w:val="22"/>
          <w:vertAlign w:val="superscript"/>
          <w:lang w:val="es-ES_tradnl" w:eastAsia="zh-CN" w:bidi="hi-IN"/>
        </w:rPr>
        <w:t>*</w:t>
      </w:r>
      <w:r w:rsidR="00030EF6" w:rsidRPr="00030EF6">
        <w:rPr>
          <w:rFonts w:ascii="Palatino Linotype" w:eastAsia="Droid Sans Fallback" w:hAnsi="Palatino Linotype" w:cs="Palatino Linotype"/>
          <w:smallCaps/>
          <w:kern w:val="1"/>
          <w:sz w:val="22"/>
          <w:szCs w:val="22"/>
          <w:lang w:val="es-ES_tradnl" w:eastAsia="zh-CN" w:bidi="hi-IN"/>
        </w:rPr>
        <w:t xml:space="preserve">; </w:t>
      </w:r>
      <w:r w:rsidRPr="00030EF6">
        <w:rPr>
          <w:rFonts w:ascii="Palatino Linotype" w:eastAsia="Droid Sans Fallback" w:hAnsi="Palatino Linotype" w:cs="Palatino Linotype"/>
          <w:smallCaps/>
          <w:kern w:val="1"/>
          <w:sz w:val="22"/>
          <w:szCs w:val="22"/>
          <w:lang w:val="es-ES_tradnl" w:eastAsia="zh-CN" w:bidi="hi-IN"/>
        </w:rPr>
        <w:t xml:space="preserve">Pedro </w:t>
      </w:r>
      <w:r w:rsidR="0004382A" w:rsidRPr="00030EF6">
        <w:rPr>
          <w:rFonts w:ascii="Palatino Linotype" w:eastAsia="Droid Sans Fallback" w:hAnsi="Palatino Linotype" w:cs="Palatino Linotype"/>
          <w:smallCaps/>
          <w:kern w:val="1"/>
          <w:sz w:val="22"/>
          <w:szCs w:val="22"/>
          <w:lang w:val="es-ES_tradnl" w:eastAsia="zh-CN" w:bidi="hi-IN"/>
        </w:rPr>
        <w:t>Laterra</w:t>
      </w:r>
      <w:r w:rsidRPr="00030EF6">
        <w:rPr>
          <w:rFonts w:ascii="Palatino Linotype" w:eastAsia="Droid Sans Fallback" w:hAnsi="Palatino Linotype" w:cs="Palatino Linotype"/>
          <w:smallCaps/>
          <w:kern w:val="1"/>
          <w:sz w:val="22"/>
          <w:szCs w:val="22"/>
          <w:vertAlign w:val="superscript"/>
          <w:lang w:val="es-ES_tradnl" w:eastAsia="zh-CN" w:bidi="hi-IN"/>
        </w:rPr>
        <w:t>2</w:t>
      </w:r>
      <w:r w:rsidR="00030EF6" w:rsidRPr="00030EF6">
        <w:rPr>
          <w:rFonts w:ascii="Palatino Linotype" w:eastAsia="Droid Sans Fallback" w:hAnsi="Palatino Linotype" w:cs="Palatino Linotype"/>
          <w:smallCaps/>
          <w:kern w:val="1"/>
          <w:sz w:val="22"/>
          <w:szCs w:val="22"/>
          <w:lang w:val="es-ES_tradnl" w:eastAsia="zh-CN" w:bidi="hi-IN"/>
        </w:rPr>
        <w:t xml:space="preserve">; </w:t>
      </w:r>
      <w:r w:rsidRPr="00030EF6">
        <w:rPr>
          <w:rFonts w:ascii="Palatino Linotype" w:eastAsia="Droid Sans Fallback" w:hAnsi="Palatino Linotype" w:cs="Palatino Linotype"/>
          <w:smallCaps/>
          <w:kern w:val="1"/>
          <w:sz w:val="22"/>
          <w:szCs w:val="22"/>
          <w:lang w:val="es-ES_tradnl" w:eastAsia="zh-CN" w:bidi="hi-IN"/>
        </w:rPr>
        <w:t>Virginia C. A</w:t>
      </w:r>
      <w:r w:rsidR="0004382A" w:rsidRPr="00030EF6">
        <w:rPr>
          <w:rFonts w:ascii="Palatino Linotype" w:eastAsia="Droid Sans Fallback" w:hAnsi="Palatino Linotype" w:cs="Palatino Linotype"/>
          <w:smallCaps/>
          <w:kern w:val="1"/>
          <w:sz w:val="22"/>
          <w:szCs w:val="22"/>
          <w:lang w:val="es-ES_tradnl" w:eastAsia="zh-CN" w:bidi="hi-IN"/>
        </w:rPr>
        <w:t>paricio</w:t>
      </w:r>
      <w:r w:rsidRPr="00030EF6">
        <w:rPr>
          <w:rFonts w:ascii="Palatino Linotype" w:eastAsia="Droid Sans Fallback" w:hAnsi="Palatino Linotype" w:cs="Palatino Linotype"/>
          <w:smallCaps/>
          <w:kern w:val="1"/>
          <w:sz w:val="22"/>
          <w:szCs w:val="22"/>
          <w:vertAlign w:val="superscript"/>
          <w:lang w:val="es-ES_tradnl" w:eastAsia="zh-CN" w:bidi="hi-IN"/>
        </w:rPr>
        <w:t>3</w:t>
      </w:r>
      <w:r w:rsidR="00030EF6" w:rsidRPr="00030EF6">
        <w:rPr>
          <w:rFonts w:ascii="Palatino Linotype" w:eastAsia="Droid Sans Fallback" w:hAnsi="Palatino Linotype" w:cs="Palatino Linotype"/>
          <w:smallCaps/>
          <w:kern w:val="1"/>
          <w:sz w:val="22"/>
          <w:szCs w:val="22"/>
          <w:lang w:val="es-ES_tradnl" w:eastAsia="zh-CN" w:bidi="hi-IN"/>
        </w:rPr>
        <w:t>;</w:t>
      </w:r>
      <w:r w:rsidR="00CC2E6D">
        <w:rPr>
          <w:rFonts w:ascii="Palatino Linotype" w:eastAsia="Droid Sans Fallback" w:hAnsi="Palatino Linotype" w:cs="Palatino Linotype"/>
          <w:smallCaps/>
          <w:kern w:val="1"/>
          <w:sz w:val="22"/>
          <w:szCs w:val="22"/>
          <w:lang w:val="es-ES_tradnl" w:eastAsia="zh-CN" w:bidi="hi-IN"/>
        </w:rPr>
        <w:t xml:space="preserve"> </w:t>
      </w:r>
      <w:r w:rsidRPr="00030EF6">
        <w:rPr>
          <w:rFonts w:ascii="Palatino Linotype" w:eastAsia="Droid Sans Fallback" w:hAnsi="Palatino Linotype" w:cs="Palatino Linotype"/>
          <w:smallCaps/>
          <w:kern w:val="1"/>
          <w:sz w:val="22"/>
          <w:szCs w:val="22"/>
          <w:lang w:val="es-ES_tradnl" w:eastAsia="zh-CN" w:bidi="hi-IN"/>
        </w:rPr>
        <w:t xml:space="preserve">José L. </w:t>
      </w:r>
      <w:r w:rsidR="0004382A" w:rsidRPr="00030EF6">
        <w:rPr>
          <w:rFonts w:ascii="Palatino Linotype" w:eastAsia="Droid Sans Fallback" w:hAnsi="Palatino Linotype" w:cs="Palatino Linotype"/>
          <w:smallCaps/>
          <w:kern w:val="1"/>
          <w:sz w:val="22"/>
          <w:szCs w:val="22"/>
          <w:lang w:val="es-ES_tradnl" w:eastAsia="zh-CN" w:bidi="hi-IN"/>
        </w:rPr>
        <w:t>Costa</w:t>
      </w:r>
      <w:r w:rsidRPr="00030EF6">
        <w:rPr>
          <w:rFonts w:ascii="Palatino Linotype" w:eastAsia="Droid Sans Fallback" w:hAnsi="Palatino Linotype" w:cs="Palatino Linotype"/>
          <w:smallCaps/>
          <w:kern w:val="1"/>
          <w:sz w:val="22"/>
          <w:szCs w:val="22"/>
          <w:vertAlign w:val="superscript"/>
          <w:lang w:val="es-ES_tradnl" w:eastAsia="zh-CN" w:bidi="hi-IN"/>
        </w:rPr>
        <w:t>3</w:t>
      </w:r>
      <w:r w:rsidR="00030EF6" w:rsidRPr="00030EF6">
        <w:rPr>
          <w:rFonts w:ascii="Palatino Linotype" w:eastAsia="Droid Sans Fallback" w:hAnsi="Palatino Linotype" w:cs="Palatino Linotype"/>
          <w:smallCaps/>
          <w:kern w:val="1"/>
          <w:sz w:val="22"/>
          <w:szCs w:val="22"/>
          <w:lang w:val="es-ES_tradnl" w:eastAsia="zh-CN" w:bidi="hi-IN"/>
        </w:rPr>
        <w:t>;</w:t>
      </w:r>
      <w:r w:rsidR="00CC2E6D">
        <w:rPr>
          <w:rFonts w:ascii="Palatino Linotype" w:eastAsia="Droid Sans Fallback" w:hAnsi="Palatino Linotype" w:cs="Palatino Linotype"/>
          <w:smallCaps/>
          <w:kern w:val="1"/>
          <w:sz w:val="22"/>
          <w:szCs w:val="22"/>
          <w:lang w:val="es-ES_tradnl" w:eastAsia="zh-CN" w:bidi="hi-IN"/>
        </w:rPr>
        <w:t xml:space="preserve"> </w:t>
      </w:r>
      <w:r w:rsidRPr="00030EF6">
        <w:rPr>
          <w:rFonts w:ascii="Palatino Linotype" w:eastAsia="Droid Sans Fallback" w:hAnsi="Palatino Linotype" w:cs="Palatino Linotype"/>
          <w:smallCaps/>
          <w:kern w:val="1"/>
          <w:sz w:val="22"/>
          <w:szCs w:val="22"/>
          <w:lang w:val="es-ES_tradnl" w:eastAsia="zh-CN" w:bidi="hi-IN"/>
        </w:rPr>
        <w:t xml:space="preserve">Marino M. </w:t>
      </w:r>
      <w:r w:rsidR="0004382A" w:rsidRPr="00030EF6">
        <w:rPr>
          <w:rFonts w:ascii="Palatino Linotype" w:eastAsia="Droid Sans Fallback" w:hAnsi="Palatino Linotype" w:cs="Palatino Linotype"/>
          <w:smallCaps/>
          <w:kern w:val="1"/>
          <w:sz w:val="22"/>
          <w:szCs w:val="22"/>
          <w:lang w:val="es-ES_tradnl" w:eastAsia="zh-CN" w:bidi="hi-IN"/>
        </w:rPr>
        <w:t>Puricelli</w:t>
      </w:r>
      <w:r w:rsidRPr="00030EF6">
        <w:rPr>
          <w:rFonts w:ascii="Palatino Linotype" w:eastAsia="Droid Sans Fallback" w:hAnsi="Palatino Linotype" w:cs="Palatino Linotype"/>
          <w:smallCaps/>
          <w:kern w:val="1"/>
          <w:sz w:val="22"/>
          <w:szCs w:val="22"/>
          <w:vertAlign w:val="superscript"/>
          <w:lang w:val="es-ES_tradnl" w:eastAsia="zh-CN" w:bidi="hi-IN"/>
        </w:rPr>
        <w:t>3</w:t>
      </w:r>
    </w:p>
    <w:p w:rsidR="00A142E9" w:rsidRDefault="00A142E9" w:rsidP="00493A8D">
      <w:pPr>
        <w:spacing w:line="360" w:lineRule="auto"/>
        <w:jc w:val="both"/>
        <w:rPr>
          <w:b/>
          <w:color w:val="000000"/>
          <w:sz w:val="20"/>
          <w:szCs w:val="20"/>
          <w:vertAlign w:val="superscript"/>
        </w:rPr>
      </w:pPr>
    </w:p>
    <w:p w:rsidR="00FD421C" w:rsidRPr="00F62E24" w:rsidRDefault="00FD421C" w:rsidP="00030EF6">
      <w:pPr>
        <w:widowControl w:val="0"/>
        <w:suppressAutoHyphens/>
        <w:rPr>
          <w:rFonts w:ascii="Palatino Linotype" w:eastAsia="Droid Sans Fallback" w:hAnsi="Palatino Linotype" w:cs="Palatino Linotype"/>
          <w:kern w:val="1"/>
          <w:sz w:val="16"/>
          <w:szCs w:val="16"/>
          <w:vertAlign w:val="superscript"/>
          <w:lang w:val="es-ES_tradnl" w:eastAsia="zh-CN" w:bidi="hi-IN"/>
        </w:rPr>
      </w:pPr>
      <w:r w:rsidRPr="009F4C06">
        <w:rPr>
          <w:rFonts w:ascii="Palatino Linotype" w:eastAsia="Droid Sans Fallback" w:hAnsi="Palatino Linotype" w:cs="Palatino Linotype"/>
          <w:kern w:val="1"/>
          <w:sz w:val="16"/>
          <w:szCs w:val="16"/>
          <w:vertAlign w:val="superscript"/>
          <w:lang w:val="es-ES_tradnl" w:eastAsia="zh-CN" w:bidi="hi-IN"/>
        </w:rPr>
        <w:t>1</w:t>
      </w:r>
      <w:r w:rsidR="00030EF6" w:rsidRPr="009F4C06">
        <w:rPr>
          <w:rFonts w:ascii="Palatino Linotype" w:eastAsia="Droid Sans Fallback" w:hAnsi="Palatino Linotype" w:cs="Palatino Linotype"/>
          <w:kern w:val="1"/>
          <w:sz w:val="16"/>
          <w:szCs w:val="16"/>
          <w:vertAlign w:val="superscript"/>
          <w:lang w:val="es-ES_tradnl" w:eastAsia="zh-CN" w:bidi="hi-IN"/>
        </w:rPr>
        <w:t>*</w:t>
      </w:r>
      <w:r w:rsidRPr="00831C00">
        <w:rPr>
          <w:rFonts w:ascii="Palatino Linotype" w:eastAsia="Droid Sans Fallback" w:hAnsi="Palatino Linotype" w:cs="Palatino Linotype"/>
          <w:kern w:val="1"/>
          <w:sz w:val="16"/>
          <w:szCs w:val="16"/>
          <w:vertAlign w:val="superscript"/>
          <w:lang w:val="es-ES_tradnl" w:eastAsia="zh-CN" w:bidi="hi-IN"/>
        </w:rPr>
        <w:t xml:space="preserve"> Chacra Experimental Integrada Barrow. INTA. Tres Arroyos</w:t>
      </w:r>
      <w:r w:rsidR="00030EF6" w:rsidRPr="00831C00">
        <w:rPr>
          <w:rFonts w:ascii="Palatino Linotype" w:eastAsia="Droid Sans Fallback" w:hAnsi="Palatino Linotype" w:cs="Palatino Linotype"/>
          <w:kern w:val="1"/>
          <w:sz w:val="16"/>
          <w:szCs w:val="16"/>
          <w:vertAlign w:val="superscript"/>
          <w:lang w:val="es-ES_tradnl" w:eastAsia="zh-CN" w:bidi="hi-IN"/>
        </w:rPr>
        <w:t>,</w:t>
      </w:r>
      <w:r w:rsidRPr="00831C00">
        <w:rPr>
          <w:rFonts w:ascii="Palatino Linotype" w:eastAsia="Droid Sans Fallback" w:hAnsi="Palatino Linotype" w:cs="Palatino Linotype"/>
          <w:kern w:val="1"/>
          <w:sz w:val="16"/>
          <w:szCs w:val="16"/>
          <w:vertAlign w:val="superscript"/>
          <w:lang w:val="es-ES_tradnl" w:eastAsia="zh-CN" w:bidi="hi-IN"/>
        </w:rPr>
        <w:t xml:space="preserve"> Argentina. 2 </w:t>
      </w:r>
      <w:r w:rsidR="00EE3314" w:rsidRPr="00831C00">
        <w:rPr>
          <w:rFonts w:ascii="Palatino Linotype" w:eastAsia="Droid Sans Fallback" w:hAnsi="Palatino Linotype" w:cs="Palatino Linotype"/>
          <w:kern w:val="1"/>
          <w:sz w:val="16"/>
          <w:szCs w:val="16"/>
          <w:vertAlign w:val="superscript"/>
          <w:lang w:val="es-ES_tradnl" w:eastAsia="zh-CN" w:bidi="hi-IN"/>
        </w:rPr>
        <w:t>Consejo Nacional de Investigaciones Científicas y Técnicas (CONICET) – Fundación Bariloche</w:t>
      </w:r>
      <w:r w:rsidR="00030EF6" w:rsidRPr="00831C00">
        <w:rPr>
          <w:rFonts w:ascii="Palatino Linotype" w:eastAsia="Droid Sans Fallback" w:hAnsi="Palatino Linotype" w:cs="Palatino Linotype"/>
          <w:kern w:val="1"/>
          <w:sz w:val="16"/>
          <w:szCs w:val="16"/>
          <w:vertAlign w:val="superscript"/>
          <w:lang w:val="es-ES_tradnl" w:eastAsia="zh-CN" w:bidi="hi-IN"/>
        </w:rPr>
        <w:t>.</w:t>
      </w:r>
      <w:r w:rsidR="00EE3314" w:rsidRPr="00831C00">
        <w:rPr>
          <w:rFonts w:ascii="Palatino Linotype" w:eastAsia="Droid Sans Fallback" w:hAnsi="Palatino Linotype" w:cs="Palatino Linotype"/>
          <w:kern w:val="1"/>
          <w:sz w:val="16"/>
          <w:szCs w:val="16"/>
          <w:vertAlign w:val="superscript"/>
          <w:lang w:val="es-ES_tradnl" w:eastAsia="zh-CN" w:bidi="hi-IN"/>
        </w:rPr>
        <w:t xml:space="preserve"> San Carlos de Bariloche</w:t>
      </w:r>
      <w:r w:rsidR="00030EF6" w:rsidRPr="00831C00">
        <w:rPr>
          <w:rFonts w:ascii="Palatino Linotype" w:eastAsia="Droid Sans Fallback" w:hAnsi="Palatino Linotype" w:cs="Palatino Linotype"/>
          <w:kern w:val="1"/>
          <w:sz w:val="16"/>
          <w:szCs w:val="16"/>
          <w:vertAlign w:val="superscript"/>
          <w:lang w:val="es-ES_tradnl" w:eastAsia="zh-CN" w:bidi="hi-IN"/>
        </w:rPr>
        <w:t>,</w:t>
      </w:r>
      <w:r w:rsidR="00EE3314" w:rsidRPr="00831C00">
        <w:rPr>
          <w:rFonts w:ascii="Palatino Linotype" w:eastAsia="Droid Sans Fallback" w:hAnsi="Palatino Linotype" w:cs="Palatino Linotype"/>
          <w:kern w:val="1"/>
          <w:sz w:val="16"/>
          <w:szCs w:val="16"/>
          <w:vertAlign w:val="superscript"/>
          <w:lang w:val="es-ES_tradnl" w:eastAsia="zh-CN" w:bidi="hi-IN"/>
        </w:rPr>
        <w:t xml:space="preserve"> Argentina.</w:t>
      </w:r>
      <w:r w:rsidRPr="00831C00">
        <w:rPr>
          <w:rFonts w:ascii="Palatino Linotype" w:eastAsia="Droid Sans Fallback" w:hAnsi="Palatino Linotype" w:cs="Palatino Linotype"/>
          <w:kern w:val="1"/>
          <w:sz w:val="16"/>
          <w:szCs w:val="16"/>
          <w:vertAlign w:val="superscript"/>
          <w:lang w:val="es-ES_tradnl" w:eastAsia="zh-CN" w:bidi="hi-IN"/>
        </w:rPr>
        <w:t xml:space="preserve">3 </w:t>
      </w:r>
      <w:r w:rsidR="007573D6" w:rsidRPr="00831C00">
        <w:rPr>
          <w:rFonts w:ascii="Palatino Linotype" w:eastAsia="Droid Sans Fallback" w:hAnsi="Palatino Linotype" w:cs="Palatino Linotype"/>
          <w:kern w:val="1"/>
          <w:sz w:val="16"/>
          <w:szCs w:val="16"/>
          <w:vertAlign w:val="superscript"/>
          <w:lang w:val="es-ES_tradnl" w:eastAsia="zh-CN" w:bidi="hi-IN"/>
        </w:rPr>
        <w:t xml:space="preserve">Estación Experimental Agropecuaria Balcarce. INTA. </w:t>
      </w:r>
      <w:r w:rsidRPr="00F62E24">
        <w:rPr>
          <w:rFonts w:ascii="Palatino Linotype" w:eastAsia="Droid Sans Fallback" w:hAnsi="Palatino Linotype" w:cs="Palatino Linotype"/>
          <w:kern w:val="1"/>
          <w:sz w:val="16"/>
          <w:szCs w:val="16"/>
          <w:vertAlign w:val="superscript"/>
          <w:lang w:val="es-ES_tradnl" w:eastAsia="zh-CN" w:bidi="hi-IN"/>
        </w:rPr>
        <w:t>Balcarce</w:t>
      </w:r>
      <w:r w:rsidR="00030EF6" w:rsidRPr="00F62E24">
        <w:rPr>
          <w:rFonts w:ascii="Palatino Linotype" w:eastAsia="Droid Sans Fallback" w:hAnsi="Palatino Linotype" w:cs="Palatino Linotype"/>
          <w:kern w:val="1"/>
          <w:sz w:val="16"/>
          <w:szCs w:val="16"/>
          <w:vertAlign w:val="superscript"/>
          <w:lang w:val="es-ES_tradnl" w:eastAsia="zh-CN" w:bidi="hi-IN"/>
        </w:rPr>
        <w:t>,</w:t>
      </w:r>
      <w:r w:rsidRPr="00F62E24">
        <w:rPr>
          <w:rFonts w:ascii="Palatino Linotype" w:eastAsia="Droid Sans Fallback" w:hAnsi="Palatino Linotype" w:cs="Palatino Linotype"/>
          <w:kern w:val="1"/>
          <w:sz w:val="16"/>
          <w:szCs w:val="16"/>
          <w:vertAlign w:val="superscript"/>
          <w:lang w:val="es-ES_tradnl" w:eastAsia="zh-CN" w:bidi="hi-IN"/>
        </w:rPr>
        <w:t xml:space="preserve"> Argentina.</w:t>
      </w:r>
    </w:p>
    <w:p w:rsidR="001C04E6" w:rsidRPr="00827217" w:rsidRDefault="001C04E6" w:rsidP="00493A8D">
      <w:pPr>
        <w:spacing w:line="360" w:lineRule="auto"/>
        <w:jc w:val="both"/>
        <w:rPr>
          <w:b/>
          <w:color w:val="00B050"/>
          <w:lang w:val="es-ES_tradnl"/>
        </w:rPr>
      </w:pPr>
    </w:p>
    <w:p w:rsidR="00886135" w:rsidRPr="00F62E24" w:rsidRDefault="00F62E24" w:rsidP="00493A8D">
      <w:pPr>
        <w:spacing w:line="360" w:lineRule="auto"/>
        <w:jc w:val="both"/>
        <w:rPr>
          <w:b/>
          <w:color w:val="00B050"/>
          <w:lang w:val="es-ES_tradnl"/>
        </w:rPr>
      </w:pPr>
      <w:r>
        <w:rPr>
          <w:rFonts w:ascii="Palatino Linotype" w:eastAsia="Droid Sans Fallback" w:hAnsi="Palatino Linotype" w:cs="Palatino Linotype"/>
          <w:kern w:val="1"/>
          <w:sz w:val="20"/>
          <w:szCs w:val="20"/>
          <w:lang w:val="es-AR" w:eastAsia="zh-CN" w:bidi="hi-IN"/>
        </w:rPr>
        <w:t>Gustavo</w:t>
      </w:r>
      <w:r w:rsidR="00030EF6" w:rsidRPr="00030EF6">
        <w:rPr>
          <w:rFonts w:ascii="Palatino Linotype" w:eastAsia="Droid Sans Fallback" w:hAnsi="Palatino Linotype" w:cs="Palatino Linotype"/>
          <w:kern w:val="1"/>
          <w:sz w:val="20"/>
          <w:szCs w:val="20"/>
          <w:lang w:val="es-AR" w:eastAsia="zh-CN" w:bidi="hi-IN"/>
        </w:rPr>
        <w:t xml:space="preserve"> C.</w:t>
      </w:r>
      <w:r>
        <w:rPr>
          <w:rFonts w:ascii="Palatino Linotype" w:eastAsia="Droid Sans Fallback" w:hAnsi="Palatino Linotype" w:cs="Palatino Linotype"/>
          <w:kern w:val="1"/>
          <w:sz w:val="20"/>
          <w:szCs w:val="20"/>
          <w:lang w:val="es-AR" w:eastAsia="zh-CN" w:bidi="hi-IN"/>
        </w:rPr>
        <w:t xml:space="preserve"> </w:t>
      </w:r>
      <w:proofErr w:type="spellStart"/>
      <w:r>
        <w:rPr>
          <w:rFonts w:ascii="Palatino Linotype" w:eastAsia="Droid Sans Fallback" w:hAnsi="Palatino Linotype" w:cs="Palatino Linotype"/>
          <w:kern w:val="1"/>
          <w:sz w:val="20"/>
          <w:szCs w:val="20"/>
          <w:lang w:val="es-AR" w:eastAsia="zh-CN" w:bidi="hi-IN"/>
        </w:rPr>
        <w:t>M.Giaccio</w:t>
      </w:r>
      <w:proofErr w:type="spellEnd"/>
      <w:r w:rsidR="00030EF6" w:rsidRPr="00030EF6">
        <w:rPr>
          <w:rFonts w:ascii="Palatino Linotype" w:eastAsia="Droid Sans Fallback" w:hAnsi="Palatino Linotype" w:cs="Palatino Linotype"/>
          <w:kern w:val="1"/>
          <w:sz w:val="20"/>
          <w:szCs w:val="20"/>
          <w:lang w:val="es-AR" w:eastAsia="zh-CN" w:bidi="hi-IN"/>
        </w:rPr>
        <w:t xml:space="preserve">: </w:t>
      </w:r>
      <w:r>
        <w:rPr>
          <w:rFonts w:ascii="Palatino Linotype" w:eastAsia="Droid Sans Fallback" w:hAnsi="Palatino Linotype" w:cs="Palatino Linotype"/>
          <w:kern w:val="1"/>
          <w:sz w:val="20"/>
          <w:szCs w:val="20"/>
          <w:lang w:val="es-AR" w:eastAsia="zh-CN" w:bidi="hi-IN"/>
        </w:rPr>
        <w:t>giaccio.gustavo</w:t>
      </w:r>
      <w:r w:rsidR="00030EF6" w:rsidRPr="00030EF6">
        <w:rPr>
          <w:rFonts w:ascii="Palatino Linotype" w:eastAsia="Droid Sans Fallback" w:hAnsi="Palatino Linotype" w:cs="Palatino Linotype"/>
          <w:kern w:val="1"/>
          <w:sz w:val="20"/>
          <w:szCs w:val="20"/>
          <w:lang w:val="es-AR" w:eastAsia="zh-CN" w:bidi="hi-IN"/>
        </w:rPr>
        <w:t>@</w:t>
      </w:r>
      <w:r>
        <w:rPr>
          <w:rFonts w:ascii="Palatino Linotype" w:eastAsia="Droid Sans Fallback" w:hAnsi="Palatino Linotype" w:cs="Palatino Linotype"/>
          <w:kern w:val="1"/>
          <w:sz w:val="20"/>
          <w:szCs w:val="20"/>
          <w:lang w:val="es-AR" w:eastAsia="zh-CN" w:bidi="hi-IN"/>
        </w:rPr>
        <w:t>inta.gob.ar</w:t>
      </w:r>
      <w:r w:rsidR="00030EF6" w:rsidRPr="00030EF6">
        <w:rPr>
          <w:rFonts w:ascii="Palatino Linotype" w:eastAsia="Droid Sans Fallback" w:hAnsi="Palatino Linotype" w:cs="Palatino Linotype"/>
          <w:kern w:val="1"/>
          <w:sz w:val="20"/>
          <w:szCs w:val="20"/>
          <w:lang w:val="es-AR" w:eastAsia="zh-CN" w:bidi="hi-IN"/>
        </w:rPr>
        <w:t xml:space="preserve">; </w:t>
      </w:r>
      <w:r>
        <w:rPr>
          <w:rFonts w:ascii="Palatino Linotype" w:eastAsia="Droid Sans Fallback" w:hAnsi="Palatino Linotype" w:cs="Palatino Linotype"/>
          <w:kern w:val="1"/>
          <w:sz w:val="20"/>
          <w:szCs w:val="20"/>
          <w:lang w:val="es-AR" w:eastAsia="zh-CN" w:bidi="hi-IN"/>
        </w:rPr>
        <w:t>Pedro Laterra</w:t>
      </w:r>
      <w:r w:rsidR="00030EF6" w:rsidRPr="00030EF6">
        <w:rPr>
          <w:rFonts w:ascii="Palatino Linotype" w:eastAsia="Droid Sans Fallback" w:hAnsi="Palatino Linotype" w:cs="Palatino Linotype"/>
          <w:kern w:val="1"/>
          <w:sz w:val="20"/>
          <w:szCs w:val="20"/>
          <w:lang w:val="es-AR" w:eastAsia="zh-CN" w:bidi="hi-IN"/>
        </w:rPr>
        <w:t xml:space="preserve">: </w:t>
      </w:r>
      <w:r>
        <w:rPr>
          <w:rFonts w:ascii="Palatino Linotype" w:eastAsia="Droid Sans Fallback" w:hAnsi="Palatino Linotype" w:cs="Palatino Linotype"/>
          <w:kern w:val="1"/>
          <w:sz w:val="20"/>
          <w:szCs w:val="20"/>
          <w:lang w:val="es-AR" w:eastAsia="zh-CN" w:bidi="hi-IN"/>
        </w:rPr>
        <w:t>pedrolaterra</w:t>
      </w:r>
      <w:r w:rsidR="00030EF6" w:rsidRPr="00030EF6">
        <w:rPr>
          <w:rFonts w:ascii="Palatino Linotype" w:eastAsia="Droid Sans Fallback" w:hAnsi="Palatino Linotype" w:cs="Palatino Linotype"/>
          <w:kern w:val="1"/>
          <w:sz w:val="20"/>
          <w:szCs w:val="20"/>
          <w:lang w:val="es-AR" w:eastAsia="zh-CN" w:bidi="hi-IN"/>
        </w:rPr>
        <w:t>@</w:t>
      </w:r>
      <w:r>
        <w:rPr>
          <w:rFonts w:ascii="Palatino Linotype" w:eastAsia="Droid Sans Fallback" w:hAnsi="Palatino Linotype" w:cs="Palatino Linotype"/>
          <w:kern w:val="1"/>
          <w:sz w:val="20"/>
          <w:szCs w:val="20"/>
          <w:lang w:val="es-AR" w:eastAsia="zh-CN" w:bidi="hi-IN"/>
        </w:rPr>
        <w:t>gmail.com</w:t>
      </w:r>
      <w:r w:rsidR="00030EF6" w:rsidRPr="00030EF6">
        <w:rPr>
          <w:rFonts w:ascii="Palatino Linotype" w:eastAsia="Droid Sans Fallback" w:hAnsi="Palatino Linotype" w:cs="Palatino Linotype"/>
          <w:kern w:val="1"/>
          <w:sz w:val="20"/>
          <w:szCs w:val="20"/>
          <w:lang w:val="es-AR" w:eastAsia="zh-CN" w:bidi="hi-IN"/>
        </w:rPr>
        <w:t xml:space="preserve">; </w:t>
      </w:r>
      <w:r>
        <w:rPr>
          <w:rFonts w:ascii="Palatino Linotype" w:eastAsia="Droid Sans Fallback" w:hAnsi="Palatino Linotype" w:cs="Palatino Linotype"/>
          <w:kern w:val="1"/>
          <w:sz w:val="20"/>
          <w:szCs w:val="20"/>
          <w:lang w:val="es-AR" w:eastAsia="zh-CN" w:bidi="hi-IN"/>
        </w:rPr>
        <w:t>Virginia C. Aparicio</w:t>
      </w:r>
      <w:r w:rsidR="00030EF6" w:rsidRPr="00F62E24">
        <w:rPr>
          <w:rFonts w:ascii="Palatino Linotype" w:eastAsia="Droid Sans Fallback" w:hAnsi="Palatino Linotype" w:cs="Palatino Linotype"/>
          <w:kern w:val="1"/>
          <w:sz w:val="20"/>
          <w:szCs w:val="20"/>
          <w:lang w:val="es-ES_tradnl" w:eastAsia="zh-CN" w:bidi="hi-IN"/>
        </w:rPr>
        <w:t xml:space="preserve">: </w:t>
      </w:r>
      <w:r w:rsidR="00F13D73">
        <w:rPr>
          <w:rFonts w:ascii="Palatino Linotype" w:eastAsia="Droid Sans Fallback" w:hAnsi="Palatino Linotype" w:cs="Palatino Linotype"/>
          <w:kern w:val="1"/>
          <w:sz w:val="20"/>
          <w:szCs w:val="20"/>
          <w:lang w:val="es-ES_tradnl" w:eastAsia="zh-CN" w:bidi="hi-IN"/>
        </w:rPr>
        <w:t>aparicio.virginia</w:t>
      </w:r>
      <w:r w:rsidR="00030EF6" w:rsidRPr="00F62E24">
        <w:rPr>
          <w:rFonts w:ascii="Palatino Linotype" w:eastAsia="Droid Sans Fallback" w:hAnsi="Palatino Linotype" w:cs="Palatino Linotype"/>
          <w:kern w:val="1"/>
          <w:sz w:val="20"/>
          <w:szCs w:val="20"/>
          <w:lang w:val="es-ES_tradnl" w:eastAsia="zh-CN" w:bidi="hi-IN"/>
        </w:rPr>
        <w:t>@</w:t>
      </w:r>
      <w:r w:rsidR="00F13D73">
        <w:rPr>
          <w:rFonts w:ascii="Palatino Linotype" w:eastAsia="Droid Sans Fallback" w:hAnsi="Palatino Linotype" w:cs="Palatino Linotype"/>
          <w:kern w:val="1"/>
          <w:sz w:val="20"/>
          <w:szCs w:val="20"/>
          <w:lang w:val="es-ES_tradnl" w:eastAsia="zh-CN" w:bidi="hi-IN"/>
        </w:rPr>
        <w:t>inta.gob.ar</w:t>
      </w:r>
      <w:r w:rsidR="00030EF6" w:rsidRPr="00F62E24">
        <w:rPr>
          <w:rFonts w:ascii="Palatino Linotype" w:eastAsia="Droid Sans Fallback" w:hAnsi="Palatino Linotype" w:cs="Palatino Linotype"/>
          <w:kern w:val="1"/>
          <w:sz w:val="20"/>
          <w:szCs w:val="20"/>
          <w:lang w:val="es-ES_tradnl" w:eastAsia="zh-CN" w:bidi="hi-IN"/>
        </w:rPr>
        <w:t xml:space="preserve">; </w:t>
      </w:r>
      <w:r w:rsidR="00F13D73">
        <w:rPr>
          <w:rFonts w:ascii="Palatino Linotype" w:eastAsia="Droid Sans Fallback" w:hAnsi="Palatino Linotype" w:cs="Palatino Linotype"/>
          <w:kern w:val="1"/>
          <w:sz w:val="20"/>
          <w:szCs w:val="20"/>
          <w:lang w:val="es-ES_tradnl" w:eastAsia="zh-CN" w:bidi="hi-IN"/>
        </w:rPr>
        <w:t>José L. Costa</w:t>
      </w:r>
      <w:r w:rsidR="00030EF6" w:rsidRPr="00F62E24">
        <w:rPr>
          <w:rFonts w:ascii="Palatino Linotype" w:eastAsia="Droid Sans Fallback" w:hAnsi="Palatino Linotype" w:cs="Palatino Linotype"/>
          <w:kern w:val="1"/>
          <w:sz w:val="20"/>
          <w:szCs w:val="20"/>
          <w:lang w:val="es-ES_tradnl" w:eastAsia="zh-CN" w:bidi="hi-IN"/>
        </w:rPr>
        <w:t xml:space="preserve">: </w:t>
      </w:r>
      <w:r w:rsidR="00F13D73">
        <w:rPr>
          <w:rFonts w:ascii="Palatino Linotype" w:eastAsia="Droid Sans Fallback" w:hAnsi="Palatino Linotype" w:cs="Palatino Linotype"/>
          <w:kern w:val="1"/>
          <w:sz w:val="20"/>
          <w:szCs w:val="20"/>
          <w:lang w:val="es-ES_tradnl" w:eastAsia="zh-CN" w:bidi="hi-IN"/>
        </w:rPr>
        <w:t>jcosta73</w:t>
      </w:r>
      <w:r w:rsidR="00030EF6" w:rsidRPr="00F62E24">
        <w:rPr>
          <w:rFonts w:ascii="Palatino Linotype" w:eastAsia="Droid Sans Fallback" w:hAnsi="Palatino Linotype" w:cs="Palatino Linotype"/>
          <w:kern w:val="1"/>
          <w:sz w:val="20"/>
          <w:szCs w:val="20"/>
          <w:lang w:val="es-ES_tradnl" w:eastAsia="zh-CN" w:bidi="hi-IN"/>
        </w:rPr>
        <w:t>@</w:t>
      </w:r>
      <w:r w:rsidR="00F13D73">
        <w:rPr>
          <w:rFonts w:ascii="Palatino Linotype" w:eastAsia="Droid Sans Fallback" w:hAnsi="Palatino Linotype" w:cs="Palatino Linotype"/>
          <w:kern w:val="1"/>
          <w:sz w:val="20"/>
          <w:szCs w:val="20"/>
          <w:lang w:val="es-ES_tradnl" w:eastAsia="zh-CN" w:bidi="hi-IN"/>
        </w:rPr>
        <w:t>gmail.com; Marino M. Puricelli: puricelli.marino@inta.gob.ar</w:t>
      </w:r>
    </w:p>
    <w:p w:rsidR="00886135" w:rsidRPr="00831C00" w:rsidRDefault="00886135" w:rsidP="003905E2">
      <w:pPr>
        <w:widowControl w:val="0"/>
        <w:suppressAutoHyphens/>
        <w:rPr>
          <w:rFonts w:ascii="Palatino Linotype" w:eastAsia="Droid Sans Fallback" w:hAnsi="Palatino Linotype" w:cs="Palatino Linotype"/>
          <w:kern w:val="1"/>
          <w:sz w:val="16"/>
          <w:szCs w:val="16"/>
          <w:lang w:val="es-ES_tradnl" w:eastAsia="zh-CN" w:bidi="hi-IN"/>
        </w:rPr>
      </w:pPr>
    </w:p>
    <w:p w:rsidR="00A10C32" w:rsidRPr="003905E2" w:rsidRDefault="003A49BD" w:rsidP="003905E2">
      <w:pPr>
        <w:widowControl w:val="0"/>
        <w:suppressAutoHyphens/>
        <w:rPr>
          <w:rFonts w:ascii="Palatino Linotype" w:eastAsia="Droid Sans Fallback" w:hAnsi="Palatino Linotype" w:cs="Palatino Linotype"/>
          <w:kern w:val="1"/>
          <w:sz w:val="16"/>
          <w:szCs w:val="16"/>
          <w:lang w:val="en-US" w:eastAsia="zh-CN" w:bidi="hi-IN"/>
        </w:rPr>
      </w:pPr>
      <w:r w:rsidRPr="003905E2">
        <w:rPr>
          <w:rFonts w:ascii="Palatino Linotype" w:eastAsia="Droid Sans Fallback" w:hAnsi="Palatino Linotype" w:cs="Palatino Linotype"/>
          <w:kern w:val="1"/>
          <w:sz w:val="16"/>
          <w:szCs w:val="16"/>
          <w:lang w:val="en-US" w:eastAsia="zh-CN" w:bidi="hi-IN"/>
        </w:rPr>
        <w:t>A</w:t>
      </w:r>
      <w:r w:rsidR="003905E2">
        <w:rPr>
          <w:rFonts w:ascii="Palatino Linotype" w:eastAsia="Droid Sans Fallback" w:hAnsi="Palatino Linotype" w:cs="Palatino Linotype"/>
          <w:kern w:val="1"/>
          <w:sz w:val="16"/>
          <w:szCs w:val="16"/>
          <w:lang w:val="en-US" w:eastAsia="zh-CN" w:bidi="hi-IN"/>
        </w:rPr>
        <w:t>BSTRACT</w:t>
      </w:r>
      <w:r w:rsidR="00BF230C" w:rsidRPr="003905E2">
        <w:rPr>
          <w:rFonts w:ascii="Palatino Linotype" w:eastAsia="Droid Sans Fallback" w:hAnsi="Palatino Linotype" w:cs="Palatino Linotype"/>
          <w:kern w:val="1"/>
          <w:sz w:val="16"/>
          <w:szCs w:val="16"/>
          <w:lang w:val="en-US" w:eastAsia="zh-CN" w:bidi="hi-IN"/>
        </w:rPr>
        <w:t>.</w:t>
      </w:r>
      <w:r w:rsidR="002D5164">
        <w:rPr>
          <w:rFonts w:ascii="Palatino Linotype" w:eastAsia="Droid Sans Fallback" w:hAnsi="Palatino Linotype" w:cs="Palatino Linotype"/>
          <w:kern w:val="1"/>
          <w:sz w:val="16"/>
          <w:szCs w:val="16"/>
          <w:lang w:val="en-US" w:eastAsia="zh-CN" w:bidi="hi-IN"/>
        </w:rPr>
        <w:t xml:space="preserve"> </w:t>
      </w:r>
      <w:r w:rsidR="008A16D9" w:rsidRPr="003905E2">
        <w:rPr>
          <w:rFonts w:ascii="Palatino Linotype" w:eastAsia="Droid Sans Fallback" w:hAnsi="Palatino Linotype" w:cs="Palatino Linotype"/>
          <w:kern w:val="1"/>
          <w:sz w:val="16"/>
          <w:szCs w:val="16"/>
          <w:lang w:val="en-US" w:eastAsia="zh-CN" w:bidi="hi-IN"/>
        </w:rPr>
        <w:t>R</w:t>
      </w:r>
      <w:r w:rsidR="00A10C32" w:rsidRPr="003905E2">
        <w:rPr>
          <w:rFonts w:ascii="Palatino Linotype" w:eastAsia="Droid Sans Fallback" w:hAnsi="Palatino Linotype" w:cs="Palatino Linotype"/>
          <w:kern w:val="1"/>
          <w:sz w:val="16"/>
          <w:szCs w:val="16"/>
          <w:lang w:val="en-US" w:eastAsia="zh-CN" w:bidi="hi-IN"/>
        </w:rPr>
        <w:t>iparian vegetation strip</w:t>
      </w:r>
      <w:r w:rsidR="000711E9" w:rsidRPr="003905E2">
        <w:rPr>
          <w:rFonts w:ascii="Palatino Linotype" w:eastAsia="Droid Sans Fallback" w:hAnsi="Palatino Linotype" w:cs="Palatino Linotype"/>
          <w:kern w:val="1"/>
          <w:sz w:val="16"/>
          <w:szCs w:val="16"/>
          <w:lang w:val="en-US" w:eastAsia="zh-CN" w:bidi="hi-IN"/>
        </w:rPr>
        <w:t>s (RVS) reduce</w:t>
      </w:r>
      <w:r w:rsidR="00A10C32" w:rsidRPr="003905E2">
        <w:rPr>
          <w:rFonts w:ascii="Palatino Linotype" w:eastAsia="Droid Sans Fallback" w:hAnsi="Palatino Linotype" w:cs="Palatino Linotype"/>
          <w:kern w:val="1"/>
          <w:sz w:val="16"/>
          <w:szCs w:val="16"/>
          <w:lang w:val="en-US" w:eastAsia="zh-CN" w:bidi="hi-IN"/>
        </w:rPr>
        <w:t xml:space="preserve"> surface runoff</w:t>
      </w:r>
      <w:r w:rsidR="00AB5634">
        <w:rPr>
          <w:rFonts w:ascii="Palatino Linotype" w:eastAsia="Droid Sans Fallback" w:hAnsi="Palatino Linotype" w:cs="Palatino Linotype"/>
          <w:kern w:val="1"/>
          <w:sz w:val="16"/>
          <w:szCs w:val="16"/>
          <w:lang w:val="en-US" w:eastAsia="zh-CN" w:bidi="hi-IN"/>
        </w:rPr>
        <w:t xml:space="preserve"> volume</w:t>
      </w:r>
      <w:r w:rsidR="00A10C32" w:rsidRPr="003905E2">
        <w:rPr>
          <w:rFonts w:ascii="Palatino Linotype" w:eastAsia="Droid Sans Fallback" w:hAnsi="Palatino Linotype" w:cs="Palatino Linotype"/>
          <w:kern w:val="1"/>
          <w:sz w:val="16"/>
          <w:szCs w:val="16"/>
          <w:lang w:val="en-US" w:eastAsia="zh-CN" w:bidi="hi-IN"/>
        </w:rPr>
        <w:t xml:space="preserve"> and retain sediments, pesticides and nutrients that </w:t>
      </w:r>
      <w:r w:rsidR="00A10C32" w:rsidRPr="00F616C8">
        <w:rPr>
          <w:rFonts w:ascii="Palatino Linotype" w:eastAsia="Droid Sans Fallback" w:hAnsi="Palatino Linotype" w:cs="Palatino Linotype"/>
          <w:kern w:val="1"/>
          <w:sz w:val="16"/>
          <w:szCs w:val="16"/>
          <w:lang w:val="en-US" w:eastAsia="zh-CN" w:bidi="hi-IN"/>
        </w:rPr>
        <w:t>are transported</w:t>
      </w:r>
      <w:r w:rsidR="00404B6C" w:rsidRPr="00F616C8">
        <w:rPr>
          <w:rFonts w:ascii="Palatino Linotype" w:eastAsia="Droid Sans Fallback" w:hAnsi="Palatino Linotype" w:cs="Palatino Linotype"/>
          <w:kern w:val="1"/>
          <w:sz w:val="16"/>
          <w:szCs w:val="16"/>
          <w:lang w:val="en-US" w:eastAsia="zh-CN" w:bidi="hi-IN"/>
        </w:rPr>
        <w:t xml:space="preserve"> across</w:t>
      </w:r>
      <w:r w:rsidR="00A10C32" w:rsidRPr="00F616C8">
        <w:rPr>
          <w:rFonts w:ascii="Palatino Linotype" w:eastAsia="Droid Sans Fallback" w:hAnsi="Palatino Linotype" w:cs="Palatino Linotype"/>
          <w:kern w:val="1"/>
          <w:sz w:val="16"/>
          <w:szCs w:val="16"/>
          <w:lang w:val="en-US" w:eastAsia="zh-CN" w:bidi="hi-IN"/>
        </w:rPr>
        <w:t xml:space="preserve"> </w:t>
      </w:r>
      <w:r w:rsidR="00404B6C" w:rsidRPr="00F616C8">
        <w:rPr>
          <w:rFonts w:ascii="Palatino Linotype" w:eastAsia="Droid Sans Fallback" w:hAnsi="Palatino Linotype" w:cs="Palatino Linotype"/>
          <w:kern w:val="1"/>
          <w:sz w:val="16"/>
          <w:szCs w:val="16"/>
          <w:lang w:val="en-US" w:eastAsia="zh-CN" w:bidi="hi-IN"/>
        </w:rPr>
        <w:t xml:space="preserve">them </w:t>
      </w:r>
      <w:r w:rsidR="00A10C32" w:rsidRPr="00F616C8">
        <w:rPr>
          <w:rFonts w:ascii="Palatino Linotype" w:eastAsia="Droid Sans Fallback" w:hAnsi="Palatino Linotype" w:cs="Palatino Linotype"/>
          <w:kern w:val="1"/>
          <w:sz w:val="16"/>
          <w:szCs w:val="16"/>
          <w:lang w:val="en-US" w:eastAsia="zh-CN" w:bidi="hi-IN"/>
        </w:rPr>
        <w:t xml:space="preserve">from </w:t>
      </w:r>
      <w:r w:rsidR="00DA576B" w:rsidRPr="00F616C8">
        <w:rPr>
          <w:rFonts w:ascii="Palatino Linotype" w:eastAsia="Droid Sans Fallback" w:hAnsi="Palatino Linotype" w:cs="Palatino Linotype"/>
          <w:kern w:val="1"/>
          <w:sz w:val="16"/>
          <w:szCs w:val="16"/>
          <w:lang w:val="en-US" w:eastAsia="zh-CN" w:bidi="hi-IN"/>
        </w:rPr>
        <w:t>adjacent</w:t>
      </w:r>
      <w:r w:rsidR="00DA576B" w:rsidRPr="00AB5634">
        <w:rPr>
          <w:rFonts w:ascii="Palatino Linotype" w:eastAsia="Droid Sans Fallback" w:hAnsi="Palatino Linotype" w:cs="Palatino Linotype"/>
          <w:kern w:val="1"/>
          <w:sz w:val="16"/>
          <w:szCs w:val="16"/>
          <w:lang w:val="en-US" w:eastAsia="zh-CN" w:bidi="hi-IN"/>
        </w:rPr>
        <w:t xml:space="preserve"> </w:t>
      </w:r>
      <w:r w:rsidR="00D85A8B" w:rsidRPr="00AB5634">
        <w:rPr>
          <w:rFonts w:ascii="Palatino Linotype" w:eastAsia="Droid Sans Fallback" w:hAnsi="Palatino Linotype" w:cs="Palatino Linotype"/>
          <w:kern w:val="1"/>
          <w:sz w:val="16"/>
          <w:szCs w:val="16"/>
          <w:lang w:val="en-US" w:eastAsia="zh-CN" w:bidi="hi-IN"/>
        </w:rPr>
        <w:t>crop-field (CF)</w:t>
      </w:r>
      <w:r w:rsidR="000711E9" w:rsidRPr="00AB5634">
        <w:rPr>
          <w:rFonts w:ascii="Palatino Linotype" w:eastAsia="Droid Sans Fallback" w:hAnsi="Palatino Linotype" w:cs="Palatino Linotype"/>
          <w:kern w:val="1"/>
          <w:sz w:val="16"/>
          <w:szCs w:val="16"/>
          <w:lang w:val="en-US" w:eastAsia="zh-CN" w:bidi="hi-IN"/>
        </w:rPr>
        <w:t>. T</w:t>
      </w:r>
      <w:r w:rsidR="00A10C32" w:rsidRPr="00AB5634">
        <w:rPr>
          <w:rFonts w:ascii="Palatino Linotype" w:eastAsia="Droid Sans Fallback" w:hAnsi="Palatino Linotype" w:cs="Palatino Linotype"/>
          <w:kern w:val="1"/>
          <w:sz w:val="16"/>
          <w:szCs w:val="16"/>
          <w:lang w:val="en-US" w:eastAsia="zh-CN" w:bidi="hi-IN"/>
        </w:rPr>
        <w:t>he</w:t>
      </w:r>
      <w:r w:rsidR="00A10C32" w:rsidRPr="003905E2">
        <w:rPr>
          <w:rFonts w:ascii="Palatino Linotype" w:eastAsia="Droid Sans Fallback" w:hAnsi="Palatino Linotype" w:cs="Palatino Linotype"/>
          <w:kern w:val="1"/>
          <w:sz w:val="16"/>
          <w:szCs w:val="16"/>
          <w:lang w:val="en-US" w:eastAsia="zh-CN" w:bidi="hi-IN"/>
        </w:rPr>
        <w:t xml:space="preserve"> ability of these strips to retain glyphosate </w:t>
      </w:r>
      <w:r w:rsidR="00DB6E46">
        <w:rPr>
          <w:rFonts w:ascii="Palatino Linotype" w:eastAsia="Droid Sans Fallback" w:hAnsi="Palatino Linotype" w:cs="Palatino Linotype"/>
          <w:kern w:val="1"/>
          <w:sz w:val="16"/>
          <w:szCs w:val="16"/>
          <w:lang w:val="en-US" w:eastAsia="zh-CN" w:bidi="hi-IN"/>
        </w:rPr>
        <w:t xml:space="preserve">has </w:t>
      </w:r>
      <w:r w:rsidR="000711E9" w:rsidRPr="003905E2">
        <w:rPr>
          <w:rFonts w:ascii="Palatino Linotype" w:eastAsia="Droid Sans Fallback" w:hAnsi="Palatino Linotype" w:cs="Palatino Linotype"/>
          <w:kern w:val="1"/>
          <w:sz w:val="16"/>
          <w:szCs w:val="16"/>
          <w:lang w:val="en-US" w:eastAsia="zh-CN" w:bidi="hi-IN"/>
        </w:rPr>
        <w:t xml:space="preserve">been demonstrated </w:t>
      </w:r>
      <w:r w:rsidR="000711E9" w:rsidRPr="00173100">
        <w:rPr>
          <w:rFonts w:ascii="Palatino Linotype" w:eastAsia="Droid Sans Fallback" w:hAnsi="Palatino Linotype" w:cs="Palatino Linotype"/>
          <w:kern w:val="1"/>
          <w:sz w:val="16"/>
          <w:szCs w:val="16"/>
          <w:lang w:val="en-US" w:eastAsia="zh-CN" w:bidi="hi-IN"/>
        </w:rPr>
        <w:t xml:space="preserve">using </w:t>
      </w:r>
      <w:r w:rsidR="00A10C32" w:rsidRPr="00173100">
        <w:rPr>
          <w:rFonts w:ascii="Palatino Linotype" w:eastAsia="Droid Sans Fallback" w:hAnsi="Palatino Linotype" w:cs="Palatino Linotype"/>
          <w:kern w:val="1"/>
          <w:sz w:val="16"/>
          <w:szCs w:val="16"/>
          <w:lang w:val="en-US" w:eastAsia="zh-CN" w:bidi="hi-IN"/>
        </w:rPr>
        <w:t>experimental</w:t>
      </w:r>
      <w:r w:rsidR="00A10C32" w:rsidRPr="003905E2">
        <w:rPr>
          <w:rFonts w:ascii="Palatino Linotype" w:eastAsia="Droid Sans Fallback" w:hAnsi="Palatino Linotype" w:cs="Palatino Linotype"/>
          <w:kern w:val="1"/>
          <w:sz w:val="16"/>
          <w:szCs w:val="16"/>
          <w:lang w:val="en-US" w:eastAsia="zh-CN" w:bidi="hi-IN"/>
        </w:rPr>
        <w:t xml:space="preserve"> plots, but the spatial variability of that process is unknown. In this work, the influence of </w:t>
      </w:r>
      <w:proofErr w:type="spellStart"/>
      <w:r w:rsidR="00A10C32" w:rsidRPr="003905E2">
        <w:rPr>
          <w:rFonts w:ascii="Palatino Linotype" w:eastAsia="Droid Sans Fallback" w:hAnsi="Palatino Linotype" w:cs="Palatino Linotype"/>
          <w:kern w:val="1"/>
          <w:sz w:val="16"/>
          <w:szCs w:val="16"/>
          <w:lang w:val="en-US" w:eastAsia="zh-CN" w:bidi="hi-IN"/>
        </w:rPr>
        <w:t>microtopography</w:t>
      </w:r>
      <w:proofErr w:type="spellEnd"/>
      <w:r w:rsidR="00A10C32" w:rsidRPr="003905E2">
        <w:rPr>
          <w:rFonts w:ascii="Palatino Linotype" w:eastAsia="Droid Sans Fallback" w:hAnsi="Palatino Linotype" w:cs="Palatino Linotype"/>
          <w:kern w:val="1"/>
          <w:sz w:val="16"/>
          <w:szCs w:val="16"/>
          <w:lang w:val="en-US" w:eastAsia="zh-CN" w:bidi="hi-IN"/>
        </w:rPr>
        <w:t xml:space="preserve"> on the retention </w:t>
      </w:r>
      <w:r w:rsidR="000711E9" w:rsidRPr="003905E2">
        <w:rPr>
          <w:rFonts w:ascii="Palatino Linotype" w:eastAsia="Droid Sans Fallback" w:hAnsi="Palatino Linotype" w:cs="Palatino Linotype"/>
          <w:kern w:val="1"/>
          <w:sz w:val="16"/>
          <w:szCs w:val="16"/>
          <w:lang w:val="en-US" w:eastAsia="zh-CN" w:bidi="hi-IN"/>
        </w:rPr>
        <w:t>of glyphosate (</w:t>
      </w:r>
      <w:r w:rsidR="00DB6E46">
        <w:rPr>
          <w:rFonts w:ascii="Palatino Linotype" w:eastAsia="Droid Sans Fallback" w:hAnsi="Palatino Linotype" w:cs="Palatino Linotype"/>
          <w:kern w:val="1"/>
          <w:sz w:val="16"/>
          <w:szCs w:val="16"/>
          <w:lang w:val="en-US" w:eastAsia="zh-CN" w:bidi="hi-IN"/>
        </w:rPr>
        <w:t>and</w:t>
      </w:r>
      <w:r w:rsidR="000711E9" w:rsidRPr="003905E2">
        <w:rPr>
          <w:rFonts w:ascii="Palatino Linotype" w:eastAsia="Droid Sans Fallback" w:hAnsi="Palatino Linotype" w:cs="Palatino Linotype"/>
          <w:kern w:val="1"/>
          <w:sz w:val="16"/>
          <w:szCs w:val="16"/>
          <w:lang w:val="en-US" w:eastAsia="zh-CN" w:bidi="hi-IN"/>
        </w:rPr>
        <w:t xml:space="preserve"> its major metabolite, AMPA), phosphorus and nitrogen was </w:t>
      </w:r>
      <w:r w:rsidR="00D056F8" w:rsidRPr="003905E2">
        <w:rPr>
          <w:rFonts w:ascii="Palatino Linotype" w:eastAsia="Droid Sans Fallback" w:hAnsi="Palatino Linotype" w:cs="Palatino Linotype"/>
          <w:kern w:val="1"/>
          <w:sz w:val="16"/>
          <w:szCs w:val="16"/>
          <w:lang w:val="en-US" w:eastAsia="zh-CN" w:bidi="hi-IN"/>
        </w:rPr>
        <w:t>analyzed</w:t>
      </w:r>
      <w:r w:rsidR="000711E9" w:rsidRPr="003905E2">
        <w:rPr>
          <w:rFonts w:ascii="Palatino Linotype" w:eastAsia="Droid Sans Fallback" w:hAnsi="Palatino Linotype" w:cs="Palatino Linotype"/>
          <w:kern w:val="1"/>
          <w:sz w:val="16"/>
          <w:szCs w:val="16"/>
          <w:lang w:val="en-US" w:eastAsia="zh-CN" w:bidi="hi-IN"/>
        </w:rPr>
        <w:t xml:space="preserve"> within</w:t>
      </w:r>
      <w:r w:rsidR="00E33F7B">
        <w:rPr>
          <w:rFonts w:ascii="Palatino Linotype" w:eastAsia="Droid Sans Fallback" w:hAnsi="Palatino Linotype" w:cs="Palatino Linotype"/>
          <w:kern w:val="1"/>
          <w:sz w:val="16"/>
          <w:szCs w:val="16"/>
          <w:lang w:val="en-US" w:eastAsia="zh-CN" w:bidi="hi-IN"/>
        </w:rPr>
        <w:t xml:space="preserve"> a</w:t>
      </w:r>
      <w:r w:rsidR="000711E9" w:rsidRPr="003905E2">
        <w:rPr>
          <w:rFonts w:ascii="Palatino Linotype" w:eastAsia="Droid Sans Fallback" w:hAnsi="Palatino Linotype" w:cs="Palatino Linotype"/>
          <w:kern w:val="1"/>
          <w:sz w:val="16"/>
          <w:szCs w:val="16"/>
          <w:lang w:val="en-US" w:eastAsia="zh-CN" w:bidi="hi-IN"/>
        </w:rPr>
        <w:t xml:space="preserve"> RVS </w:t>
      </w:r>
      <w:r w:rsidR="00EA2EEC">
        <w:rPr>
          <w:rFonts w:ascii="Palatino Linotype" w:eastAsia="Droid Sans Fallback" w:hAnsi="Palatino Linotype" w:cs="Palatino Linotype"/>
          <w:kern w:val="1"/>
          <w:sz w:val="16"/>
          <w:szCs w:val="16"/>
          <w:lang w:val="en-US" w:eastAsia="zh-CN" w:bidi="hi-IN"/>
        </w:rPr>
        <w:t xml:space="preserve">of agricultural </w:t>
      </w:r>
      <w:proofErr w:type="spellStart"/>
      <w:r w:rsidR="00EA2EEC">
        <w:rPr>
          <w:rFonts w:ascii="Palatino Linotype" w:eastAsia="Droid Sans Fallback" w:hAnsi="Palatino Linotype" w:cs="Palatino Linotype"/>
          <w:kern w:val="1"/>
          <w:sz w:val="16"/>
          <w:szCs w:val="16"/>
          <w:lang w:val="en-US" w:eastAsia="zh-CN" w:bidi="hi-IN"/>
        </w:rPr>
        <w:t>lanscapes</w:t>
      </w:r>
      <w:proofErr w:type="spellEnd"/>
      <w:r w:rsidR="00A10C32" w:rsidRPr="003905E2">
        <w:rPr>
          <w:rFonts w:ascii="Palatino Linotype" w:eastAsia="Droid Sans Fallback" w:hAnsi="Palatino Linotype" w:cs="Palatino Linotype"/>
          <w:kern w:val="1"/>
          <w:sz w:val="16"/>
          <w:szCs w:val="16"/>
          <w:lang w:val="en-US" w:eastAsia="zh-CN" w:bidi="hi-IN"/>
        </w:rPr>
        <w:t xml:space="preserve">. </w:t>
      </w:r>
      <w:r w:rsidR="000711E9" w:rsidRPr="00173100">
        <w:rPr>
          <w:rFonts w:ascii="Palatino Linotype" w:eastAsia="Droid Sans Fallback" w:hAnsi="Palatino Linotype" w:cs="Palatino Linotype"/>
          <w:kern w:val="1"/>
          <w:sz w:val="16"/>
          <w:szCs w:val="16"/>
          <w:lang w:val="en-US" w:eastAsia="zh-CN" w:bidi="hi-IN"/>
        </w:rPr>
        <w:t>R</w:t>
      </w:r>
      <w:r w:rsidR="00A10C32" w:rsidRPr="00173100">
        <w:rPr>
          <w:rFonts w:ascii="Palatino Linotype" w:eastAsia="Droid Sans Fallback" w:hAnsi="Palatino Linotype" w:cs="Palatino Linotype"/>
          <w:kern w:val="1"/>
          <w:sz w:val="16"/>
          <w:szCs w:val="16"/>
          <w:lang w:val="en-US" w:eastAsia="zh-CN" w:bidi="hi-IN"/>
        </w:rPr>
        <w:t xml:space="preserve">etention levels </w:t>
      </w:r>
      <w:r w:rsidR="000711E9" w:rsidRPr="00173100">
        <w:rPr>
          <w:rFonts w:ascii="Palatino Linotype" w:eastAsia="Droid Sans Fallback" w:hAnsi="Palatino Linotype" w:cs="Palatino Linotype"/>
          <w:kern w:val="1"/>
          <w:sz w:val="16"/>
          <w:szCs w:val="16"/>
          <w:lang w:val="en-US" w:eastAsia="zh-CN" w:bidi="hi-IN"/>
        </w:rPr>
        <w:t xml:space="preserve">inside and outside </w:t>
      </w:r>
      <w:r w:rsidR="00A10C32" w:rsidRPr="00173100">
        <w:rPr>
          <w:rFonts w:ascii="Palatino Linotype" w:eastAsia="Droid Sans Fallback" w:hAnsi="Palatino Linotype" w:cs="Palatino Linotype"/>
          <w:kern w:val="1"/>
          <w:sz w:val="16"/>
          <w:szCs w:val="16"/>
          <w:lang w:val="en-US" w:eastAsia="zh-CN" w:bidi="hi-IN"/>
        </w:rPr>
        <w:t>preferential flow pathways (PFP)</w:t>
      </w:r>
      <w:r w:rsidR="00DB6E46">
        <w:rPr>
          <w:rFonts w:ascii="Palatino Linotype" w:eastAsia="Droid Sans Fallback" w:hAnsi="Palatino Linotype" w:cs="Palatino Linotype"/>
          <w:kern w:val="1"/>
          <w:sz w:val="16"/>
          <w:szCs w:val="16"/>
          <w:lang w:val="en-US" w:eastAsia="zh-CN" w:bidi="hi-IN"/>
        </w:rPr>
        <w:t xml:space="preserve"> </w:t>
      </w:r>
      <w:r w:rsidR="00DB6E46" w:rsidRPr="003905E2">
        <w:rPr>
          <w:rFonts w:ascii="Palatino Linotype" w:eastAsia="Droid Sans Fallback" w:hAnsi="Palatino Linotype" w:cs="Palatino Linotype"/>
          <w:kern w:val="1"/>
          <w:sz w:val="16"/>
          <w:szCs w:val="16"/>
          <w:lang w:val="en-US" w:eastAsia="zh-CN" w:bidi="hi-IN"/>
        </w:rPr>
        <w:t>were compared</w:t>
      </w:r>
      <w:r w:rsidR="00173100">
        <w:rPr>
          <w:rFonts w:ascii="Palatino Linotype" w:eastAsia="Droid Sans Fallback" w:hAnsi="Palatino Linotype" w:cs="Palatino Linotype"/>
          <w:kern w:val="1"/>
          <w:sz w:val="16"/>
          <w:szCs w:val="16"/>
          <w:lang w:val="en-US" w:eastAsia="zh-CN" w:bidi="hi-IN"/>
        </w:rPr>
        <w:t xml:space="preserve"> </w:t>
      </w:r>
      <w:r w:rsidR="00E33F7B">
        <w:rPr>
          <w:rFonts w:ascii="Palatino Linotype" w:eastAsia="Droid Sans Fallback" w:hAnsi="Palatino Linotype" w:cs="Palatino Linotype"/>
          <w:kern w:val="1"/>
          <w:sz w:val="16"/>
          <w:szCs w:val="16"/>
          <w:lang w:val="en-US" w:eastAsia="zh-CN" w:bidi="hi-IN"/>
        </w:rPr>
        <w:t>under</w:t>
      </w:r>
      <w:r w:rsidR="00A10C32" w:rsidRPr="003905E2">
        <w:rPr>
          <w:rFonts w:ascii="Palatino Linotype" w:eastAsia="Droid Sans Fallback" w:hAnsi="Palatino Linotype" w:cs="Palatino Linotype"/>
          <w:kern w:val="1"/>
          <w:sz w:val="16"/>
          <w:szCs w:val="16"/>
          <w:lang w:val="en-US" w:eastAsia="zh-CN" w:bidi="hi-IN"/>
        </w:rPr>
        <w:t xml:space="preserve"> presence</w:t>
      </w:r>
      <w:r w:rsidR="000711E9" w:rsidRPr="003905E2">
        <w:rPr>
          <w:rFonts w:ascii="Palatino Linotype" w:eastAsia="Droid Sans Fallback" w:hAnsi="Palatino Linotype" w:cs="Palatino Linotype"/>
          <w:kern w:val="1"/>
          <w:sz w:val="16"/>
          <w:szCs w:val="16"/>
          <w:lang w:val="en-US" w:eastAsia="zh-CN" w:bidi="hi-IN"/>
        </w:rPr>
        <w:t xml:space="preserve"> and</w:t>
      </w:r>
      <w:r w:rsidR="00A10C32" w:rsidRPr="003905E2">
        <w:rPr>
          <w:rFonts w:ascii="Palatino Linotype" w:eastAsia="Droid Sans Fallback" w:hAnsi="Palatino Linotype" w:cs="Palatino Linotype"/>
          <w:kern w:val="1"/>
          <w:sz w:val="16"/>
          <w:szCs w:val="16"/>
          <w:lang w:val="en-US" w:eastAsia="zh-CN" w:bidi="hi-IN"/>
        </w:rPr>
        <w:t xml:space="preserve"> absence of </w:t>
      </w:r>
      <w:r w:rsidR="000711E9" w:rsidRPr="003905E2">
        <w:rPr>
          <w:rFonts w:ascii="Palatino Linotype" w:eastAsia="Droid Sans Fallback" w:hAnsi="Palatino Linotype" w:cs="Palatino Linotype"/>
          <w:kern w:val="1"/>
          <w:sz w:val="16"/>
          <w:szCs w:val="16"/>
          <w:lang w:val="en-US" w:eastAsia="zh-CN" w:bidi="hi-IN"/>
        </w:rPr>
        <w:t>a tree</w:t>
      </w:r>
      <w:r w:rsidR="00A10C32" w:rsidRPr="003905E2">
        <w:rPr>
          <w:rFonts w:ascii="Palatino Linotype" w:eastAsia="Droid Sans Fallback" w:hAnsi="Palatino Linotype" w:cs="Palatino Linotype"/>
          <w:kern w:val="1"/>
          <w:sz w:val="16"/>
          <w:szCs w:val="16"/>
          <w:lang w:val="en-US" w:eastAsia="zh-CN" w:bidi="hi-IN"/>
        </w:rPr>
        <w:t xml:space="preserve"> stratum. </w:t>
      </w:r>
      <w:r w:rsidR="00370379">
        <w:rPr>
          <w:rFonts w:ascii="Palatino Linotype" w:eastAsia="Droid Sans Fallback" w:hAnsi="Palatino Linotype" w:cs="Palatino Linotype"/>
          <w:kern w:val="1"/>
          <w:sz w:val="16"/>
          <w:szCs w:val="16"/>
          <w:lang w:val="en-US" w:eastAsia="zh-CN" w:bidi="hi-IN"/>
        </w:rPr>
        <w:t>Soil g</w:t>
      </w:r>
      <w:r w:rsidR="00A10C32" w:rsidRPr="003905E2">
        <w:rPr>
          <w:rFonts w:ascii="Palatino Linotype" w:eastAsia="Droid Sans Fallback" w:hAnsi="Palatino Linotype" w:cs="Palatino Linotype"/>
          <w:kern w:val="1"/>
          <w:sz w:val="16"/>
          <w:szCs w:val="16"/>
          <w:lang w:val="en-US" w:eastAsia="zh-CN" w:bidi="hi-IN"/>
        </w:rPr>
        <w:t xml:space="preserve">lyphosate + AMPA </w:t>
      </w:r>
      <w:r w:rsidR="00370379">
        <w:rPr>
          <w:rFonts w:ascii="Palatino Linotype" w:eastAsia="Droid Sans Fallback" w:hAnsi="Palatino Linotype" w:cs="Palatino Linotype"/>
          <w:kern w:val="1"/>
          <w:sz w:val="16"/>
          <w:szCs w:val="16"/>
          <w:lang w:val="en-US" w:eastAsia="zh-CN" w:bidi="hi-IN"/>
        </w:rPr>
        <w:t>concentration</w:t>
      </w:r>
      <w:r w:rsidR="00E33F7B">
        <w:rPr>
          <w:rFonts w:ascii="Palatino Linotype" w:eastAsia="Droid Sans Fallback" w:hAnsi="Palatino Linotype" w:cs="Palatino Linotype"/>
          <w:kern w:val="1"/>
          <w:sz w:val="16"/>
          <w:szCs w:val="16"/>
          <w:lang w:val="en-US" w:eastAsia="zh-CN" w:bidi="hi-IN"/>
        </w:rPr>
        <w:t xml:space="preserve"> </w:t>
      </w:r>
      <w:r w:rsidR="00493A8D" w:rsidRPr="003905E2">
        <w:rPr>
          <w:rFonts w:ascii="Palatino Linotype" w:eastAsia="Droid Sans Fallback" w:hAnsi="Palatino Linotype" w:cs="Palatino Linotype"/>
          <w:kern w:val="1"/>
          <w:sz w:val="16"/>
          <w:szCs w:val="16"/>
          <w:lang w:val="en-US" w:eastAsia="zh-CN" w:bidi="hi-IN"/>
        </w:rPr>
        <w:t xml:space="preserve">within PFP </w:t>
      </w:r>
      <w:r w:rsidR="00A10C32" w:rsidRPr="003905E2">
        <w:rPr>
          <w:rFonts w:ascii="Palatino Linotype" w:eastAsia="Droid Sans Fallback" w:hAnsi="Palatino Linotype" w:cs="Palatino Linotype"/>
          <w:kern w:val="1"/>
          <w:sz w:val="16"/>
          <w:szCs w:val="16"/>
          <w:lang w:val="en-US" w:eastAsia="zh-CN" w:bidi="hi-IN"/>
        </w:rPr>
        <w:t>was 88</w:t>
      </w:r>
      <w:r w:rsidR="00370379">
        <w:rPr>
          <w:rFonts w:ascii="Palatino Linotype" w:eastAsia="Droid Sans Fallback" w:hAnsi="Palatino Linotype" w:cs="Palatino Linotype"/>
          <w:kern w:val="1"/>
          <w:sz w:val="16"/>
          <w:szCs w:val="16"/>
          <w:lang w:val="en-US" w:eastAsia="zh-CN" w:bidi="hi-IN"/>
        </w:rPr>
        <w:t>-fold higher</w:t>
      </w:r>
      <w:r w:rsidR="00A10C32" w:rsidRPr="003905E2">
        <w:rPr>
          <w:rFonts w:ascii="Palatino Linotype" w:eastAsia="Droid Sans Fallback" w:hAnsi="Palatino Linotype" w:cs="Palatino Linotype"/>
          <w:kern w:val="1"/>
          <w:sz w:val="16"/>
          <w:szCs w:val="16"/>
          <w:lang w:val="en-US" w:eastAsia="zh-CN" w:bidi="hi-IN"/>
        </w:rPr>
        <w:t xml:space="preserve"> than outside. </w:t>
      </w:r>
      <w:r w:rsidR="008B6C45">
        <w:rPr>
          <w:rFonts w:ascii="Palatino Linotype" w:eastAsia="Droid Sans Fallback" w:hAnsi="Palatino Linotype" w:cs="Palatino Linotype"/>
          <w:kern w:val="1"/>
          <w:sz w:val="16"/>
          <w:szCs w:val="16"/>
          <w:lang w:val="en-US" w:eastAsia="zh-CN" w:bidi="hi-IN"/>
        </w:rPr>
        <w:t>P</w:t>
      </w:r>
      <w:r w:rsidR="00A10C32" w:rsidRPr="003905E2">
        <w:rPr>
          <w:rFonts w:ascii="Palatino Linotype" w:eastAsia="Droid Sans Fallback" w:hAnsi="Palatino Linotype" w:cs="Palatino Linotype"/>
          <w:kern w:val="1"/>
          <w:sz w:val="16"/>
          <w:szCs w:val="16"/>
          <w:lang w:val="en-US" w:eastAsia="zh-CN" w:bidi="hi-IN"/>
        </w:rPr>
        <w:t>hosphorus</w:t>
      </w:r>
      <w:r w:rsidR="008B6C45">
        <w:rPr>
          <w:rFonts w:ascii="Palatino Linotype" w:eastAsia="Droid Sans Fallback" w:hAnsi="Palatino Linotype" w:cs="Palatino Linotype"/>
          <w:kern w:val="1"/>
          <w:sz w:val="16"/>
          <w:szCs w:val="16"/>
          <w:lang w:val="en-US" w:eastAsia="zh-CN" w:bidi="hi-IN"/>
        </w:rPr>
        <w:t xml:space="preserve"> and</w:t>
      </w:r>
      <w:r w:rsidR="008B6C45" w:rsidRPr="003905E2">
        <w:rPr>
          <w:rFonts w:ascii="Palatino Linotype" w:eastAsia="Droid Sans Fallback" w:hAnsi="Palatino Linotype" w:cs="Palatino Linotype"/>
          <w:kern w:val="1"/>
          <w:sz w:val="16"/>
          <w:szCs w:val="16"/>
          <w:lang w:val="en-US" w:eastAsia="zh-CN" w:bidi="hi-IN"/>
        </w:rPr>
        <w:t xml:space="preserve"> </w:t>
      </w:r>
      <w:r w:rsidR="00A10C32" w:rsidRPr="003905E2">
        <w:rPr>
          <w:rFonts w:ascii="Palatino Linotype" w:eastAsia="Droid Sans Fallback" w:hAnsi="Palatino Linotype" w:cs="Palatino Linotype"/>
          <w:kern w:val="1"/>
          <w:sz w:val="16"/>
          <w:szCs w:val="16"/>
          <w:lang w:val="en-US" w:eastAsia="zh-CN" w:bidi="hi-IN"/>
        </w:rPr>
        <w:t>nitrogen</w:t>
      </w:r>
      <w:r w:rsidR="008B6C45">
        <w:rPr>
          <w:rFonts w:ascii="Palatino Linotype" w:eastAsia="Droid Sans Fallback" w:hAnsi="Palatino Linotype" w:cs="Palatino Linotype"/>
          <w:kern w:val="1"/>
          <w:sz w:val="16"/>
          <w:szCs w:val="16"/>
          <w:lang w:val="en-US" w:eastAsia="zh-CN" w:bidi="hi-IN"/>
        </w:rPr>
        <w:t xml:space="preserve"> soil concentrations</w:t>
      </w:r>
      <w:r w:rsidR="00A10C32" w:rsidRPr="003905E2">
        <w:rPr>
          <w:rFonts w:ascii="Palatino Linotype" w:eastAsia="Droid Sans Fallback" w:hAnsi="Palatino Linotype" w:cs="Palatino Linotype"/>
          <w:kern w:val="1"/>
          <w:sz w:val="16"/>
          <w:szCs w:val="16"/>
          <w:lang w:val="en-US" w:eastAsia="zh-CN" w:bidi="hi-IN"/>
        </w:rPr>
        <w:t xml:space="preserve">, clay and bulk density were also higher inside than outside the PFP. The </w:t>
      </w:r>
      <w:r w:rsidR="00493A8D" w:rsidRPr="003905E2">
        <w:rPr>
          <w:rFonts w:ascii="Palatino Linotype" w:eastAsia="Droid Sans Fallback" w:hAnsi="Palatino Linotype" w:cs="Palatino Linotype"/>
          <w:kern w:val="1"/>
          <w:sz w:val="16"/>
          <w:szCs w:val="16"/>
          <w:lang w:val="en-US" w:eastAsia="zh-CN" w:bidi="hi-IN"/>
        </w:rPr>
        <w:t>tree</w:t>
      </w:r>
      <w:r w:rsidR="00A10C32" w:rsidRPr="003905E2">
        <w:rPr>
          <w:rFonts w:ascii="Palatino Linotype" w:eastAsia="Droid Sans Fallback" w:hAnsi="Palatino Linotype" w:cs="Palatino Linotype"/>
          <w:kern w:val="1"/>
          <w:sz w:val="16"/>
          <w:szCs w:val="16"/>
          <w:lang w:val="en-US" w:eastAsia="zh-CN" w:bidi="hi-IN"/>
        </w:rPr>
        <w:t xml:space="preserve"> stratum did not modify </w:t>
      </w:r>
      <w:r w:rsidR="008B6C45">
        <w:rPr>
          <w:rFonts w:ascii="Palatino Linotype" w:eastAsia="Droid Sans Fallback" w:hAnsi="Palatino Linotype" w:cs="Palatino Linotype"/>
          <w:kern w:val="1"/>
          <w:sz w:val="16"/>
          <w:szCs w:val="16"/>
          <w:lang w:val="en-US" w:eastAsia="zh-CN" w:bidi="hi-IN"/>
        </w:rPr>
        <w:t>soil concentration of</w:t>
      </w:r>
      <w:r w:rsidR="00A10C32" w:rsidRPr="003905E2">
        <w:rPr>
          <w:rFonts w:ascii="Palatino Linotype" w:eastAsia="Droid Sans Fallback" w:hAnsi="Palatino Linotype" w:cs="Palatino Linotype"/>
          <w:kern w:val="1"/>
          <w:sz w:val="16"/>
          <w:szCs w:val="16"/>
          <w:lang w:val="en-US" w:eastAsia="zh-CN" w:bidi="hi-IN"/>
        </w:rPr>
        <w:t xml:space="preserve"> glyphosate + AMPA, phosphorus, nitrogen, clay</w:t>
      </w:r>
      <w:r w:rsidR="00620131" w:rsidRPr="003905E2">
        <w:rPr>
          <w:rFonts w:ascii="Palatino Linotype" w:eastAsia="Droid Sans Fallback" w:hAnsi="Palatino Linotype" w:cs="Palatino Linotype"/>
          <w:kern w:val="1"/>
          <w:sz w:val="16"/>
          <w:szCs w:val="16"/>
          <w:lang w:val="en-US" w:eastAsia="zh-CN" w:bidi="hi-IN"/>
        </w:rPr>
        <w:t xml:space="preserve"> content</w:t>
      </w:r>
      <w:r w:rsidR="00A10C32" w:rsidRPr="003905E2">
        <w:rPr>
          <w:rFonts w:ascii="Palatino Linotype" w:eastAsia="Droid Sans Fallback" w:hAnsi="Palatino Linotype" w:cs="Palatino Linotype"/>
          <w:kern w:val="1"/>
          <w:sz w:val="16"/>
          <w:szCs w:val="16"/>
          <w:lang w:val="en-US" w:eastAsia="zh-CN" w:bidi="hi-IN"/>
        </w:rPr>
        <w:t xml:space="preserve">, </w:t>
      </w:r>
      <w:r w:rsidR="00AB7293" w:rsidRPr="003905E2">
        <w:rPr>
          <w:rFonts w:ascii="Palatino Linotype" w:eastAsia="Droid Sans Fallback" w:hAnsi="Palatino Linotype" w:cs="Palatino Linotype"/>
          <w:kern w:val="1"/>
          <w:sz w:val="16"/>
          <w:szCs w:val="16"/>
          <w:lang w:val="en-US" w:eastAsia="zh-CN" w:bidi="hi-IN"/>
        </w:rPr>
        <w:t>n</w:t>
      </w:r>
      <w:r w:rsidR="00A10C32" w:rsidRPr="003905E2">
        <w:rPr>
          <w:rFonts w:ascii="Palatino Linotype" w:eastAsia="Droid Sans Fallback" w:hAnsi="Palatino Linotype" w:cs="Palatino Linotype"/>
          <w:kern w:val="1"/>
          <w:sz w:val="16"/>
          <w:szCs w:val="16"/>
          <w:lang w:val="en-US" w:eastAsia="zh-CN" w:bidi="hi-IN"/>
        </w:rPr>
        <w:t xml:space="preserve">or the </w:t>
      </w:r>
      <w:proofErr w:type="spellStart"/>
      <w:r w:rsidR="00A10C32" w:rsidRPr="003905E2">
        <w:rPr>
          <w:rFonts w:ascii="Palatino Linotype" w:eastAsia="Droid Sans Fallback" w:hAnsi="Palatino Linotype" w:cs="Palatino Linotype"/>
          <w:kern w:val="1"/>
          <w:sz w:val="16"/>
          <w:szCs w:val="16"/>
          <w:lang w:val="en-US" w:eastAsia="zh-CN" w:bidi="hi-IN"/>
        </w:rPr>
        <w:t>morphometry</w:t>
      </w:r>
      <w:proofErr w:type="spellEnd"/>
      <w:r w:rsidR="00A10C32" w:rsidRPr="003905E2">
        <w:rPr>
          <w:rFonts w:ascii="Palatino Linotype" w:eastAsia="Droid Sans Fallback" w:hAnsi="Palatino Linotype" w:cs="Palatino Linotype"/>
          <w:kern w:val="1"/>
          <w:sz w:val="16"/>
          <w:szCs w:val="16"/>
          <w:lang w:val="en-US" w:eastAsia="zh-CN" w:bidi="hi-IN"/>
        </w:rPr>
        <w:t xml:space="preserve"> of the PFP. </w:t>
      </w:r>
      <w:r w:rsidR="00493A8D" w:rsidRPr="003905E2">
        <w:rPr>
          <w:rFonts w:ascii="Palatino Linotype" w:eastAsia="Droid Sans Fallback" w:hAnsi="Palatino Linotype" w:cs="Palatino Linotype"/>
          <w:kern w:val="1"/>
          <w:sz w:val="16"/>
          <w:szCs w:val="16"/>
          <w:lang w:val="en-US" w:eastAsia="zh-CN" w:bidi="hi-IN"/>
        </w:rPr>
        <w:t>B</w:t>
      </w:r>
      <w:r w:rsidR="00A10C32" w:rsidRPr="003905E2">
        <w:rPr>
          <w:rFonts w:ascii="Palatino Linotype" w:eastAsia="Droid Sans Fallback" w:hAnsi="Palatino Linotype" w:cs="Palatino Linotype"/>
          <w:kern w:val="1"/>
          <w:sz w:val="16"/>
          <w:szCs w:val="16"/>
          <w:lang w:val="en-US" w:eastAsia="zh-CN" w:bidi="hi-IN"/>
        </w:rPr>
        <w:t xml:space="preserve">ulk density and clay content </w:t>
      </w:r>
      <w:r w:rsidR="008B6C45" w:rsidRPr="003905E2">
        <w:rPr>
          <w:rFonts w:ascii="Palatino Linotype" w:eastAsia="Droid Sans Fallback" w:hAnsi="Palatino Linotype" w:cs="Palatino Linotype"/>
          <w:kern w:val="1"/>
          <w:sz w:val="16"/>
          <w:szCs w:val="16"/>
          <w:lang w:val="en-US" w:eastAsia="zh-CN" w:bidi="hi-IN"/>
        </w:rPr>
        <w:t>re</w:t>
      </w:r>
      <w:r w:rsidR="008B6C45">
        <w:rPr>
          <w:rFonts w:ascii="Palatino Linotype" w:eastAsia="Droid Sans Fallback" w:hAnsi="Palatino Linotype" w:cs="Palatino Linotype"/>
          <w:kern w:val="1"/>
          <w:sz w:val="16"/>
          <w:szCs w:val="16"/>
          <w:lang w:val="en-US" w:eastAsia="zh-CN" w:bidi="hi-IN"/>
        </w:rPr>
        <w:t>corded</w:t>
      </w:r>
      <w:r w:rsidR="008B6C45" w:rsidRPr="003905E2">
        <w:rPr>
          <w:rFonts w:ascii="Palatino Linotype" w:eastAsia="Droid Sans Fallback" w:hAnsi="Palatino Linotype" w:cs="Palatino Linotype"/>
          <w:kern w:val="1"/>
          <w:sz w:val="16"/>
          <w:szCs w:val="16"/>
          <w:lang w:val="en-US" w:eastAsia="zh-CN" w:bidi="hi-IN"/>
        </w:rPr>
        <w:t xml:space="preserve"> </w:t>
      </w:r>
      <w:r w:rsidR="00A10C32" w:rsidRPr="003905E2">
        <w:rPr>
          <w:rFonts w:ascii="Palatino Linotype" w:eastAsia="Droid Sans Fallback" w:hAnsi="Palatino Linotype" w:cs="Palatino Linotype"/>
          <w:kern w:val="1"/>
          <w:sz w:val="16"/>
          <w:szCs w:val="16"/>
          <w:lang w:val="en-US" w:eastAsia="zh-CN" w:bidi="hi-IN"/>
        </w:rPr>
        <w:t xml:space="preserve">in </w:t>
      </w:r>
      <w:r w:rsidR="00A10C32" w:rsidRPr="00BA00DB">
        <w:rPr>
          <w:rFonts w:ascii="Palatino Linotype" w:eastAsia="Droid Sans Fallback" w:hAnsi="Palatino Linotype" w:cs="Palatino Linotype"/>
          <w:kern w:val="1"/>
          <w:sz w:val="16"/>
          <w:szCs w:val="16"/>
          <w:lang w:val="en-US" w:eastAsia="zh-CN" w:bidi="hi-IN"/>
        </w:rPr>
        <w:t xml:space="preserve">the </w:t>
      </w:r>
      <w:r w:rsidR="006959A5" w:rsidRPr="00BA00DB">
        <w:rPr>
          <w:rFonts w:ascii="Palatino Linotype" w:eastAsia="Droid Sans Fallback" w:hAnsi="Palatino Linotype" w:cs="Palatino Linotype"/>
          <w:kern w:val="1"/>
          <w:sz w:val="16"/>
          <w:szCs w:val="16"/>
          <w:lang w:val="en-US" w:eastAsia="zh-CN" w:bidi="hi-IN"/>
        </w:rPr>
        <w:t>CF</w:t>
      </w:r>
      <w:r w:rsidR="006959A5" w:rsidRPr="003905E2">
        <w:rPr>
          <w:rFonts w:ascii="Palatino Linotype" w:eastAsia="Droid Sans Fallback" w:hAnsi="Palatino Linotype" w:cs="Palatino Linotype"/>
          <w:kern w:val="1"/>
          <w:sz w:val="16"/>
          <w:szCs w:val="16"/>
          <w:lang w:val="en-US" w:eastAsia="zh-CN" w:bidi="hi-IN"/>
        </w:rPr>
        <w:t xml:space="preserve"> </w:t>
      </w:r>
      <w:r w:rsidR="00A10C32" w:rsidRPr="003905E2">
        <w:rPr>
          <w:rFonts w:ascii="Palatino Linotype" w:eastAsia="Droid Sans Fallback" w:hAnsi="Palatino Linotype" w:cs="Palatino Linotype"/>
          <w:kern w:val="1"/>
          <w:sz w:val="16"/>
          <w:szCs w:val="16"/>
          <w:lang w:val="en-US" w:eastAsia="zh-CN" w:bidi="hi-IN"/>
        </w:rPr>
        <w:t xml:space="preserve">and </w:t>
      </w:r>
      <w:r w:rsidR="008E7388" w:rsidRPr="003905E2">
        <w:rPr>
          <w:rFonts w:ascii="Palatino Linotype" w:eastAsia="Droid Sans Fallback" w:hAnsi="Palatino Linotype" w:cs="Palatino Linotype"/>
          <w:kern w:val="1"/>
          <w:sz w:val="16"/>
          <w:szCs w:val="16"/>
          <w:lang w:val="en-US" w:eastAsia="zh-CN" w:bidi="hi-IN"/>
        </w:rPr>
        <w:t>PFP</w:t>
      </w:r>
      <w:r w:rsidR="00A10C32" w:rsidRPr="003905E2">
        <w:rPr>
          <w:rFonts w:ascii="Palatino Linotype" w:eastAsia="Droid Sans Fallback" w:hAnsi="Palatino Linotype" w:cs="Palatino Linotype"/>
          <w:kern w:val="1"/>
          <w:sz w:val="16"/>
          <w:szCs w:val="16"/>
          <w:lang w:val="en-US" w:eastAsia="zh-CN" w:bidi="hi-IN"/>
        </w:rPr>
        <w:t xml:space="preserve">, </w:t>
      </w:r>
      <w:r w:rsidR="008B6C45">
        <w:rPr>
          <w:rFonts w:ascii="Palatino Linotype" w:eastAsia="Droid Sans Fallback" w:hAnsi="Palatino Linotype" w:cs="Palatino Linotype"/>
          <w:kern w:val="1"/>
          <w:sz w:val="16"/>
          <w:szCs w:val="16"/>
          <w:lang w:val="en-US" w:eastAsia="zh-CN" w:bidi="hi-IN"/>
        </w:rPr>
        <w:t>in addition to</w:t>
      </w:r>
      <w:r w:rsidR="00A10C32" w:rsidRPr="003905E2">
        <w:rPr>
          <w:rFonts w:ascii="Palatino Linotype" w:eastAsia="Droid Sans Fallback" w:hAnsi="Palatino Linotype" w:cs="Palatino Linotype"/>
          <w:kern w:val="1"/>
          <w:sz w:val="16"/>
          <w:szCs w:val="16"/>
          <w:lang w:val="en-US" w:eastAsia="zh-CN" w:bidi="hi-IN"/>
        </w:rPr>
        <w:t xml:space="preserve"> the high glyphosate, </w:t>
      </w:r>
      <w:r w:rsidR="00493A8D" w:rsidRPr="003905E2">
        <w:rPr>
          <w:rFonts w:ascii="Palatino Linotype" w:eastAsia="Droid Sans Fallback" w:hAnsi="Palatino Linotype" w:cs="Palatino Linotype"/>
          <w:kern w:val="1"/>
          <w:sz w:val="16"/>
          <w:szCs w:val="16"/>
          <w:lang w:val="en-US" w:eastAsia="zh-CN" w:bidi="hi-IN"/>
        </w:rPr>
        <w:t xml:space="preserve">phosphorus and nitrogen </w:t>
      </w:r>
      <w:r w:rsidR="008B6C45">
        <w:rPr>
          <w:rFonts w:ascii="Palatino Linotype" w:eastAsia="Droid Sans Fallback" w:hAnsi="Palatino Linotype" w:cs="Palatino Linotype"/>
          <w:kern w:val="1"/>
          <w:sz w:val="16"/>
          <w:szCs w:val="16"/>
          <w:lang w:val="en-US" w:eastAsia="zh-CN" w:bidi="hi-IN"/>
        </w:rPr>
        <w:t>concentrations</w:t>
      </w:r>
      <w:r w:rsidR="008B6C45" w:rsidRPr="003905E2">
        <w:rPr>
          <w:rFonts w:ascii="Palatino Linotype" w:eastAsia="Droid Sans Fallback" w:hAnsi="Palatino Linotype" w:cs="Palatino Linotype"/>
          <w:kern w:val="1"/>
          <w:sz w:val="16"/>
          <w:szCs w:val="16"/>
          <w:lang w:val="en-US" w:eastAsia="zh-CN" w:bidi="hi-IN"/>
        </w:rPr>
        <w:t xml:space="preserve"> </w:t>
      </w:r>
      <w:r w:rsidR="00493A8D" w:rsidRPr="003905E2">
        <w:rPr>
          <w:rFonts w:ascii="Palatino Linotype" w:eastAsia="Droid Sans Fallback" w:hAnsi="Palatino Linotype" w:cs="Palatino Linotype"/>
          <w:kern w:val="1"/>
          <w:sz w:val="16"/>
          <w:szCs w:val="16"/>
          <w:lang w:val="en-US" w:eastAsia="zh-CN" w:bidi="hi-IN"/>
        </w:rPr>
        <w:t xml:space="preserve">in </w:t>
      </w:r>
      <w:r w:rsidR="008E7388" w:rsidRPr="003905E2">
        <w:rPr>
          <w:rFonts w:ascii="Palatino Linotype" w:eastAsia="Droid Sans Fallback" w:hAnsi="Palatino Linotype" w:cs="Palatino Linotype"/>
          <w:kern w:val="1"/>
          <w:sz w:val="16"/>
          <w:szCs w:val="16"/>
          <w:lang w:val="en-US" w:eastAsia="zh-CN" w:bidi="hi-IN"/>
        </w:rPr>
        <w:t>PFP</w:t>
      </w:r>
      <w:r w:rsidR="00493A8D" w:rsidRPr="003905E2">
        <w:rPr>
          <w:rFonts w:ascii="Palatino Linotype" w:eastAsia="Droid Sans Fallback" w:hAnsi="Palatino Linotype" w:cs="Palatino Linotype"/>
          <w:kern w:val="1"/>
          <w:sz w:val="16"/>
          <w:szCs w:val="16"/>
          <w:lang w:val="en-US" w:eastAsia="zh-CN" w:bidi="hi-IN"/>
        </w:rPr>
        <w:t xml:space="preserve"> soil</w:t>
      </w:r>
      <w:r w:rsidR="00A10C32" w:rsidRPr="003905E2">
        <w:rPr>
          <w:rFonts w:ascii="Palatino Linotype" w:eastAsia="Droid Sans Fallback" w:hAnsi="Palatino Linotype" w:cs="Palatino Linotype"/>
          <w:kern w:val="1"/>
          <w:sz w:val="16"/>
          <w:szCs w:val="16"/>
          <w:lang w:val="en-US" w:eastAsia="zh-CN" w:bidi="hi-IN"/>
        </w:rPr>
        <w:t>, are consistent with a</w:t>
      </w:r>
      <w:r w:rsidR="006B0DA4">
        <w:rPr>
          <w:rFonts w:ascii="Palatino Linotype" w:eastAsia="Droid Sans Fallback" w:hAnsi="Palatino Linotype" w:cs="Palatino Linotype"/>
          <w:kern w:val="1"/>
          <w:sz w:val="16"/>
          <w:szCs w:val="16"/>
          <w:lang w:val="en-US" w:eastAsia="zh-CN" w:bidi="hi-IN"/>
        </w:rPr>
        <w:t>n</w:t>
      </w:r>
      <w:r w:rsidR="00A10C32" w:rsidRPr="003905E2">
        <w:rPr>
          <w:rFonts w:ascii="Palatino Linotype" w:eastAsia="Droid Sans Fallback" w:hAnsi="Palatino Linotype" w:cs="Palatino Linotype"/>
          <w:kern w:val="1"/>
          <w:sz w:val="16"/>
          <w:szCs w:val="16"/>
          <w:lang w:val="en-US" w:eastAsia="zh-CN" w:bidi="hi-IN"/>
        </w:rPr>
        <w:t xml:space="preserve"> hydraulic connection between </w:t>
      </w:r>
      <w:r w:rsidR="00A10C32" w:rsidRPr="00BA00DB">
        <w:rPr>
          <w:rFonts w:ascii="Palatino Linotype" w:eastAsia="Droid Sans Fallback" w:hAnsi="Palatino Linotype" w:cs="Palatino Linotype"/>
          <w:kern w:val="1"/>
          <w:sz w:val="16"/>
          <w:szCs w:val="16"/>
          <w:lang w:val="en-US" w:eastAsia="zh-CN" w:bidi="hi-IN"/>
        </w:rPr>
        <w:t xml:space="preserve">the </w:t>
      </w:r>
      <w:r w:rsidR="00B40D92" w:rsidRPr="00BA00DB">
        <w:rPr>
          <w:rFonts w:ascii="Palatino Linotype" w:eastAsia="Droid Sans Fallback" w:hAnsi="Palatino Linotype" w:cs="Palatino Linotype"/>
          <w:kern w:val="1"/>
          <w:sz w:val="16"/>
          <w:szCs w:val="16"/>
          <w:lang w:val="en-US" w:eastAsia="zh-CN" w:bidi="hi-IN"/>
        </w:rPr>
        <w:t>CF</w:t>
      </w:r>
      <w:r w:rsidR="005E1490">
        <w:rPr>
          <w:rFonts w:ascii="Palatino Linotype" w:eastAsia="Droid Sans Fallback" w:hAnsi="Palatino Linotype" w:cs="Palatino Linotype"/>
          <w:kern w:val="1"/>
          <w:sz w:val="16"/>
          <w:szCs w:val="16"/>
          <w:lang w:val="en-US" w:eastAsia="zh-CN" w:bidi="hi-IN"/>
        </w:rPr>
        <w:t xml:space="preserve"> </w:t>
      </w:r>
      <w:r w:rsidR="005E1490" w:rsidRPr="003905E2">
        <w:rPr>
          <w:rFonts w:ascii="Palatino Linotype" w:eastAsia="Droid Sans Fallback" w:hAnsi="Palatino Linotype" w:cs="Palatino Linotype"/>
          <w:kern w:val="1"/>
          <w:sz w:val="16"/>
          <w:szCs w:val="16"/>
          <w:lang w:val="en-US" w:eastAsia="zh-CN" w:bidi="hi-IN"/>
        </w:rPr>
        <w:t xml:space="preserve">and the </w:t>
      </w:r>
      <w:r w:rsidR="00A10C32" w:rsidRPr="003905E2">
        <w:rPr>
          <w:rFonts w:ascii="Palatino Linotype" w:eastAsia="Droid Sans Fallback" w:hAnsi="Palatino Linotype" w:cs="Palatino Linotype"/>
          <w:kern w:val="1"/>
          <w:sz w:val="16"/>
          <w:szCs w:val="16"/>
          <w:lang w:val="en-US" w:eastAsia="zh-CN" w:bidi="hi-IN"/>
        </w:rPr>
        <w:t xml:space="preserve">PFP. These results </w:t>
      </w:r>
      <w:proofErr w:type="spellStart"/>
      <w:r w:rsidR="006B0DA4">
        <w:rPr>
          <w:rFonts w:ascii="Palatino Linotype" w:eastAsia="Droid Sans Fallback" w:hAnsi="Palatino Linotype" w:cs="Palatino Linotype"/>
          <w:kern w:val="1"/>
          <w:sz w:val="16"/>
          <w:szCs w:val="16"/>
          <w:lang w:val="en-US" w:eastAsia="zh-CN" w:bidi="hi-IN"/>
        </w:rPr>
        <w:t>constrast</w:t>
      </w:r>
      <w:proofErr w:type="spellEnd"/>
      <w:r w:rsidR="006B0DA4">
        <w:rPr>
          <w:rFonts w:ascii="Palatino Linotype" w:eastAsia="Droid Sans Fallback" w:hAnsi="Palatino Linotype" w:cs="Palatino Linotype"/>
          <w:kern w:val="1"/>
          <w:sz w:val="16"/>
          <w:szCs w:val="16"/>
          <w:lang w:val="en-US" w:eastAsia="zh-CN" w:bidi="hi-IN"/>
        </w:rPr>
        <w:t xml:space="preserve"> with</w:t>
      </w:r>
      <w:r w:rsidR="006B0DA4" w:rsidRPr="003905E2">
        <w:rPr>
          <w:rFonts w:ascii="Palatino Linotype" w:eastAsia="Droid Sans Fallback" w:hAnsi="Palatino Linotype" w:cs="Palatino Linotype"/>
          <w:kern w:val="1"/>
          <w:sz w:val="16"/>
          <w:szCs w:val="16"/>
          <w:lang w:val="en-US" w:eastAsia="zh-CN" w:bidi="hi-IN"/>
        </w:rPr>
        <w:t xml:space="preserve"> </w:t>
      </w:r>
      <w:r w:rsidR="00A10C32" w:rsidRPr="003905E2">
        <w:rPr>
          <w:rFonts w:ascii="Palatino Linotype" w:eastAsia="Droid Sans Fallback" w:hAnsi="Palatino Linotype" w:cs="Palatino Linotype"/>
          <w:kern w:val="1"/>
          <w:sz w:val="16"/>
          <w:szCs w:val="16"/>
          <w:lang w:val="en-US" w:eastAsia="zh-CN" w:bidi="hi-IN"/>
        </w:rPr>
        <w:t xml:space="preserve">some conclusions obtained from experimental studies </w:t>
      </w:r>
      <w:r w:rsidR="006B0DA4">
        <w:rPr>
          <w:rFonts w:ascii="Palatino Linotype" w:eastAsia="Droid Sans Fallback" w:hAnsi="Palatino Linotype" w:cs="Palatino Linotype"/>
          <w:kern w:val="1"/>
          <w:sz w:val="16"/>
          <w:szCs w:val="16"/>
          <w:lang w:val="en-US" w:eastAsia="zh-CN" w:bidi="hi-IN"/>
        </w:rPr>
        <w:t>u</w:t>
      </w:r>
      <w:r w:rsidR="006B0DA4" w:rsidRPr="003905E2">
        <w:rPr>
          <w:rFonts w:ascii="Palatino Linotype" w:eastAsia="Droid Sans Fallback" w:hAnsi="Palatino Linotype" w:cs="Palatino Linotype"/>
          <w:kern w:val="1"/>
          <w:sz w:val="16"/>
          <w:szCs w:val="16"/>
          <w:lang w:val="en-US" w:eastAsia="zh-CN" w:bidi="hi-IN"/>
        </w:rPr>
        <w:t>n</w:t>
      </w:r>
      <w:r w:rsidR="006B0DA4">
        <w:rPr>
          <w:rFonts w:ascii="Palatino Linotype" w:eastAsia="Droid Sans Fallback" w:hAnsi="Palatino Linotype" w:cs="Palatino Linotype"/>
          <w:kern w:val="1"/>
          <w:sz w:val="16"/>
          <w:szCs w:val="16"/>
          <w:lang w:val="en-US" w:eastAsia="zh-CN" w:bidi="hi-IN"/>
        </w:rPr>
        <w:t>der</w:t>
      </w:r>
      <w:r w:rsidR="006B0DA4" w:rsidRPr="003905E2">
        <w:rPr>
          <w:rFonts w:ascii="Palatino Linotype" w:eastAsia="Droid Sans Fallback" w:hAnsi="Palatino Linotype" w:cs="Palatino Linotype"/>
          <w:kern w:val="1"/>
          <w:sz w:val="16"/>
          <w:szCs w:val="16"/>
          <w:lang w:val="en-US" w:eastAsia="zh-CN" w:bidi="hi-IN"/>
        </w:rPr>
        <w:t xml:space="preserve"> </w:t>
      </w:r>
      <w:r w:rsidR="00A10C32" w:rsidRPr="003905E2">
        <w:rPr>
          <w:rFonts w:ascii="Palatino Linotype" w:eastAsia="Droid Sans Fallback" w:hAnsi="Palatino Linotype" w:cs="Palatino Linotype"/>
          <w:kern w:val="1"/>
          <w:sz w:val="16"/>
          <w:szCs w:val="16"/>
          <w:lang w:val="en-US" w:eastAsia="zh-CN" w:bidi="hi-IN"/>
        </w:rPr>
        <w:t xml:space="preserve">uniform plots and </w:t>
      </w:r>
      <w:r w:rsidR="006B0DA4">
        <w:rPr>
          <w:rFonts w:ascii="Palatino Linotype" w:eastAsia="Droid Sans Fallback" w:hAnsi="Palatino Linotype" w:cs="Palatino Linotype"/>
          <w:kern w:val="1"/>
          <w:sz w:val="16"/>
          <w:szCs w:val="16"/>
          <w:lang w:val="en-US" w:eastAsia="zh-CN" w:bidi="hi-IN"/>
        </w:rPr>
        <w:t>emphasize</w:t>
      </w:r>
      <w:r w:rsidR="006B0DA4" w:rsidRPr="003905E2">
        <w:rPr>
          <w:rFonts w:ascii="Palatino Linotype" w:eastAsia="Droid Sans Fallback" w:hAnsi="Palatino Linotype" w:cs="Palatino Linotype"/>
          <w:kern w:val="1"/>
          <w:sz w:val="16"/>
          <w:szCs w:val="16"/>
          <w:lang w:val="en-US" w:eastAsia="zh-CN" w:bidi="hi-IN"/>
        </w:rPr>
        <w:t xml:space="preserve"> </w:t>
      </w:r>
      <w:r w:rsidR="00A10C32" w:rsidRPr="003905E2">
        <w:rPr>
          <w:rFonts w:ascii="Palatino Linotype" w:eastAsia="Droid Sans Fallback" w:hAnsi="Palatino Linotype" w:cs="Palatino Linotype"/>
          <w:kern w:val="1"/>
          <w:sz w:val="16"/>
          <w:szCs w:val="16"/>
          <w:lang w:val="en-US" w:eastAsia="zh-CN" w:bidi="hi-IN"/>
        </w:rPr>
        <w:t xml:space="preserve">the importance of taking into account the genesis and structure of </w:t>
      </w:r>
      <w:r w:rsidR="008E7388" w:rsidRPr="003905E2">
        <w:rPr>
          <w:rFonts w:ascii="Palatino Linotype" w:eastAsia="Droid Sans Fallback" w:hAnsi="Palatino Linotype" w:cs="Palatino Linotype"/>
          <w:kern w:val="1"/>
          <w:sz w:val="16"/>
          <w:szCs w:val="16"/>
          <w:lang w:val="en-US" w:eastAsia="zh-CN" w:bidi="hi-IN"/>
        </w:rPr>
        <w:t>PFP</w:t>
      </w:r>
      <w:r w:rsidR="00A10C32" w:rsidRPr="003905E2">
        <w:rPr>
          <w:rFonts w:ascii="Palatino Linotype" w:eastAsia="Droid Sans Fallback" w:hAnsi="Palatino Linotype" w:cs="Palatino Linotype"/>
          <w:kern w:val="1"/>
          <w:sz w:val="16"/>
          <w:szCs w:val="16"/>
          <w:lang w:val="en-US" w:eastAsia="zh-CN" w:bidi="hi-IN"/>
        </w:rPr>
        <w:t xml:space="preserve"> in the design, evaluation and management of the filtering function of</w:t>
      </w:r>
      <w:r w:rsidR="00C34457">
        <w:rPr>
          <w:rFonts w:ascii="Palatino Linotype" w:eastAsia="Droid Sans Fallback" w:hAnsi="Palatino Linotype" w:cs="Palatino Linotype"/>
          <w:kern w:val="1"/>
          <w:sz w:val="16"/>
          <w:szCs w:val="16"/>
          <w:lang w:val="en-US" w:eastAsia="zh-CN" w:bidi="hi-IN"/>
        </w:rPr>
        <w:t xml:space="preserve"> RVS</w:t>
      </w:r>
      <w:r w:rsidR="00A10C32" w:rsidRPr="003905E2">
        <w:rPr>
          <w:rFonts w:ascii="Palatino Linotype" w:eastAsia="Droid Sans Fallback" w:hAnsi="Palatino Linotype" w:cs="Palatino Linotype"/>
          <w:kern w:val="1"/>
          <w:sz w:val="16"/>
          <w:szCs w:val="16"/>
          <w:lang w:val="en-US" w:eastAsia="zh-CN" w:bidi="hi-IN"/>
        </w:rPr>
        <w:t>.</w:t>
      </w:r>
    </w:p>
    <w:p w:rsidR="00291F45" w:rsidRDefault="00291F45" w:rsidP="00291F45">
      <w:pPr>
        <w:widowControl w:val="0"/>
        <w:suppressAutoHyphens/>
        <w:rPr>
          <w:rFonts w:ascii="Palatino Linotype" w:eastAsia="Droid Sans Fallback" w:hAnsi="Palatino Linotype" w:cs="Palatino Linotype"/>
          <w:kern w:val="1"/>
          <w:sz w:val="16"/>
          <w:szCs w:val="16"/>
          <w:lang w:val="en-GB" w:eastAsia="zh-CN" w:bidi="hi-IN"/>
        </w:rPr>
      </w:pPr>
    </w:p>
    <w:p w:rsidR="009631CD" w:rsidRPr="00291F45" w:rsidRDefault="00291F45" w:rsidP="00291F45">
      <w:pPr>
        <w:widowControl w:val="0"/>
        <w:suppressAutoHyphens/>
        <w:rPr>
          <w:rFonts w:ascii="Palatino Linotype" w:eastAsia="Droid Sans Fallback" w:hAnsi="Palatino Linotype" w:cs="Palatino Linotype"/>
          <w:kern w:val="1"/>
          <w:sz w:val="16"/>
          <w:szCs w:val="16"/>
          <w:lang w:val="en-GB" w:eastAsia="zh-CN" w:bidi="hi-IN"/>
        </w:rPr>
      </w:pPr>
      <w:r w:rsidRPr="00291F45">
        <w:rPr>
          <w:rFonts w:ascii="Palatino Linotype" w:eastAsia="Droid Sans Fallback" w:hAnsi="Palatino Linotype" w:cs="Palatino Linotype"/>
          <w:kern w:val="1"/>
          <w:sz w:val="16"/>
          <w:szCs w:val="16"/>
          <w:lang w:val="en-GB" w:eastAsia="zh-CN" w:bidi="hi-IN"/>
        </w:rPr>
        <w:t>[</w:t>
      </w:r>
      <w:r w:rsidR="009631CD" w:rsidRPr="00291F45">
        <w:rPr>
          <w:rFonts w:ascii="Palatino Linotype" w:eastAsia="Droid Sans Fallback" w:hAnsi="Palatino Linotype" w:cs="Palatino Linotype"/>
          <w:kern w:val="1"/>
          <w:sz w:val="16"/>
          <w:szCs w:val="16"/>
          <w:lang w:val="en-GB" w:eastAsia="zh-CN" w:bidi="hi-IN"/>
        </w:rPr>
        <w:t xml:space="preserve">Keywords: </w:t>
      </w:r>
      <w:r w:rsidR="00F902AA">
        <w:rPr>
          <w:rFonts w:ascii="Palatino Linotype" w:eastAsia="Droid Sans Fallback" w:hAnsi="Palatino Linotype" w:cs="Palatino Linotype"/>
          <w:kern w:val="1"/>
          <w:sz w:val="16"/>
          <w:szCs w:val="16"/>
          <w:lang w:val="en-GB" w:eastAsia="zh-CN" w:bidi="hi-IN"/>
        </w:rPr>
        <w:t>overland</w:t>
      </w:r>
      <w:r w:rsidR="009631CD" w:rsidRPr="00291F45">
        <w:rPr>
          <w:rFonts w:ascii="Palatino Linotype" w:eastAsia="Droid Sans Fallback" w:hAnsi="Palatino Linotype" w:cs="Palatino Linotype"/>
          <w:kern w:val="1"/>
          <w:sz w:val="16"/>
          <w:szCs w:val="16"/>
          <w:lang w:val="en-GB" w:eastAsia="zh-CN" w:bidi="hi-IN"/>
        </w:rPr>
        <w:t xml:space="preserve"> flow</w:t>
      </w:r>
      <w:r>
        <w:rPr>
          <w:rFonts w:ascii="Palatino Linotype" w:eastAsia="Droid Sans Fallback" w:hAnsi="Palatino Linotype" w:cs="Palatino Linotype"/>
          <w:kern w:val="1"/>
          <w:sz w:val="16"/>
          <w:szCs w:val="16"/>
          <w:lang w:val="en-GB" w:eastAsia="zh-CN" w:bidi="hi-IN"/>
        </w:rPr>
        <w:t>,</w:t>
      </w:r>
      <w:r w:rsidR="002D5164">
        <w:rPr>
          <w:rFonts w:ascii="Palatino Linotype" w:eastAsia="Droid Sans Fallback" w:hAnsi="Palatino Linotype" w:cs="Palatino Linotype"/>
          <w:kern w:val="1"/>
          <w:sz w:val="16"/>
          <w:szCs w:val="16"/>
          <w:lang w:val="en-GB" w:eastAsia="zh-CN" w:bidi="hi-IN"/>
        </w:rPr>
        <w:t xml:space="preserve"> </w:t>
      </w:r>
      <w:r w:rsidR="00F902AA">
        <w:rPr>
          <w:rFonts w:ascii="Palatino Linotype" w:eastAsia="Droid Sans Fallback" w:hAnsi="Palatino Linotype" w:cs="Palatino Linotype"/>
          <w:kern w:val="1"/>
          <w:sz w:val="16"/>
          <w:szCs w:val="16"/>
          <w:lang w:val="en-GB" w:eastAsia="zh-CN" w:bidi="hi-IN"/>
        </w:rPr>
        <w:t>runoff, r</w:t>
      </w:r>
      <w:r w:rsidR="009631CD" w:rsidRPr="00291F45">
        <w:rPr>
          <w:rFonts w:ascii="Palatino Linotype" w:eastAsia="Droid Sans Fallback" w:hAnsi="Palatino Linotype" w:cs="Palatino Linotype"/>
          <w:kern w:val="1"/>
          <w:sz w:val="16"/>
          <w:szCs w:val="16"/>
          <w:lang w:val="en-GB" w:eastAsia="zh-CN" w:bidi="hi-IN"/>
        </w:rPr>
        <w:t>iparian retention</w:t>
      </w:r>
      <w:r w:rsidR="0082422A">
        <w:rPr>
          <w:rFonts w:ascii="Palatino Linotype" w:eastAsia="Droid Sans Fallback" w:hAnsi="Palatino Linotype" w:cs="Palatino Linotype"/>
          <w:kern w:val="1"/>
          <w:sz w:val="16"/>
          <w:szCs w:val="16"/>
          <w:lang w:val="en-GB" w:eastAsia="zh-CN" w:bidi="hi-IN"/>
        </w:rPr>
        <w:t>,</w:t>
      </w:r>
      <w:r w:rsidR="001122AF" w:rsidRPr="001122AF">
        <w:rPr>
          <w:lang w:val="en-US"/>
        </w:rPr>
        <w:t xml:space="preserve"> </w:t>
      </w:r>
      <w:r w:rsidR="001122AF">
        <w:rPr>
          <w:rFonts w:ascii="Palatino Linotype" w:eastAsia="Droid Sans Fallback" w:hAnsi="Palatino Linotype" w:cs="Palatino Linotype"/>
          <w:kern w:val="1"/>
          <w:sz w:val="16"/>
          <w:szCs w:val="16"/>
          <w:lang w:val="en-GB" w:eastAsia="zh-CN" w:bidi="hi-IN"/>
        </w:rPr>
        <w:t>r</w:t>
      </w:r>
      <w:r w:rsidR="001122AF" w:rsidRPr="001122AF">
        <w:rPr>
          <w:rFonts w:ascii="Palatino Linotype" w:eastAsia="Droid Sans Fallback" w:hAnsi="Palatino Linotype" w:cs="Palatino Linotype"/>
          <w:kern w:val="1"/>
          <w:sz w:val="16"/>
          <w:szCs w:val="16"/>
          <w:lang w:val="en-GB" w:eastAsia="zh-CN" w:bidi="hi-IN"/>
        </w:rPr>
        <w:t>iparian vegetation strips</w:t>
      </w:r>
      <w:r>
        <w:rPr>
          <w:rFonts w:ascii="Palatino Linotype" w:eastAsia="Droid Sans Fallback" w:hAnsi="Palatino Linotype" w:cs="Palatino Linotype"/>
          <w:kern w:val="1"/>
          <w:sz w:val="16"/>
          <w:szCs w:val="16"/>
          <w:lang w:val="en-GB" w:eastAsia="zh-CN" w:bidi="hi-IN"/>
        </w:rPr>
        <w:t>,</w:t>
      </w:r>
      <w:r w:rsidR="001122AF">
        <w:rPr>
          <w:rFonts w:ascii="Palatino Linotype" w:eastAsia="Droid Sans Fallback" w:hAnsi="Palatino Linotype" w:cs="Palatino Linotype"/>
          <w:kern w:val="1"/>
          <w:sz w:val="16"/>
          <w:szCs w:val="16"/>
          <w:lang w:val="en-GB" w:eastAsia="zh-CN" w:bidi="hi-IN"/>
        </w:rPr>
        <w:t xml:space="preserve"> </w:t>
      </w:r>
      <w:r w:rsidR="00F902AA">
        <w:rPr>
          <w:rFonts w:ascii="Palatino Linotype" w:eastAsia="Droid Sans Fallback" w:hAnsi="Palatino Linotype" w:cs="Palatino Linotype"/>
          <w:kern w:val="1"/>
          <w:sz w:val="16"/>
          <w:szCs w:val="16"/>
          <w:lang w:val="en-GB" w:eastAsia="zh-CN" w:bidi="hi-IN"/>
        </w:rPr>
        <w:t>e</w:t>
      </w:r>
      <w:r w:rsidR="009631CD" w:rsidRPr="00291F45">
        <w:rPr>
          <w:rFonts w:ascii="Palatino Linotype" w:eastAsia="Droid Sans Fallback" w:hAnsi="Palatino Linotype" w:cs="Palatino Linotype"/>
          <w:kern w:val="1"/>
          <w:sz w:val="16"/>
          <w:szCs w:val="16"/>
          <w:lang w:val="en-GB" w:eastAsia="zh-CN" w:bidi="hi-IN"/>
        </w:rPr>
        <w:t>cosystem services of riparian vegetation strip</w:t>
      </w:r>
      <w:r>
        <w:rPr>
          <w:rFonts w:ascii="Palatino Linotype" w:eastAsia="Droid Sans Fallback" w:hAnsi="Palatino Linotype" w:cs="Palatino Linotype"/>
          <w:kern w:val="1"/>
          <w:sz w:val="16"/>
          <w:szCs w:val="16"/>
          <w:lang w:val="en-GB" w:eastAsia="zh-CN" w:bidi="hi-IN"/>
        </w:rPr>
        <w:t>]</w:t>
      </w:r>
    </w:p>
    <w:p w:rsidR="00FD6E81" w:rsidRDefault="00FD6E81" w:rsidP="00FD6E81">
      <w:pPr>
        <w:widowControl w:val="0"/>
        <w:suppressAutoHyphens/>
        <w:rPr>
          <w:rFonts w:ascii="Palatino Linotype" w:eastAsia="Droid Sans Fallback" w:hAnsi="Palatino Linotype" w:cs="Palatino Linotype"/>
          <w:kern w:val="1"/>
          <w:sz w:val="16"/>
          <w:szCs w:val="16"/>
          <w:lang w:val="en-US" w:eastAsia="zh-CN" w:bidi="hi-IN"/>
        </w:rPr>
      </w:pPr>
    </w:p>
    <w:p w:rsidR="001A3BD5" w:rsidRPr="00831C00" w:rsidRDefault="00922718" w:rsidP="00FD6E81">
      <w:pPr>
        <w:widowControl w:val="0"/>
        <w:suppressAutoHyphens/>
        <w:rPr>
          <w:rFonts w:ascii="Palatino Linotype" w:eastAsia="Droid Sans Fallback" w:hAnsi="Palatino Linotype" w:cs="Palatino Linotype"/>
          <w:kern w:val="1"/>
          <w:sz w:val="16"/>
          <w:szCs w:val="16"/>
          <w:lang w:val="es-ES_tradnl" w:eastAsia="zh-CN" w:bidi="hi-IN"/>
        </w:rPr>
      </w:pPr>
      <w:r w:rsidRPr="00F53D76">
        <w:rPr>
          <w:rFonts w:ascii="Palatino Linotype" w:eastAsia="Droid Sans Fallback" w:hAnsi="Palatino Linotype" w:cs="Palatino Linotype"/>
          <w:b/>
          <w:kern w:val="1"/>
          <w:sz w:val="16"/>
          <w:szCs w:val="16"/>
          <w:lang w:val="es-ES_tradnl" w:eastAsia="zh-CN" w:bidi="hi-IN"/>
        </w:rPr>
        <w:t>Resumen.</w:t>
      </w:r>
      <w:r w:rsidR="00EF7C50">
        <w:rPr>
          <w:rFonts w:ascii="Palatino Linotype" w:eastAsia="Droid Sans Fallback" w:hAnsi="Palatino Linotype" w:cs="Palatino Linotype"/>
          <w:b/>
          <w:kern w:val="1"/>
          <w:sz w:val="16"/>
          <w:szCs w:val="16"/>
          <w:lang w:val="es-ES_tradnl" w:eastAsia="zh-CN" w:bidi="hi-IN"/>
        </w:rPr>
        <w:t xml:space="preserve"> </w:t>
      </w:r>
      <w:r w:rsidR="00F53D76" w:rsidRPr="00F53D76">
        <w:rPr>
          <w:rFonts w:ascii="Palatino Linotype" w:eastAsia="Droid Sans Fallback" w:hAnsi="Palatino Linotype" w:cs="Palatino Linotype"/>
          <w:b/>
          <w:kern w:val="1"/>
          <w:sz w:val="16"/>
          <w:szCs w:val="16"/>
          <w:lang w:val="es-ES_tradnl" w:eastAsia="zh-CN" w:bidi="hi-IN"/>
        </w:rPr>
        <w:t>Retención de glifosato y nutrientes en vías de flujo preferencial</w:t>
      </w:r>
      <w:r w:rsidR="00F53D76">
        <w:rPr>
          <w:rFonts w:ascii="Palatino Linotype" w:eastAsia="Droid Sans Fallback" w:hAnsi="Palatino Linotype" w:cs="Palatino Linotype"/>
          <w:kern w:val="1"/>
          <w:sz w:val="16"/>
          <w:szCs w:val="16"/>
          <w:lang w:val="es-ES_tradnl" w:eastAsia="zh-CN" w:bidi="hi-IN"/>
        </w:rPr>
        <w:t xml:space="preserve">. </w:t>
      </w:r>
      <w:r w:rsidR="00635798" w:rsidRPr="00831C00">
        <w:rPr>
          <w:rFonts w:ascii="Palatino Linotype" w:eastAsia="Droid Sans Fallback" w:hAnsi="Palatino Linotype" w:cs="Palatino Linotype"/>
          <w:kern w:val="1"/>
          <w:sz w:val="16"/>
          <w:szCs w:val="16"/>
          <w:lang w:val="es-ES_tradnl" w:eastAsia="zh-CN" w:bidi="hi-IN"/>
        </w:rPr>
        <w:t xml:space="preserve">Las franjas de vegetación ribereña (RVS) reducen el volumen del flujo de escorrentía superficial y retienen los sedimentos, pesticidas y nutrientes que son transportados por ellos, desde </w:t>
      </w:r>
      <w:r w:rsidR="00DA576B">
        <w:rPr>
          <w:rFonts w:ascii="Palatino Linotype" w:eastAsia="Droid Sans Fallback" w:hAnsi="Palatino Linotype" w:cs="Palatino Linotype"/>
          <w:kern w:val="1"/>
          <w:sz w:val="16"/>
          <w:szCs w:val="16"/>
          <w:lang w:val="es-ES_tradnl" w:eastAsia="zh-CN" w:bidi="hi-IN"/>
        </w:rPr>
        <w:t>campos de cultivo (</w:t>
      </w:r>
      <w:r w:rsidR="00DA576B" w:rsidRPr="0082422A">
        <w:rPr>
          <w:rFonts w:ascii="Palatino Linotype" w:eastAsia="Droid Sans Fallback" w:hAnsi="Palatino Linotype" w:cs="Palatino Linotype"/>
          <w:kern w:val="1"/>
          <w:sz w:val="16"/>
          <w:szCs w:val="16"/>
          <w:lang w:val="es-ES_tradnl" w:eastAsia="zh-CN" w:bidi="hi-IN"/>
        </w:rPr>
        <w:t>CF</w:t>
      </w:r>
      <w:r w:rsidR="00DA576B">
        <w:rPr>
          <w:rFonts w:ascii="Palatino Linotype" w:eastAsia="Droid Sans Fallback" w:hAnsi="Palatino Linotype" w:cs="Palatino Linotype"/>
          <w:kern w:val="1"/>
          <w:sz w:val="16"/>
          <w:szCs w:val="16"/>
          <w:lang w:val="es-ES_tradnl" w:eastAsia="zh-CN" w:bidi="hi-IN"/>
        </w:rPr>
        <w:t xml:space="preserve">) </w:t>
      </w:r>
      <w:r w:rsidR="00635798" w:rsidRPr="00831C00">
        <w:rPr>
          <w:rFonts w:ascii="Palatino Linotype" w:eastAsia="Droid Sans Fallback" w:hAnsi="Palatino Linotype" w:cs="Palatino Linotype"/>
          <w:kern w:val="1"/>
          <w:sz w:val="16"/>
          <w:szCs w:val="16"/>
          <w:lang w:val="es-ES_tradnl" w:eastAsia="zh-CN" w:bidi="hi-IN"/>
        </w:rPr>
        <w:t xml:space="preserve">adyacentes. La capacidad de estas franjas para retener el glifosato se demostró utilizando parcelas experimentales, aunque se desconoce la variabilidad espacial de ese proceso. En este trabajo, se analizó la influencia de la </w:t>
      </w:r>
      <w:proofErr w:type="spellStart"/>
      <w:r w:rsidR="00635798" w:rsidRPr="00831C00">
        <w:rPr>
          <w:rFonts w:ascii="Palatino Linotype" w:eastAsia="Droid Sans Fallback" w:hAnsi="Palatino Linotype" w:cs="Palatino Linotype"/>
          <w:kern w:val="1"/>
          <w:sz w:val="16"/>
          <w:szCs w:val="16"/>
          <w:lang w:val="es-ES_tradnl" w:eastAsia="zh-CN" w:bidi="hi-IN"/>
        </w:rPr>
        <w:t>microtopografía</w:t>
      </w:r>
      <w:proofErr w:type="spellEnd"/>
      <w:r w:rsidR="00635798" w:rsidRPr="00831C00">
        <w:rPr>
          <w:rFonts w:ascii="Palatino Linotype" w:eastAsia="Droid Sans Fallback" w:hAnsi="Palatino Linotype" w:cs="Palatino Linotype"/>
          <w:kern w:val="1"/>
          <w:sz w:val="16"/>
          <w:szCs w:val="16"/>
          <w:lang w:val="es-ES_tradnl" w:eastAsia="zh-CN" w:bidi="hi-IN"/>
        </w:rPr>
        <w:t xml:space="preserve"> en la retención de glifosato (</w:t>
      </w:r>
      <w:r w:rsidR="002D5164">
        <w:rPr>
          <w:rFonts w:ascii="Palatino Linotype" w:eastAsia="Droid Sans Fallback" w:hAnsi="Palatino Linotype" w:cs="Palatino Linotype"/>
          <w:kern w:val="1"/>
          <w:sz w:val="16"/>
          <w:szCs w:val="16"/>
          <w:lang w:val="es-ES_tradnl" w:eastAsia="zh-CN" w:bidi="hi-IN"/>
        </w:rPr>
        <w:t>y</w:t>
      </w:r>
      <w:r w:rsidR="00635798" w:rsidRPr="00831C00">
        <w:rPr>
          <w:rFonts w:ascii="Palatino Linotype" w:eastAsia="Droid Sans Fallback" w:hAnsi="Palatino Linotype" w:cs="Palatino Linotype"/>
          <w:kern w:val="1"/>
          <w:sz w:val="16"/>
          <w:szCs w:val="16"/>
          <w:lang w:val="es-ES_tradnl" w:eastAsia="zh-CN" w:bidi="hi-IN"/>
        </w:rPr>
        <w:t xml:space="preserve"> su metabolito principal, AMPA), fósforo y nitrógeno dentro de las RVS de paisajes agropecuarios. </w:t>
      </w:r>
      <w:r w:rsidR="0021342B">
        <w:rPr>
          <w:rFonts w:ascii="Palatino Linotype" w:eastAsia="Droid Sans Fallback" w:hAnsi="Palatino Linotype" w:cs="Palatino Linotype"/>
          <w:kern w:val="1"/>
          <w:sz w:val="16"/>
          <w:szCs w:val="16"/>
          <w:lang w:val="es-ES_tradnl" w:eastAsia="zh-CN" w:bidi="hi-IN"/>
        </w:rPr>
        <w:t>Se compararon l</w:t>
      </w:r>
      <w:r w:rsidR="00635798" w:rsidRPr="00831C00">
        <w:rPr>
          <w:rFonts w:ascii="Palatino Linotype" w:eastAsia="Droid Sans Fallback" w:hAnsi="Palatino Linotype" w:cs="Palatino Linotype"/>
          <w:kern w:val="1"/>
          <w:sz w:val="16"/>
          <w:szCs w:val="16"/>
          <w:lang w:val="es-ES_tradnl" w:eastAsia="zh-CN" w:bidi="hi-IN"/>
        </w:rPr>
        <w:t xml:space="preserve">os niveles de retención dentro y fuera de las vías de flujo preferencial (PFP), en presencia </w:t>
      </w:r>
      <w:r w:rsidR="00815AC0">
        <w:rPr>
          <w:rFonts w:ascii="Palatino Linotype" w:eastAsia="Droid Sans Fallback" w:hAnsi="Palatino Linotype" w:cs="Palatino Linotype"/>
          <w:kern w:val="1"/>
          <w:sz w:val="16"/>
          <w:szCs w:val="16"/>
          <w:lang w:val="es-ES_tradnl" w:eastAsia="zh-CN" w:bidi="hi-IN"/>
        </w:rPr>
        <w:t>y</w:t>
      </w:r>
      <w:r w:rsidR="00635798" w:rsidRPr="00831C00">
        <w:rPr>
          <w:rFonts w:ascii="Palatino Linotype" w:eastAsia="Droid Sans Fallback" w:hAnsi="Palatino Linotype" w:cs="Palatino Linotype"/>
          <w:kern w:val="1"/>
          <w:sz w:val="16"/>
          <w:szCs w:val="16"/>
          <w:lang w:val="es-ES_tradnl" w:eastAsia="zh-CN" w:bidi="hi-IN"/>
        </w:rPr>
        <w:t xml:space="preserve"> ausencia de un estrato arbóreo. </w:t>
      </w:r>
      <w:r w:rsidR="00E34027">
        <w:rPr>
          <w:rFonts w:ascii="Palatino Linotype" w:eastAsia="Droid Sans Fallback" w:hAnsi="Palatino Linotype" w:cs="Palatino Linotype"/>
          <w:kern w:val="1"/>
          <w:sz w:val="16"/>
          <w:szCs w:val="16"/>
          <w:lang w:val="es-ES_tradnl" w:eastAsia="zh-CN" w:bidi="hi-IN"/>
        </w:rPr>
        <w:t>La concentración</w:t>
      </w:r>
      <w:r w:rsidR="00635798" w:rsidRPr="00831C00">
        <w:rPr>
          <w:rFonts w:ascii="Palatino Linotype" w:eastAsia="Droid Sans Fallback" w:hAnsi="Palatino Linotype" w:cs="Palatino Linotype"/>
          <w:kern w:val="1"/>
          <w:sz w:val="16"/>
          <w:szCs w:val="16"/>
          <w:lang w:val="es-ES_tradnl" w:eastAsia="zh-CN" w:bidi="hi-IN"/>
        </w:rPr>
        <w:t xml:space="preserve"> de glifosato + AMPA en los suelos dentro de las PFP fue 88 veces mayor que fuera de la PFP. L</w:t>
      </w:r>
      <w:r w:rsidR="003F2EBB">
        <w:rPr>
          <w:rFonts w:ascii="Palatino Linotype" w:eastAsia="Droid Sans Fallback" w:hAnsi="Palatino Linotype" w:cs="Palatino Linotype"/>
          <w:kern w:val="1"/>
          <w:sz w:val="16"/>
          <w:szCs w:val="16"/>
          <w:lang w:val="es-ES_tradnl" w:eastAsia="zh-CN" w:bidi="hi-IN"/>
        </w:rPr>
        <w:t>a</w:t>
      </w:r>
      <w:r w:rsidR="00635798" w:rsidRPr="00831C00">
        <w:rPr>
          <w:rFonts w:ascii="Palatino Linotype" w:eastAsia="Droid Sans Fallback" w:hAnsi="Palatino Linotype" w:cs="Palatino Linotype"/>
          <w:kern w:val="1"/>
          <w:sz w:val="16"/>
          <w:szCs w:val="16"/>
          <w:lang w:val="es-ES_tradnl" w:eastAsia="zh-CN" w:bidi="hi-IN"/>
        </w:rPr>
        <w:t xml:space="preserve">s </w:t>
      </w:r>
      <w:r w:rsidR="003F2EBB">
        <w:rPr>
          <w:rFonts w:ascii="Palatino Linotype" w:eastAsia="Droid Sans Fallback" w:hAnsi="Palatino Linotype" w:cs="Palatino Linotype"/>
          <w:kern w:val="1"/>
          <w:sz w:val="16"/>
          <w:szCs w:val="16"/>
          <w:lang w:val="es-ES_tradnl" w:eastAsia="zh-CN" w:bidi="hi-IN"/>
        </w:rPr>
        <w:t>concentraciones</w:t>
      </w:r>
      <w:r w:rsidR="00635798" w:rsidRPr="00831C00">
        <w:rPr>
          <w:rFonts w:ascii="Palatino Linotype" w:eastAsia="Droid Sans Fallback" w:hAnsi="Palatino Linotype" w:cs="Palatino Linotype"/>
          <w:kern w:val="1"/>
          <w:sz w:val="16"/>
          <w:szCs w:val="16"/>
          <w:lang w:val="es-ES_tradnl" w:eastAsia="zh-CN" w:bidi="hi-IN"/>
        </w:rPr>
        <w:t xml:space="preserve"> de fósforo</w:t>
      </w:r>
      <w:r w:rsidR="003F2EBB">
        <w:rPr>
          <w:rFonts w:ascii="Palatino Linotype" w:eastAsia="Droid Sans Fallback" w:hAnsi="Palatino Linotype" w:cs="Palatino Linotype"/>
          <w:kern w:val="1"/>
          <w:sz w:val="16"/>
          <w:szCs w:val="16"/>
          <w:lang w:val="es-ES_tradnl" w:eastAsia="zh-CN" w:bidi="hi-IN"/>
        </w:rPr>
        <w:t xml:space="preserve"> y</w:t>
      </w:r>
      <w:r w:rsidR="00635798" w:rsidRPr="00831C00">
        <w:rPr>
          <w:rFonts w:ascii="Palatino Linotype" w:eastAsia="Droid Sans Fallback" w:hAnsi="Palatino Linotype" w:cs="Palatino Linotype"/>
          <w:kern w:val="1"/>
          <w:sz w:val="16"/>
          <w:szCs w:val="16"/>
          <w:lang w:val="es-ES_tradnl" w:eastAsia="zh-CN" w:bidi="hi-IN"/>
        </w:rPr>
        <w:t xml:space="preserve"> nitrógeno, </w:t>
      </w:r>
      <w:r w:rsidR="003F2EBB">
        <w:rPr>
          <w:rFonts w:ascii="Palatino Linotype" w:eastAsia="Droid Sans Fallback" w:hAnsi="Palatino Linotype" w:cs="Palatino Linotype"/>
          <w:kern w:val="1"/>
          <w:sz w:val="16"/>
          <w:szCs w:val="16"/>
          <w:lang w:val="es-ES_tradnl" w:eastAsia="zh-CN" w:bidi="hi-IN"/>
        </w:rPr>
        <w:t xml:space="preserve">el contenido de </w:t>
      </w:r>
      <w:r w:rsidR="00635798" w:rsidRPr="00831C00">
        <w:rPr>
          <w:rFonts w:ascii="Palatino Linotype" w:eastAsia="Droid Sans Fallback" w:hAnsi="Palatino Linotype" w:cs="Palatino Linotype"/>
          <w:kern w:val="1"/>
          <w:sz w:val="16"/>
          <w:szCs w:val="16"/>
          <w:lang w:val="es-ES_tradnl" w:eastAsia="zh-CN" w:bidi="hi-IN"/>
        </w:rPr>
        <w:t>arcilla y la densidad aparente</w:t>
      </w:r>
      <w:r w:rsidR="003F2EBB">
        <w:rPr>
          <w:rFonts w:ascii="Palatino Linotype" w:eastAsia="Droid Sans Fallback" w:hAnsi="Palatino Linotype" w:cs="Palatino Linotype"/>
          <w:kern w:val="1"/>
          <w:sz w:val="16"/>
          <w:szCs w:val="16"/>
          <w:lang w:val="es-ES_tradnl" w:eastAsia="zh-CN" w:bidi="hi-IN"/>
        </w:rPr>
        <w:t>,</w:t>
      </w:r>
      <w:r w:rsidR="00635798" w:rsidRPr="00831C00">
        <w:rPr>
          <w:rFonts w:ascii="Palatino Linotype" w:eastAsia="Droid Sans Fallback" w:hAnsi="Palatino Linotype" w:cs="Palatino Linotype"/>
          <w:kern w:val="1"/>
          <w:sz w:val="16"/>
          <w:szCs w:val="16"/>
          <w:lang w:val="es-ES_tradnl" w:eastAsia="zh-CN" w:bidi="hi-IN"/>
        </w:rPr>
        <w:t xml:space="preserve"> también fueron más altos dentro que fuera de las PFP. La presencia del estrato arbóreo no modificó l</w:t>
      </w:r>
      <w:r w:rsidR="003F2EBB">
        <w:rPr>
          <w:rFonts w:ascii="Palatino Linotype" w:eastAsia="Droid Sans Fallback" w:hAnsi="Palatino Linotype" w:cs="Palatino Linotype"/>
          <w:kern w:val="1"/>
          <w:sz w:val="16"/>
          <w:szCs w:val="16"/>
          <w:lang w:val="es-ES_tradnl" w:eastAsia="zh-CN" w:bidi="hi-IN"/>
        </w:rPr>
        <w:t>a</w:t>
      </w:r>
      <w:r w:rsidR="00635798" w:rsidRPr="00831C00">
        <w:rPr>
          <w:rFonts w:ascii="Palatino Linotype" w:eastAsia="Droid Sans Fallback" w:hAnsi="Palatino Linotype" w:cs="Palatino Linotype"/>
          <w:kern w:val="1"/>
          <w:sz w:val="16"/>
          <w:szCs w:val="16"/>
          <w:lang w:val="es-ES_tradnl" w:eastAsia="zh-CN" w:bidi="hi-IN"/>
        </w:rPr>
        <w:t xml:space="preserve">s </w:t>
      </w:r>
      <w:r w:rsidR="003F2EBB" w:rsidRPr="003F2EBB">
        <w:rPr>
          <w:rFonts w:ascii="Palatino Linotype" w:eastAsia="Droid Sans Fallback" w:hAnsi="Palatino Linotype" w:cs="Palatino Linotype"/>
          <w:kern w:val="1"/>
          <w:sz w:val="16"/>
          <w:szCs w:val="16"/>
          <w:lang w:val="es-ES_tradnl" w:eastAsia="zh-CN" w:bidi="hi-IN"/>
        </w:rPr>
        <w:t>concentraciones</w:t>
      </w:r>
      <w:r w:rsidR="00635798" w:rsidRPr="00831C00">
        <w:rPr>
          <w:rFonts w:ascii="Palatino Linotype" w:eastAsia="Droid Sans Fallback" w:hAnsi="Palatino Linotype" w:cs="Palatino Linotype"/>
          <w:kern w:val="1"/>
          <w:sz w:val="16"/>
          <w:szCs w:val="16"/>
          <w:lang w:val="es-ES_tradnl" w:eastAsia="zh-CN" w:bidi="hi-IN"/>
        </w:rPr>
        <w:t xml:space="preserve"> de glifosato + AMPA, fósforo, nitrógeno, </w:t>
      </w:r>
      <w:r w:rsidR="003F2EBB">
        <w:rPr>
          <w:rFonts w:ascii="Palatino Linotype" w:eastAsia="Droid Sans Fallback" w:hAnsi="Palatino Linotype" w:cs="Palatino Linotype"/>
          <w:kern w:val="1"/>
          <w:sz w:val="16"/>
          <w:szCs w:val="16"/>
          <w:lang w:val="es-ES_tradnl" w:eastAsia="zh-CN" w:bidi="hi-IN"/>
        </w:rPr>
        <w:t xml:space="preserve">el contenido de </w:t>
      </w:r>
      <w:r w:rsidR="00635798" w:rsidRPr="00831C00">
        <w:rPr>
          <w:rFonts w:ascii="Palatino Linotype" w:eastAsia="Droid Sans Fallback" w:hAnsi="Palatino Linotype" w:cs="Palatino Linotype"/>
          <w:kern w:val="1"/>
          <w:sz w:val="16"/>
          <w:szCs w:val="16"/>
          <w:lang w:val="es-ES_tradnl" w:eastAsia="zh-CN" w:bidi="hi-IN"/>
        </w:rPr>
        <w:t xml:space="preserve">arcilla </w:t>
      </w:r>
      <w:r w:rsidR="00106682" w:rsidRPr="00831C00">
        <w:rPr>
          <w:rFonts w:ascii="Palatino Linotype" w:eastAsia="Droid Sans Fallback" w:hAnsi="Palatino Linotype" w:cs="Palatino Linotype"/>
          <w:kern w:val="1"/>
          <w:sz w:val="16"/>
          <w:szCs w:val="16"/>
          <w:lang w:val="es-ES_tradnl" w:eastAsia="zh-CN" w:bidi="hi-IN"/>
        </w:rPr>
        <w:t>como tampoco</w:t>
      </w:r>
      <w:r w:rsidR="00635798" w:rsidRPr="00831C00">
        <w:rPr>
          <w:rFonts w:ascii="Palatino Linotype" w:eastAsia="Droid Sans Fallback" w:hAnsi="Palatino Linotype" w:cs="Palatino Linotype"/>
          <w:kern w:val="1"/>
          <w:sz w:val="16"/>
          <w:szCs w:val="16"/>
          <w:lang w:val="es-ES_tradnl" w:eastAsia="zh-CN" w:bidi="hi-IN"/>
        </w:rPr>
        <w:t xml:space="preserve"> la morfometría de las PFP. La densidad aparente y el contenido de arcilla, registrados en los </w:t>
      </w:r>
      <w:r w:rsidR="0007249E" w:rsidRPr="0082422A">
        <w:rPr>
          <w:rFonts w:ascii="Palatino Linotype" w:eastAsia="Droid Sans Fallback" w:hAnsi="Palatino Linotype" w:cs="Palatino Linotype"/>
          <w:kern w:val="1"/>
          <w:sz w:val="16"/>
          <w:szCs w:val="16"/>
          <w:lang w:val="es-ES_tradnl" w:eastAsia="zh-CN" w:bidi="hi-IN"/>
        </w:rPr>
        <w:t>CF</w:t>
      </w:r>
      <w:r w:rsidR="0007249E" w:rsidRPr="00831C00">
        <w:rPr>
          <w:rFonts w:ascii="Palatino Linotype" w:eastAsia="Droid Sans Fallback" w:hAnsi="Palatino Linotype" w:cs="Palatino Linotype"/>
          <w:kern w:val="1"/>
          <w:sz w:val="16"/>
          <w:szCs w:val="16"/>
          <w:lang w:val="es-ES_tradnl" w:eastAsia="zh-CN" w:bidi="hi-IN"/>
        </w:rPr>
        <w:t xml:space="preserve"> </w:t>
      </w:r>
      <w:r w:rsidR="00635798" w:rsidRPr="00831C00">
        <w:rPr>
          <w:rFonts w:ascii="Palatino Linotype" w:eastAsia="Droid Sans Fallback" w:hAnsi="Palatino Linotype" w:cs="Palatino Linotype"/>
          <w:kern w:val="1"/>
          <w:sz w:val="16"/>
          <w:szCs w:val="16"/>
          <w:lang w:val="es-ES_tradnl" w:eastAsia="zh-CN" w:bidi="hi-IN"/>
        </w:rPr>
        <w:t>y en las PFP, junto con l</w:t>
      </w:r>
      <w:r w:rsidR="0004676F">
        <w:rPr>
          <w:rFonts w:ascii="Palatino Linotype" w:eastAsia="Droid Sans Fallback" w:hAnsi="Palatino Linotype" w:cs="Palatino Linotype"/>
          <w:kern w:val="1"/>
          <w:sz w:val="16"/>
          <w:szCs w:val="16"/>
          <w:lang w:val="es-ES_tradnl" w:eastAsia="zh-CN" w:bidi="hi-IN"/>
        </w:rPr>
        <w:t>a</w:t>
      </w:r>
      <w:r w:rsidR="00635798" w:rsidRPr="00831C00">
        <w:rPr>
          <w:rFonts w:ascii="Palatino Linotype" w:eastAsia="Droid Sans Fallback" w:hAnsi="Palatino Linotype" w:cs="Palatino Linotype"/>
          <w:kern w:val="1"/>
          <w:sz w:val="16"/>
          <w:szCs w:val="16"/>
          <w:lang w:val="es-ES_tradnl" w:eastAsia="zh-CN" w:bidi="hi-IN"/>
        </w:rPr>
        <w:t xml:space="preserve">s </w:t>
      </w:r>
      <w:r w:rsidR="0004676F">
        <w:rPr>
          <w:rFonts w:ascii="Palatino Linotype" w:eastAsia="Droid Sans Fallback" w:hAnsi="Palatino Linotype" w:cs="Palatino Linotype"/>
          <w:kern w:val="1"/>
          <w:sz w:val="16"/>
          <w:szCs w:val="16"/>
          <w:lang w:val="es-ES_tradnl" w:eastAsia="zh-CN" w:bidi="hi-IN"/>
        </w:rPr>
        <w:t>concentraciones</w:t>
      </w:r>
      <w:r w:rsidR="00635798" w:rsidRPr="00831C00">
        <w:rPr>
          <w:rFonts w:ascii="Palatino Linotype" w:eastAsia="Droid Sans Fallback" w:hAnsi="Palatino Linotype" w:cs="Palatino Linotype"/>
          <w:kern w:val="1"/>
          <w:sz w:val="16"/>
          <w:szCs w:val="16"/>
          <w:lang w:val="es-ES_tradnl" w:eastAsia="zh-CN" w:bidi="hi-IN"/>
        </w:rPr>
        <w:t xml:space="preserve"> más alt</w:t>
      </w:r>
      <w:r w:rsidR="0088572C">
        <w:rPr>
          <w:rFonts w:ascii="Palatino Linotype" w:eastAsia="Droid Sans Fallback" w:hAnsi="Palatino Linotype" w:cs="Palatino Linotype"/>
          <w:kern w:val="1"/>
          <w:sz w:val="16"/>
          <w:szCs w:val="16"/>
          <w:lang w:val="es-ES_tradnl" w:eastAsia="zh-CN" w:bidi="hi-IN"/>
        </w:rPr>
        <w:t>a</w:t>
      </w:r>
      <w:r w:rsidR="00635798" w:rsidRPr="00831C00">
        <w:rPr>
          <w:rFonts w:ascii="Palatino Linotype" w:eastAsia="Droid Sans Fallback" w:hAnsi="Palatino Linotype" w:cs="Palatino Linotype"/>
          <w:kern w:val="1"/>
          <w:sz w:val="16"/>
          <w:szCs w:val="16"/>
          <w:lang w:val="es-ES_tradnl" w:eastAsia="zh-CN" w:bidi="hi-IN"/>
        </w:rPr>
        <w:t>s de glifosato, fósforo y nitrógeno en los suelos de las PFP, son consistentes con una conexión hidráulica entre</w:t>
      </w:r>
      <w:r w:rsidR="005E1490" w:rsidRPr="005E1490">
        <w:rPr>
          <w:rFonts w:ascii="Palatino Linotype" w:eastAsia="Droid Sans Fallback" w:hAnsi="Palatino Linotype" w:cs="Palatino Linotype"/>
          <w:kern w:val="1"/>
          <w:sz w:val="16"/>
          <w:szCs w:val="16"/>
          <w:lang w:val="es-ES_tradnl" w:eastAsia="zh-CN" w:bidi="hi-IN"/>
        </w:rPr>
        <w:t xml:space="preserve"> </w:t>
      </w:r>
      <w:r w:rsidR="005E1490" w:rsidRPr="00831C00">
        <w:rPr>
          <w:rFonts w:ascii="Palatino Linotype" w:eastAsia="Droid Sans Fallback" w:hAnsi="Palatino Linotype" w:cs="Palatino Linotype"/>
          <w:kern w:val="1"/>
          <w:sz w:val="16"/>
          <w:szCs w:val="16"/>
          <w:lang w:val="es-ES_tradnl" w:eastAsia="zh-CN" w:bidi="hi-IN"/>
        </w:rPr>
        <w:t xml:space="preserve">los </w:t>
      </w:r>
      <w:r w:rsidR="00A85B4F" w:rsidRPr="0082422A">
        <w:rPr>
          <w:rFonts w:ascii="Palatino Linotype" w:eastAsia="Droid Sans Fallback" w:hAnsi="Palatino Linotype" w:cs="Palatino Linotype"/>
          <w:kern w:val="1"/>
          <w:sz w:val="16"/>
          <w:szCs w:val="16"/>
          <w:lang w:val="es-ES_tradnl" w:eastAsia="zh-CN" w:bidi="hi-IN"/>
        </w:rPr>
        <w:t>CF</w:t>
      </w:r>
      <w:r w:rsidR="00A85B4F" w:rsidRPr="00831C00">
        <w:rPr>
          <w:rFonts w:ascii="Palatino Linotype" w:eastAsia="Droid Sans Fallback" w:hAnsi="Palatino Linotype" w:cs="Palatino Linotype"/>
          <w:kern w:val="1"/>
          <w:sz w:val="16"/>
          <w:szCs w:val="16"/>
          <w:lang w:val="es-ES_tradnl" w:eastAsia="zh-CN" w:bidi="hi-IN"/>
        </w:rPr>
        <w:t xml:space="preserve"> </w:t>
      </w:r>
      <w:r w:rsidR="005E1490" w:rsidRPr="00831C00">
        <w:rPr>
          <w:rFonts w:ascii="Palatino Linotype" w:eastAsia="Droid Sans Fallback" w:hAnsi="Palatino Linotype" w:cs="Palatino Linotype"/>
          <w:kern w:val="1"/>
          <w:sz w:val="16"/>
          <w:szCs w:val="16"/>
          <w:lang w:val="es-ES_tradnl" w:eastAsia="zh-CN" w:bidi="hi-IN"/>
        </w:rPr>
        <w:t xml:space="preserve">y </w:t>
      </w:r>
      <w:r w:rsidR="00635798" w:rsidRPr="00831C00">
        <w:rPr>
          <w:rFonts w:ascii="Palatino Linotype" w:eastAsia="Droid Sans Fallback" w:hAnsi="Palatino Linotype" w:cs="Palatino Linotype"/>
          <w:kern w:val="1"/>
          <w:sz w:val="16"/>
          <w:szCs w:val="16"/>
          <w:lang w:val="es-ES_tradnl" w:eastAsia="zh-CN" w:bidi="hi-IN"/>
        </w:rPr>
        <w:t>las PFP. Estos resultados contra</w:t>
      </w:r>
      <w:r w:rsidR="00FF6154">
        <w:rPr>
          <w:rFonts w:ascii="Palatino Linotype" w:eastAsia="Droid Sans Fallback" w:hAnsi="Palatino Linotype" w:cs="Palatino Linotype"/>
          <w:kern w:val="1"/>
          <w:sz w:val="16"/>
          <w:szCs w:val="16"/>
          <w:lang w:val="es-ES_tradnl" w:eastAsia="zh-CN" w:bidi="hi-IN"/>
        </w:rPr>
        <w:t xml:space="preserve">stan </w:t>
      </w:r>
      <w:r w:rsidR="00635798" w:rsidRPr="00831C00">
        <w:rPr>
          <w:rFonts w:ascii="Palatino Linotype" w:eastAsia="Droid Sans Fallback" w:hAnsi="Palatino Linotype" w:cs="Palatino Linotype"/>
          <w:kern w:val="1"/>
          <w:sz w:val="16"/>
          <w:szCs w:val="16"/>
          <w:lang w:val="es-ES_tradnl" w:eastAsia="zh-CN" w:bidi="hi-IN"/>
        </w:rPr>
        <w:t>c</w:t>
      </w:r>
      <w:r w:rsidR="00FF6154">
        <w:rPr>
          <w:rFonts w:ascii="Palatino Linotype" w:eastAsia="Droid Sans Fallback" w:hAnsi="Palatino Linotype" w:cs="Palatino Linotype"/>
          <w:kern w:val="1"/>
          <w:sz w:val="16"/>
          <w:szCs w:val="16"/>
          <w:lang w:val="es-ES_tradnl" w:eastAsia="zh-CN" w:bidi="hi-IN"/>
        </w:rPr>
        <w:t>o</w:t>
      </w:r>
      <w:r w:rsidR="00635798" w:rsidRPr="00831C00">
        <w:rPr>
          <w:rFonts w:ascii="Palatino Linotype" w:eastAsia="Droid Sans Fallback" w:hAnsi="Palatino Linotype" w:cs="Palatino Linotype"/>
          <w:kern w:val="1"/>
          <w:sz w:val="16"/>
          <w:szCs w:val="16"/>
          <w:lang w:val="es-ES_tradnl" w:eastAsia="zh-CN" w:bidi="hi-IN"/>
        </w:rPr>
        <w:t xml:space="preserve">n algunas conclusiones obtenidas a partir de estudios experimentales en parcelas uniformes y ponen en evidencia la importancia de tomar en cuenta génesis y estructura  de las PFP en el diseño, evaluación y manejo de la función de filtrado de </w:t>
      </w:r>
      <w:r w:rsidR="00C34457">
        <w:rPr>
          <w:rFonts w:ascii="Palatino Linotype" w:eastAsia="Droid Sans Fallback" w:hAnsi="Palatino Linotype" w:cs="Palatino Linotype"/>
          <w:kern w:val="1"/>
          <w:sz w:val="16"/>
          <w:szCs w:val="16"/>
          <w:lang w:val="es-ES_tradnl" w:eastAsia="zh-CN" w:bidi="hi-IN"/>
        </w:rPr>
        <w:t>las RVS</w:t>
      </w:r>
      <w:r w:rsidR="00635798" w:rsidRPr="00831C00">
        <w:rPr>
          <w:rFonts w:ascii="Palatino Linotype" w:eastAsia="Droid Sans Fallback" w:hAnsi="Palatino Linotype" w:cs="Palatino Linotype"/>
          <w:kern w:val="1"/>
          <w:sz w:val="16"/>
          <w:szCs w:val="16"/>
          <w:lang w:val="es-ES_tradnl" w:eastAsia="zh-CN" w:bidi="hi-IN"/>
        </w:rPr>
        <w:t>.</w:t>
      </w:r>
    </w:p>
    <w:p w:rsidR="00FD6E81" w:rsidRPr="00831C00" w:rsidRDefault="00FD6E81" w:rsidP="00FD6E81">
      <w:pPr>
        <w:widowControl w:val="0"/>
        <w:suppressAutoHyphens/>
        <w:rPr>
          <w:rFonts w:ascii="Palatino Linotype" w:eastAsia="Droid Sans Fallback" w:hAnsi="Palatino Linotype" w:cs="Palatino Linotype"/>
          <w:kern w:val="1"/>
          <w:sz w:val="16"/>
          <w:szCs w:val="16"/>
          <w:lang w:val="es-ES_tradnl" w:eastAsia="zh-CN" w:bidi="hi-IN"/>
        </w:rPr>
      </w:pPr>
    </w:p>
    <w:p w:rsidR="00174CFC" w:rsidRPr="00FD6E81" w:rsidRDefault="00FD6E81" w:rsidP="00FD6E81">
      <w:pPr>
        <w:widowControl w:val="0"/>
        <w:suppressAutoHyphens/>
        <w:rPr>
          <w:rFonts w:ascii="Palatino Linotype" w:eastAsia="Droid Sans Fallback" w:hAnsi="Palatino Linotype" w:cs="Palatino Linotype"/>
          <w:kern w:val="1"/>
          <w:sz w:val="16"/>
          <w:szCs w:val="16"/>
          <w:lang w:val="es-ES_tradnl" w:eastAsia="zh-CN" w:bidi="hi-IN"/>
        </w:rPr>
      </w:pPr>
      <w:r w:rsidRPr="00FD6E81">
        <w:rPr>
          <w:rFonts w:ascii="Palatino Linotype" w:eastAsia="Droid Sans Fallback" w:hAnsi="Palatino Linotype" w:cs="Palatino Linotype"/>
          <w:kern w:val="1"/>
          <w:sz w:val="16"/>
          <w:szCs w:val="16"/>
          <w:lang w:val="es-ES_tradnl" w:eastAsia="zh-CN" w:bidi="hi-IN"/>
        </w:rPr>
        <w:t>[</w:t>
      </w:r>
      <w:r w:rsidR="00174CFC" w:rsidRPr="00FD6E81">
        <w:rPr>
          <w:rFonts w:ascii="Palatino Linotype" w:eastAsia="Droid Sans Fallback" w:hAnsi="Palatino Linotype" w:cs="Palatino Linotype"/>
          <w:kern w:val="1"/>
          <w:sz w:val="16"/>
          <w:szCs w:val="16"/>
          <w:lang w:val="es-ES_tradnl" w:eastAsia="zh-CN" w:bidi="hi-IN"/>
        </w:rPr>
        <w:t xml:space="preserve">Palabras clave: </w:t>
      </w:r>
      <w:r w:rsidR="00F902AA" w:rsidRPr="00F902AA">
        <w:rPr>
          <w:rFonts w:ascii="Palatino Linotype" w:eastAsia="Droid Sans Fallback" w:hAnsi="Palatino Linotype" w:cs="Palatino Linotype"/>
          <w:kern w:val="1"/>
          <w:sz w:val="16"/>
          <w:szCs w:val="16"/>
          <w:lang w:val="es-ES_tradnl" w:eastAsia="zh-CN" w:bidi="hi-IN"/>
        </w:rPr>
        <w:t>flujo superficial</w:t>
      </w:r>
      <w:r>
        <w:rPr>
          <w:rFonts w:ascii="Palatino Linotype" w:eastAsia="Droid Sans Fallback" w:hAnsi="Palatino Linotype" w:cs="Palatino Linotype"/>
          <w:kern w:val="1"/>
          <w:sz w:val="16"/>
          <w:szCs w:val="16"/>
          <w:lang w:val="es-ES_tradnl" w:eastAsia="zh-CN" w:bidi="hi-IN"/>
        </w:rPr>
        <w:t>,</w:t>
      </w:r>
      <w:r w:rsidR="00756929">
        <w:rPr>
          <w:rFonts w:ascii="Palatino Linotype" w:eastAsia="Droid Sans Fallback" w:hAnsi="Palatino Linotype" w:cs="Palatino Linotype"/>
          <w:kern w:val="1"/>
          <w:sz w:val="16"/>
          <w:szCs w:val="16"/>
          <w:lang w:val="es-ES_tradnl" w:eastAsia="zh-CN" w:bidi="hi-IN"/>
        </w:rPr>
        <w:t xml:space="preserve"> </w:t>
      </w:r>
      <w:r w:rsidR="00F902AA">
        <w:rPr>
          <w:rFonts w:ascii="Palatino Linotype" w:eastAsia="Droid Sans Fallback" w:hAnsi="Palatino Linotype" w:cs="Palatino Linotype"/>
          <w:kern w:val="1"/>
          <w:sz w:val="16"/>
          <w:szCs w:val="16"/>
          <w:lang w:val="es-ES_tradnl" w:eastAsia="zh-CN" w:bidi="hi-IN"/>
        </w:rPr>
        <w:t xml:space="preserve">escorrentía, </w:t>
      </w:r>
      <w:r>
        <w:rPr>
          <w:rFonts w:ascii="Palatino Linotype" w:eastAsia="Droid Sans Fallback" w:hAnsi="Palatino Linotype" w:cs="Palatino Linotype"/>
          <w:kern w:val="1"/>
          <w:sz w:val="16"/>
          <w:szCs w:val="16"/>
          <w:lang w:val="es-ES_tradnl" w:eastAsia="zh-CN" w:bidi="hi-IN"/>
        </w:rPr>
        <w:t>r</w:t>
      </w:r>
      <w:r w:rsidR="000F1BD2" w:rsidRPr="00FD6E81">
        <w:rPr>
          <w:rFonts w:ascii="Palatino Linotype" w:eastAsia="Droid Sans Fallback" w:hAnsi="Palatino Linotype" w:cs="Palatino Linotype"/>
          <w:kern w:val="1"/>
          <w:sz w:val="16"/>
          <w:szCs w:val="16"/>
          <w:lang w:val="es-ES_tradnl" w:eastAsia="zh-CN" w:bidi="hi-IN"/>
        </w:rPr>
        <w:t>etención ribereña</w:t>
      </w:r>
      <w:r>
        <w:rPr>
          <w:rFonts w:ascii="Palatino Linotype" w:eastAsia="Droid Sans Fallback" w:hAnsi="Palatino Linotype" w:cs="Palatino Linotype"/>
          <w:kern w:val="1"/>
          <w:sz w:val="16"/>
          <w:szCs w:val="16"/>
          <w:lang w:val="es-ES_tradnl" w:eastAsia="zh-CN" w:bidi="hi-IN"/>
        </w:rPr>
        <w:t>,</w:t>
      </w:r>
      <w:r w:rsidR="00756929">
        <w:rPr>
          <w:rFonts w:ascii="Palatino Linotype" w:eastAsia="Droid Sans Fallback" w:hAnsi="Palatino Linotype" w:cs="Palatino Linotype"/>
          <w:kern w:val="1"/>
          <w:sz w:val="16"/>
          <w:szCs w:val="16"/>
          <w:lang w:val="es-ES_tradnl" w:eastAsia="zh-CN" w:bidi="hi-IN"/>
        </w:rPr>
        <w:t xml:space="preserve"> </w:t>
      </w:r>
      <w:r>
        <w:rPr>
          <w:rFonts w:ascii="Palatino Linotype" w:eastAsia="Droid Sans Fallback" w:hAnsi="Palatino Linotype" w:cs="Palatino Linotype"/>
          <w:kern w:val="1"/>
          <w:sz w:val="16"/>
          <w:szCs w:val="16"/>
          <w:lang w:val="es-ES_tradnl" w:eastAsia="zh-CN" w:bidi="hi-IN"/>
        </w:rPr>
        <w:t>f</w:t>
      </w:r>
      <w:r w:rsidR="000F1BD2" w:rsidRPr="00FD6E81">
        <w:rPr>
          <w:rFonts w:ascii="Palatino Linotype" w:eastAsia="Droid Sans Fallback" w:hAnsi="Palatino Linotype" w:cs="Palatino Linotype"/>
          <w:kern w:val="1"/>
          <w:sz w:val="16"/>
          <w:szCs w:val="16"/>
          <w:lang w:val="es-ES_tradnl" w:eastAsia="zh-CN" w:bidi="hi-IN"/>
        </w:rPr>
        <w:t>ranjas de vegetación</w:t>
      </w:r>
      <w:r w:rsidR="008340E8">
        <w:rPr>
          <w:rFonts w:ascii="Palatino Linotype" w:eastAsia="Droid Sans Fallback" w:hAnsi="Palatino Linotype" w:cs="Palatino Linotype"/>
          <w:kern w:val="1"/>
          <w:sz w:val="16"/>
          <w:szCs w:val="16"/>
          <w:lang w:val="es-ES_tradnl" w:eastAsia="zh-CN" w:bidi="hi-IN"/>
        </w:rPr>
        <w:t xml:space="preserve"> ribereña</w:t>
      </w:r>
      <w:r>
        <w:rPr>
          <w:rFonts w:ascii="Palatino Linotype" w:eastAsia="Droid Sans Fallback" w:hAnsi="Palatino Linotype" w:cs="Palatino Linotype"/>
          <w:kern w:val="1"/>
          <w:sz w:val="16"/>
          <w:szCs w:val="16"/>
          <w:lang w:val="es-ES_tradnl" w:eastAsia="zh-CN" w:bidi="hi-IN"/>
        </w:rPr>
        <w:t>,</w:t>
      </w:r>
      <w:r w:rsidR="002D5164">
        <w:rPr>
          <w:rFonts w:ascii="Palatino Linotype" w:eastAsia="Droid Sans Fallback" w:hAnsi="Palatino Linotype" w:cs="Palatino Linotype"/>
          <w:kern w:val="1"/>
          <w:sz w:val="16"/>
          <w:szCs w:val="16"/>
          <w:lang w:val="es-ES_tradnl" w:eastAsia="zh-CN" w:bidi="hi-IN"/>
        </w:rPr>
        <w:t xml:space="preserve"> </w:t>
      </w:r>
      <w:r>
        <w:rPr>
          <w:rFonts w:ascii="Palatino Linotype" w:eastAsia="Droid Sans Fallback" w:hAnsi="Palatino Linotype" w:cs="Palatino Linotype"/>
          <w:kern w:val="1"/>
          <w:sz w:val="16"/>
          <w:szCs w:val="16"/>
          <w:lang w:val="es-ES_tradnl" w:eastAsia="zh-CN" w:bidi="hi-IN"/>
        </w:rPr>
        <w:t>s</w:t>
      </w:r>
      <w:r w:rsidR="000F1BD2" w:rsidRPr="00FD6E81">
        <w:rPr>
          <w:rFonts w:ascii="Palatino Linotype" w:eastAsia="Droid Sans Fallback" w:hAnsi="Palatino Linotype" w:cs="Palatino Linotype"/>
          <w:kern w:val="1"/>
          <w:sz w:val="16"/>
          <w:szCs w:val="16"/>
          <w:lang w:val="es-ES_tradnl" w:eastAsia="zh-CN" w:bidi="hi-IN"/>
        </w:rPr>
        <w:t>ervicios ecosistémicos de las franjas de vegetación ribereña</w:t>
      </w:r>
      <w:r>
        <w:rPr>
          <w:rFonts w:ascii="Palatino Linotype" w:eastAsia="Droid Sans Fallback" w:hAnsi="Palatino Linotype" w:cs="Palatino Linotype"/>
          <w:kern w:val="1"/>
          <w:sz w:val="16"/>
          <w:szCs w:val="16"/>
          <w:lang w:val="es-ES_tradnl" w:eastAsia="zh-CN" w:bidi="hi-IN"/>
        </w:rPr>
        <w:t>]</w:t>
      </w:r>
    </w:p>
    <w:p w:rsidR="00A7099D" w:rsidRPr="00F53D76" w:rsidRDefault="00A7099D" w:rsidP="00AF4811">
      <w:pPr>
        <w:spacing w:after="200" w:line="276" w:lineRule="auto"/>
        <w:outlineLvl w:val="0"/>
        <w:rPr>
          <w:rFonts w:ascii="Palatino Linotype" w:eastAsia="Droid Sans Fallback" w:hAnsi="Palatino Linotype" w:cs="Palatino Linotype"/>
          <w:smallCaps/>
          <w:kern w:val="1"/>
          <w:sz w:val="26"/>
          <w:szCs w:val="26"/>
          <w:lang w:val="es-AR" w:eastAsia="zh-CN" w:bidi="hi-IN"/>
        </w:rPr>
      </w:pPr>
    </w:p>
    <w:p w:rsidR="00234E09" w:rsidRDefault="00234E09" w:rsidP="00AF4811">
      <w:pPr>
        <w:spacing w:after="200" w:line="276" w:lineRule="auto"/>
        <w:outlineLvl w:val="0"/>
        <w:rPr>
          <w:rFonts w:ascii="Palatino Linotype" w:eastAsia="Droid Sans Fallback" w:hAnsi="Palatino Linotype" w:cs="Palatino Linotype"/>
          <w:smallCaps/>
          <w:kern w:val="1"/>
          <w:sz w:val="26"/>
          <w:szCs w:val="26"/>
          <w:lang w:val="en-GB" w:eastAsia="zh-CN" w:bidi="hi-IN"/>
        </w:rPr>
      </w:pPr>
    </w:p>
    <w:p w:rsidR="006A15A8" w:rsidRPr="00831C00" w:rsidRDefault="00785C95" w:rsidP="00AF4811">
      <w:pPr>
        <w:spacing w:after="200" w:line="276" w:lineRule="auto"/>
        <w:outlineLvl w:val="0"/>
        <w:rPr>
          <w:rFonts w:ascii="Palatino Linotype" w:eastAsia="Droid Sans Fallback" w:hAnsi="Palatino Linotype" w:cs="Palatino Linotype"/>
          <w:smallCaps/>
          <w:kern w:val="1"/>
          <w:sz w:val="26"/>
          <w:szCs w:val="26"/>
          <w:lang w:val="en-GB" w:eastAsia="zh-CN" w:bidi="hi-IN"/>
        </w:rPr>
      </w:pPr>
      <w:r w:rsidRPr="00831C00">
        <w:rPr>
          <w:rFonts w:ascii="Palatino Linotype" w:eastAsia="Droid Sans Fallback" w:hAnsi="Palatino Linotype" w:cs="Palatino Linotype"/>
          <w:smallCaps/>
          <w:kern w:val="1"/>
          <w:sz w:val="26"/>
          <w:szCs w:val="26"/>
          <w:lang w:val="en-GB" w:eastAsia="zh-CN" w:bidi="hi-IN"/>
        </w:rPr>
        <w:lastRenderedPageBreak/>
        <w:t>I</w:t>
      </w:r>
      <w:r w:rsidR="00862551" w:rsidRPr="00831C00">
        <w:rPr>
          <w:rFonts w:ascii="Palatino Linotype" w:eastAsia="Droid Sans Fallback" w:hAnsi="Palatino Linotype" w:cs="Palatino Linotype"/>
          <w:smallCaps/>
          <w:kern w:val="1"/>
          <w:sz w:val="26"/>
          <w:szCs w:val="26"/>
          <w:lang w:val="en-GB" w:eastAsia="zh-CN" w:bidi="hi-IN"/>
        </w:rPr>
        <w:t>NTRODUCTION</w:t>
      </w:r>
    </w:p>
    <w:p w:rsidR="00A10C32" w:rsidRPr="00222A00" w:rsidRDefault="00A10C32" w:rsidP="00222A00">
      <w:pPr>
        <w:widowControl w:val="0"/>
        <w:suppressAutoHyphens/>
        <w:rPr>
          <w:rFonts w:ascii="Palatino Linotype" w:eastAsia="Droid Sans Fallback" w:hAnsi="Palatino Linotype" w:cs="Palatino Linotype"/>
          <w:kern w:val="1"/>
          <w:sz w:val="20"/>
          <w:szCs w:val="20"/>
          <w:lang w:val="en-GB" w:eastAsia="zh-CN" w:bidi="hi-IN"/>
        </w:rPr>
      </w:pPr>
      <w:r w:rsidRPr="00831C00">
        <w:rPr>
          <w:rFonts w:ascii="Palatino Linotype" w:eastAsia="Droid Sans Fallback" w:hAnsi="Palatino Linotype" w:cs="Palatino Linotype"/>
          <w:kern w:val="1"/>
          <w:sz w:val="20"/>
          <w:szCs w:val="20"/>
          <w:lang w:val="en-GB" w:eastAsia="zh-CN" w:bidi="hi-IN"/>
        </w:rPr>
        <w:t xml:space="preserve">Current agricultural production systems have been intensified and transformed into net consumers of external inputs. </w:t>
      </w:r>
      <w:r w:rsidRPr="00222A00">
        <w:rPr>
          <w:rFonts w:ascii="Palatino Linotype" w:eastAsia="Droid Sans Fallback" w:hAnsi="Palatino Linotype" w:cs="Palatino Linotype"/>
          <w:kern w:val="1"/>
          <w:sz w:val="20"/>
          <w:szCs w:val="20"/>
          <w:lang w:val="en-GB" w:eastAsia="zh-CN" w:bidi="hi-IN"/>
        </w:rPr>
        <w:t>Among them are pesticides, phosphorus and nitrogen, whose surplus remains in the soil matrix (Okada et al. 2017), with the consequent risk of losses</w:t>
      </w:r>
      <w:r w:rsidR="006218E1" w:rsidRPr="00222A00">
        <w:rPr>
          <w:rFonts w:ascii="Palatino Linotype" w:eastAsia="Droid Sans Fallback" w:hAnsi="Palatino Linotype" w:cs="Palatino Linotype"/>
          <w:kern w:val="1"/>
          <w:sz w:val="20"/>
          <w:szCs w:val="20"/>
          <w:lang w:val="en-GB" w:eastAsia="zh-CN" w:bidi="hi-IN"/>
        </w:rPr>
        <w:t xml:space="preserve"> </w:t>
      </w:r>
      <w:r w:rsidRPr="00222A00">
        <w:rPr>
          <w:rFonts w:ascii="Palatino Linotype" w:eastAsia="Droid Sans Fallback" w:hAnsi="Palatino Linotype" w:cs="Palatino Linotype"/>
          <w:kern w:val="1"/>
          <w:sz w:val="20"/>
          <w:szCs w:val="20"/>
          <w:lang w:val="en-GB" w:eastAsia="zh-CN" w:bidi="hi-IN"/>
        </w:rPr>
        <w:t>through runoff</w:t>
      </w:r>
      <w:r w:rsidR="00730300" w:rsidRPr="00222A00">
        <w:rPr>
          <w:rFonts w:ascii="Palatino Linotype" w:eastAsia="Droid Sans Fallback" w:hAnsi="Palatino Linotype" w:cs="Palatino Linotype"/>
          <w:kern w:val="1"/>
          <w:sz w:val="20"/>
          <w:szCs w:val="20"/>
          <w:lang w:val="en-GB" w:eastAsia="zh-CN" w:bidi="hi-IN"/>
        </w:rPr>
        <w:t xml:space="preserve"> to surface and groundwater (</w:t>
      </w:r>
      <w:proofErr w:type="spellStart"/>
      <w:r w:rsidR="000E661F" w:rsidRPr="00222A00">
        <w:rPr>
          <w:rFonts w:ascii="Palatino Linotype" w:eastAsia="Droid Sans Fallback" w:hAnsi="Palatino Linotype" w:cs="Palatino Linotype"/>
          <w:kern w:val="1"/>
          <w:sz w:val="20"/>
          <w:szCs w:val="20"/>
          <w:lang w:val="en-GB" w:eastAsia="zh-CN" w:bidi="hi-IN"/>
        </w:rPr>
        <w:t>Kronvang</w:t>
      </w:r>
      <w:proofErr w:type="spellEnd"/>
      <w:r w:rsidR="000E661F" w:rsidRPr="00222A00">
        <w:rPr>
          <w:rFonts w:ascii="Palatino Linotype" w:eastAsia="Droid Sans Fallback" w:hAnsi="Palatino Linotype" w:cs="Palatino Linotype"/>
          <w:kern w:val="1"/>
          <w:sz w:val="20"/>
          <w:szCs w:val="20"/>
          <w:lang w:val="en-GB" w:eastAsia="zh-CN" w:bidi="hi-IN"/>
        </w:rPr>
        <w:t xml:space="preserve"> et al.</w:t>
      </w:r>
      <w:r w:rsidRPr="00222A00">
        <w:rPr>
          <w:rFonts w:ascii="Palatino Linotype" w:eastAsia="Droid Sans Fallback" w:hAnsi="Palatino Linotype" w:cs="Palatino Linotype"/>
          <w:kern w:val="1"/>
          <w:sz w:val="20"/>
          <w:szCs w:val="20"/>
          <w:lang w:val="en-GB" w:eastAsia="zh-CN" w:bidi="hi-IN"/>
        </w:rPr>
        <w:t xml:space="preserve"> 2012).</w:t>
      </w:r>
    </w:p>
    <w:p w:rsidR="00556CA4" w:rsidRPr="00831C00" w:rsidRDefault="00762241" w:rsidP="00222A00">
      <w:pPr>
        <w:widowControl w:val="0"/>
        <w:suppressAutoHyphens/>
        <w:rPr>
          <w:rFonts w:ascii="Palatino Linotype" w:eastAsia="Droid Sans Fallback" w:hAnsi="Palatino Linotype" w:cs="Palatino Linotype"/>
          <w:kern w:val="1"/>
          <w:sz w:val="20"/>
          <w:szCs w:val="20"/>
          <w:lang w:val="en-GB" w:eastAsia="zh-CN" w:bidi="hi-IN"/>
        </w:rPr>
      </w:pPr>
      <w:r w:rsidRPr="00222A00">
        <w:rPr>
          <w:rFonts w:ascii="Palatino Linotype" w:eastAsia="Droid Sans Fallback" w:hAnsi="Palatino Linotype" w:cs="Palatino Linotype"/>
          <w:kern w:val="1"/>
          <w:sz w:val="20"/>
          <w:szCs w:val="20"/>
          <w:lang w:val="en-GB" w:eastAsia="zh-CN" w:bidi="hi-IN"/>
        </w:rPr>
        <w:t>Riparian vegetation strips</w:t>
      </w:r>
      <w:r w:rsidR="00756929">
        <w:rPr>
          <w:rFonts w:ascii="Palatino Linotype" w:eastAsia="Droid Sans Fallback" w:hAnsi="Palatino Linotype" w:cs="Palatino Linotype"/>
          <w:kern w:val="1"/>
          <w:sz w:val="20"/>
          <w:szCs w:val="20"/>
          <w:lang w:val="en-GB" w:eastAsia="zh-CN" w:bidi="hi-IN"/>
        </w:rPr>
        <w:t xml:space="preserve"> (RVS)</w:t>
      </w:r>
      <w:r w:rsidRPr="00222A00">
        <w:rPr>
          <w:rFonts w:ascii="Palatino Linotype" w:eastAsia="Droid Sans Fallback" w:hAnsi="Palatino Linotype" w:cs="Palatino Linotype"/>
          <w:kern w:val="1"/>
          <w:sz w:val="20"/>
          <w:szCs w:val="20"/>
          <w:lang w:val="en-GB" w:eastAsia="zh-CN" w:bidi="hi-IN"/>
        </w:rPr>
        <w:t xml:space="preserve"> can play an important role in </w:t>
      </w:r>
      <w:r w:rsidR="006218E1">
        <w:rPr>
          <w:rFonts w:ascii="Palatino Linotype" w:eastAsia="Droid Sans Fallback" w:hAnsi="Palatino Linotype" w:cs="Palatino Linotype"/>
          <w:kern w:val="1"/>
          <w:sz w:val="20"/>
          <w:szCs w:val="20"/>
          <w:lang w:val="en-GB" w:eastAsia="zh-CN" w:bidi="hi-IN"/>
        </w:rPr>
        <w:t xml:space="preserve">the </w:t>
      </w:r>
      <w:r w:rsidRPr="00222A00">
        <w:rPr>
          <w:rFonts w:ascii="Palatino Linotype" w:eastAsia="Droid Sans Fallback" w:hAnsi="Palatino Linotype" w:cs="Palatino Linotype"/>
          <w:kern w:val="1"/>
          <w:sz w:val="20"/>
          <w:szCs w:val="20"/>
          <w:lang w:val="en-GB" w:eastAsia="zh-CN" w:bidi="hi-IN"/>
        </w:rPr>
        <w:t xml:space="preserve">maintenance of aquatic environments and water quality in agricultural basins through the </w:t>
      </w:r>
      <w:r w:rsidR="00307595" w:rsidRPr="00222A00">
        <w:rPr>
          <w:rFonts w:ascii="Palatino Linotype" w:eastAsia="Droid Sans Fallback" w:hAnsi="Palatino Linotype" w:cs="Palatino Linotype"/>
          <w:kern w:val="1"/>
          <w:sz w:val="20"/>
          <w:szCs w:val="20"/>
          <w:lang w:val="en-GB" w:eastAsia="zh-CN" w:bidi="hi-IN"/>
        </w:rPr>
        <w:t>retention</w:t>
      </w:r>
      <w:r w:rsidRPr="00222A00">
        <w:rPr>
          <w:rFonts w:ascii="Palatino Linotype" w:eastAsia="Droid Sans Fallback" w:hAnsi="Palatino Linotype" w:cs="Palatino Linotype"/>
          <w:kern w:val="1"/>
          <w:sz w:val="20"/>
          <w:szCs w:val="20"/>
          <w:lang w:val="en-GB" w:eastAsia="zh-CN" w:bidi="hi-IN"/>
        </w:rPr>
        <w:t xml:space="preserve"> of nutrients (</w:t>
      </w:r>
      <w:r w:rsidR="00D1771F" w:rsidRPr="00222A00">
        <w:rPr>
          <w:rFonts w:ascii="Palatino Linotype" w:eastAsia="Droid Sans Fallback" w:hAnsi="Palatino Linotype" w:cs="Palatino Linotype"/>
          <w:kern w:val="1"/>
          <w:sz w:val="20"/>
          <w:szCs w:val="20"/>
          <w:lang w:val="en-GB" w:eastAsia="zh-CN" w:bidi="hi-IN"/>
        </w:rPr>
        <w:t xml:space="preserve">e.g. </w:t>
      </w:r>
      <w:r w:rsidR="00DE34A2" w:rsidRPr="00222A00">
        <w:rPr>
          <w:rFonts w:ascii="Palatino Linotype" w:eastAsia="Droid Sans Fallback" w:hAnsi="Palatino Linotype" w:cs="Palatino Linotype"/>
          <w:kern w:val="1"/>
          <w:sz w:val="20"/>
          <w:szCs w:val="20"/>
          <w:lang w:val="en-GB" w:eastAsia="zh-CN" w:bidi="hi-IN"/>
        </w:rPr>
        <w:t>Mayer et</w:t>
      </w:r>
      <w:r w:rsidR="000E661F" w:rsidRPr="00222A00">
        <w:rPr>
          <w:rFonts w:ascii="Palatino Linotype" w:eastAsia="Droid Sans Fallback" w:hAnsi="Palatino Linotype" w:cs="Palatino Linotype"/>
          <w:kern w:val="1"/>
          <w:sz w:val="20"/>
          <w:szCs w:val="20"/>
          <w:lang w:val="en-GB" w:eastAsia="zh-CN" w:bidi="hi-IN"/>
        </w:rPr>
        <w:t xml:space="preserve"> al.</w:t>
      </w:r>
      <w:r w:rsidR="00DE34A2" w:rsidRPr="00222A00">
        <w:rPr>
          <w:rFonts w:ascii="Palatino Linotype" w:eastAsia="Droid Sans Fallback" w:hAnsi="Palatino Linotype" w:cs="Palatino Linotype"/>
          <w:kern w:val="1"/>
          <w:sz w:val="20"/>
          <w:szCs w:val="20"/>
          <w:lang w:val="en-GB" w:eastAsia="zh-CN" w:bidi="hi-IN"/>
        </w:rPr>
        <w:t xml:space="preserve"> 2007</w:t>
      </w:r>
      <w:r w:rsidR="00C21CDA" w:rsidRPr="00222A00">
        <w:rPr>
          <w:rFonts w:ascii="Palatino Linotype" w:eastAsia="Droid Sans Fallback" w:hAnsi="Palatino Linotype" w:cs="Palatino Linotype"/>
          <w:kern w:val="1"/>
          <w:sz w:val="20"/>
          <w:szCs w:val="20"/>
          <w:lang w:val="en-GB" w:eastAsia="zh-CN" w:bidi="hi-IN"/>
        </w:rPr>
        <w:t>;</w:t>
      </w:r>
      <w:r w:rsidR="00756929">
        <w:rPr>
          <w:rFonts w:ascii="Palatino Linotype" w:eastAsia="Droid Sans Fallback" w:hAnsi="Palatino Linotype" w:cs="Palatino Linotype"/>
          <w:kern w:val="1"/>
          <w:sz w:val="20"/>
          <w:szCs w:val="20"/>
          <w:lang w:val="en-GB" w:eastAsia="zh-CN" w:bidi="hi-IN"/>
        </w:rPr>
        <w:t xml:space="preserve"> </w:t>
      </w:r>
      <w:r w:rsidR="00D1771F" w:rsidRPr="00222A00">
        <w:rPr>
          <w:rFonts w:ascii="Palatino Linotype" w:eastAsia="Droid Sans Fallback" w:hAnsi="Palatino Linotype" w:cs="Palatino Linotype"/>
          <w:kern w:val="1"/>
          <w:sz w:val="20"/>
          <w:szCs w:val="20"/>
          <w:lang w:val="en-GB" w:eastAsia="zh-CN" w:bidi="hi-IN"/>
        </w:rPr>
        <w:t>Hoffmann et al. 2009</w:t>
      </w:r>
      <w:r w:rsidR="00C21CDA" w:rsidRPr="00222A00">
        <w:rPr>
          <w:rFonts w:ascii="Palatino Linotype" w:eastAsia="Droid Sans Fallback" w:hAnsi="Palatino Linotype" w:cs="Palatino Linotype"/>
          <w:kern w:val="1"/>
          <w:sz w:val="20"/>
          <w:szCs w:val="20"/>
          <w:lang w:val="en-GB" w:eastAsia="zh-CN" w:bidi="hi-IN"/>
        </w:rPr>
        <w:t>;</w:t>
      </w:r>
      <w:r w:rsidR="00D1771F" w:rsidRPr="00222A00">
        <w:rPr>
          <w:rFonts w:ascii="Palatino Linotype" w:eastAsia="Droid Sans Fallback" w:hAnsi="Palatino Linotype" w:cs="Palatino Linotype"/>
          <w:kern w:val="1"/>
          <w:sz w:val="20"/>
          <w:szCs w:val="20"/>
          <w:lang w:val="en-GB" w:eastAsia="zh-CN" w:bidi="hi-IN"/>
        </w:rPr>
        <w:t xml:space="preserve"> </w:t>
      </w:r>
      <w:proofErr w:type="spellStart"/>
      <w:r w:rsidR="00D1771F" w:rsidRPr="00222A00">
        <w:rPr>
          <w:rFonts w:ascii="Palatino Linotype" w:eastAsia="Droid Sans Fallback" w:hAnsi="Palatino Linotype" w:cs="Palatino Linotype"/>
          <w:kern w:val="1"/>
          <w:sz w:val="20"/>
          <w:szCs w:val="20"/>
          <w:lang w:val="en-GB" w:eastAsia="zh-CN" w:bidi="hi-IN"/>
        </w:rPr>
        <w:t>Ranalli</w:t>
      </w:r>
      <w:proofErr w:type="spellEnd"/>
      <w:r w:rsidR="00D1771F" w:rsidRPr="00222A00">
        <w:rPr>
          <w:rFonts w:ascii="Palatino Linotype" w:eastAsia="Droid Sans Fallback" w:hAnsi="Palatino Linotype" w:cs="Palatino Linotype"/>
          <w:kern w:val="1"/>
          <w:sz w:val="20"/>
          <w:szCs w:val="20"/>
          <w:lang w:val="en-GB" w:eastAsia="zh-CN" w:bidi="hi-IN"/>
        </w:rPr>
        <w:t xml:space="preserve"> </w:t>
      </w:r>
      <w:r w:rsidR="00222A00" w:rsidRPr="00222A00">
        <w:rPr>
          <w:rFonts w:ascii="Palatino Linotype" w:eastAsia="Droid Sans Fallback" w:hAnsi="Palatino Linotype" w:cs="Palatino Linotype"/>
          <w:kern w:val="1"/>
          <w:sz w:val="20"/>
          <w:szCs w:val="20"/>
          <w:lang w:val="en-GB" w:eastAsia="zh-CN" w:bidi="hi-IN"/>
        </w:rPr>
        <w:t>and</w:t>
      </w:r>
      <w:r w:rsidR="00D1771F" w:rsidRPr="00222A00">
        <w:rPr>
          <w:rFonts w:ascii="Palatino Linotype" w:eastAsia="Droid Sans Fallback" w:hAnsi="Palatino Linotype" w:cs="Palatino Linotype"/>
          <w:kern w:val="1"/>
          <w:sz w:val="20"/>
          <w:szCs w:val="20"/>
          <w:lang w:val="en-GB" w:eastAsia="zh-CN" w:bidi="hi-IN"/>
        </w:rPr>
        <w:t xml:space="preserve"> </w:t>
      </w:r>
      <w:proofErr w:type="spellStart"/>
      <w:r w:rsidR="00D1771F" w:rsidRPr="00222A00">
        <w:rPr>
          <w:rFonts w:ascii="Palatino Linotype" w:eastAsia="Droid Sans Fallback" w:hAnsi="Palatino Linotype" w:cs="Palatino Linotype"/>
          <w:kern w:val="1"/>
          <w:sz w:val="20"/>
          <w:szCs w:val="20"/>
          <w:lang w:val="en-GB" w:eastAsia="zh-CN" w:bidi="hi-IN"/>
        </w:rPr>
        <w:t>Macallady</w:t>
      </w:r>
      <w:proofErr w:type="spellEnd"/>
      <w:r w:rsidR="00D1771F" w:rsidRPr="00222A00">
        <w:rPr>
          <w:rFonts w:ascii="Palatino Linotype" w:eastAsia="Droid Sans Fallback" w:hAnsi="Palatino Linotype" w:cs="Palatino Linotype"/>
          <w:kern w:val="1"/>
          <w:sz w:val="20"/>
          <w:szCs w:val="20"/>
          <w:lang w:val="en-GB" w:eastAsia="zh-CN" w:bidi="hi-IN"/>
        </w:rPr>
        <w:t xml:space="preserve"> 2010</w:t>
      </w:r>
      <w:r w:rsidRPr="00222A00">
        <w:rPr>
          <w:rFonts w:ascii="Palatino Linotype" w:eastAsia="Droid Sans Fallback" w:hAnsi="Palatino Linotype" w:cs="Palatino Linotype"/>
          <w:kern w:val="1"/>
          <w:sz w:val="20"/>
          <w:szCs w:val="20"/>
          <w:lang w:val="en-GB" w:eastAsia="zh-CN" w:bidi="hi-IN"/>
        </w:rPr>
        <w:t>) and pesticides (</w:t>
      </w:r>
      <w:proofErr w:type="spellStart"/>
      <w:r w:rsidR="00550CFC" w:rsidRPr="00222A00">
        <w:rPr>
          <w:rFonts w:ascii="Palatino Linotype" w:eastAsia="Droid Sans Fallback" w:hAnsi="Palatino Linotype" w:cs="Palatino Linotype"/>
          <w:kern w:val="1"/>
          <w:sz w:val="20"/>
          <w:szCs w:val="20"/>
          <w:lang w:val="en-GB" w:eastAsia="zh-CN" w:bidi="hi-IN"/>
        </w:rPr>
        <w:t>Syversen</w:t>
      </w:r>
      <w:proofErr w:type="spellEnd"/>
      <w:r w:rsidR="00550CFC" w:rsidRPr="00222A00">
        <w:rPr>
          <w:rFonts w:ascii="Palatino Linotype" w:eastAsia="Droid Sans Fallback" w:hAnsi="Palatino Linotype" w:cs="Palatino Linotype"/>
          <w:kern w:val="1"/>
          <w:sz w:val="20"/>
          <w:szCs w:val="20"/>
          <w:lang w:val="en-GB" w:eastAsia="zh-CN" w:bidi="hi-IN"/>
        </w:rPr>
        <w:t xml:space="preserve"> 2003</w:t>
      </w:r>
      <w:r w:rsidR="00C21CDA" w:rsidRPr="00222A00">
        <w:rPr>
          <w:rFonts w:ascii="Palatino Linotype" w:eastAsia="Droid Sans Fallback" w:hAnsi="Palatino Linotype" w:cs="Palatino Linotype"/>
          <w:kern w:val="1"/>
          <w:sz w:val="20"/>
          <w:szCs w:val="20"/>
          <w:lang w:val="en-GB" w:eastAsia="zh-CN" w:bidi="hi-IN"/>
        </w:rPr>
        <w:t>;</w:t>
      </w:r>
      <w:r w:rsidR="00550CFC" w:rsidRPr="00222A00">
        <w:rPr>
          <w:rFonts w:ascii="Palatino Linotype" w:eastAsia="Droid Sans Fallback" w:hAnsi="Palatino Linotype" w:cs="Palatino Linotype"/>
          <w:kern w:val="1"/>
          <w:sz w:val="20"/>
          <w:szCs w:val="20"/>
          <w:lang w:val="en-GB" w:eastAsia="zh-CN" w:bidi="hi-IN"/>
        </w:rPr>
        <w:t xml:space="preserve"> </w:t>
      </w:r>
      <w:proofErr w:type="spellStart"/>
      <w:r w:rsidR="00550CFC" w:rsidRPr="00222A00">
        <w:rPr>
          <w:rFonts w:ascii="Palatino Linotype" w:eastAsia="Droid Sans Fallback" w:hAnsi="Palatino Linotype" w:cs="Palatino Linotype"/>
          <w:kern w:val="1"/>
          <w:sz w:val="20"/>
          <w:szCs w:val="20"/>
          <w:lang w:val="en-GB" w:eastAsia="zh-CN" w:bidi="hi-IN"/>
        </w:rPr>
        <w:t>Syversen</w:t>
      </w:r>
      <w:proofErr w:type="spellEnd"/>
      <w:r w:rsidR="00550CFC" w:rsidRPr="00222A00">
        <w:rPr>
          <w:rFonts w:ascii="Palatino Linotype" w:eastAsia="Droid Sans Fallback" w:hAnsi="Palatino Linotype" w:cs="Palatino Linotype"/>
          <w:kern w:val="1"/>
          <w:sz w:val="20"/>
          <w:szCs w:val="20"/>
          <w:lang w:val="en-GB" w:eastAsia="zh-CN" w:bidi="hi-IN"/>
        </w:rPr>
        <w:t xml:space="preserve"> </w:t>
      </w:r>
      <w:r w:rsidR="00222A00">
        <w:rPr>
          <w:rFonts w:ascii="Palatino Linotype" w:eastAsia="Droid Sans Fallback" w:hAnsi="Palatino Linotype" w:cs="Palatino Linotype"/>
          <w:kern w:val="1"/>
          <w:sz w:val="20"/>
          <w:szCs w:val="20"/>
          <w:lang w:val="en-GB" w:eastAsia="zh-CN" w:bidi="hi-IN"/>
        </w:rPr>
        <w:t>and</w:t>
      </w:r>
      <w:r w:rsidR="00550CFC" w:rsidRPr="00222A00">
        <w:rPr>
          <w:rFonts w:ascii="Palatino Linotype" w:eastAsia="Droid Sans Fallback" w:hAnsi="Palatino Linotype" w:cs="Palatino Linotype"/>
          <w:kern w:val="1"/>
          <w:sz w:val="20"/>
          <w:szCs w:val="20"/>
          <w:lang w:val="en-GB" w:eastAsia="zh-CN" w:bidi="hi-IN"/>
        </w:rPr>
        <w:t xml:space="preserve"> </w:t>
      </w:r>
      <w:proofErr w:type="spellStart"/>
      <w:r w:rsidR="00550CFC" w:rsidRPr="00222A00">
        <w:rPr>
          <w:rFonts w:ascii="Palatino Linotype" w:eastAsia="Droid Sans Fallback" w:hAnsi="Palatino Linotype" w:cs="Palatino Linotype"/>
          <w:kern w:val="1"/>
          <w:sz w:val="20"/>
          <w:szCs w:val="20"/>
          <w:lang w:val="en-GB" w:eastAsia="zh-CN" w:bidi="hi-IN"/>
        </w:rPr>
        <w:t>Bechmann</w:t>
      </w:r>
      <w:proofErr w:type="spellEnd"/>
      <w:r w:rsidR="00550CFC" w:rsidRPr="00222A00">
        <w:rPr>
          <w:rFonts w:ascii="Palatino Linotype" w:eastAsia="Droid Sans Fallback" w:hAnsi="Palatino Linotype" w:cs="Palatino Linotype"/>
          <w:kern w:val="1"/>
          <w:sz w:val="20"/>
          <w:szCs w:val="20"/>
          <w:lang w:val="en-GB" w:eastAsia="zh-CN" w:bidi="hi-IN"/>
        </w:rPr>
        <w:t xml:space="preserve"> 2004</w:t>
      </w:r>
      <w:r w:rsidRPr="00222A00">
        <w:rPr>
          <w:rFonts w:ascii="Palatino Linotype" w:eastAsia="Droid Sans Fallback" w:hAnsi="Palatino Linotype" w:cs="Palatino Linotype"/>
          <w:kern w:val="1"/>
          <w:sz w:val="20"/>
          <w:szCs w:val="20"/>
          <w:lang w:val="en-GB" w:eastAsia="zh-CN" w:bidi="hi-IN"/>
        </w:rPr>
        <w:t xml:space="preserve">). </w:t>
      </w:r>
      <w:r w:rsidR="00D757B9" w:rsidRPr="00222A00">
        <w:rPr>
          <w:rFonts w:ascii="Palatino Linotype" w:eastAsia="Droid Sans Fallback" w:hAnsi="Palatino Linotype" w:cs="Palatino Linotype"/>
          <w:kern w:val="1"/>
          <w:sz w:val="20"/>
          <w:szCs w:val="20"/>
          <w:lang w:val="es-AR" w:eastAsia="zh-CN" w:bidi="hi-IN"/>
        </w:rPr>
        <w:fldChar w:fldCharType="begin"/>
      </w:r>
      <w:r w:rsidRPr="00222A00">
        <w:rPr>
          <w:rFonts w:ascii="Palatino Linotype" w:eastAsia="Droid Sans Fallback" w:hAnsi="Palatino Linotype" w:cs="Palatino Linotype"/>
          <w:kern w:val="1"/>
          <w:sz w:val="20"/>
          <w:szCs w:val="20"/>
          <w:lang w:val="en-GB" w:eastAsia="zh-CN" w:bidi="hi-IN"/>
        </w:rPr>
        <w:instrText xml:space="preserve"> ADDIN ZOTERO_ITEM CSL_CITATION {"citationID":"dZ9unBro","properties":{"formattedCitation":"(Fisher and Acreman, 2004; Jordan et al., 2011; Mitsch and Gosselink, 2000; Verhoeven et al., 2006)","plainCitation":"(Fisher and Acreman, 2004; Jordan et al., 2011; Mitsch and Gosselink, 2000; Verhoeven et al., 2006)"},"citationItems":[{"id":9875,"uris":["http://zotero.org/users/529990/items/6Z6RFRPM"],"uri":["http://zotero.org/users/529990/items/6Z6RFRPM"],"itemData":{"id":9875,"type":"article-journal","title":"Wetland nutrient removal: a review of the evidence","container-title":"Hydrology and Earth System Sciences","page":"673–685","volume":"8","issue":"4","source":"Google Scholar","shortTitle":"Wetland nutrient removal","author":[{"family":"Fisher","given":"J."},{"family":"Acreman","given":"M. C."}],"issued":{"date-parts":[["2004"]]}}},{"id":9873,"uris":["http://zotero.org/users/529990/items/ZU3VKRGK"],"uri":["http://zotero.org/users/529990/items/ZU3VKRGK"],"itemData":{"id":9873,"type":"article-journal","title":"Wetlands as sinks for reactive nitrogen at continental and global scales: a meta-analysis","container-title":"Ecosystems","page":"144–155","volume":"14","issue":"1","source":"Google Scholar","shortTitle":"Wetlands as sinks for reactive nitrogen at continental and global scales","author":[{"family":"Jordan","given":"Stephen J."},{"family":"Stoffer","given":"Jonathan"},{"family":"Nestlerode","given":"Janet A."}],"issued":{"date-parts":[["2011"]]}}},{"id":1342,"uris":["http://zotero.org/users/529990/items/9TXEFCGV"],"uri":["http://zotero.org/users/529990/items/9TXEFCGV"],"itemData":{"id":1342,"type":"book","title":"Wetlands (3rd)","publisher":"New York, John Wiley and Sons, Inc","source":"Google Scholar","call-number":"0016","author":[{"family":"Mitsch","given":"W. J."},{"family":"Gosselink","given":"J. G."}],"issued":{"date-parts":[["2000"]]}}},{"id":9767,"uris":["http://zotero.org/users/529990/items/4SZR6S48"],"uri":["http://zotero.org/users/529990/items/4SZR6S48"],"itemData":{"id":9767,"type":"article-journal","title":"Regional and global concerns over wetlands and water quality","container-title":"Trends in ecology &amp; evolution","page":"96–103","volume":"21","issue":"2","source":"Google Scholar","author":[{"family":"Verhoeven","given":"Jos TA"},{"family":"Arheimer","given":"Berit"},{"family":"Yin","given":"Chengqing"},{"family":"Hefting","given":"Mariet M."}],"issued":{"date-parts":[["2006"]]}}}],"schema":"https://github.com/citation-style-language/schema/raw/master/csl-citation.json"} </w:instrText>
      </w:r>
      <w:r w:rsidR="00D757B9" w:rsidRPr="00222A00">
        <w:rPr>
          <w:rFonts w:ascii="Palatino Linotype" w:eastAsia="Droid Sans Fallback" w:hAnsi="Palatino Linotype" w:cs="Palatino Linotype"/>
          <w:kern w:val="1"/>
          <w:sz w:val="20"/>
          <w:szCs w:val="20"/>
          <w:lang w:val="es-AR" w:eastAsia="zh-CN" w:bidi="hi-IN"/>
        </w:rPr>
        <w:fldChar w:fldCharType="end"/>
      </w:r>
      <w:r w:rsidR="00F637B5" w:rsidRPr="00222A00">
        <w:rPr>
          <w:rFonts w:ascii="Palatino Linotype" w:eastAsia="Droid Sans Fallback" w:hAnsi="Palatino Linotype" w:cs="Palatino Linotype"/>
          <w:kern w:val="1"/>
          <w:sz w:val="20"/>
          <w:szCs w:val="20"/>
          <w:lang w:val="en-GB" w:eastAsia="zh-CN" w:bidi="hi-IN"/>
        </w:rPr>
        <w:t xml:space="preserve">The retention function of RVS </w:t>
      </w:r>
      <w:r w:rsidR="006218E1">
        <w:rPr>
          <w:rFonts w:ascii="Palatino Linotype" w:eastAsia="Droid Sans Fallback" w:hAnsi="Palatino Linotype" w:cs="Palatino Linotype"/>
          <w:kern w:val="1"/>
          <w:sz w:val="20"/>
          <w:szCs w:val="20"/>
          <w:lang w:val="en-GB" w:eastAsia="zh-CN" w:bidi="hi-IN"/>
        </w:rPr>
        <w:t>has</w:t>
      </w:r>
      <w:r w:rsidR="006218E1" w:rsidRPr="00222A00">
        <w:rPr>
          <w:rFonts w:ascii="Palatino Linotype" w:eastAsia="Droid Sans Fallback" w:hAnsi="Palatino Linotype" w:cs="Palatino Linotype"/>
          <w:kern w:val="1"/>
          <w:sz w:val="20"/>
          <w:szCs w:val="20"/>
          <w:lang w:val="en-GB" w:eastAsia="zh-CN" w:bidi="hi-IN"/>
        </w:rPr>
        <w:t xml:space="preserve"> </w:t>
      </w:r>
      <w:r w:rsidR="00556CA4" w:rsidRPr="00222A00">
        <w:rPr>
          <w:rFonts w:ascii="Palatino Linotype" w:eastAsia="Droid Sans Fallback" w:hAnsi="Palatino Linotype" w:cs="Palatino Linotype"/>
          <w:kern w:val="1"/>
          <w:sz w:val="20"/>
          <w:szCs w:val="20"/>
          <w:lang w:val="en-GB" w:eastAsia="zh-CN" w:bidi="hi-IN"/>
        </w:rPr>
        <w:t xml:space="preserve">a renewed interest for </w:t>
      </w:r>
      <w:r w:rsidR="005A00CB" w:rsidRPr="00222A00">
        <w:rPr>
          <w:rFonts w:ascii="Palatino Linotype" w:eastAsia="Droid Sans Fallback" w:hAnsi="Palatino Linotype" w:cs="Palatino Linotype"/>
          <w:kern w:val="1"/>
          <w:sz w:val="20"/>
          <w:szCs w:val="20"/>
          <w:lang w:val="en-GB" w:eastAsia="zh-CN" w:bidi="hi-IN"/>
        </w:rPr>
        <w:t xml:space="preserve">Argentina, where the utilization of both fertilizers and pesticides has being dramatically increased </w:t>
      </w:r>
      <w:r w:rsidR="0049678B">
        <w:rPr>
          <w:rFonts w:ascii="Palatino Linotype" w:eastAsia="Droid Sans Fallback" w:hAnsi="Palatino Linotype" w:cs="Palatino Linotype"/>
          <w:kern w:val="1"/>
          <w:sz w:val="20"/>
          <w:szCs w:val="20"/>
          <w:lang w:val="en-GB" w:eastAsia="zh-CN" w:bidi="hi-IN"/>
        </w:rPr>
        <w:t>throughout</w:t>
      </w:r>
      <w:r w:rsidR="0049678B" w:rsidRPr="00222A00">
        <w:rPr>
          <w:rFonts w:ascii="Palatino Linotype" w:eastAsia="Droid Sans Fallback" w:hAnsi="Palatino Linotype" w:cs="Palatino Linotype"/>
          <w:kern w:val="1"/>
          <w:sz w:val="20"/>
          <w:szCs w:val="20"/>
          <w:lang w:val="en-GB" w:eastAsia="zh-CN" w:bidi="hi-IN"/>
        </w:rPr>
        <w:t xml:space="preserve"> </w:t>
      </w:r>
      <w:r w:rsidR="005A00CB" w:rsidRPr="00222A00">
        <w:rPr>
          <w:rFonts w:ascii="Palatino Linotype" w:eastAsia="Droid Sans Fallback" w:hAnsi="Palatino Linotype" w:cs="Palatino Linotype"/>
          <w:kern w:val="1"/>
          <w:sz w:val="20"/>
          <w:szCs w:val="20"/>
          <w:lang w:val="en-GB" w:eastAsia="zh-CN" w:bidi="hi-IN"/>
        </w:rPr>
        <w:t>the last decades (</w:t>
      </w:r>
      <w:proofErr w:type="spellStart"/>
      <w:r w:rsidR="00692113" w:rsidRPr="00222A00">
        <w:rPr>
          <w:rFonts w:ascii="Palatino Linotype" w:eastAsia="Droid Sans Fallback" w:hAnsi="Palatino Linotype" w:cs="Palatino Linotype"/>
          <w:kern w:val="1"/>
          <w:sz w:val="20"/>
          <w:szCs w:val="20"/>
          <w:lang w:val="en-GB" w:eastAsia="zh-CN" w:bidi="hi-IN"/>
        </w:rPr>
        <w:t>Orué</w:t>
      </w:r>
      <w:proofErr w:type="spellEnd"/>
      <w:r w:rsidR="00692113" w:rsidRPr="00222A00">
        <w:rPr>
          <w:rFonts w:ascii="Palatino Linotype" w:eastAsia="Droid Sans Fallback" w:hAnsi="Palatino Linotype" w:cs="Palatino Linotype"/>
          <w:kern w:val="1"/>
          <w:sz w:val="20"/>
          <w:szCs w:val="20"/>
          <w:lang w:val="en-GB" w:eastAsia="zh-CN" w:bidi="hi-IN"/>
        </w:rPr>
        <w:t xml:space="preserve"> et al. 2007</w:t>
      </w:r>
      <w:r w:rsidR="00C21C16" w:rsidRPr="00222A00">
        <w:rPr>
          <w:rFonts w:ascii="Palatino Linotype" w:eastAsia="Droid Sans Fallback" w:hAnsi="Palatino Linotype" w:cs="Palatino Linotype"/>
          <w:kern w:val="1"/>
          <w:sz w:val="20"/>
          <w:szCs w:val="20"/>
          <w:lang w:val="en-GB" w:eastAsia="zh-CN" w:bidi="hi-IN"/>
        </w:rPr>
        <w:t>;</w:t>
      </w:r>
      <w:r w:rsidR="00692113" w:rsidRPr="00222A00">
        <w:rPr>
          <w:rFonts w:ascii="Palatino Linotype" w:eastAsia="Droid Sans Fallback" w:hAnsi="Palatino Linotype" w:cs="Palatino Linotype"/>
          <w:kern w:val="1"/>
          <w:sz w:val="20"/>
          <w:szCs w:val="20"/>
          <w:lang w:val="en-GB" w:eastAsia="zh-CN" w:bidi="hi-IN"/>
        </w:rPr>
        <w:t xml:space="preserve"> </w:t>
      </w:r>
      <w:r w:rsidR="000C090F">
        <w:rPr>
          <w:rFonts w:ascii="Palatino Linotype" w:eastAsia="Droid Sans Fallback" w:hAnsi="Palatino Linotype" w:cs="Palatino Linotype"/>
          <w:kern w:val="1"/>
          <w:sz w:val="20"/>
          <w:szCs w:val="20"/>
          <w:lang w:val="en-GB" w:eastAsia="zh-CN" w:bidi="hi-IN"/>
        </w:rPr>
        <w:t xml:space="preserve"> </w:t>
      </w:r>
      <w:r w:rsidR="00692113" w:rsidRPr="00222A00">
        <w:rPr>
          <w:rFonts w:ascii="Palatino Linotype" w:eastAsia="Droid Sans Fallback" w:hAnsi="Palatino Linotype" w:cs="Palatino Linotype"/>
          <w:kern w:val="1"/>
          <w:sz w:val="20"/>
          <w:szCs w:val="20"/>
          <w:lang w:val="en-GB" w:eastAsia="zh-CN" w:bidi="hi-IN"/>
        </w:rPr>
        <w:t>Sasal et al. 2010;</w:t>
      </w:r>
      <w:r w:rsidR="000C090F">
        <w:rPr>
          <w:rFonts w:ascii="Palatino Linotype" w:eastAsia="Droid Sans Fallback" w:hAnsi="Palatino Linotype" w:cs="Palatino Linotype"/>
          <w:kern w:val="1"/>
          <w:sz w:val="20"/>
          <w:szCs w:val="20"/>
          <w:lang w:val="en-GB" w:eastAsia="zh-CN" w:bidi="hi-IN"/>
        </w:rPr>
        <w:t xml:space="preserve"> </w:t>
      </w:r>
      <w:r w:rsidR="00692113" w:rsidRPr="00222A00">
        <w:rPr>
          <w:rFonts w:ascii="Palatino Linotype" w:eastAsia="Droid Sans Fallback" w:hAnsi="Palatino Linotype" w:cs="Palatino Linotype"/>
          <w:kern w:val="1"/>
          <w:sz w:val="20"/>
          <w:szCs w:val="20"/>
          <w:lang w:val="en-GB" w:eastAsia="zh-CN" w:bidi="hi-IN"/>
        </w:rPr>
        <w:t xml:space="preserve"> Giaccio 201</w:t>
      </w:r>
      <w:r w:rsidR="00DB6FBD" w:rsidRPr="00222A00">
        <w:rPr>
          <w:rFonts w:ascii="Palatino Linotype" w:eastAsia="Droid Sans Fallback" w:hAnsi="Palatino Linotype" w:cs="Palatino Linotype"/>
          <w:kern w:val="1"/>
          <w:sz w:val="20"/>
          <w:szCs w:val="20"/>
          <w:lang w:val="en-GB" w:eastAsia="zh-CN" w:bidi="hi-IN"/>
        </w:rPr>
        <w:t>7</w:t>
      </w:r>
      <w:r w:rsidR="005A00CB" w:rsidRPr="00222A00">
        <w:rPr>
          <w:rFonts w:ascii="Palatino Linotype" w:eastAsia="Droid Sans Fallback" w:hAnsi="Palatino Linotype" w:cs="Palatino Linotype"/>
          <w:kern w:val="1"/>
          <w:sz w:val="20"/>
          <w:szCs w:val="20"/>
          <w:lang w:val="en-GB" w:eastAsia="zh-CN" w:bidi="hi-IN"/>
        </w:rPr>
        <w:t>) and</w:t>
      </w:r>
      <w:r w:rsidR="0049678B">
        <w:rPr>
          <w:rFonts w:ascii="Palatino Linotype" w:eastAsia="Droid Sans Fallback" w:hAnsi="Palatino Linotype" w:cs="Palatino Linotype"/>
          <w:kern w:val="1"/>
          <w:sz w:val="20"/>
          <w:szCs w:val="20"/>
          <w:lang w:val="en-GB" w:eastAsia="zh-CN" w:bidi="hi-IN"/>
        </w:rPr>
        <w:t xml:space="preserve"> where</w:t>
      </w:r>
      <w:r w:rsidR="005A00CB" w:rsidRPr="00222A00">
        <w:rPr>
          <w:rFonts w:ascii="Palatino Linotype" w:eastAsia="Droid Sans Fallback" w:hAnsi="Palatino Linotype" w:cs="Palatino Linotype"/>
          <w:kern w:val="1"/>
          <w:sz w:val="20"/>
          <w:szCs w:val="20"/>
          <w:lang w:val="en-GB" w:eastAsia="zh-CN" w:bidi="hi-IN"/>
        </w:rPr>
        <w:t xml:space="preserve"> particular concern exist</w:t>
      </w:r>
      <w:r w:rsidR="00756929">
        <w:rPr>
          <w:rFonts w:ascii="Palatino Linotype" w:eastAsia="Droid Sans Fallback" w:hAnsi="Palatino Linotype" w:cs="Palatino Linotype"/>
          <w:kern w:val="1"/>
          <w:sz w:val="20"/>
          <w:szCs w:val="20"/>
          <w:lang w:val="en-GB" w:eastAsia="zh-CN" w:bidi="hi-IN"/>
        </w:rPr>
        <w:t>s</w:t>
      </w:r>
      <w:r w:rsidR="005A00CB" w:rsidRPr="00222A00">
        <w:rPr>
          <w:rFonts w:ascii="Palatino Linotype" w:eastAsia="Droid Sans Fallback" w:hAnsi="Palatino Linotype" w:cs="Palatino Linotype"/>
          <w:kern w:val="1"/>
          <w:sz w:val="20"/>
          <w:szCs w:val="20"/>
          <w:lang w:val="en-GB" w:eastAsia="zh-CN" w:bidi="hi-IN"/>
        </w:rPr>
        <w:t xml:space="preserve"> </w:t>
      </w:r>
      <w:r w:rsidR="005B335D">
        <w:rPr>
          <w:rFonts w:ascii="Palatino Linotype" w:eastAsia="Droid Sans Fallback" w:hAnsi="Palatino Linotype" w:cs="Palatino Linotype"/>
          <w:kern w:val="1"/>
          <w:sz w:val="20"/>
          <w:szCs w:val="20"/>
          <w:lang w:val="en-GB" w:eastAsia="zh-CN" w:bidi="hi-IN"/>
        </w:rPr>
        <w:t xml:space="preserve">there </w:t>
      </w:r>
      <w:proofErr w:type="spellStart"/>
      <w:r w:rsidR="005B335D">
        <w:rPr>
          <w:rFonts w:ascii="Palatino Linotype" w:eastAsia="Droid Sans Fallback" w:hAnsi="Palatino Linotype" w:cs="Palatino Linotype"/>
          <w:kern w:val="1"/>
          <w:sz w:val="20"/>
          <w:szCs w:val="20"/>
          <w:lang w:val="en-GB" w:eastAsia="zh-CN" w:bidi="hi-IN"/>
        </w:rPr>
        <w:t>ir</w:t>
      </w:r>
      <w:proofErr w:type="spellEnd"/>
      <w:r w:rsidR="005B335D" w:rsidRPr="00222A00">
        <w:rPr>
          <w:rFonts w:ascii="Palatino Linotype" w:eastAsia="Droid Sans Fallback" w:hAnsi="Palatino Linotype" w:cs="Palatino Linotype"/>
          <w:kern w:val="1"/>
          <w:sz w:val="20"/>
          <w:szCs w:val="20"/>
          <w:lang w:val="en-GB" w:eastAsia="zh-CN" w:bidi="hi-IN"/>
        </w:rPr>
        <w:t xml:space="preserve"> </w:t>
      </w:r>
      <w:r w:rsidR="0049678B">
        <w:rPr>
          <w:rFonts w:ascii="Palatino Linotype" w:eastAsia="Droid Sans Fallback" w:hAnsi="Palatino Linotype" w:cs="Palatino Linotype"/>
          <w:kern w:val="1"/>
          <w:sz w:val="20"/>
          <w:szCs w:val="20"/>
          <w:lang w:val="en-GB" w:eastAsia="zh-CN" w:bidi="hi-IN"/>
        </w:rPr>
        <w:t xml:space="preserve">a </w:t>
      </w:r>
      <w:r w:rsidR="0049678B" w:rsidRPr="00222A00">
        <w:rPr>
          <w:rFonts w:ascii="Palatino Linotype" w:eastAsia="Droid Sans Fallback" w:hAnsi="Palatino Linotype" w:cs="Palatino Linotype"/>
          <w:kern w:val="1"/>
          <w:sz w:val="20"/>
          <w:szCs w:val="20"/>
          <w:lang w:val="en-GB" w:eastAsia="zh-CN" w:bidi="hi-IN"/>
        </w:rPr>
        <w:t xml:space="preserve">particular concern </w:t>
      </w:r>
      <w:r w:rsidR="0049678B">
        <w:rPr>
          <w:rFonts w:ascii="Palatino Linotype" w:eastAsia="Droid Sans Fallback" w:hAnsi="Palatino Linotype" w:cs="Palatino Linotype"/>
          <w:kern w:val="1"/>
          <w:sz w:val="20"/>
          <w:szCs w:val="20"/>
          <w:lang w:val="en-GB" w:eastAsia="zh-CN" w:bidi="hi-IN"/>
        </w:rPr>
        <w:t>about</w:t>
      </w:r>
      <w:r w:rsidR="0049678B" w:rsidRPr="00222A00">
        <w:rPr>
          <w:rFonts w:ascii="Palatino Linotype" w:eastAsia="Droid Sans Fallback" w:hAnsi="Palatino Linotype" w:cs="Palatino Linotype"/>
          <w:kern w:val="1"/>
          <w:sz w:val="20"/>
          <w:szCs w:val="20"/>
          <w:lang w:val="en-GB" w:eastAsia="zh-CN" w:bidi="hi-IN"/>
        </w:rPr>
        <w:t xml:space="preserve"> </w:t>
      </w:r>
      <w:r w:rsidR="005A00CB" w:rsidRPr="00222A00">
        <w:rPr>
          <w:rFonts w:ascii="Palatino Linotype" w:eastAsia="Droid Sans Fallback" w:hAnsi="Palatino Linotype" w:cs="Palatino Linotype"/>
          <w:kern w:val="1"/>
          <w:sz w:val="20"/>
          <w:szCs w:val="20"/>
          <w:lang w:val="en-GB" w:eastAsia="zh-CN" w:bidi="hi-IN"/>
        </w:rPr>
        <w:t>the</w:t>
      </w:r>
      <w:r w:rsidR="000C090F">
        <w:rPr>
          <w:rFonts w:ascii="Palatino Linotype" w:eastAsia="Droid Sans Fallback" w:hAnsi="Palatino Linotype" w:cs="Palatino Linotype"/>
          <w:kern w:val="1"/>
          <w:sz w:val="20"/>
          <w:szCs w:val="20"/>
          <w:lang w:val="en-GB" w:eastAsia="zh-CN" w:bidi="hi-IN"/>
        </w:rPr>
        <w:t xml:space="preserve"> </w:t>
      </w:r>
      <w:r w:rsidR="005A00CB" w:rsidRPr="00222A00">
        <w:rPr>
          <w:rFonts w:ascii="Palatino Linotype" w:eastAsia="Droid Sans Fallback" w:hAnsi="Palatino Linotype" w:cs="Palatino Linotype"/>
          <w:kern w:val="1"/>
          <w:sz w:val="20"/>
          <w:szCs w:val="20"/>
          <w:lang w:val="en-GB" w:eastAsia="zh-CN" w:bidi="hi-IN"/>
        </w:rPr>
        <w:t>overuse of glyphosate (</w:t>
      </w:r>
      <w:r w:rsidR="00231901" w:rsidRPr="00222A00">
        <w:rPr>
          <w:rFonts w:ascii="Palatino Linotype" w:eastAsia="Droid Sans Fallback" w:hAnsi="Palatino Linotype" w:cs="Palatino Linotype"/>
          <w:kern w:val="1"/>
          <w:sz w:val="20"/>
          <w:szCs w:val="20"/>
          <w:lang w:val="en-GB" w:eastAsia="zh-CN" w:bidi="hi-IN"/>
        </w:rPr>
        <w:t>Aparicio et al. 2015</w:t>
      </w:r>
      <w:r w:rsidR="005A00CB" w:rsidRPr="00222A00">
        <w:rPr>
          <w:rFonts w:ascii="Palatino Linotype" w:eastAsia="Droid Sans Fallback" w:hAnsi="Palatino Linotype" w:cs="Palatino Linotype"/>
          <w:kern w:val="1"/>
          <w:sz w:val="20"/>
          <w:szCs w:val="20"/>
          <w:lang w:val="en-GB" w:eastAsia="zh-CN" w:bidi="hi-IN"/>
        </w:rPr>
        <w:t xml:space="preserve">). </w:t>
      </w:r>
      <w:r w:rsidR="005D47E9" w:rsidRPr="00222A00">
        <w:rPr>
          <w:rFonts w:ascii="Palatino Linotype" w:eastAsia="Droid Sans Fallback" w:hAnsi="Palatino Linotype" w:cs="Palatino Linotype"/>
          <w:kern w:val="1"/>
          <w:sz w:val="20"/>
          <w:szCs w:val="20"/>
          <w:lang w:val="en-GB" w:eastAsia="zh-CN" w:bidi="hi-IN"/>
        </w:rPr>
        <w:t xml:space="preserve">Glyphosate retention in RVS has been reported by </w:t>
      </w:r>
      <w:proofErr w:type="spellStart"/>
      <w:r w:rsidR="005D47E9" w:rsidRPr="00222A00">
        <w:rPr>
          <w:rFonts w:ascii="Palatino Linotype" w:eastAsia="Droid Sans Fallback" w:hAnsi="Palatino Linotype" w:cs="Palatino Linotype"/>
          <w:kern w:val="1"/>
          <w:sz w:val="20"/>
          <w:szCs w:val="20"/>
          <w:lang w:val="en-GB" w:eastAsia="zh-CN" w:bidi="hi-IN"/>
        </w:rPr>
        <w:t>Syversen</w:t>
      </w:r>
      <w:proofErr w:type="spellEnd"/>
      <w:r w:rsidR="005D47E9" w:rsidRPr="00222A00">
        <w:rPr>
          <w:rFonts w:ascii="Palatino Linotype" w:eastAsia="Droid Sans Fallback" w:hAnsi="Palatino Linotype" w:cs="Palatino Linotype"/>
          <w:kern w:val="1"/>
          <w:sz w:val="20"/>
          <w:szCs w:val="20"/>
          <w:lang w:val="en-GB" w:eastAsia="zh-CN" w:bidi="hi-IN"/>
        </w:rPr>
        <w:t xml:space="preserve"> </w:t>
      </w:r>
      <w:r w:rsidR="00222A00" w:rsidRPr="00222A00">
        <w:rPr>
          <w:rFonts w:ascii="Palatino Linotype" w:eastAsia="Droid Sans Fallback" w:hAnsi="Palatino Linotype" w:cs="Palatino Linotype"/>
          <w:kern w:val="1"/>
          <w:sz w:val="20"/>
          <w:szCs w:val="20"/>
          <w:lang w:val="en-GB" w:eastAsia="zh-CN" w:bidi="hi-IN"/>
        </w:rPr>
        <w:t>and</w:t>
      </w:r>
      <w:r w:rsidR="001133BD">
        <w:rPr>
          <w:rFonts w:ascii="Palatino Linotype" w:eastAsia="Droid Sans Fallback" w:hAnsi="Palatino Linotype" w:cs="Palatino Linotype"/>
          <w:kern w:val="1"/>
          <w:sz w:val="20"/>
          <w:szCs w:val="20"/>
          <w:lang w:val="en-GB" w:eastAsia="zh-CN" w:bidi="hi-IN"/>
        </w:rPr>
        <w:t xml:space="preserve"> </w:t>
      </w:r>
      <w:proofErr w:type="spellStart"/>
      <w:r w:rsidR="001133BD">
        <w:rPr>
          <w:rFonts w:ascii="Palatino Linotype" w:eastAsia="Droid Sans Fallback" w:hAnsi="Palatino Linotype" w:cs="Palatino Linotype"/>
          <w:kern w:val="1"/>
          <w:sz w:val="20"/>
          <w:szCs w:val="20"/>
          <w:lang w:val="en-GB" w:eastAsia="zh-CN" w:bidi="hi-IN"/>
        </w:rPr>
        <w:t>Bechmann</w:t>
      </w:r>
      <w:proofErr w:type="spellEnd"/>
      <w:r w:rsidR="001133BD">
        <w:rPr>
          <w:rFonts w:ascii="Palatino Linotype" w:eastAsia="Droid Sans Fallback" w:hAnsi="Palatino Linotype" w:cs="Palatino Linotype"/>
          <w:kern w:val="1"/>
          <w:sz w:val="20"/>
          <w:szCs w:val="20"/>
          <w:lang w:val="en-GB" w:eastAsia="zh-CN" w:bidi="hi-IN"/>
        </w:rPr>
        <w:t xml:space="preserve"> (2004) and</w:t>
      </w:r>
      <w:r w:rsidR="005D47E9" w:rsidRPr="00222A00">
        <w:rPr>
          <w:rFonts w:ascii="Palatino Linotype" w:eastAsia="Droid Sans Fallback" w:hAnsi="Palatino Linotype" w:cs="Palatino Linotype"/>
          <w:kern w:val="1"/>
          <w:sz w:val="20"/>
          <w:szCs w:val="20"/>
          <w:lang w:val="en-GB" w:eastAsia="zh-CN" w:bidi="hi-IN"/>
        </w:rPr>
        <w:t xml:space="preserve"> </w:t>
      </w:r>
      <w:r w:rsidR="001133BD">
        <w:rPr>
          <w:rFonts w:ascii="Palatino Linotype" w:eastAsia="Droid Sans Fallback" w:hAnsi="Palatino Linotype" w:cs="Palatino Linotype"/>
          <w:kern w:val="1"/>
          <w:sz w:val="20"/>
          <w:szCs w:val="20"/>
          <w:lang w:val="en-GB" w:eastAsia="zh-CN" w:bidi="hi-IN"/>
        </w:rPr>
        <w:t>t</w:t>
      </w:r>
      <w:r w:rsidR="00F203CC">
        <w:rPr>
          <w:rFonts w:ascii="Palatino Linotype" w:eastAsia="Droid Sans Fallback" w:hAnsi="Palatino Linotype" w:cs="Palatino Linotype"/>
          <w:kern w:val="1"/>
          <w:sz w:val="20"/>
          <w:szCs w:val="20"/>
          <w:lang w:val="en-GB" w:eastAsia="zh-CN" w:bidi="hi-IN"/>
        </w:rPr>
        <w:t>he i</w:t>
      </w:r>
      <w:r w:rsidR="005D47E9" w:rsidRPr="00831C00">
        <w:rPr>
          <w:rFonts w:ascii="Palatino Linotype" w:eastAsia="Droid Sans Fallback" w:hAnsi="Palatino Linotype" w:cs="Palatino Linotype"/>
          <w:kern w:val="1"/>
          <w:sz w:val="20"/>
          <w:szCs w:val="20"/>
          <w:lang w:val="en-GB" w:eastAsia="zh-CN" w:bidi="hi-IN"/>
        </w:rPr>
        <w:t>nfluence of</w:t>
      </w:r>
      <w:r w:rsidR="005B335D">
        <w:rPr>
          <w:rFonts w:ascii="Palatino Linotype" w:eastAsia="Droid Sans Fallback" w:hAnsi="Palatino Linotype" w:cs="Palatino Linotype"/>
          <w:kern w:val="1"/>
          <w:sz w:val="20"/>
          <w:szCs w:val="20"/>
          <w:lang w:val="en-GB" w:eastAsia="zh-CN" w:bidi="hi-IN"/>
        </w:rPr>
        <w:t xml:space="preserve"> riparian</w:t>
      </w:r>
      <w:r w:rsidR="005D47E9" w:rsidRPr="00831C00">
        <w:rPr>
          <w:rFonts w:ascii="Palatino Linotype" w:eastAsia="Droid Sans Fallback" w:hAnsi="Palatino Linotype" w:cs="Palatino Linotype"/>
          <w:kern w:val="1"/>
          <w:sz w:val="20"/>
          <w:szCs w:val="20"/>
          <w:lang w:val="en-GB" w:eastAsia="zh-CN" w:bidi="hi-IN"/>
        </w:rPr>
        <w:t xml:space="preserve"> vegetation structure in the retention of nutrients and glyphosate w</w:t>
      </w:r>
      <w:r w:rsidR="00F203CC">
        <w:rPr>
          <w:rFonts w:ascii="Palatino Linotype" w:eastAsia="Droid Sans Fallback" w:hAnsi="Palatino Linotype" w:cs="Palatino Linotype"/>
          <w:kern w:val="1"/>
          <w:sz w:val="20"/>
          <w:szCs w:val="20"/>
          <w:lang w:val="en-GB" w:eastAsia="zh-CN" w:bidi="hi-IN"/>
        </w:rPr>
        <w:t>as</w:t>
      </w:r>
      <w:r w:rsidR="005D47E9" w:rsidRPr="00831C00">
        <w:rPr>
          <w:rFonts w:ascii="Palatino Linotype" w:eastAsia="Droid Sans Fallback" w:hAnsi="Palatino Linotype" w:cs="Palatino Linotype"/>
          <w:kern w:val="1"/>
          <w:sz w:val="20"/>
          <w:szCs w:val="20"/>
          <w:lang w:val="en-GB" w:eastAsia="zh-CN" w:bidi="hi-IN"/>
        </w:rPr>
        <w:t xml:space="preserve"> </w:t>
      </w:r>
      <w:proofErr w:type="spellStart"/>
      <w:r w:rsidR="005D47E9" w:rsidRPr="00831C00">
        <w:rPr>
          <w:rFonts w:ascii="Palatino Linotype" w:eastAsia="Droid Sans Fallback" w:hAnsi="Palatino Linotype" w:cs="Palatino Linotype"/>
          <w:kern w:val="1"/>
          <w:sz w:val="20"/>
          <w:szCs w:val="20"/>
          <w:lang w:val="en-GB" w:eastAsia="zh-CN" w:bidi="hi-IN"/>
        </w:rPr>
        <w:t>analyzed</w:t>
      </w:r>
      <w:proofErr w:type="spellEnd"/>
      <w:r w:rsidR="005D47E9" w:rsidRPr="00831C00">
        <w:rPr>
          <w:rFonts w:ascii="Palatino Linotype" w:eastAsia="Droid Sans Fallback" w:hAnsi="Palatino Linotype" w:cs="Palatino Linotype"/>
          <w:kern w:val="1"/>
          <w:sz w:val="20"/>
          <w:szCs w:val="20"/>
          <w:lang w:val="en-GB" w:eastAsia="zh-CN" w:bidi="hi-IN"/>
        </w:rPr>
        <w:t xml:space="preserve"> by Giaccio et al. (2016)</w:t>
      </w:r>
      <w:r w:rsidR="005B335D">
        <w:rPr>
          <w:rFonts w:ascii="Palatino Linotype" w:eastAsia="Droid Sans Fallback" w:hAnsi="Palatino Linotype" w:cs="Palatino Linotype"/>
          <w:kern w:val="1"/>
          <w:sz w:val="20"/>
          <w:szCs w:val="20"/>
          <w:lang w:val="en-GB" w:eastAsia="zh-CN" w:bidi="hi-IN"/>
        </w:rPr>
        <w:t>. They</w:t>
      </w:r>
      <w:r w:rsidR="005D47E9" w:rsidRPr="00831C00">
        <w:rPr>
          <w:rFonts w:ascii="Palatino Linotype" w:eastAsia="Droid Sans Fallback" w:hAnsi="Palatino Linotype" w:cs="Palatino Linotype"/>
          <w:kern w:val="1"/>
          <w:sz w:val="20"/>
          <w:szCs w:val="20"/>
          <w:lang w:val="en-GB" w:eastAsia="zh-CN" w:bidi="hi-IN"/>
        </w:rPr>
        <w:t xml:space="preserve"> found that grassy RVS had a </w:t>
      </w:r>
      <w:r w:rsidR="005B335D">
        <w:rPr>
          <w:rFonts w:ascii="Palatino Linotype" w:eastAsia="Droid Sans Fallback" w:hAnsi="Palatino Linotype" w:cs="Palatino Linotype"/>
          <w:kern w:val="1"/>
          <w:sz w:val="20"/>
          <w:szCs w:val="20"/>
          <w:lang w:val="en-GB" w:eastAsia="zh-CN" w:bidi="hi-IN"/>
        </w:rPr>
        <w:t>higher</w:t>
      </w:r>
      <w:r w:rsidR="005B335D" w:rsidRPr="00831C00">
        <w:rPr>
          <w:rFonts w:ascii="Palatino Linotype" w:eastAsia="Droid Sans Fallback" w:hAnsi="Palatino Linotype" w:cs="Palatino Linotype"/>
          <w:kern w:val="1"/>
          <w:sz w:val="20"/>
          <w:szCs w:val="20"/>
          <w:lang w:val="en-GB" w:eastAsia="zh-CN" w:bidi="hi-IN"/>
        </w:rPr>
        <w:t xml:space="preserve"> </w:t>
      </w:r>
      <w:r w:rsidR="00F203CC" w:rsidRPr="00831C00">
        <w:rPr>
          <w:rFonts w:ascii="Palatino Linotype" w:eastAsia="Droid Sans Fallback" w:hAnsi="Palatino Linotype" w:cs="Palatino Linotype"/>
          <w:kern w:val="1"/>
          <w:sz w:val="20"/>
          <w:szCs w:val="20"/>
          <w:lang w:val="en-GB" w:eastAsia="zh-CN" w:bidi="hi-IN"/>
        </w:rPr>
        <w:t xml:space="preserve">glyphosate </w:t>
      </w:r>
      <w:r w:rsidR="005D47E9" w:rsidRPr="00831C00">
        <w:rPr>
          <w:rFonts w:ascii="Palatino Linotype" w:eastAsia="Droid Sans Fallback" w:hAnsi="Palatino Linotype" w:cs="Palatino Linotype"/>
          <w:kern w:val="1"/>
          <w:sz w:val="20"/>
          <w:szCs w:val="20"/>
          <w:lang w:val="en-GB" w:eastAsia="zh-CN" w:bidi="hi-IN"/>
        </w:rPr>
        <w:t>retention capacity than RVS with trees,</w:t>
      </w:r>
      <w:r w:rsidR="005B335D">
        <w:rPr>
          <w:rFonts w:ascii="Palatino Linotype" w:eastAsia="Droid Sans Fallback" w:hAnsi="Palatino Linotype" w:cs="Palatino Linotype"/>
          <w:kern w:val="1"/>
          <w:sz w:val="20"/>
          <w:szCs w:val="20"/>
          <w:lang w:val="en-GB" w:eastAsia="zh-CN" w:bidi="hi-IN"/>
        </w:rPr>
        <w:t xml:space="preserve"> while</w:t>
      </w:r>
      <w:r w:rsidR="005D47E9" w:rsidRPr="00831C00">
        <w:rPr>
          <w:rFonts w:ascii="Palatino Linotype" w:eastAsia="Droid Sans Fallback" w:hAnsi="Palatino Linotype" w:cs="Palatino Linotype"/>
          <w:kern w:val="1"/>
          <w:sz w:val="20"/>
          <w:szCs w:val="20"/>
          <w:lang w:val="en-GB" w:eastAsia="zh-CN" w:bidi="hi-IN"/>
        </w:rPr>
        <w:t xml:space="preserve"> </w:t>
      </w:r>
      <w:r w:rsidR="00F203CC">
        <w:rPr>
          <w:rFonts w:ascii="Palatino Linotype" w:eastAsia="Droid Sans Fallback" w:hAnsi="Palatino Linotype" w:cs="Palatino Linotype"/>
          <w:kern w:val="1"/>
          <w:sz w:val="20"/>
          <w:szCs w:val="20"/>
          <w:lang w:val="en-GB" w:eastAsia="zh-CN" w:bidi="hi-IN"/>
        </w:rPr>
        <w:t>vegetation structure</w:t>
      </w:r>
      <w:r w:rsidR="005D47E9" w:rsidRPr="00831C00">
        <w:rPr>
          <w:rFonts w:ascii="Palatino Linotype" w:eastAsia="Droid Sans Fallback" w:hAnsi="Palatino Linotype" w:cs="Palatino Linotype"/>
          <w:kern w:val="1"/>
          <w:sz w:val="20"/>
          <w:szCs w:val="20"/>
          <w:lang w:val="en-GB" w:eastAsia="zh-CN" w:bidi="hi-IN"/>
        </w:rPr>
        <w:t xml:space="preserve"> had no effect on </w:t>
      </w:r>
      <w:r w:rsidR="00112F27" w:rsidRPr="00C6550F">
        <w:rPr>
          <w:rFonts w:ascii="Palatino Linotype" w:eastAsia="Droid Sans Fallback" w:hAnsi="Palatino Linotype" w:cs="Palatino Linotype"/>
          <w:kern w:val="1"/>
          <w:sz w:val="20"/>
          <w:szCs w:val="20"/>
          <w:lang w:val="en-GB" w:eastAsia="zh-CN" w:bidi="hi-IN"/>
        </w:rPr>
        <w:t xml:space="preserve">phosphorus and </w:t>
      </w:r>
      <w:r w:rsidR="005D47E9" w:rsidRPr="00C6550F">
        <w:rPr>
          <w:rFonts w:ascii="Palatino Linotype" w:eastAsia="Droid Sans Fallback" w:hAnsi="Palatino Linotype" w:cs="Palatino Linotype"/>
          <w:kern w:val="1"/>
          <w:sz w:val="20"/>
          <w:szCs w:val="20"/>
          <w:lang w:val="en-GB" w:eastAsia="zh-CN" w:bidi="hi-IN"/>
        </w:rPr>
        <w:t>nitrogen</w:t>
      </w:r>
      <w:r w:rsidR="005D47E9" w:rsidRPr="00831C00">
        <w:rPr>
          <w:rFonts w:ascii="Palatino Linotype" w:eastAsia="Droid Sans Fallback" w:hAnsi="Palatino Linotype" w:cs="Palatino Linotype"/>
          <w:kern w:val="1"/>
          <w:sz w:val="20"/>
          <w:szCs w:val="20"/>
          <w:lang w:val="en-GB" w:eastAsia="zh-CN" w:bidi="hi-IN"/>
        </w:rPr>
        <w:t xml:space="preserve"> retention. </w:t>
      </w:r>
      <w:r w:rsidR="00D757B9" w:rsidRPr="00222A00">
        <w:rPr>
          <w:rFonts w:ascii="Palatino Linotype" w:eastAsia="Droid Sans Fallback" w:hAnsi="Palatino Linotype" w:cs="Palatino Linotype"/>
          <w:kern w:val="1"/>
          <w:sz w:val="20"/>
          <w:szCs w:val="20"/>
          <w:lang w:val="es-AR" w:eastAsia="zh-CN" w:bidi="hi-IN"/>
        </w:rPr>
        <w:fldChar w:fldCharType="begin"/>
      </w:r>
      <w:r w:rsidR="005A00CB" w:rsidRPr="00831C00">
        <w:rPr>
          <w:rFonts w:ascii="Palatino Linotype" w:eastAsia="Droid Sans Fallback" w:hAnsi="Palatino Linotype" w:cs="Palatino Linotype"/>
          <w:kern w:val="1"/>
          <w:sz w:val="20"/>
          <w:szCs w:val="20"/>
          <w:lang w:val="en-GB" w:eastAsia="zh-CN" w:bidi="hi-IN"/>
        </w:rPr>
        <w:instrText xml:space="preserve"> ADDIN ZOTERO_ITEM CSL_CITATION {"citationID":"dZ9unBro","properties":{"formattedCitation":"(Fisher and Acreman, 2004; Jordan et al., 2011; Mitsch and Gosselink, 2000; Verhoeven et al., 2006)","plainCitation":"(Fisher and Acreman, 2004; Jordan et al., 2011; Mitsch and Gosselink, 2000; Verhoeven et al., 2006)"},"citationItems":[{"id":9875,"uris":["http://zotero.org/users/529990/items/6Z6RFRPM"],"uri":["http://zotero.org/users/529990/items/6Z6RFRPM"],"itemData":{"id":9875,"type":"article-journal","title":"Wetland nutrient removal: a review of the evidence","container-title":"Hydrology and Earth System Sciences","page":"673–685","volume":"8","issue":"4","source":"Google Scholar","shortTitle":"Wetland nutrient removal","author":[{"family":"Fisher","given":"J."},{"family":"Acreman","given":"M. C."}],"issued":{"date-parts":[["2004"]]}}},{"id":9873,"uris":["http://zotero.org/users/529990/items/ZU3VKRGK"],"uri":["http://zotero.org/users/529990/items/ZU3VKRGK"],"itemData":{"id":9873,"type":"article-journal","title":"Wetlands as sinks for reactive nitrogen at continental and global scales: a meta-analysis","container-title":"Ecosystems","page":"144–155","volume":"14","issue":"1","source":"Google Scholar","shortTitle":"Wetlands as sinks for reactive nitrogen at continental and global scales","author":[{"family":"Jordan","given":"Stephen J."},{"family":"Stoffer","given":"Jonathan"},{"family":"Nestlerode","given":"Janet A."}],"issued":{"date-parts":[["2011"]]}}},{"id":1342,"uris":["http://zotero.org/users/529990/items/9TXEFCGV"],"uri":["http://zotero.org/users/529990/items/9TXEFCGV"],"itemData":{"id":1342,"type":"book","title":"Wetlands (3rd)","publisher":"New York, John Wiley and Sons, Inc","source":"Google Scholar","call-number":"0016","author":[{"family":"Mitsch","given":"W. J."},{"family":"Gosselink","given":"J. G."}],"issued":{"date-parts":[["2000"]]}}},{"id":9767,"uris":["http://zotero.org/users/529990/items/4SZR6S48"],"uri":["http://zotero.org/users/529990/items/4SZR6S48"],"itemData":{"id":9767,"type":"article-journal","title":"Regional and global concerns over wetlands and water quality","container-title":"Trends in ecology &amp; evolution","page":"96–103","volume":"21","issue":"2","source":"Google Scholar","author":[{"family":"Verhoeven","given":"Jos TA"},{"family":"Arheimer","given":"Berit"},{"family":"Yin","given":"Chengqing"},{"family":"Hefting","given":"Mariet M."}],"issued":{"date-parts":[["2006"]]}}}],"schema":"https://github.com/citation-style-language/schema/raw/master/csl-citation.json"} </w:instrText>
      </w:r>
      <w:r w:rsidR="00D757B9" w:rsidRPr="00222A00">
        <w:rPr>
          <w:rFonts w:ascii="Palatino Linotype" w:eastAsia="Droid Sans Fallback" w:hAnsi="Palatino Linotype" w:cs="Palatino Linotype"/>
          <w:kern w:val="1"/>
          <w:sz w:val="20"/>
          <w:szCs w:val="20"/>
          <w:lang w:val="es-AR" w:eastAsia="zh-CN" w:bidi="hi-IN"/>
        </w:rPr>
        <w:fldChar w:fldCharType="end"/>
      </w:r>
    </w:p>
    <w:p w:rsidR="00BA41A3" w:rsidRPr="002C047C" w:rsidRDefault="00307595" w:rsidP="002C047C">
      <w:pPr>
        <w:widowControl w:val="0"/>
        <w:suppressAutoHyphens/>
        <w:rPr>
          <w:rFonts w:ascii="Palatino Linotype" w:eastAsia="Droid Sans Fallback" w:hAnsi="Palatino Linotype" w:cs="Palatino Linotype"/>
          <w:kern w:val="1"/>
          <w:sz w:val="20"/>
          <w:szCs w:val="20"/>
          <w:lang w:val="en-GB" w:eastAsia="zh-CN" w:bidi="hi-IN"/>
        </w:rPr>
      </w:pPr>
      <w:r w:rsidRPr="002C047C">
        <w:rPr>
          <w:rFonts w:ascii="Palatino Linotype" w:eastAsia="Droid Sans Fallback" w:hAnsi="Palatino Linotype" w:cs="Palatino Linotype"/>
          <w:kern w:val="1"/>
          <w:sz w:val="20"/>
          <w:szCs w:val="20"/>
          <w:lang w:val="en-GB" w:eastAsia="zh-CN" w:bidi="hi-IN"/>
        </w:rPr>
        <w:t xml:space="preserve">Although many authors assume that the retention capacity is uniform throughout the </w:t>
      </w:r>
      <w:r w:rsidRPr="000C090F">
        <w:rPr>
          <w:rFonts w:ascii="Palatino Linotype" w:eastAsia="Droid Sans Fallback" w:hAnsi="Palatino Linotype" w:cs="Palatino Linotype"/>
          <w:kern w:val="1"/>
          <w:sz w:val="20"/>
          <w:szCs w:val="20"/>
          <w:lang w:val="en-GB" w:eastAsia="zh-CN" w:bidi="hi-IN"/>
        </w:rPr>
        <w:t>channel</w:t>
      </w:r>
      <w:r w:rsidR="002D3F15" w:rsidRPr="000C090F">
        <w:rPr>
          <w:rFonts w:ascii="Palatino Linotype" w:eastAsia="Droid Sans Fallback" w:hAnsi="Palatino Linotype" w:cs="Palatino Linotype"/>
          <w:kern w:val="1"/>
          <w:sz w:val="20"/>
          <w:szCs w:val="20"/>
          <w:lang w:val="en-GB" w:eastAsia="zh-CN" w:bidi="hi-IN"/>
        </w:rPr>
        <w:t>s</w:t>
      </w:r>
      <w:r w:rsidR="005B335D" w:rsidRPr="000C090F">
        <w:rPr>
          <w:rFonts w:ascii="Palatino Linotype" w:eastAsia="Droid Sans Fallback" w:hAnsi="Palatino Linotype" w:cs="Palatino Linotype"/>
          <w:kern w:val="1"/>
          <w:sz w:val="20"/>
          <w:szCs w:val="20"/>
          <w:lang w:val="en-GB" w:eastAsia="zh-CN" w:bidi="hi-IN"/>
        </w:rPr>
        <w:t xml:space="preserve"> of RVS</w:t>
      </w:r>
      <w:r w:rsidRPr="002C047C">
        <w:rPr>
          <w:rFonts w:ascii="Palatino Linotype" w:eastAsia="Droid Sans Fallback" w:hAnsi="Palatino Linotype" w:cs="Palatino Linotype"/>
          <w:kern w:val="1"/>
          <w:sz w:val="20"/>
          <w:szCs w:val="20"/>
          <w:lang w:val="en-GB" w:eastAsia="zh-CN" w:bidi="hi-IN"/>
        </w:rPr>
        <w:t xml:space="preserve">, others show that </w:t>
      </w:r>
      <w:r w:rsidR="00276E2E" w:rsidRPr="002C047C">
        <w:rPr>
          <w:rFonts w:ascii="Palatino Linotype" w:eastAsia="Droid Sans Fallback" w:hAnsi="Palatino Linotype" w:cs="Palatino Linotype"/>
          <w:kern w:val="1"/>
          <w:sz w:val="20"/>
          <w:szCs w:val="20"/>
          <w:lang w:val="en-GB" w:eastAsia="zh-CN" w:bidi="hi-IN"/>
        </w:rPr>
        <w:t>runoff</w:t>
      </w:r>
      <w:r w:rsidR="00006469">
        <w:rPr>
          <w:rFonts w:ascii="Palatino Linotype" w:eastAsia="Droid Sans Fallback" w:hAnsi="Palatino Linotype" w:cs="Palatino Linotype"/>
          <w:kern w:val="1"/>
          <w:sz w:val="20"/>
          <w:szCs w:val="20"/>
          <w:lang w:val="en-GB" w:eastAsia="zh-CN" w:bidi="hi-IN"/>
        </w:rPr>
        <w:t xml:space="preserve"> </w:t>
      </w:r>
      <w:r w:rsidRPr="002C047C">
        <w:rPr>
          <w:rFonts w:ascii="Palatino Linotype" w:eastAsia="Droid Sans Fallback" w:hAnsi="Palatino Linotype" w:cs="Palatino Linotype"/>
          <w:kern w:val="1"/>
          <w:sz w:val="20"/>
          <w:szCs w:val="20"/>
          <w:lang w:val="en-GB" w:eastAsia="zh-CN" w:bidi="hi-IN"/>
        </w:rPr>
        <w:t xml:space="preserve">converges </w:t>
      </w:r>
      <w:r w:rsidR="00990A0D" w:rsidRPr="002C047C">
        <w:rPr>
          <w:rFonts w:ascii="Palatino Linotype" w:eastAsia="Droid Sans Fallback" w:hAnsi="Palatino Linotype" w:cs="Palatino Linotype"/>
          <w:kern w:val="1"/>
          <w:sz w:val="20"/>
          <w:szCs w:val="20"/>
          <w:lang w:val="en-GB" w:eastAsia="zh-CN" w:bidi="hi-IN"/>
        </w:rPr>
        <w:t>and</w:t>
      </w:r>
      <w:r w:rsidRPr="002C047C">
        <w:rPr>
          <w:rFonts w:ascii="Palatino Linotype" w:eastAsia="Droid Sans Fallback" w:hAnsi="Palatino Linotype" w:cs="Palatino Linotype"/>
          <w:kern w:val="1"/>
          <w:sz w:val="20"/>
          <w:szCs w:val="20"/>
          <w:lang w:val="en-GB" w:eastAsia="zh-CN" w:bidi="hi-IN"/>
        </w:rPr>
        <w:t xml:space="preserve"> diverges</w:t>
      </w:r>
      <w:r w:rsidR="00990A0D" w:rsidRPr="002C047C">
        <w:rPr>
          <w:rFonts w:ascii="Palatino Linotype" w:eastAsia="Droid Sans Fallback" w:hAnsi="Palatino Linotype" w:cs="Palatino Linotype"/>
          <w:kern w:val="1"/>
          <w:sz w:val="20"/>
          <w:szCs w:val="20"/>
          <w:lang w:val="en-GB" w:eastAsia="zh-CN" w:bidi="hi-IN"/>
        </w:rPr>
        <w:t xml:space="preserve"> in different places</w:t>
      </w:r>
      <w:r w:rsidRPr="002C047C">
        <w:rPr>
          <w:rFonts w:ascii="Palatino Linotype" w:eastAsia="Droid Sans Fallback" w:hAnsi="Palatino Linotype" w:cs="Palatino Linotype"/>
          <w:kern w:val="1"/>
          <w:sz w:val="20"/>
          <w:szCs w:val="20"/>
          <w:lang w:val="en-GB" w:eastAsia="zh-CN" w:bidi="hi-IN"/>
        </w:rPr>
        <w:t xml:space="preserve">, due to </w:t>
      </w:r>
      <w:r w:rsidR="00990A0D" w:rsidRPr="002C047C">
        <w:rPr>
          <w:rFonts w:ascii="Palatino Linotype" w:eastAsia="Droid Sans Fallback" w:hAnsi="Palatino Linotype" w:cs="Palatino Linotype"/>
          <w:kern w:val="1"/>
          <w:sz w:val="20"/>
          <w:szCs w:val="20"/>
          <w:lang w:val="en-GB" w:eastAsia="zh-CN" w:bidi="hi-IN"/>
        </w:rPr>
        <w:t>micro-</w:t>
      </w:r>
      <w:r w:rsidRPr="002C047C">
        <w:rPr>
          <w:rFonts w:ascii="Palatino Linotype" w:eastAsia="Droid Sans Fallback" w:hAnsi="Palatino Linotype" w:cs="Palatino Linotype"/>
          <w:kern w:val="1"/>
          <w:sz w:val="20"/>
          <w:szCs w:val="20"/>
          <w:lang w:val="en-GB" w:eastAsia="zh-CN" w:bidi="hi-IN"/>
        </w:rPr>
        <w:t>topographic and edaphic differences (</w:t>
      </w:r>
      <w:proofErr w:type="spellStart"/>
      <w:r w:rsidRPr="002C047C">
        <w:rPr>
          <w:rFonts w:ascii="Palatino Linotype" w:eastAsia="Droid Sans Fallback" w:hAnsi="Palatino Linotype" w:cs="Palatino Linotype"/>
          <w:kern w:val="1"/>
          <w:sz w:val="20"/>
          <w:szCs w:val="20"/>
          <w:lang w:val="en-GB" w:eastAsia="zh-CN" w:bidi="hi-IN"/>
        </w:rPr>
        <w:t>Dillaha</w:t>
      </w:r>
      <w:proofErr w:type="spellEnd"/>
      <w:r w:rsidRPr="002C047C">
        <w:rPr>
          <w:rFonts w:ascii="Palatino Linotype" w:eastAsia="Droid Sans Fallback" w:hAnsi="Palatino Linotype" w:cs="Palatino Linotype"/>
          <w:kern w:val="1"/>
          <w:sz w:val="20"/>
          <w:szCs w:val="20"/>
          <w:lang w:val="en-GB" w:eastAsia="zh-CN" w:bidi="hi-IN"/>
        </w:rPr>
        <w:t xml:space="preserve"> et al. 1989</w:t>
      </w:r>
      <w:r w:rsidR="00C21CDA" w:rsidRPr="002C047C">
        <w:rPr>
          <w:rFonts w:ascii="Palatino Linotype" w:eastAsia="Droid Sans Fallback" w:hAnsi="Palatino Linotype" w:cs="Palatino Linotype"/>
          <w:kern w:val="1"/>
          <w:sz w:val="20"/>
          <w:szCs w:val="20"/>
          <w:lang w:val="en-GB" w:eastAsia="zh-CN" w:bidi="hi-IN"/>
        </w:rPr>
        <w:t>;</w:t>
      </w:r>
      <w:r w:rsidRPr="002C047C">
        <w:rPr>
          <w:rFonts w:ascii="Palatino Linotype" w:eastAsia="Droid Sans Fallback" w:hAnsi="Palatino Linotype" w:cs="Palatino Linotype"/>
          <w:kern w:val="1"/>
          <w:sz w:val="20"/>
          <w:szCs w:val="20"/>
          <w:lang w:val="en-GB" w:eastAsia="zh-CN" w:bidi="hi-IN"/>
        </w:rPr>
        <w:t xml:space="preserve"> Sheppard et al. 2006</w:t>
      </w:r>
      <w:r w:rsidR="00C21CDA" w:rsidRPr="002C047C">
        <w:rPr>
          <w:rFonts w:ascii="Palatino Linotype" w:eastAsia="Droid Sans Fallback" w:hAnsi="Palatino Linotype" w:cs="Palatino Linotype"/>
          <w:kern w:val="1"/>
          <w:sz w:val="20"/>
          <w:szCs w:val="20"/>
          <w:lang w:val="en-GB" w:eastAsia="zh-CN" w:bidi="hi-IN"/>
        </w:rPr>
        <w:t>;</w:t>
      </w:r>
      <w:r w:rsidRPr="002C047C">
        <w:rPr>
          <w:rFonts w:ascii="Palatino Linotype" w:eastAsia="Droid Sans Fallback" w:hAnsi="Palatino Linotype" w:cs="Palatino Linotype"/>
          <w:kern w:val="1"/>
          <w:sz w:val="20"/>
          <w:szCs w:val="20"/>
          <w:lang w:val="en-GB" w:eastAsia="zh-CN" w:bidi="hi-IN"/>
        </w:rPr>
        <w:t xml:space="preserve"> </w:t>
      </w:r>
      <w:proofErr w:type="spellStart"/>
      <w:r w:rsidRPr="002C047C">
        <w:rPr>
          <w:rFonts w:ascii="Palatino Linotype" w:eastAsia="Droid Sans Fallback" w:hAnsi="Palatino Linotype" w:cs="Palatino Linotype"/>
          <w:kern w:val="1"/>
          <w:sz w:val="20"/>
          <w:szCs w:val="20"/>
          <w:lang w:val="en-GB" w:eastAsia="zh-CN" w:bidi="hi-IN"/>
        </w:rPr>
        <w:t>Hösl</w:t>
      </w:r>
      <w:proofErr w:type="spellEnd"/>
      <w:r w:rsidRPr="002C047C">
        <w:rPr>
          <w:rFonts w:ascii="Palatino Linotype" w:eastAsia="Droid Sans Fallback" w:hAnsi="Palatino Linotype" w:cs="Palatino Linotype"/>
          <w:kern w:val="1"/>
          <w:sz w:val="20"/>
          <w:szCs w:val="20"/>
          <w:lang w:val="en-GB" w:eastAsia="zh-CN" w:bidi="hi-IN"/>
        </w:rPr>
        <w:t xml:space="preserve"> et al. 2012). </w:t>
      </w:r>
      <w:r w:rsidR="008500BE" w:rsidRPr="00C6550F">
        <w:rPr>
          <w:rFonts w:ascii="Palatino Linotype" w:eastAsia="Droid Sans Fallback" w:hAnsi="Palatino Linotype" w:cs="Palatino Linotype"/>
          <w:kern w:val="1"/>
          <w:sz w:val="20"/>
          <w:szCs w:val="20"/>
          <w:lang w:val="en-GB" w:eastAsia="zh-CN" w:bidi="hi-IN"/>
        </w:rPr>
        <w:t>This heterogeneity leads to</w:t>
      </w:r>
      <w:r w:rsidR="002D3F15">
        <w:rPr>
          <w:rFonts w:ascii="Palatino Linotype" w:eastAsia="Droid Sans Fallback" w:hAnsi="Palatino Linotype" w:cs="Palatino Linotype"/>
          <w:kern w:val="1"/>
          <w:sz w:val="20"/>
          <w:szCs w:val="20"/>
          <w:lang w:val="en-GB" w:eastAsia="zh-CN" w:bidi="hi-IN"/>
        </w:rPr>
        <w:t xml:space="preserve"> a </w:t>
      </w:r>
      <w:r w:rsidR="008500BE" w:rsidRPr="00C6550F">
        <w:rPr>
          <w:rFonts w:ascii="Palatino Linotype" w:eastAsia="Droid Sans Fallback" w:hAnsi="Palatino Linotype" w:cs="Palatino Linotype"/>
          <w:kern w:val="1"/>
          <w:sz w:val="20"/>
          <w:szCs w:val="20"/>
          <w:lang w:val="en-GB" w:eastAsia="zh-CN" w:bidi="hi-IN"/>
        </w:rPr>
        <w:t>preferential flow pathway (PFP)</w:t>
      </w:r>
      <w:r w:rsidR="002D3F15">
        <w:rPr>
          <w:rFonts w:ascii="Palatino Linotype" w:eastAsia="Droid Sans Fallback" w:hAnsi="Palatino Linotype" w:cs="Palatino Linotype"/>
          <w:kern w:val="1"/>
          <w:sz w:val="20"/>
          <w:szCs w:val="20"/>
          <w:lang w:val="en-GB" w:eastAsia="zh-CN" w:bidi="hi-IN"/>
        </w:rPr>
        <w:t>,</w:t>
      </w:r>
      <w:r w:rsidR="008500BE" w:rsidRPr="00C6550F">
        <w:rPr>
          <w:rFonts w:ascii="Palatino Linotype" w:eastAsia="Droid Sans Fallback" w:hAnsi="Palatino Linotype" w:cs="Palatino Linotype"/>
          <w:kern w:val="1"/>
          <w:sz w:val="20"/>
          <w:szCs w:val="20"/>
          <w:lang w:val="en-GB" w:eastAsia="zh-CN" w:bidi="hi-IN"/>
        </w:rPr>
        <w:t xml:space="preserve"> which is probably related to the underlying cause of an heterogeneous</w:t>
      </w:r>
      <w:r w:rsidR="002D3F15">
        <w:rPr>
          <w:rFonts w:ascii="Palatino Linotype" w:eastAsia="Droid Sans Fallback" w:hAnsi="Palatino Linotype" w:cs="Palatino Linotype"/>
          <w:kern w:val="1"/>
          <w:sz w:val="20"/>
          <w:szCs w:val="20"/>
          <w:lang w:val="en-GB" w:eastAsia="zh-CN" w:bidi="hi-IN"/>
        </w:rPr>
        <w:t xml:space="preserve"> capacity of</w:t>
      </w:r>
      <w:r w:rsidR="008500BE" w:rsidRPr="00C6550F">
        <w:rPr>
          <w:rFonts w:ascii="Palatino Linotype" w:eastAsia="Droid Sans Fallback" w:hAnsi="Palatino Linotype" w:cs="Palatino Linotype"/>
          <w:kern w:val="1"/>
          <w:sz w:val="20"/>
          <w:szCs w:val="20"/>
          <w:lang w:val="en-GB" w:eastAsia="zh-CN" w:bidi="hi-IN"/>
        </w:rPr>
        <w:t xml:space="preserve"> pollutant retention within the RVS</w:t>
      </w:r>
      <w:r w:rsidR="008500BE">
        <w:rPr>
          <w:rFonts w:ascii="Palatino Linotype" w:eastAsia="Droid Sans Fallback" w:hAnsi="Palatino Linotype" w:cs="Palatino Linotype"/>
          <w:kern w:val="1"/>
          <w:sz w:val="20"/>
          <w:szCs w:val="20"/>
          <w:lang w:val="en-GB" w:eastAsia="zh-CN" w:bidi="hi-IN"/>
        </w:rPr>
        <w:t xml:space="preserve"> </w:t>
      </w:r>
      <w:r w:rsidR="008324C1">
        <w:rPr>
          <w:rFonts w:ascii="Palatino Linotype" w:eastAsia="Droid Sans Fallback" w:hAnsi="Palatino Linotype" w:cs="Palatino Linotype"/>
          <w:kern w:val="1"/>
          <w:sz w:val="20"/>
          <w:szCs w:val="20"/>
          <w:lang w:val="en-GB" w:eastAsia="zh-CN" w:bidi="hi-IN"/>
        </w:rPr>
        <w:t>(Figure</w:t>
      </w:r>
      <w:r w:rsidR="00B532B1" w:rsidRPr="002C047C">
        <w:rPr>
          <w:rFonts w:ascii="Palatino Linotype" w:eastAsia="Droid Sans Fallback" w:hAnsi="Palatino Linotype" w:cs="Palatino Linotype"/>
          <w:kern w:val="1"/>
          <w:sz w:val="20"/>
          <w:szCs w:val="20"/>
          <w:lang w:val="en-GB" w:eastAsia="zh-CN" w:bidi="hi-IN"/>
        </w:rPr>
        <w:t xml:space="preserve"> 1)</w:t>
      </w:r>
      <w:r w:rsidR="00714D11" w:rsidRPr="002C047C">
        <w:rPr>
          <w:rFonts w:ascii="Palatino Linotype" w:eastAsia="Droid Sans Fallback" w:hAnsi="Palatino Linotype" w:cs="Palatino Linotype"/>
          <w:kern w:val="1"/>
          <w:sz w:val="20"/>
          <w:szCs w:val="20"/>
          <w:lang w:val="en-GB" w:eastAsia="zh-CN" w:bidi="hi-IN"/>
        </w:rPr>
        <w:t xml:space="preserve">. </w:t>
      </w:r>
    </w:p>
    <w:p w:rsidR="00307595" w:rsidRPr="0085137E" w:rsidRDefault="00BA41A3" w:rsidP="0085137E">
      <w:pPr>
        <w:widowControl w:val="0"/>
        <w:suppressAutoHyphens/>
        <w:rPr>
          <w:rFonts w:ascii="Palatino Linotype" w:eastAsia="Droid Sans Fallback" w:hAnsi="Palatino Linotype" w:cs="Palatino Linotype"/>
          <w:kern w:val="1"/>
          <w:sz w:val="20"/>
          <w:szCs w:val="20"/>
          <w:lang w:val="en-GB" w:eastAsia="zh-CN" w:bidi="hi-IN"/>
        </w:rPr>
      </w:pPr>
      <w:r w:rsidRPr="0085137E">
        <w:rPr>
          <w:rFonts w:ascii="Palatino Linotype" w:eastAsia="Droid Sans Fallback" w:hAnsi="Palatino Linotype" w:cs="Palatino Linotype"/>
          <w:kern w:val="1"/>
          <w:sz w:val="20"/>
          <w:szCs w:val="20"/>
          <w:lang w:val="en-GB" w:eastAsia="zh-CN" w:bidi="hi-IN"/>
        </w:rPr>
        <w:t>By interpreting</w:t>
      </w:r>
      <w:r w:rsidR="00307595" w:rsidRPr="0085137E">
        <w:rPr>
          <w:rFonts w:ascii="Palatino Linotype" w:eastAsia="Droid Sans Fallback" w:hAnsi="Palatino Linotype" w:cs="Palatino Linotype"/>
          <w:kern w:val="1"/>
          <w:sz w:val="20"/>
          <w:szCs w:val="20"/>
          <w:lang w:val="en-GB" w:eastAsia="zh-CN" w:bidi="hi-IN"/>
        </w:rPr>
        <w:t xml:space="preserve"> PFP </w:t>
      </w:r>
      <w:r w:rsidRPr="0085137E">
        <w:rPr>
          <w:rFonts w:ascii="Palatino Linotype" w:eastAsia="Droid Sans Fallback" w:hAnsi="Palatino Linotype" w:cs="Palatino Linotype"/>
          <w:kern w:val="1"/>
          <w:sz w:val="20"/>
          <w:szCs w:val="20"/>
          <w:lang w:val="en-GB" w:eastAsia="zh-CN" w:bidi="hi-IN"/>
        </w:rPr>
        <w:t xml:space="preserve">as open channels, the capacity to conduct </w:t>
      </w:r>
      <w:r w:rsidR="004D38C8">
        <w:rPr>
          <w:rFonts w:ascii="Palatino Linotype" w:eastAsia="Droid Sans Fallback" w:hAnsi="Palatino Linotype" w:cs="Palatino Linotype"/>
          <w:kern w:val="1"/>
          <w:sz w:val="20"/>
          <w:szCs w:val="20"/>
          <w:lang w:val="en-GB" w:eastAsia="zh-CN" w:bidi="hi-IN"/>
        </w:rPr>
        <w:t xml:space="preserve">the </w:t>
      </w:r>
      <w:r w:rsidRPr="0085137E">
        <w:rPr>
          <w:rFonts w:ascii="Palatino Linotype" w:eastAsia="Droid Sans Fallback" w:hAnsi="Palatino Linotype" w:cs="Palatino Linotype"/>
          <w:kern w:val="1"/>
          <w:sz w:val="20"/>
          <w:szCs w:val="20"/>
          <w:lang w:val="en-GB" w:eastAsia="zh-CN" w:bidi="hi-IN"/>
        </w:rPr>
        <w:t xml:space="preserve">surface </w:t>
      </w:r>
      <w:r w:rsidR="004D38C8">
        <w:rPr>
          <w:rFonts w:ascii="Palatino Linotype" w:eastAsia="Droid Sans Fallback" w:hAnsi="Palatino Linotype" w:cs="Palatino Linotype"/>
          <w:kern w:val="1"/>
          <w:sz w:val="20"/>
          <w:szCs w:val="20"/>
          <w:lang w:val="en-GB" w:eastAsia="zh-CN" w:bidi="hi-IN"/>
        </w:rPr>
        <w:t xml:space="preserve">water </w:t>
      </w:r>
      <w:r w:rsidRPr="0085137E">
        <w:rPr>
          <w:rFonts w:ascii="Palatino Linotype" w:eastAsia="Droid Sans Fallback" w:hAnsi="Palatino Linotype" w:cs="Palatino Linotype"/>
          <w:kern w:val="1"/>
          <w:sz w:val="20"/>
          <w:szCs w:val="20"/>
          <w:lang w:val="en-GB" w:eastAsia="zh-CN" w:bidi="hi-IN"/>
        </w:rPr>
        <w:t>flow can be</w:t>
      </w:r>
      <w:r w:rsidR="00307595" w:rsidRPr="0085137E">
        <w:rPr>
          <w:rFonts w:ascii="Palatino Linotype" w:eastAsia="Droid Sans Fallback" w:hAnsi="Palatino Linotype" w:cs="Palatino Linotype"/>
          <w:kern w:val="1"/>
          <w:sz w:val="20"/>
          <w:szCs w:val="20"/>
          <w:lang w:val="en-GB" w:eastAsia="zh-CN" w:bidi="hi-IN"/>
        </w:rPr>
        <w:t xml:space="preserve"> quan</w:t>
      </w:r>
      <w:r w:rsidR="00172615" w:rsidRPr="0085137E">
        <w:rPr>
          <w:rFonts w:ascii="Palatino Linotype" w:eastAsia="Droid Sans Fallback" w:hAnsi="Palatino Linotype" w:cs="Palatino Linotype"/>
          <w:kern w:val="1"/>
          <w:sz w:val="20"/>
          <w:szCs w:val="20"/>
          <w:lang w:val="en-GB" w:eastAsia="zh-CN" w:bidi="hi-IN"/>
        </w:rPr>
        <w:t xml:space="preserve">tified </w:t>
      </w:r>
      <w:r w:rsidR="004D38C8">
        <w:rPr>
          <w:rFonts w:ascii="Palatino Linotype" w:eastAsia="Droid Sans Fallback" w:hAnsi="Palatino Linotype" w:cs="Palatino Linotype"/>
          <w:kern w:val="1"/>
          <w:sz w:val="20"/>
          <w:szCs w:val="20"/>
          <w:lang w:val="en-GB" w:eastAsia="zh-CN" w:bidi="hi-IN"/>
        </w:rPr>
        <w:t>by</w:t>
      </w:r>
      <w:r w:rsidR="004D38C8" w:rsidRPr="0085137E">
        <w:rPr>
          <w:rFonts w:ascii="Palatino Linotype" w:eastAsia="Droid Sans Fallback" w:hAnsi="Palatino Linotype" w:cs="Palatino Linotype"/>
          <w:kern w:val="1"/>
          <w:sz w:val="20"/>
          <w:szCs w:val="20"/>
          <w:lang w:val="en-GB" w:eastAsia="zh-CN" w:bidi="hi-IN"/>
        </w:rPr>
        <w:t xml:space="preserve"> </w:t>
      </w:r>
      <w:r w:rsidR="00172615" w:rsidRPr="0085137E">
        <w:rPr>
          <w:rFonts w:ascii="Palatino Linotype" w:eastAsia="Droid Sans Fallback" w:hAnsi="Palatino Linotype" w:cs="Palatino Linotype"/>
          <w:kern w:val="1"/>
          <w:sz w:val="20"/>
          <w:szCs w:val="20"/>
          <w:lang w:val="en-GB" w:eastAsia="zh-CN" w:bidi="hi-IN"/>
        </w:rPr>
        <w:t>the</w:t>
      </w:r>
      <w:r w:rsidR="006A5E68" w:rsidRPr="0085137E">
        <w:rPr>
          <w:rFonts w:ascii="Palatino Linotype" w:eastAsia="Droid Sans Fallback" w:hAnsi="Palatino Linotype" w:cs="Palatino Linotype"/>
          <w:kern w:val="1"/>
          <w:sz w:val="20"/>
          <w:szCs w:val="20"/>
          <w:lang w:val="en-GB" w:eastAsia="zh-CN" w:bidi="hi-IN"/>
        </w:rPr>
        <w:t xml:space="preserve"> hydraulic radius</w:t>
      </w:r>
      <w:r w:rsidR="001D33FD">
        <w:rPr>
          <w:rFonts w:ascii="Palatino Linotype" w:eastAsia="Droid Sans Fallback" w:hAnsi="Palatino Linotype" w:cs="Palatino Linotype"/>
          <w:kern w:val="1"/>
          <w:sz w:val="20"/>
          <w:szCs w:val="20"/>
          <w:lang w:val="en-GB" w:eastAsia="zh-CN" w:bidi="hi-IN"/>
        </w:rPr>
        <w:t xml:space="preserve"> </w:t>
      </w:r>
      <w:r w:rsidRPr="0085137E">
        <w:rPr>
          <w:rFonts w:ascii="Palatino Linotype" w:eastAsia="Droid Sans Fallback" w:hAnsi="Palatino Linotype" w:cs="Palatino Linotype"/>
          <w:kern w:val="1"/>
          <w:sz w:val="20"/>
          <w:szCs w:val="20"/>
          <w:lang w:val="en-GB" w:eastAsia="zh-CN" w:bidi="hi-IN"/>
        </w:rPr>
        <w:t>(</w:t>
      </w:r>
      <w:r w:rsidR="00A77C6B" w:rsidRPr="00402CE2">
        <w:rPr>
          <w:rFonts w:ascii="Palatino Linotype" w:eastAsia="Droid Sans Fallback" w:hAnsi="Palatino Linotype" w:cs="Palatino Linotype"/>
          <w:i/>
          <w:kern w:val="1"/>
          <w:sz w:val="20"/>
          <w:szCs w:val="20"/>
          <w:lang w:val="en-GB" w:eastAsia="zh-CN" w:bidi="hi-IN"/>
        </w:rPr>
        <w:t>R</w:t>
      </w:r>
      <w:r w:rsidR="00A82745" w:rsidRPr="00402CE2">
        <w:rPr>
          <w:rFonts w:ascii="Palatino Linotype" w:eastAsia="Droid Sans Fallback" w:hAnsi="Palatino Linotype" w:cs="Palatino Linotype"/>
          <w:i/>
          <w:kern w:val="1"/>
          <w:sz w:val="20"/>
          <w:szCs w:val="20"/>
          <w:vertAlign w:val="subscript"/>
          <w:lang w:val="en-GB" w:eastAsia="zh-CN" w:bidi="hi-IN"/>
        </w:rPr>
        <w:t>h</w:t>
      </w:r>
      <w:r w:rsidRPr="0085137E">
        <w:rPr>
          <w:rFonts w:ascii="Palatino Linotype" w:eastAsia="Droid Sans Fallback" w:hAnsi="Palatino Linotype" w:cs="Palatino Linotype"/>
          <w:kern w:val="1"/>
          <w:sz w:val="20"/>
          <w:szCs w:val="20"/>
          <w:lang w:val="en-GB" w:eastAsia="zh-CN" w:bidi="hi-IN"/>
        </w:rPr>
        <w:t>) (</w:t>
      </w:r>
      <w:proofErr w:type="spellStart"/>
      <w:r w:rsidR="006A5E68" w:rsidRPr="0085137E">
        <w:rPr>
          <w:rFonts w:ascii="Palatino Linotype" w:eastAsia="Droid Sans Fallback" w:hAnsi="Palatino Linotype" w:cs="Palatino Linotype"/>
          <w:kern w:val="1"/>
          <w:sz w:val="20"/>
          <w:szCs w:val="20"/>
          <w:lang w:val="en-GB" w:eastAsia="zh-CN" w:bidi="hi-IN"/>
        </w:rPr>
        <w:t>Wobus</w:t>
      </w:r>
      <w:proofErr w:type="spellEnd"/>
      <w:r w:rsidRPr="0085137E">
        <w:rPr>
          <w:rFonts w:ascii="Palatino Linotype" w:eastAsia="Droid Sans Fallback" w:hAnsi="Palatino Linotype" w:cs="Palatino Linotype"/>
          <w:kern w:val="1"/>
          <w:sz w:val="20"/>
          <w:szCs w:val="20"/>
          <w:lang w:val="en-GB" w:eastAsia="zh-CN" w:bidi="hi-IN"/>
        </w:rPr>
        <w:t xml:space="preserve"> et al. 2006), and their impact </w:t>
      </w:r>
      <w:r w:rsidR="00947C26">
        <w:rPr>
          <w:rFonts w:ascii="Palatino Linotype" w:eastAsia="Droid Sans Fallback" w:hAnsi="Palatino Linotype" w:cs="Palatino Linotype"/>
          <w:kern w:val="1"/>
          <w:sz w:val="20"/>
          <w:szCs w:val="20"/>
          <w:lang w:val="en-GB" w:eastAsia="zh-CN" w:bidi="hi-IN"/>
        </w:rPr>
        <w:t>could</w:t>
      </w:r>
      <w:r w:rsidR="00947C26" w:rsidRPr="0085137E">
        <w:rPr>
          <w:rFonts w:ascii="Palatino Linotype" w:eastAsia="Droid Sans Fallback" w:hAnsi="Palatino Linotype" w:cs="Palatino Linotype"/>
          <w:kern w:val="1"/>
          <w:sz w:val="20"/>
          <w:szCs w:val="20"/>
          <w:lang w:val="en-GB" w:eastAsia="zh-CN" w:bidi="hi-IN"/>
        </w:rPr>
        <w:t xml:space="preserve"> </w:t>
      </w:r>
      <w:r w:rsidRPr="0085137E">
        <w:rPr>
          <w:rFonts w:ascii="Palatino Linotype" w:eastAsia="Droid Sans Fallback" w:hAnsi="Palatino Linotype" w:cs="Palatino Linotype"/>
          <w:kern w:val="1"/>
          <w:sz w:val="20"/>
          <w:szCs w:val="20"/>
          <w:lang w:val="en-GB" w:eastAsia="zh-CN" w:bidi="hi-IN"/>
        </w:rPr>
        <w:t xml:space="preserve">be related to the hydraulic connection between the </w:t>
      </w:r>
      <w:r w:rsidR="005A4958" w:rsidRPr="0021519B">
        <w:rPr>
          <w:rFonts w:ascii="Palatino Linotype" w:eastAsia="Droid Sans Fallback" w:hAnsi="Palatino Linotype" w:cs="Palatino Linotype"/>
          <w:kern w:val="1"/>
          <w:sz w:val="20"/>
          <w:szCs w:val="20"/>
          <w:lang w:val="en-GB" w:eastAsia="zh-CN" w:bidi="hi-IN"/>
        </w:rPr>
        <w:t>CF</w:t>
      </w:r>
      <w:r w:rsidR="005A4958">
        <w:rPr>
          <w:rFonts w:ascii="Palatino Linotype" w:eastAsia="Droid Sans Fallback" w:hAnsi="Palatino Linotype" w:cs="Palatino Linotype"/>
          <w:kern w:val="1"/>
          <w:sz w:val="20"/>
          <w:szCs w:val="20"/>
          <w:lang w:val="en-GB" w:eastAsia="zh-CN" w:bidi="hi-IN"/>
        </w:rPr>
        <w:t xml:space="preserve"> </w:t>
      </w:r>
      <w:r w:rsidR="00AE29AF">
        <w:rPr>
          <w:rFonts w:ascii="Palatino Linotype" w:eastAsia="Droid Sans Fallback" w:hAnsi="Palatino Linotype" w:cs="Palatino Linotype"/>
          <w:kern w:val="1"/>
          <w:sz w:val="20"/>
          <w:szCs w:val="20"/>
          <w:lang w:val="en-GB" w:eastAsia="zh-CN" w:bidi="hi-IN"/>
        </w:rPr>
        <w:t>(</w:t>
      </w:r>
      <w:r w:rsidRPr="0085137E">
        <w:rPr>
          <w:rFonts w:ascii="Palatino Linotype" w:eastAsia="Droid Sans Fallback" w:hAnsi="Palatino Linotype" w:cs="Palatino Linotype"/>
          <w:kern w:val="1"/>
          <w:sz w:val="20"/>
          <w:szCs w:val="20"/>
          <w:lang w:val="en-GB" w:eastAsia="zh-CN" w:bidi="hi-IN"/>
        </w:rPr>
        <w:t>source</w:t>
      </w:r>
      <w:r w:rsidR="00947C26" w:rsidRPr="00947C26">
        <w:rPr>
          <w:rFonts w:ascii="Palatino Linotype" w:eastAsia="Droid Sans Fallback" w:hAnsi="Palatino Linotype" w:cs="Palatino Linotype"/>
          <w:kern w:val="1"/>
          <w:sz w:val="20"/>
          <w:szCs w:val="20"/>
          <w:lang w:val="en-GB" w:eastAsia="zh-CN" w:bidi="hi-IN"/>
        </w:rPr>
        <w:t xml:space="preserve"> </w:t>
      </w:r>
      <w:r w:rsidR="00947C26">
        <w:rPr>
          <w:rFonts w:ascii="Palatino Linotype" w:eastAsia="Droid Sans Fallback" w:hAnsi="Palatino Linotype" w:cs="Palatino Linotype"/>
          <w:kern w:val="1"/>
          <w:sz w:val="20"/>
          <w:szCs w:val="20"/>
          <w:lang w:val="en-GB" w:eastAsia="zh-CN" w:bidi="hi-IN"/>
        </w:rPr>
        <w:t xml:space="preserve">of </w:t>
      </w:r>
      <w:r w:rsidR="00947C26" w:rsidRPr="0085137E">
        <w:rPr>
          <w:rFonts w:ascii="Palatino Linotype" w:eastAsia="Droid Sans Fallback" w:hAnsi="Palatino Linotype" w:cs="Palatino Linotype"/>
          <w:kern w:val="1"/>
          <w:sz w:val="20"/>
          <w:szCs w:val="20"/>
          <w:lang w:val="en-GB" w:eastAsia="zh-CN" w:bidi="hi-IN"/>
        </w:rPr>
        <w:t>pollutant</w:t>
      </w:r>
      <w:r w:rsidR="00947C26">
        <w:rPr>
          <w:rFonts w:ascii="Palatino Linotype" w:eastAsia="Droid Sans Fallback" w:hAnsi="Palatino Linotype" w:cs="Palatino Linotype"/>
          <w:kern w:val="1"/>
          <w:sz w:val="20"/>
          <w:szCs w:val="20"/>
          <w:lang w:val="en-GB" w:eastAsia="zh-CN" w:bidi="hi-IN"/>
        </w:rPr>
        <w:t>s</w:t>
      </w:r>
      <w:r w:rsidR="00AE29AF">
        <w:rPr>
          <w:rFonts w:ascii="Palatino Linotype" w:eastAsia="Droid Sans Fallback" w:hAnsi="Palatino Linotype" w:cs="Palatino Linotype"/>
          <w:kern w:val="1"/>
          <w:sz w:val="20"/>
          <w:szCs w:val="20"/>
          <w:lang w:val="en-GB" w:eastAsia="zh-CN" w:bidi="hi-IN"/>
        </w:rPr>
        <w:t>)</w:t>
      </w:r>
      <w:r w:rsidRPr="0085137E">
        <w:rPr>
          <w:rFonts w:ascii="Palatino Linotype" w:eastAsia="Droid Sans Fallback" w:hAnsi="Palatino Linotype" w:cs="Palatino Linotype"/>
          <w:kern w:val="1"/>
          <w:sz w:val="20"/>
          <w:szCs w:val="20"/>
          <w:lang w:val="en-GB" w:eastAsia="zh-CN" w:bidi="hi-IN"/>
        </w:rPr>
        <w:t xml:space="preserve"> and the </w:t>
      </w:r>
      <w:r w:rsidR="00E711B8" w:rsidRPr="0085137E">
        <w:rPr>
          <w:rFonts w:ascii="Palatino Linotype" w:eastAsia="Droid Sans Fallback" w:hAnsi="Palatino Linotype" w:cs="Palatino Linotype"/>
          <w:kern w:val="1"/>
          <w:sz w:val="20"/>
          <w:szCs w:val="20"/>
          <w:lang w:val="en-GB" w:eastAsia="zh-CN" w:bidi="hi-IN"/>
        </w:rPr>
        <w:t xml:space="preserve">water </w:t>
      </w:r>
      <w:r w:rsidRPr="0085137E">
        <w:rPr>
          <w:rFonts w:ascii="Palatino Linotype" w:eastAsia="Droid Sans Fallback" w:hAnsi="Palatino Linotype" w:cs="Palatino Linotype"/>
          <w:kern w:val="1"/>
          <w:sz w:val="20"/>
          <w:szCs w:val="20"/>
          <w:lang w:val="en-GB" w:eastAsia="zh-CN" w:bidi="hi-IN"/>
        </w:rPr>
        <w:t xml:space="preserve">courses </w:t>
      </w:r>
      <w:r w:rsidR="00E711B8">
        <w:rPr>
          <w:rFonts w:ascii="Palatino Linotype" w:eastAsia="Droid Sans Fallback" w:hAnsi="Palatino Linotype" w:cs="Palatino Linotype"/>
          <w:kern w:val="1"/>
          <w:sz w:val="20"/>
          <w:szCs w:val="20"/>
          <w:lang w:val="en-GB" w:eastAsia="zh-CN" w:bidi="hi-IN"/>
        </w:rPr>
        <w:t xml:space="preserve">where </w:t>
      </w:r>
      <w:r w:rsidR="00947C26">
        <w:rPr>
          <w:rFonts w:ascii="Palatino Linotype" w:eastAsia="Droid Sans Fallback" w:hAnsi="Palatino Linotype" w:cs="Palatino Linotype"/>
          <w:kern w:val="1"/>
          <w:sz w:val="20"/>
          <w:szCs w:val="20"/>
          <w:lang w:val="en-GB" w:eastAsia="zh-CN" w:bidi="hi-IN"/>
        </w:rPr>
        <w:t xml:space="preserve">it </w:t>
      </w:r>
      <w:r w:rsidR="00AE29AF">
        <w:rPr>
          <w:rFonts w:ascii="Palatino Linotype" w:eastAsia="Droid Sans Fallback" w:hAnsi="Palatino Linotype" w:cs="Palatino Linotype"/>
          <w:kern w:val="1"/>
          <w:sz w:val="20"/>
          <w:szCs w:val="20"/>
          <w:lang w:val="en-GB" w:eastAsia="zh-CN" w:bidi="hi-IN"/>
        </w:rPr>
        <w:t>discharge</w:t>
      </w:r>
      <w:r w:rsidR="00947C26">
        <w:rPr>
          <w:rFonts w:ascii="Palatino Linotype" w:eastAsia="Droid Sans Fallback" w:hAnsi="Palatino Linotype" w:cs="Palatino Linotype"/>
          <w:kern w:val="1"/>
          <w:sz w:val="20"/>
          <w:szCs w:val="20"/>
          <w:lang w:val="en-GB" w:eastAsia="zh-CN" w:bidi="hi-IN"/>
        </w:rPr>
        <w:t>s</w:t>
      </w:r>
      <w:r w:rsidR="00AE29AF">
        <w:rPr>
          <w:rFonts w:ascii="Palatino Linotype" w:eastAsia="Droid Sans Fallback" w:hAnsi="Palatino Linotype" w:cs="Palatino Linotype"/>
          <w:kern w:val="1"/>
          <w:sz w:val="20"/>
          <w:szCs w:val="20"/>
          <w:lang w:val="en-GB" w:eastAsia="zh-CN" w:bidi="hi-IN"/>
        </w:rPr>
        <w:t xml:space="preserve"> </w:t>
      </w:r>
      <w:r w:rsidR="00D9177A" w:rsidRPr="0085137E">
        <w:rPr>
          <w:rFonts w:ascii="Palatino Linotype" w:eastAsia="Droid Sans Fallback" w:hAnsi="Palatino Linotype" w:cs="Palatino Linotype"/>
          <w:kern w:val="1"/>
          <w:sz w:val="20"/>
          <w:szCs w:val="20"/>
          <w:lang w:val="en-GB" w:eastAsia="zh-CN" w:bidi="hi-IN"/>
        </w:rPr>
        <w:t>(</w:t>
      </w:r>
      <w:proofErr w:type="spellStart"/>
      <w:r w:rsidR="00D9177A" w:rsidRPr="0085137E">
        <w:rPr>
          <w:rFonts w:ascii="Palatino Linotype" w:eastAsia="Droid Sans Fallback" w:hAnsi="Palatino Linotype" w:cs="Palatino Linotype"/>
          <w:kern w:val="1"/>
          <w:sz w:val="20"/>
          <w:szCs w:val="20"/>
          <w:lang w:val="en-GB" w:eastAsia="zh-CN" w:bidi="hi-IN"/>
        </w:rPr>
        <w:t>Kouwen</w:t>
      </w:r>
      <w:proofErr w:type="spellEnd"/>
      <w:r w:rsidR="00D9177A" w:rsidRPr="0085137E">
        <w:rPr>
          <w:rFonts w:ascii="Palatino Linotype" w:eastAsia="Droid Sans Fallback" w:hAnsi="Palatino Linotype" w:cs="Palatino Linotype"/>
          <w:kern w:val="1"/>
          <w:sz w:val="20"/>
          <w:szCs w:val="20"/>
          <w:lang w:val="en-GB" w:eastAsia="zh-CN" w:bidi="hi-IN"/>
        </w:rPr>
        <w:t xml:space="preserve"> </w:t>
      </w:r>
      <w:r w:rsidR="00D9177A">
        <w:rPr>
          <w:rFonts w:ascii="Palatino Linotype" w:eastAsia="Droid Sans Fallback" w:hAnsi="Palatino Linotype" w:cs="Palatino Linotype"/>
          <w:kern w:val="1"/>
          <w:sz w:val="20"/>
          <w:szCs w:val="20"/>
          <w:lang w:val="en-GB" w:eastAsia="zh-CN" w:bidi="hi-IN"/>
        </w:rPr>
        <w:t>and</w:t>
      </w:r>
      <w:r w:rsidR="00D9177A" w:rsidRPr="0085137E">
        <w:rPr>
          <w:rFonts w:ascii="Palatino Linotype" w:eastAsia="Droid Sans Fallback" w:hAnsi="Palatino Linotype" w:cs="Palatino Linotype"/>
          <w:kern w:val="1"/>
          <w:sz w:val="20"/>
          <w:szCs w:val="20"/>
          <w:lang w:val="en-GB" w:eastAsia="zh-CN" w:bidi="hi-IN"/>
        </w:rPr>
        <w:t xml:space="preserve"> Li 1980)</w:t>
      </w:r>
      <w:r w:rsidRPr="0085137E">
        <w:rPr>
          <w:rFonts w:ascii="Palatino Linotype" w:eastAsia="Droid Sans Fallback" w:hAnsi="Palatino Linotype" w:cs="Palatino Linotype"/>
          <w:kern w:val="1"/>
          <w:sz w:val="20"/>
          <w:szCs w:val="20"/>
          <w:lang w:val="en-GB" w:eastAsia="zh-CN" w:bidi="hi-IN"/>
        </w:rPr>
        <w:t>.</w:t>
      </w:r>
      <w:r w:rsidR="00F637B5" w:rsidRPr="0085137E">
        <w:rPr>
          <w:rFonts w:ascii="Palatino Linotype" w:eastAsia="Droid Sans Fallback" w:hAnsi="Palatino Linotype" w:cs="Palatino Linotype"/>
          <w:kern w:val="1"/>
          <w:sz w:val="20"/>
          <w:szCs w:val="20"/>
          <w:lang w:val="en-GB" w:eastAsia="zh-CN" w:bidi="hi-IN"/>
        </w:rPr>
        <w:t xml:space="preserve"> Pollutant retention within the PFP may be also related to </w:t>
      </w:r>
      <w:r w:rsidR="00947C26" w:rsidRPr="00D3633D">
        <w:rPr>
          <w:rFonts w:ascii="Palatino Linotype" w:eastAsia="Droid Sans Fallback" w:hAnsi="Palatino Linotype" w:cs="Palatino Linotype"/>
          <w:kern w:val="1"/>
          <w:sz w:val="20"/>
          <w:szCs w:val="20"/>
          <w:lang w:val="en-GB" w:eastAsia="zh-CN" w:bidi="hi-IN"/>
        </w:rPr>
        <w:t xml:space="preserve">the surface </w:t>
      </w:r>
      <w:r w:rsidR="004F532E" w:rsidRPr="00D3633D">
        <w:rPr>
          <w:rFonts w:ascii="Palatino Linotype" w:eastAsia="Droid Sans Fallback" w:hAnsi="Palatino Linotype" w:cs="Palatino Linotype"/>
          <w:kern w:val="1"/>
          <w:sz w:val="20"/>
          <w:szCs w:val="20"/>
          <w:lang w:val="en-GB" w:eastAsia="zh-CN" w:bidi="hi-IN"/>
        </w:rPr>
        <w:t>roughness</w:t>
      </w:r>
      <w:r w:rsidR="00F637B5" w:rsidRPr="0085137E">
        <w:rPr>
          <w:rFonts w:ascii="Palatino Linotype" w:eastAsia="Droid Sans Fallback" w:hAnsi="Palatino Linotype" w:cs="Palatino Linotype"/>
          <w:kern w:val="1"/>
          <w:sz w:val="20"/>
          <w:szCs w:val="20"/>
          <w:lang w:val="en-GB" w:eastAsia="zh-CN" w:bidi="hi-IN"/>
        </w:rPr>
        <w:t xml:space="preserve">, </w:t>
      </w:r>
      <w:r w:rsidR="00947C26">
        <w:rPr>
          <w:rFonts w:ascii="Palatino Linotype" w:eastAsia="Droid Sans Fallback" w:hAnsi="Palatino Linotype" w:cs="Palatino Linotype"/>
          <w:kern w:val="1"/>
          <w:sz w:val="20"/>
          <w:szCs w:val="20"/>
          <w:lang w:val="en-GB" w:eastAsia="zh-CN" w:bidi="hi-IN"/>
        </w:rPr>
        <w:t>which</w:t>
      </w:r>
      <w:r w:rsidR="00F637B5" w:rsidRPr="0085137E">
        <w:rPr>
          <w:rFonts w:ascii="Palatino Linotype" w:eastAsia="Droid Sans Fallback" w:hAnsi="Palatino Linotype" w:cs="Palatino Linotype"/>
          <w:kern w:val="1"/>
          <w:sz w:val="20"/>
          <w:szCs w:val="20"/>
          <w:lang w:val="en-GB" w:eastAsia="zh-CN" w:bidi="hi-IN"/>
        </w:rPr>
        <w:t xml:space="preserve"> reduce</w:t>
      </w:r>
      <w:r w:rsidR="00D9177A">
        <w:rPr>
          <w:rFonts w:ascii="Palatino Linotype" w:eastAsia="Droid Sans Fallback" w:hAnsi="Palatino Linotype" w:cs="Palatino Linotype"/>
          <w:kern w:val="1"/>
          <w:sz w:val="20"/>
          <w:szCs w:val="20"/>
          <w:lang w:val="en-GB" w:eastAsia="zh-CN" w:bidi="hi-IN"/>
        </w:rPr>
        <w:t>s</w:t>
      </w:r>
      <w:r w:rsidR="00F637B5" w:rsidRPr="0085137E">
        <w:rPr>
          <w:rFonts w:ascii="Palatino Linotype" w:eastAsia="Droid Sans Fallback" w:hAnsi="Palatino Linotype" w:cs="Palatino Linotype"/>
          <w:kern w:val="1"/>
          <w:sz w:val="20"/>
          <w:szCs w:val="20"/>
          <w:lang w:val="en-GB" w:eastAsia="zh-CN" w:bidi="hi-IN"/>
        </w:rPr>
        <w:t xml:space="preserve"> the</w:t>
      </w:r>
      <w:r w:rsidR="00307595" w:rsidRPr="0085137E">
        <w:rPr>
          <w:rFonts w:ascii="Palatino Linotype" w:eastAsia="Droid Sans Fallback" w:hAnsi="Palatino Linotype" w:cs="Palatino Linotype"/>
          <w:kern w:val="1"/>
          <w:sz w:val="20"/>
          <w:szCs w:val="20"/>
          <w:lang w:val="en-GB" w:eastAsia="zh-CN" w:bidi="hi-IN"/>
        </w:rPr>
        <w:t xml:space="preserve"> speed of runoff flow (Leeds-Harrison et al. 1999), the volume of surface runoff and, consequently, the detachment and transport of soil sediments (Cogo et al. 1983</w:t>
      </w:r>
      <w:r w:rsidR="00A10FD5" w:rsidRPr="0085137E">
        <w:rPr>
          <w:rFonts w:ascii="Palatino Linotype" w:eastAsia="Droid Sans Fallback" w:hAnsi="Palatino Linotype" w:cs="Palatino Linotype"/>
          <w:kern w:val="1"/>
          <w:sz w:val="20"/>
          <w:szCs w:val="20"/>
          <w:lang w:val="en-GB" w:eastAsia="zh-CN" w:bidi="hi-IN"/>
        </w:rPr>
        <w:t>;</w:t>
      </w:r>
      <w:r w:rsidR="00307595" w:rsidRPr="0085137E">
        <w:rPr>
          <w:rFonts w:ascii="Palatino Linotype" w:eastAsia="Droid Sans Fallback" w:hAnsi="Palatino Linotype" w:cs="Palatino Linotype"/>
          <w:kern w:val="1"/>
          <w:sz w:val="20"/>
          <w:szCs w:val="20"/>
          <w:lang w:val="en-GB" w:eastAsia="zh-CN" w:bidi="hi-IN"/>
        </w:rPr>
        <w:t xml:space="preserve"> </w:t>
      </w:r>
      <w:proofErr w:type="spellStart"/>
      <w:r w:rsidR="00307595" w:rsidRPr="0085137E">
        <w:rPr>
          <w:rFonts w:ascii="Palatino Linotype" w:eastAsia="Droid Sans Fallback" w:hAnsi="Palatino Linotype" w:cs="Palatino Linotype"/>
          <w:kern w:val="1"/>
          <w:sz w:val="20"/>
          <w:szCs w:val="20"/>
          <w:lang w:val="en-GB" w:eastAsia="zh-CN" w:bidi="hi-IN"/>
        </w:rPr>
        <w:t>Amoah</w:t>
      </w:r>
      <w:proofErr w:type="spellEnd"/>
      <w:r w:rsidR="00307595" w:rsidRPr="0085137E">
        <w:rPr>
          <w:rFonts w:ascii="Palatino Linotype" w:eastAsia="Droid Sans Fallback" w:hAnsi="Palatino Linotype" w:cs="Palatino Linotype"/>
          <w:kern w:val="1"/>
          <w:sz w:val="20"/>
          <w:szCs w:val="20"/>
          <w:lang w:val="en-GB" w:eastAsia="zh-CN" w:bidi="hi-IN"/>
        </w:rPr>
        <w:t xml:space="preserve"> et al. 2013). </w:t>
      </w:r>
      <w:r w:rsidR="003D7835">
        <w:rPr>
          <w:rFonts w:ascii="Palatino Linotype" w:eastAsia="Droid Sans Fallback" w:hAnsi="Palatino Linotype" w:cs="Palatino Linotype"/>
          <w:kern w:val="1"/>
          <w:sz w:val="20"/>
          <w:szCs w:val="20"/>
          <w:lang w:val="en-GB" w:eastAsia="zh-CN" w:bidi="hi-IN"/>
        </w:rPr>
        <w:t xml:space="preserve">In this sense, </w:t>
      </w:r>
      <w:r w:rsidR="00307595" w:rsidRPr="0085137E">
        <w:rPr>
          <w:rFonts w:ascii="Palatino Linotype" w:eastAsia="Droid Sans Fallback" w:hAnsi="Palatino Linotype" w:cs="Palatino Linotype"/>
          <w:kern w:val="1"/>
          <w:sz w:val="20"/>
          <w:szCs w:val="20"/>
          <w:lang w:val="en-GB" w:eastAsia="zh-CN" w:bidi="hi-IN"/>
        </w:rPr>
        <w:t xml:space="preserve">Burwell </w:t>
      </w:r>
      <w:r w:rsidR="00B76255">
        <w:rPr>
          <w:rFonts w:ascii="Palatino Linotype" w:eastAsia="Droid Sans Fallback" w:hAnsi="Palatino Linotype" w:cs="Palatino Linotype"/>
          <w:kern w:val="1"/>
          <w:sz w:val="20"/>
          <w:szCs w:val="20"/>
          <w:lang w:val="en-GB" w:eastAsia="zh-CN" w:bidi="hi-IN"/>
        </w:rPr>
        <w:t>and</w:t>
      </w:r>
      <w:r w:rsidR="00307595" w:rsidRPr="0085137E">
        <w:rPr>
          <w:rFonts w:ascii="Palatino Linotype" w:eastAsia="Droid Sans Fallback" w:hAnsi="Palatino Linotype" w:cs="Palatino Linotype"/>
          <w:kern w:val="1"/>
          <w:sz w:val="20"/>
          <w:szCs w:val="20"/>
          <w:lang w:val="en-GB" w:eastAsia="zh-CN" w:bidi="hi-IN"/>
        </w:rPr>
        <w:t xml:space="preserve"> Larson (1969) demonstrated a highly positive correlation between soil infiltration capacity and </w:t>
      </w:r>
      <w:proofErr w:type="spellStart"/>
      <w:r w:rsidR="00307595" w:rsidRPr="0085137E">
        <w:rPr>
          <w:rFonts w:ascii="Palatino Linotype" w:eastAsia="Droid Sans Fallback" w:hAnsi="Palatino Linotype" w:cs="Palatino Linotype"/>
          <w:kern w:val="1"/>
          <w:sz w:val="20"/>
          <w:szCs w:val="20"/>
          <w:lang w:val="en-GB" w:eastAsia="zh-CN" w:bidi="hi-IN"/>
        </w:rPr>
        <w:t>rugosity</w:t>
      </w:r>
      <w:proofErr w:type="spellEnd"/>
      <w:r w:rsidR="00307595" w:rsidRPr="0085137E">
        <w:rPr>
          <w:rFonts w:ascii="Palatino Linotype" w:eastAsia="Droid Sans Fallback" w:hAnsi="Palatino Linotype" w:cs="Palatino Linotype"/>
          <w:kern w:val="1"/>
          <w:sz w:val="20"/>
          <w:szCs w:val="20"/>
          <w:lang w:val="en-GB" w:eastAsia="zh-CN" w:bidi="hi-IN"/>
        </w:rPr>
        <w:t>.</w:t>
      </w:r>
    </w:p>
    <w:p w:rsidR="00307595" w:rsidRDefault="005D47E9" w:rsidP="00635D47">
      <w:pPr>
        <w:widowControl w:val="0"/>
        <w:suppressAutoHyphens/>
        <w:rPr>
          <w:rFonts w:ascii="Calibri" w:eastAsia="Calibri" w:hAnsi="Calibri" w:cs="Calibri"/>
          <w:sz w:val="22"/>
          <w:szCs w:val="22"/>
          <w:lang w:val="en-GB" w:eastAsia="en-US"/>
        </w:rPr>
      </w:pPr>
      <w:r w:rsidRPr="00635D47">
        <w:rPr>
          <w:rFonts w:ascii="Palatino Linotype" w:eastAsia="Droid Sans Fallback" w:hAnsi="Palatino Linotype" w:cs="Palatino Linotype"/>
          <w:kern w:val="1"/>
          <w:sz w:val="20"/>
          <w:szCs w:val="20"/>
          <w:lang w:val="en-GB" w:eastAsia="zh-CN" w:bidi="hi-IN"/>
        </w:rPr>
        <w:t xml:space="preserve">Neglecting </w:t>
      </w:r>
      <w:r w:rsidR="003D7835">
        <w:rPr>
          <w:rFonts w:ascii="Palatino Linotype" w:eastAsia="Droid Sans Fallback" w:hAnsi="Palatino Linotype" w:cs="Palatino Linotype"/>
          <w:kern w:val="1"/>
          <w:sz w:val="20"/>
          <w:szCs w:val="20"/>
          <w:lang w:val="en-GB" w:eastAsia="zh-CN" w:bidi="hi-IN"/>
        </w:rPr>
        <w:t xml:space="preserve">this </w:t>
      </w:r>
      <w:r w:rsidRPr="00635D47">
        <w:rPr>
          <w:rFonts w:ascii="Palatino Linotype" w:eastAsia="Droid Sans Fallback" w:hAnsi="Palatino Linotype" w:cs="Palatino Linotype"/>
          <w:kern w:val="1"/>
          <w:sz w:val="20"/>
          <w:szCs w:val="20"/>
          <w:lang w:val="en-GB" w:eastAsia="zh-CN" w:bidi="hi-IN"/>
        </w:rPr>
        <w:t xml:space="preserve">retention heterogeneity in </w:t>
      </w:r>
      <w:r w:rsidR="00E13408" w:rsidRPr="00635D47">
        <w:rPr>
          <w:rFonts w:ascii="Palatino Linotype" w:eastAsia="Droid Sans Fallback" w:hAnsi="Palatino Linotype" w:cs="Palatino Linotype"/>
          <w:kern w:val="1"/>
          <w:sz w:val="20"/>
          <w:szCs w:val="20"/>
          <w:lang w:val="en-GB" w:eastAsia="zh-CN" w:bidi="hi-IN"/>
        </w:rPr>
        <w:t>RVS</w:t>
      </w:r>
      <w:r w:rsidRPr="00635D47">
        <w:rPr>
          <w:rFonts w:ascii="Palatino Linotype" w:eastAsia="Droid Sans Fallback" w:hAnsi="Palatino Linotype" w:cs="Palatino Linotype"/>
          <w:kern w:val="1"/>
          <w:sz w:val="20"/>
          <w:szCs w:val="20"/>
          <w:lang w:val="en-GB" w:eastAsia="zh-CN" w:bidi="hi-IN"/>
        </w:rPr>
        <w:t xml:space="preserve"> leads to </w:t>
      </w:r>
      <w:r w:rsidR="00A378EE">
        <w:rPr>
          <w:rFonts w:ascii="Palatino Linotype" w:eastAsia="Droid Sans Fallback" w:hAnsi="Palatino Linotype" w:cs="Palatino Linotype"/>
          <w:kern w:val="1"/>
          <w:sz w:val="20"/>
          <w:szCs w:val="20"/>
          <w:lang w:val="en-GB" w:eastAsia="zh-CN" w:bidi="hi-IN"/>
        </w:rPr>
        <w:t>wrong</w:t>
      </w:r>
      <w:r w:rsidR="00A378EE" w:rsidRPr="00635D47">
        <w:rPr>
          <w:rFonts w:ascii="Palatino Linotype" w:eastAsia="Droid Sans Fallback" w:hAnsi="Palatino Linotype" w:cs="Palatino Linotype"/>
          <w:kern w:val="1"/>
          <w:sz w:val="20"/>
          <w:szCs w:val="20"/>
          <w:lang w:val="en-GB" w:eastAsia="zh-CN" w:bidi="hi-IN"/>
        </w:rPr>
        <w:t xml:space="preserve"> </w:t>
      </w:r>
      <w:r w:rsidRPr="00635D47">
        <w:rPr>
          <w:rFonts w:ascii="Palatino Linotype" w:eastAsia="Droid Sans Fallback" w:hAnsi="Palatino Linotype" w:cs="Palatino Linotype"/>
          <w:kern w:val="1"/>
          <w:sz w:val="20"/>
          <w:szCs w:val="20"/>
          <w:lang w:val="en-GB" w:eastAsia="zh-CN" w:bidi="hi-IN"/>
        </w:rPr>
        <w:t xml:space="preserve">assessments and then to </w:t>
      </w:r>
      <w:r w:rsidR="00A378EE" w:rsidRPr="00A378EE">
        <w:rPr>
          <w:rFonts w:ascii="Palatino Linotype" w:eastAsia="Droid Sans Fallback" w:hAnsi="Palatino Linotype" w:cs="Palatino Linotype"/>
          <w:kern w:val="1"/>
          <w:sz w:val="20"/>
          <w:szCs w:val="20"/>
          <w:lang w:val="en-GB" w:eastAsia="zh-CN" w:bidi="hi-IN"/>
        </w:rPr>
        <w:t xml:space="preserve">inappropriate </w:t>
      </w:r>
      <w:r w:rsidRPr="00635D47">
        <w:rPr>
          <w:rFonts w:ascii="Palatino Linotype" w:eastAsia="Droid Sans Fallback" w:hAnsi="Palatino Linotype" w:cs="Palatino Linotype"/>
          <w:kern w:val="1"/>
          <w:sz w:val="20"/>
          <w:szCs w:val="20"/>
          <w:lang w:val="en-GB" w:eastAsia="zh-CN" w:bidi="hi-IN"/>
        </w:rPr>
        <w:t xml:space="preserve">environmental policies and/or </w:t>
      </w:r>
      <w:r w:rsidR="00A378EE">
        <w:rPr>
          <w:rFonts w:ascii="Palatino Linotype" w:eastAsia="Droid Sans Fallback" w:hAnsi="Palatino Linotype" w:cs="Palatino Linotype"/>
          <w:kern w:val="1"/>
          <w:sz w:val="20"/>
          <w:szCs w:val="20"/>
          <w:lang w:val="en-GB" w:eastAsia="zh-CN" w:bidi="hi-IN"/>
        </w:rPr>
        <w:t xml:space="preserve">wrong </w:t>
      </w:r>
      <w:r w:rsidRPr="00635D47">
        <w:rPr>
          <w:rFonts w:ascii="Palatino Linotype" w:eastAsia="Droid Sans Fallback" w:hAnsi="Palatino Linotype" w:cs="Palatino Linotype"/>
          <w:kern w:val="1"/>
          <w:sz w:val="20"/>
          <w:szCs w:val="20"/>
          <w:lang w:val="en-GB" w:eastAsia="zh-CN" w:bidi="hi-IN"/>
        </w:rPr>
        <w:t xml:space="preserve">management decisions. Therefore, the objective of </w:t>
      </w:r>
      <w:r w:rsidR="00A378EE">
        <w:rPr>
          <w:rFonts w:ascii="Palatino Linotype" w:eastAsia="Droid Sans Fallback" w:hAnsi="Palatino Linotype" w:cs="Palatino Linotype"/>
          <w:kern w:val="1"/>
          <w:sz w:val="20"/>
          <w:szCs w:val="20"/>
          <w:lang w:val="en-GB" w:eastAsia="zh-CN" w:bidi="hi-IN"/>
        </w:rPr>
        <w:t>the current</w:t>
      </w:r>
      <w:r w:rsidR="00A378EE" w:rsidRPr="00635D47">
        <w:rPr>
          <w:rFonts w:ascii="Palatino Linotype" w:eastAsia="Droid Sans Fallback" w:hAnsi="Palatino Linotype" w:cs="Palatino Linotype"/>
          <w:kern w:val="1"/>
          <w:sz w:val="20"/>
          <w:szCs w:val="20"/>
          <w:lang w:val="en-GB" w:eastAsia="zh-CN" w:bidi="hi-IN"/>
        </w:rPr>
        <w:t xml:space="preserve"> </w:t>
      </w:r>
      <w:r w:rsidRPr="00635D47">
        <w:rPr>
          <w:rFonts w:ascii="Palatino Linotype" w:eastAsia="Droid Sans Fallback" w:hAnsi="Palatino Linotype" w:cs="Palatino Linotype"/>
          <w:kern w:val="1"/>
          <w:sz w:val="20"/>
          <w:szCs w:val="20"/>
          <w:lang w:val="en-GB" w:eastAsia="zh-CN" w:bidi="hi-IN"/>
        </w:rPr>
        <w:t xml:space="preserve">article is to provide evidence </w:t>
      </w:r>
      <w:r w:rsidR="00D9177A">
        <w:rPr>
          <w:rFonts w:ascii="Palatino Linotype" w:eastAsia="Droid Sans Fallback" w:hAnsi="Palatino Linotype" w:cs="Palatino Linotype"/>
          <w:kern w:val="1"/>
          <w:sz w:val="20"/>
          <w:szCs w:val="20"/>
          <w:lang w:val="en-GB" w:eastAsia="zh-CN" w:bidi="hi-IN"/>
        </w:rPr>
        <w:t xml:space="preserve">of </w:t>
      </w:r>
      <w:r w:rsidRPr="00635D47">
        <w:rPr>
          <w:rFonts w:ascii="Palatino Linotype" w:eastAsia="Droid Sans Fallback" w:hAnsi="Palatino Linotype" w:cs="Palatino Linotype"/>
          <w:kern w:val="1"/>
          <w:sz w:val="20"/>
          <w:szCs w:val="20"/>
          <w:lang w:val="en-GB" w:eastAsia="zh-CN" w:bidi="hi-IN"/>
        </w:rPr>
        <w:t xml:space="preserve">the magnitude and relevance of </w:t>
      </w:r>
      <w:r w:rsidR="00D9177A">
        <w:rPr>
          <w:rFonts w:ascii="Palatino Linotype" w:eastAsia="Droid Sans Fallback" w:hAnsi="Palatino Linotype" w:cs="Palatino Linotype"/>
          <w:kern w:val="1"/>
          <w:sz w:val="20"/>
          <w:szCs w:val="20"/>
          <w:lang w:val="en-GB" w:eastAsia="zh-CN" w:bidi="hi-IN"/>
        </w:rPr>
        <w:t xml:space="preserve">the </w:t>
      </w:r>
      <w:r w:rsidRPr="00635D47">
        <w:rPr>
          <w:rFonts w:ascii="Palatino Linotype" w:eastAsia="Droid Sans Fallback" w:hAnsi="Palatino Linotype" w:cs="Palatino Linotype"/>
          <w:kern w:val="1"/>
          <w:sz w:val="20"/>
          <w:szCs w:val="20"/>
          <w:lang w:val="en-GB" w:eastAsia="zh-CN" w:bidi="hi-IN"/>
        </w:rPr>
        <w:t>heterogeneity</w:t>
      </w:r>
      <w:r w:rsidR="00D9177A">
        <w:rPr>
          <w:rFonts w:ascii="Palatino Linotype" w:eastAsia="Droid Sans Fallback" w:hAnsi="Palatino Linotype" w:cs="Palatino Linotype"/>
          <w:kern w:val="1"/>
          <w:sz w:val="20"/>
          <w:szCs w:val="20"/>
          <w:lang w:val="en-GB" w:eastAsia="zh-CN" w:bidi="hi-IN"/>
        </w:rPr>
        <w:t xml:space="preserve"> of retention capacity</w:t>
      </w:r>
      <w:r w:rsidR="00A378EE">
        <w:rPr>
          <w:rFonts w:ascii="Palatino Linotype" w:eastAsia="Droid Sans Fallback" w:hAnsi="Palatino Linotype" w:cs="Palatino Linotype"/>
          <w:kern w:val="1"/>
          <w:sz w:val="20"/>
          <w:szCs w:val="20"/>
          <w:lang w:val="en-GB" w:eastAsia="zh-CN" w:bidi="hi-IN"/>
        </w:rPr>
        <w:t xml:space="preserve"> of RVS</w:t>
      </w:r>
      <w:r w:rsidRPr="00635D47">
        <w:rPr>
          <w:rFonts w:ascii="Palatino Linotype" w:eastAsia="Droid Sans Fallback" w:hAnsi="Palatino Linotype" w:cs="Palatino Linotype"/>
          <w:kern w:val="1"/>
          <w:sz w:val="20"/>
          <w:szCs w:val="20"/>
          <w:lang w:val="en-GB" w:eastAsia="zh-CN" w:bidi="hi-IN"/>
        </w:rPr>
        <w:t xml:space="preserve">. </w:t>
      </w:r>
      <w:r w:rsidR="00307595" w:rsidRPr="00635D47">
        <w:rPr>
          <w:rFonts w:ascii="Palatino Linotype" w:eastAsia="Droid Sans Fallback" w:hAnsi="Palatino Linotype" w:cs="Palatino Linotype"/>
          <w:kern w:val="1"/>
          <w:sz w:val="20"/>
          <w:szCs w:val="20"/>
          <w:lang w:val="en-GB" w:eastAsia="zh-CN" w:bidi="hi-IN"/>
        </w:rPr>
        <w:t>We hypothesize that: a) the retention of glyphosate</w:t>
      </w:r>
      <w:r w:rsidR="00A378EE">
        <w:rPr>
          <w:rFonts w:ascii="Palatino Linotype" w:eastAsia="Droid Sans Fallback" w:hAnsi="Palatino Linotype" w:cs="Palatino Linotype"/>
          <w:kern w:val="1"/>
          <w:sz w:val="20"/>
          <w:szCs w:val="20"/>
          <w:lang w:val="en-GB" w:eastAsia="zh-CN" w:bidi="hi-IN"/>
        </w:rPr>
        <w:t>,</w:t>
      </w:r>
      <w:r w:rsidR="00307595" w:rsidRPr="00635D47">
        <w:rPr>
          <w:rFonts w:ascii="Palatino Linotype" w:eastAsia="Droid Sans Fallback" w:hAnsi="Palatino Linotype" w:cs="Palatino Linotype"/>
          <w:kern w:val="1"/>
          <w:sz w:val="20"/>
          <w:szCs w:val="20"/>
          <w:lang w:val="en-GB" w:eastAsia="zh-CN" w:bidi="hi-IN"/>
        </w:rPr>
        <w:t xml:space="preserve"> </w:t>
      </w:r>
      <w:r w:rsidR="00CD3412">
        <w:rPr>
          <w:rFonts w:ascii="Palatino Linotype" w:eastAsia="Droid Sans Fallback" w:hAnsi="Palatino Linotype" w:cs="Palatino Linotype"/>
          <w:kern w:val="1"/>
          <w:sz w:val="20"/>
          <w:szCs w:val="20"/>
          <w:lang w:val="en-GB" w:eastAsia="zh-CN" w:bidi="hi-IN"/>
        </w:rPr>
        <w:t>and</w:t>
      </w:r>
      <w:r w:rsidR="00307595" w:rsidRPr="00635D47">
        <w:rPr>
          <w:rFonts w:ascii="Palatino Linotype" w:eastAsia="Droid Sans Fallback" w:hAnsi="Palatino Linotype" w:cs="Palatino Linotype"/>
          <w:kern w:val="1"/>
          <w:sz w:val="20"/>
          <w:szCs w:val="20"/>
          <w:lang w:val="en-GB" w:eastAsia="zh-CN" w:bidi="hi-IN"/>
        </w:rPr>
        <w:t xml:space="preserve"> </w:t>
      </w:r>
      <w:r w:rsidRPr="00635D47">
        <w:rPr>
          <w:rFonts w:ascii="Palatino Linotype" w:eastAsia="Droid Sans Fallback" w:hAnsi="Palatino Linotype" w:cs="Palatino Linotype"/>
          <w:kern w:val="1"/>
          <w:sz w:val="20"/>
          <w:szCs w:val="20"/>
          <w:lang w:val="en-GB" w:eastAsia="zh-CN" w:bidi="hi-IN"/>
        </w:rPr>
        <w:t xml:space="preserve">its metabolite </w:t>
      </w:r>
      <w:r w:rsidR="00307595" w:rsidRPr="00635D47">
        <w:rPr>
          <w:rFonts w:ascii="Palatino Linotype" w:eastAsia="Droid Sans Fallback" w:hAnsi="Palatino Linotype" w:cs="Palatino Linotype"/>
          <w:kern w:val="1"/>
          <w:sz w:val="20"/>
          <w:szCs w:val="20"/>
          <w:lang w:val="en-GB" w:eastAsia="zh-CN" w:bidi="hi-IN"/>
        </w:rPr>
        <w:t>AMPA, phosphorus and nitrogen is not spatially uniform</w:t>
      </w:r>
      <w:r w:rsidR="00A378EE">
        <w:rPr>
          <w:rFonts w:ascii="Palatino Linotype" w:eastAsia="Droid Sans Fallback" w:hAnsi="Palatino Linotype" w:cs="Palatino Linotype"/>
          <w:kern w:val="1"/>
          <w:sz w:val="20"/>
          <w:szCs w:val="20"/>
          <w:lang w:val="en-GB" w:eastAsia="zh-CN" w:bidi="hi-IN"/>
        </w:rPr>
        <w:t xml:space="preserve"> in RVS</w:t>
      </w:r>
      <w:r w:rsidR="00307595" w:rsidRPr="00635D47">
        <w:rPr>
          <w:rFonts w:ascii="Palatino Linotype" w:eastAsia="Droid Sans Fallback" w:hAnsi="Palatino Linotype" w:cs="Palatino Linotype"/>
          <w:kern w:val="1"/>
          <w:sz w:val="20"/>
          <w:szCs w:val="20"/>
          <w:lang w:val="en-GB" w:eastAsia="zh-CN" w:bidi="hi-IN"/>
        </w:rPr>
        <w:t xml:space="preserve">, </w:t>
      </w:r>
      <w:r w:rsidR="00CD3412">
        <w:rPr>
          <w:rFonts w:ascii="Palatino Linotype" w:eastAsia="Droid Sans Fallback" w:hAnsi="Palatino Linotype" w:cs="Palatino Linotype"/>
          <w:kern w:val="1"/>
          <w:sz w:val="20"/>
          <w:szCs w:val="20"/>
          <w:lang w:val="en-GB" w:eastAsia="zh-CN" w:bidi="hi-IN"/>
        </w:rPr>
        <w:t>and that</w:t>
      </w:r>
      <w:r w:rsidR="00307595" w:rsidRPr="00635D47">
        <w:rPr>
          <w:rFonts w:ascii="Palatino Linotype" w:eastAsia="Droid Sans Fallback" w:hAnsi="Palatino Linotype" w:cs="Palatino Linotype"/>
          <w:kern w:val="1"/>
          <w:sz w:val="20"/>
          <w:szCs w:val="20"/>
          <w:lang w:val="en-GB" w:eastAsia="zh-CN" w:bidi="hi-IN"/>
        </w:rPr>
        <w:t xml:space="preserve"> </w:t>
      </w:r>
      <w:r w:rsidR="00334E1F">
        <w:rPr>
          <w:rFonts w:ascii="Palatino Linotype" w:eastAsia="Droid Sans Fallback" w:hAnsi="Palatino Linotype" w:cs="Palatino Linotype"/>
          <w:kern w:val="1"/>
          <w:sz w:val="20"/>
          <w:szCs w:val="20"/>
          <w:lang w:val="en-GB" w:eastAsia="zh-CN" w:bidi="hi-IN"/>
        </w:rPr>
        <w:t>can be</w:t>
      </w:r>
      <w:r w:rsidRPr="00635D47">
        <w:rPr>
          <w:rFonts w:ascii="Palatino Linotype" w:eastAsia="Droid Sans Fallback" w:hAnsi="Palatino Linotype" w:cs="Palatino Linotype"/>
          <w:kern w:val="1"/>
          <w:sz w:val="20"/>
          <w:szCs w:val="20"/>
          <w:lang w:val="en-GB" w:eastAsia="zh-CN" w:bidi="hi-IN"/>
        </w:rPr>
        <w:t xml:space="preserve"> </w:t>
      </w:r>
      <w:r w:rsidR="00334E1F">
        <w:rPr>
          <w:rFonts w:ascii="Palatino Linotype" w:eastAsia="Droid Sans Fallback" w:hAnsi="Palatino Linotype" w:cs="Palatino Linotype"/>
          <w:kern w:val="1"/>
          <w:sz w:val="20"/>
          <w:szCs w:val="20"/>
          <w:lang w:val="en-GB" w:eastAsia="zh-CN" w:bidi="hi-IN"/>
        </w:rPr>
        <w:t xml:space="preserve">detected areas of </w:t>
      </w:r>
      <w:r w:rsidR="00CD3412">
        <w:rPr>
          <w:rFonts w:ascii="Palatino Linotype" w:eastAsia="Droid Sans Fallback" w:hAnsi="Palatino Linotype" w:cs="Palatino Linotype"/>
          <w:kern w:val="1"/>
          <w:sz w:val="20"/>
          <w:szCs w:val="20"/>
          <w:lang w:val="en-GB" w:eastAsia="zh-CN" w:bidi="hi-IN"/>
        </w:rPr>
        <w:t>PFP</w:t>
      </w:r>
      <w:r w:rsidRPr="00635D47">
        <w:rPr>
          <w:rFonts w:ascii="Palatino Linotype" w:eastAsia="Droid Sans Fallback" w:hAnsi="Palatino Linotype" w:cs="Palatino Linotype"/>
          <w:kern w:val="1"/>
          <w:sz w:val="20"/>
          <w:szCs w:val="20"/>
          <w:lang w:val="en-GB" w:eastAsia="zh-CN" w:bidi="hi-IN"/>
        </w:rPr>
        <w:t xml:space="preserve"> </w:t>
      </w:r>
      <w:r w:rsidR="00307595" w:rsidRPr="00635D47">
        <w:rPr>
          <w:rFonts w:ascii="Palatino Linotype" w:eastAsia="Droid Sans Fallback" w:hAnsi="Palatino Linotype" w:cs="Palatino Linotype"/>
          <w:kern w:val="1"/>
          <w:sz w:val="20"/>
          <w:szCs w:val="20"/>
          <w:lang w:val="en-GB" w:eastAsia="zh-CN" w:bidi="hi-IN"/>
        </w:rPr>
        <w:t xml:space="preserve">where </w:t>
      </w:r>
      <w:r w:rsidR="00334E1F">
        <w:rPr>
          <w:rFonts w:ascii="Palatino Linotype" w:eastAsia="Droid Sans Fallback" w:hAnsi="Palatino Linotype" w:cs="Palatino Linotype"/>
          <w:kern w:val="1"/>
          <w:sz w:val="20"/>
          <w:szCs w:val="20"/>
          <w:lang w:val="en-GB" w:eastAsia="zh-CN" w:bidi="hi-IN"/>
        </w:rPr>
        <w:t xml:space="preserve">the </w:t>
      </w:r>
      <w:r w:rsidR="00307595" w:rsidRPr="00635D47">
        <w:rPr>
          <w:rFonts w:ascii="Palatino Linotype" w:eastAsia="Droid Sans Fallback" w:hAnsi="Palatino Linotype" w:cs="Palatino Linotype"/>
          <w:kern w:val="1"/>
          <w:sz w:val="20"/>
          <w:szCs w:val="20"/>
          <w:lang w:val="en-GB" w:eastAsia="zh-CN" w:bidi="hi-IN"/>
        </w:rPr>
        <w:t xml:space="preserve">retention is greater than in </w:t>
      </w:r>
      <w:r w:rsidR="00334E1F">
        <w:rPr>
          <w:rFonts w:ascii="Palatino Linotype" w:eastAsia="Droid Sans Fallback" w:hAnsi="Palatino Linotype" w:cs="Palatino Linotype"/>
          <w:kern w:val="1"/>
          <w:sz w:val="20"/>
          <w:szCs w:val="20"/>
          <w:lang w:val="en-GB" w:eastAsia="zh-CN" w:bidi="hi-IN"/>
        </w:rPr>
        <w:t>other</w:t>
      </w:r>
      <w:r w:rsidRPr="00635D47">
        <w:rPr>
          <w:rFonts w:ascii="Palatino Linotype" w:eastAsia="Droid Sans Fallback" w:hAnsi="Palatino Linotype" w:cs="Palatino Linotype"/>
          <w:kern w:val="1"/>
          <w:sz w:val="20"/>
          <w:szCs w:val="20"/>
          <w:lang w:val="en-GB" w:eastAsia="zh-CN" w:bidi="hi-IN"/>
        </w:rPr>
        <w:t xml:space="preserve"> area</w:t>
      </w:r>
      <w:r w:rsidR="00334E1F">
        <w:rPr>
          <w:rFonts w:ascii="Palatino Linotype" w:eastAsia="Droid Sans Fallback" w:hAnsi="Palatino Linotype" w:cs="Palatino Linotype"/>
          <w:kern w:val="1"/>
          <w:sz w:val="20"/>
          <w:szCs w:val="20"/>
          <w:lang w:val="en-GB" w:eastAsia="zh-CN" w:bidi="hi-IN"/>
        </w:rPr>
        <w:t>s</w:t>
      </w:r>
      <w:r w:rsidRPr="00635D47">
        <w:rPr>
          <w:rFonts w:ascii="Palatino Linotype" w:eastAsia="Droid Sans Fallback" w:hAnsi="Palatino Linotype" w:cs="Palatino Linotype"/>
          <w:kern w:val="1"/>
          <w:sz w:val="20"/>
          <w:szCs w:val="20"/>
          <w:lang w:val="en-GB" w:eastAsia="zh-CN" w:bidi="hi-IN"/>
        </w:rPr>
        <w:t>,</w:t>
      </w:r>
      <w:r w:rsidR="00CD3412">
        <w:rPr>
          <w:rFonts w:ascii="Palatino Linotype" w:eastAsia="Droid Sans Fallback" w:hAnsi="Palatino Linotype" w:cs="Palatino Linotype"/>
          <w:kern w:val="1"/>
          <w:sz w:val="20"/>
          <w:szCs w:val="20"/>
          <w:lang w:val="en-GB" w:eastAsia="zh-CN" w:bidi="hi-IN"/>
        </w:rPr>
        <w:t xml:space="preserve"> </w:t>
      </w:r>
      <w:r w:rsidR="00582433" w:rsidRPr="00635D47">
        <w:rPr>
          <w:rFonts w:ascii="Palatino Linotype" w:eastAsia="Droid Sans Fallback" w:hAnsi="Palatino Linotype" w:cs="Palatino Linotype"/>
          <w:kern w:val="1"/>
          <w:sz w:val="20"/>
          <w:szCs w:val="20"/>
          <w:lang w:val="en-GB" w:eastAsia="zh-CN" w:bidi="hi-IN"/>
        </w:rPr>
        <w:t xml:space="preserve">and </w:t>
      </w:r>
      <w:r w:rsidR="00E61C45" w:rsidRPr="00635D47">
        <w:rPr>
          <w:rFonts w:ascii="Palatino Linotype" w:eastAsia="Droid Sans Fallback" w:hAnsi="Palatino Linotype" w:cs="Palatino Linotype"/>
          <w:kern w:val="1"/>
          <w:sz w:val="20"/>
          <w:szCs w:val="20"/>
          <w:lang w:val="en-GB" w:eastAsia="zh-CN" w:bidi="hi-IN"/>
        </w:rPr>
        <w:t xml:space="preserve">b) </w:t>
      </w:r>
      <w:r w:rsidR="00582433" w:rsidRPr="00081CAC">
        <w:rPr>
          <w:rFonts w:ascii="Palatino Linotype" w:eastAsia="Droid Sans Fallback" w:hAnsi="Palatino Linotype" w:cs="Palatino Linotype"/>
          <w:kern w:val="1"/>
          <w:sz w:val="20"/>
          <w:szCs w:val="20"/>
          <w:lang w:val="en-GB" w:eastAsia="zh-CN" w:bidi="hi-IN"/>
        </w:rPr>
        <w:t xml:space="preserve">there </w:t>
      </w:r>
      <w:r w:rsidR="00070117" w:rsidRPr="00081CAC">
        <w:rPr>
          <w:rFonts w:ascii="Palatino Linotype" w:eastAsia="Droid Sans Fallback" w:hAnsi="Palatino Linotype" w:cs="Palatino Linotype"/>
          <w:kern w:val="1"/>
          <w:sz w:val="20"/>
          <w:szCs w:val="20"/>
          <w:lang w:val="en-GB" w:eastAsia="zh-CN" w:bidi="hi-IN"/>
        </w:rPr>
        <w:t>are</w:t>
      </w:r>
      <w:r w:rsidR="00582433" w:rsidRPr="00081CAC">
        <w:rPr>
          <w:rFonts w:ascii="Palatino Linotype" w:eastAsia="Droid Sans Fallback" w:hAnsi="Palatino Linotype" w:cs="Palatino Linotype"/>
          <w:kern w:val="1"/>
          <w:sz w:val="20"/>
          <w:szCs w:val="20"/>
          <w:lang w:val="en-GB" w:eastAsia="zh-CN" w:bidi="hi-IN"/>
        </w:rPr>
        <w:t xml:space="preserve"> hydraulic connection</w:t>
      </w:r>
      <w:r w:rsidR="00070117" w:rsidRPr="00081CAC">
        <w:rPr>
          <w:rFonts w:ascii="Palatino Linotype" w:eastAsia="Droid Sans Fallback" w:hAnsi="Palatino Linotype" w:cs="Palatino Linotype"/>
          <w:kern w:val="1"/>
          <w:sz w:val="20"/>
          <w:szCs w:val="20"/>
          <w:lang w:val="en-GB" w:eastAsia="zh-CN" w:bidi="hi-IN"/>
        </w:rPr>
        <w:t>s</w:t>
      </w:r>
      <w:r w:rsidR="00582433" w:rsidRPr="00081CAC">
        <w:rPr>
          <w:rFonts w:ascii="Palatino Linotype" w:eastAsia="Droid Sans Fallback" w:hAnsi="Palatino Linotype" w:cs="Palatino Linotype"/>
          <w:kern w:val="1"/>
          <w:sz w:val="20"/>
          <w:szCs w:val="20"/>
          <w:lang w:val="en-GB" w:eastAsia="zh-CN" w:bidi="hi-IN"/>
        </w:rPr>
        <w:t xml:space="preserve"> between adjacent </w:t>
      </w:r>
      <w:r w:rsidR="002265D7" w:rsidRPr="00081CAC">
        <w:rPr>
          <w:rFonts w:ascii="Palatino Linotype" w:eastAsia="Droid Sans Fallback" w:hAnsi="Palatino Linotype" w:cs="Palatino Linotype"/>
          <w:kern w:val="1"/>
          <w:sz w:val="20"/>
          <w:szCs w:val="20"/>
          <w:lang w:val="en-GB" w:eastAsia="zh-CN" w:bidi="hi-IN"/>
        </w:rPr>
        <w:t xml:space="preserve">CF </w:t>
      </w:r>
      <w:r w:rsidR="00582433" w:rsidRPr="00081CAC">
        <w:rPr>
          <w:rFonts w:ascii="Palatino Linotype" w:eastAsia="Droid Sans Fallback" w:hAnsi="Palatino Linotype" w:cs="Palatino Linotype"/>
          <w:kern w:val="1"/>
          <w:sz w:val="20"/>
          <w:szCs w:val="20"/>
          <w:lang w:val="en-GB" w:eastAsia="zh-CN" w:bidi="hi-IN"/>
        </w:rPr>
        <w:t xml:space="preserve">and </w:t>
      </w:r>
      <w:r w:rsidR="00CD3412" w:rsidRPr="00081CAC">
        <w:rPr>
          <w:rFonts w:ascii="Palatino Linotype" w:eastAsia="Droid Sans Fallback" w:hAnsi="Palatino Linotype" w:cs="Palatino Linotype"/>
          <w:kern w:val="1"/>
          <w:sz w:val="20"/>
          <w:szCs w:val="20"/>
          <w:lang w:val="en-GB" w:eastAsia="zh-CN" w:bidi="hi-IN"/>
        </w:rPr>
        <w:t>PFP</w:t>
      </w:r>
      <w:r w:rsidR="00081CAC" w:rsidRPr="00081CAC">
        <w:rPr>
          <w:rFonts w:ascii="Palatino Linotype" w:eastAsia="Droid Sans Fallback" w:hAnsi="Palatino Linotype" w:cs="Palatino Linotype"/>
          <w:kern w:val="1"/>
          <w:sz w:val="20"/>
          <w:szCs w:val="20"/>
          <w:lang w:val="en-GB" w:eastAsia="zh-CN" w:bidi="hi-IN"/>
        </w:rPr>
        <w:t xml:space="preserve"> </w:t>
      </w:r>
      <w:r w:rsidR="00081CAC">
        <w:rPr>
          <w:rFonts w:ascii="Palatino Linotype" w:eastAsia="Droid Sans Fallback" w:hAnsi="Palatino Linotype" w:cs="Palatino Linotype"/>
          <w:kern w:val="1"/>
          <w:sz w:val="20"/>
          <w:szCs w:val="20"/>
          <w:lang w:val="en-GB" w:eastAsia="zh-CN" w:bidi="hi-IN"/>
        </w:rPr>
        <w:t xml:space="preserve">where </w:t>
      </w:r>
      <w:r w:rsidR="0065389C" w:rsidRPr="00081CAC">
        <w:rPr>
          <w:rFonts w:ascii="Palatino Linotype" w:eastAsia="Droid Sans Fallback" w:hAnsi="Palatino Linotype" w:cs="Palatino Linotype"/>
          <w:kern w:val="1"/>
          <w:sz w:val="20"/>
          <w:szCs w:val="20"/>
          <w:lang w:val="en-GB" w:eastAsia="zh-CN" w:bidi="hi-IN"/>
        </w:rPr>
        <w:t xml:space="preserve">edaphic and hydraulic </w:t>
      </w:r>
      <w:r w:rsidR="00E61C45" w:rsidRPr="00081CAC">
        <w:rPr>
          <w:rFonts w:ascii="Palatino Linotype" w:eastAsia="Droid Sans Fallback" w:hAnsi="Palatino Linotype" w:cs="Palatino Linotype"/>
          <w:kern w:val="1"/>
          <w:sz w:val="20"/>
          <w:szCs w:val="20"/>
          <w:lang w:val="en-GB" w:eastAsia="zh-CN" w:bidi="hi-IN"/>
        </w:rPr>
        <w:t xml:space="preserve">properties of PFP </w:t>
      </w:r>
      <w:r w:rsidR="00070117" w:rsidRPr="00081CAC">
        <w:rPr>
          <w:rFonts w:ascii="Palatino Linotype" w:eastAsia="Droid Sans Fallback" w:hAnsi="Palatino Linotype" w:cs="Palatino Linotype"/>
          <w:kern w:val="1"/>
          <w:sz w:val="20"/>
          <w:szCs w:val="20"/>
          <w:lang w:val="en-GB" w:eastAsia="zh-CN" w:bidi="hi-IN"/>
        </w:rPr>
        <w:t>affecting th</w:t>
      </w:r>
      <w:r w:rsidR="00CD3412" w:rsidRPr="00081CAC">
        <w:rPr>
          <w:rFonts w:ascii="Palatino Linotype" w:eastAsia="Droid Sans Fallback" w:hAnsi="Palatino Linotype" w:cs="Palatino Linotype"/>
          <w:kern w:val="1"/>
          <w:sz w:val="20"/>
          <w:szCs w:val="20"/>
          <w:lang w:val="en-GB" w:eastAsia="zh-CN" w:bidi="hi-IN"/>
        </w:rPr>
        <w:t>ose</w:t>
      </w:r>
      <w:r w:rsidR="00070117" w:rsidRPr="00081CAC">
        <w:rPr>
          <w:rFonts w:ascii="Palatino Linotype" w:eastAsia="Droid Sans Fallback" w:hAnsi="Palatino Linotype" w:cs="Palatino Linotype"/>
          <w:kern w:val="1"/>
          <w:sz w:val="20"/>
          <w:szCs w:val="20"/>
          <w:lang w:val="en-GB" w:eastAsia="zh-CN" w:bidi="hi-IN"/>
        </w:rPr>
        <w:t xml:space="preserve"> connections </w:t>
      </w:r>
      <w:proofErr w:type="spellStart"/>
      <w:r w:rsidR="00E61C45" w:rsidRPr="00081CAC">
        <w:rPr>
          <w:rFonts w:ascii="Palatino Linotype" w:eastAsia="Droid Sans Fallback" w:hAnsi="Palatino Linotype" w:cs="Palatino Linotype"/>
          <w:kern w:val="1"/>
          <w:sz w:val="20"/>
          <w:szCs w:val="20"/>
          <w:lang w:val="en-GB" w:eastAsia="zh-CN" w:bidi="hi-IN"/>
        </w:rPr>
        <w:t>vary</w:t>
      </w:r>
      <w:r w:rsidR="00081CAC">
        <w:rPr>
          <w:rFonts w:ascii="Palatino Linotype" w:eastAsia="Droid Sans Fallback" w:hAnsi="Palatino Linotype" w:cs="Palatino Linotype"/>
          <w:kern w:val="1"/>
          <w:sz w:val="20"/>
          <w:szCs w:val="20"/>
          <w:lang w:val="en-GB" w:eastAsia="zh-CN" w:bidi="hi-IN"/>
        </w:rPr>
        <w:t>iny</w:t>
      </w:r>
      <w:proofErr w:type="spellEnd"/>
      <w:r w:rsidR="00E61C45" w:rsidRPr="00081CAC">
        <w:rPr>
          <w:rFonts w:ascii="Palatino Linotype" w:eastAsia="Droid Sans Fallback" w:hAnsi="Palatino Linotype" w:cs="Palatino Linotype"/>
          <w:kern w:val="1"/>
          <w:sz w:val="20"/>
          <w:szCs w:val="20"/>
          <w:lang w:val="en-GB" w:eastAsia="zh-CN" w:bidi="hi-IN"/>
        </w:rPr>
        <w:t xml:space="preserve"> between PFP with</w:t>
      </w:r>
      <w:r w:rsidR="00081CAC">
        <w:rPr>
          <w:rFonts w:ascii="Palatino Linotype" w:eastAsia="Droid Sans Fallback" w:hAnsi="Palatino Linotype" w:cs="Palatino Linotype"/>
          <w:kern w:val="1"/>
          <w:sz w:val="20"/>
          <w:szCs w:val="20"/>
          <w:lang w:val="en-GB" w:eastAsia="zh-CN" w:bidi="hi-IN"/>
        </w:rPr>
        <w:t xml:space="preserve"> </w:t>
      </w:r>
      <w:r w:rsidR="001C0268">
        <w:rPr>
          <w:rFonts w:ascii="Palatino Linotype" w:eastAsia="Droid Sans Fallback" w:hAnsi="Palatino Linotype" w:cs="Palatino Linotype"/>
          <w:kern w:val="1"/>
          <w:sz w:val="20"/>
          <w:szCs w:val="20"/>
          <w:lang w:val="en-GB" w:eastAsia="zh-CN" w:bidi="hi-IN"/>
        </w:rPr>
        <w:t>or</w:t>
      </w:r>
      <w:r w:rsidR="00081CAC">
        <w:rPr>
          <w:rFonts w:ascii="Palatino Linotype" w:eastAsia="Droid Sans Fallback" w:hAnsi="Palatino Linotype" w:cs="Palatino Linotype"/>
          <w:kern w:val="1"/>
          <w:sz w:val="20"/>
          <w:szCs w:val="20"/>
          <w:lang w:val="en-GB" w:eastAsia="zh-CN" w:bidi="hi-IN"/>
        </w:rPr>
        <w:t xml:space="preserve"> without</w:t>
      </w:r>
      <w:r w:rsidR="00E61C45" w:rsidRPr="00081CAC">
        <w:rPr>
          <w:rFonts w:ascii="Palatino Linotype" w:eastAsia="Droid Sans Fallback" w:hAnsi="Palatino Linotype" w:cs="Palatino Linotype"/>
          <w:kern w:val="1"/>
          <w:sz w:val="20"/>
          <w:szCs w:val="20"/>
          <w:lang w:val="en-GB" w:eastAsia="zh-CN" w:bidi="hi-IN"/>
        </w:rPr>
        <w:t xml:space="preserve"> tre</w:t>
      </w:r>
      <w:r w:rsidR="0065389C" w:rsidRPr="00081CAC">
        <w:rPr>
          <w:rFonts w:ascii="Palatino Linotype" w:eastAsia="Droid Sans Fallback" w:hAnsi="Palatino Linotype" w:cs="Palatino Linotype"/>
          <w:kern w:val="1"/>
          <w:sz w:val="20"/>
          <w:szCs w:val="20"/>
          <w:lang w:val="en-GB" w:eastAsia="zh-CN" w:bidi="hi-IN"/>
        </w:rPr>
        <w:t>e</w:t>
      </w:r>
      <w:r w:rsidR="00070117" w:rsidRPr="00081CAC">
        <w:rPr>
          <w:rFonts w:ascii="Palatino Linotype" w:eastAsia="Droid Sans Fallback" w:hAnsi="Palatino Linotype" w:cs="Palatino Linotype"/>
          <w:kern w:val="1"/>
          <w:sz w:val="20"/>
          <w:szCs w:val="20"/>
          <w:lang w:val="en-GB" w:eastAsia="zh-CN" w:bidi="hi-IN"/>
        </w:rPr>
        <w:t>s</w:t>
      </w:r>
      <w:r w:rsidR="00E61C45" w:rsidRPr="00081CAC">
        <w:rPr>
          <w:rFonts w:ascii="Palatino Linotype" w:eastAsia="Droid Sans Fallback" w:hAnsi="Palatino Linotype" w:cs="Palatino Linotype"/>
          <w:kern w:val="1"/>
          <w:sz w:val="20"/>
          <w:szCs w:val="20"/>
          <w:lang w:val="en-GB" w:eastAsia="zh-CN" w:bidi="hi-IN"/>
        </w:rPr>
        <w:t>.</w:t>
      </w:r>
    </w:p>
    <w:p w:rsidR="00AF6599" w:rsidRPr="00F134B6" w:rsidRDefault="00AF6599" w:rsidP="00635D47">
      <w:pPr>
        <w:widowControl w:val="0"/>
        <w:suppressAutoHyphens/>
        <w:rPr>
          <w:rFonts w:ascii="Calibri" w:eastAsia="Calibri" w:hAnsi="Calibri" w:cs="Calibri"/>
          <w:sz w:val="22"/>
          <w:szCs w:val="22"/>
          <w:lang w:val="en-GB" w:eastAsia="en-US"/>
        </w:rPr>
      </w:pPr>
    </w:p>
    <w:p w:rsidR="00F134B6" w:rsidRPr="00B924C7" w:rsidRDefault="00F134B6" w:rsidP="00514D7C">
      <w:pPr>
        <w:spacing w:after="200" w:line="276" w:lineRule="auto"/>
        <w:outlineLvl w:val="0"/>
        <w:rPr>
          <w:rFonts w:ascii="Palatino Linotype" w:eastAsia="Droid Sans Fallback" w:hAnsi="Palatino Linotype" w:cs="Palatino Linotype"/>
          <w:smallCaps/>
          <w:kern w:val="1"/>
          <w:sz w:val="26"/>
          <w:szCs w:val="26"/>
          <w:lang w:val="en-GB" w:eastAsia="zh-CN" w:bidi="hi-IN"/>
        </w:rPr>
      </w:pPr>
      <w:r w:rsidRPr="00B924C7">
        <w:rPr>
          <w:rFonts w:ascii="Palatino Linotype" w:eastAsia="Droid Sans Fallback" w:hAnsi="Palatino Linotype" w:cs="Palatino Linotype"/>
          <w:smallCaps/>
          <w:kern w:val="1"/>
          <w:sz w:val="26"/>
          <w:szCs w:val="26"/>
          <w:lang w:val="en-GB" w:eastAsia="zh-CN" w:bidi="hi-IN"/>
        </w:rPr>
        <w:t xml:space="preserve">MATERIALS AND METHODS </w:t>
      </w:r>
    </w:p>
    <w:p w:rsidR="00B924C7" w:rsidRPr="00B924C7" w:rsidRDefault="00E61C45" w:rsidP="00B924C7">
      <w:pPr>
        <w:widowControl w:val="0"/>
        <w:suppressAutoHyphens/>
        <w:rPr>
          <w:rFonts w:ascii="Palatino Linotype" w:eastAsia="Droid Sans Fallback" w:hAnsi="Palatino Linotype" w:cs="Palatino Linotype"/>
          <w:i/>
          <w:iCs/>
          <w:kern w:val="1"/>
          <w:sz w:val="20"/>
          <w:szCs w:val="20"/>
          <w:lang w:val="en-GB" w:eastAsia="zh-CN" w:bidi="hi-IN"/>
        </w:rPr>
      </w:pPr>
      <w:r w:rsidRPr="00B924C7">
        <w:rPr>
          <w:rFonts w:ascii="Palatino Linotype" w:eastAsia="Droid Sans Fallback" w:hAnsi="Palatino Linotype" w:cs="Palatino Linotype"/>
          <w:i/>
          <w:iCs/>
          <w:kern w:val="1"/>
          <w:sz w:val="20"/>
          <w:szCs w:val="20"/>
          <w:lang w:val="en-GB" w:eastAsia="zh-CN" w:bidi="hi-IN"/>
        </w:rPr>
        <w:t>S</w:t>
      </w:r>
      <w:r w:rsidR="00FF2988" w:rsidRPr="00B924C7">
        <w:rPr>
          <w:rFonts w:ascii="Palatino Linotype" w:eastAsia="Droid Sans Fallback" w:hAnsi="Palatino Linotype" w:cs="Palatino Linotype"/>
          <w:i/>
          <w:iCs/>
          <w:kern w:val="1"/>
          <w:sz w:val="20"/>
          <w:szCs w:val="20"/>
          <w:lang w:val="en-GB" w:eastAsia="zh-CN" w:bidi="hi-IN"/>
        </w:rPr>
        <w:t>tud</w:t>
      </w:r>
      <w:r w:rsidRPr="00B924C7">
        <w:rPr>
          <w:rFonts w:ascii="Palatino Linotype" w:eastAsia="Droid Sans Fallback" w:hAnsi="Palatino Linotype" w:cs="Palatino Linotype"/>
          <w:i/>
          <w:iCs/>
          <w:kern w:val="1"/>
          <w:sz w:val="20"/>
          <w:szCs w:val="20"/>
          <w:lang w:val="en-GB" w:eastAsia="zh-CN" w:bidi="hi-IN"/>
        </w:rPr>
        <w:t>y area</w:t>
      </w:r>
      <w:r w:rsidR="00EF78FF" w:rsidRPr="00B924C7">
        <w:rPr>
          <w:rFonts w:ascii="Palatino Linotype" w:eastAsia="Droid Sans Fallback" w:hAnsi="Palatino Linotype" w:cs="Palatino Linotype"/>
          <w:i/>
          <w:iCs/>
          <w:kern w:val="1"/>
          <w:sz w:val="20"/>
          <w:szCs w:val="20"/>
          <w:lang w:val="en-GB" w:eastAsia="zh-CN" w:bidi="hi-IN"/>
        </w:rPr>
        <w:t xml:space="preserve"> and sampling design</w:t>
      </w:r>
    </w:p>
    <w:p w:rsidR="00FF2988" w:rsidRDefault="00FF2988" w:rsidP="00B924C7">
      <w:pPr>
        <w:widowControl w:val="0"/>
        <w:suppressAutoHyphens/>
        <w:rPr>
          <w:rFonts w:ascii="Calibri" w:eastAsia="Calibri" w:hAnsi="Calibri" w:cs="Calibri"/>
          <w:sz w:val="22"/>
          <w:szCs w:val="22"/>
          <w:lang w:val="en-GB" w:eastAsia="en-US"/>
        </w:rPr>
      </w:pPr>
      <w:r w:rsidRPr="00831C00">
        <w:rPr>
          <w:rFonts w:ascii="Palatino Linotype" w:eastAsia="Droid Sans Fallback" w:hAnsi="Palatino Linotype" w:cs="Palatino Linotype"/>
          <w:kern w:val="1"/>
          <w:sz w:val="20"/>
          <w:szCs w:val="20"/>
          <w:lang w:val="en-GB" w:eastAsia="zh-CN" w:bidi="hi-IN"/>
        </w:rPr>
        <w:t xml:space="preserve">The Pampas </w:t>
      </w:r>
      <w:proofErr w:type="spellStart"/>
      <w:r w:rsidR="008D1F58">
        <w:rPr>
          <w:rFonts w:ascii="Palatino Linotype" w:eastAsia="Droid Sans Fallback" w:hAnsi="Palatino Linotype" w:cs="Palatino Linotype"/>
          <w:kern w:val="1"/>
          <w:sz w:val="20"/>
          <w:szCs w:val="20"/>
          <w:lang w:val="en-GB" w:eastAsia="zh-CN" w:bidi="hi-IN"/>
        </w:rPr>
        <w:t>e</w:t>
      </w:r>
      <w:r w:rsidRPr="00831C00">
        <w:rPr>
          <w:rFonts w:ascii="Palatino Linotype" w:eastAsia="Droid Sans Fallback" w:hAnsi="Palatino Linotype" w:cs="Palatino Linotype"/>
          <w:kern w:val="1"/>
          <w:sz w:val="20"/>
          <w:szCs w:val="20"/>
          <w:lang w:val="en-GB" w:eastAsia="zh-CN" w:bidi="hi-IN"/>
        </w:rPr>
        <w:t>coregion</w:t>
      </w:r>
      <w:proofErr w:type="spellEnd"/>
      <w:r w:rsidRPr="00831C00">
        <w:rPr>
          <w:rFonts w:ascii="Palatino Linotype" w:eastAsia="Droid Sans Fallback" w:hAnsi="Palatino Linotype" w:cs="Palatino Linotype"/>
          <w:kern w:val="1"/>
          <w:sz w:val="20"/>
          <w:szCs w:val="20"/>
          <w:lang w:val="en-GB" w:eastAsia="zh-CN" w:bidi="hi-IN"/>
        </w:rPr>
        <w:t xml:space="preserve"> is the most important grassland ecosystem of Argentina, comprising a surface of approximately 540</w:t>
      </w:r>
      <w:r w:rsidR="00873D05" w:rsidRPr="00831C00">
        <w:rPr>
          <w:rFonts w:ascii="Palatino Linotype" w:eastAsia="Droid Sans Fallback" w:hAnsi="Palatino Linotype" w:cs="Palatino Linotype"/>
          <w:kern w:val="1"/>
          <w:sz w:val="20"/>
          <w:szCs w:val="20"/>
          <w:lang w:val="en-GB" w:eastAsia="zh-CN" w:bidi="hi-IN"/>
        </w:rPr>
        <w:t>,</w:t>
      </w:r>
      <w:r w:rsidRPr="00831C00">
        <w:rPr>
          <w:rFonts w:ascii="Palatino Linotype" w:eastAsia="Droid Sans Fallback" w:hAnsi="Palatino Linotype" w:cs="Palatino Linotype"/>
          <w:kern w:val="1"/>
          <w:sz w:val="20"/>
          <w:szCs w:val="20"/>
          <w:lang w:val="en-GB" w:eastAsia="zh-CN" w:bidi="hi-IN"/>
        </w:rPr>
        <w:t>000 km</w:t>
      </w:r>
      <w:r w:rsidRPr="00831C00">
        <w:rPr>
          <w:rFonts w:ascii="Palatino Linotype" w:eastAsia="Droid Sans Fallback" w:hAnsi="Palatino Linotype" w:cs="Palatino Linotype"/>
          <w:kern w:val="1"/>
          <w:sz w:val="20"/>
          <w:szCs w:val="20"/>
          <w:vertAlign w:val="superscript"/>
          <w:lang w:val="en-GB" w:eastAsia="zh-CN" w:bidi="hi-IN"/>
        </w:rPr>
        <w:t>2</w:t>
      </w:r>
      <w:r w:rsidRPr="00831C00">
        <w:rPr>
          <w:rFonts w:ascii="Palatino Linotype" w:eastAsia="Droid Sans Fallback" w:hAnsi="Palatino Linotype" w:cs="Palatino Linotype"/>
          <w:kern w:val="1"/>
          <w:sz w:val="20"/>
          <w:szCs w:val="20"/>
          <w:lang w:val="en-GB" w:eastAsia="zh-CN" w:bidi="hi-IN"/>
        </w:rPr>
        <w:t xml:space="preserve">. </w:t>
      </w:r>
      <w:r w:rsidR="00E45C1F" w:rsidRPr="00831C00">
        <w:rPr>
          <w:rFonts w:ascii="Palatino Linotype" w:eastAsia="Droid Sans Fallback" w:hAnsi="Palatino Linotype" w:cs="Palatino Linotype"/>
          <w:kern w:val="1"/>
          <w:sz w:val="20"/>
          <w:szCs w:val="20"/>
          <w:lang w:val="en-GB" w:eastAsia="zh-CN" w:bidi="hi-IN"/>
        </w:rPr>
        <w:t>It has</w:t>
      </w:r>
      <w:r w:rsidRPr="00831C00">
        <w:rPr>
          <w:rFonts w:ascii="Palatino Linotype" w:eastAsia="Droid Sans Fallback" w:hAnsi="Palatino Linotype" w:cs="Palatino Linotype"/>
          <w:kern w:val="1"/>
          <w:sz w:val="20"/>
          <w:szCs w:val="20"/>
          <w:lang w:val="en-GB" w:eastAsia="zh-CN" w:bidi="hi-IN"/>
        </w:rPr>
        <w:t xml:space="preserve"> a relatively flat terrain with a gentle slope towards the Atlantic Ocean</w:t>
      </w:r>
      <w:r w:rsidR="00AE33CE">
        <w:rPr>
          <w:rFonts w:ascii="Palatino Linotype" w:eastAsia="Droid Sans Fallback" w:hAnsi="Palatino Linotype" w:cs="Palatino Linotype"/>
          <w:kern w:val="1"/>
          <w:sz w:val="20"/>
          <w:szCs w:val="20"/>
          <w:lang w:val="en-GB" w:eastAsia="zh-CN" w:bidi="hi-IN"/>
        </w:rPr>
        <w:t xml:space="preserve"> and</w:t>
      </w:r>
      <w:r w:rsidRPr="00831C00">
        <w:rPr>
          <w:rFonts w:ascii="Palatino Linotype" w:eastAsia="Droid Sans Fallback" w:hAnsi="Palatino Linotype" w:cs="Palatino Linotype"/>
          <w:kern w:val="1"/>
          <w:sz w:val="20"/>
          <w:szCs w:val="20"/>
          <w:lang w:val="en-GB" w:eastAsia="zh-CN" w:bidi="hi-IN"/>
        </w:rPr>
        <w:t xml:space="preserve"> soils suitable for </w:t>
      </w:r>
      <w:r w:rsidR="00E45C1F" w:rsidRPr="00831C00">
        <w:rPr>
          <w:rFonts w:ascii="Palatino Linotype" w:eastAsia="Droid Sans Fallback" w:hAnsi="Palatino Linotype" w:cs="Palatino Linotype"/>
          <w:kern w:val="1"/>
          <w:sz w:val="20"/>
          <w:szCs w:val="20"/>
          <w:lang w:val="en-GB" w:eastAsia="zh-CN" w:bidi="hi-IN"/>
        </w:rPr>
        <w:t xml:space="preserve">crop production and </w:t>
      </w:r>
      <w:r w:rsidR="00276E2E" w:rsidRPr="00831C00">
        <w:rPr>
          <w:rFonts w:ascii="Palatino Linotype" w:eastAsia="Droid Sans Fallback" w:hAnsi="Palatino Linotype" w:cs="Palatino Linotype"/>
          <w:kern w:val="1"/>
          <w:sz w:val="20"/>
          <w:szCs w:val="20"/>
          <w:lang w:val="en-GB" w:eastAsia="zh-CN" w:bidi="hi-IN"/>
        </w:rPr>
        <w:t>cow</w:t>
      </w:r>
      <w:r w:rsidR="00E45C1F" w:rsidRPr="00831C00">
        <w:rPr>
          <w:rFonts w:ascii="Palatino Linotype" w:eastAsia="Droid Sans Fallback" w:hAnsi="Palatino Linotype" w:cs="Palatino Linotype"/>
          <w:kern w:val="1"/>
          <w:sz w:val="20"/>
          <w:szCs w:val="20"/>
          <w:lang w:val="en-GB" w:eastAsia="zh-CN" w:bidi="hi-IN"/>
        </w:rPr>
        <w:t>-calf operation</w:t>
      </w:r>
      <w:r w:rsidRPr="00831C00">
        <w:rPr>
          <w:rFonts w:ascii="Palatino Linotype" w:eastAsia="Droid Sans Fallback" w:hAnsi="Palatino Linotype" w:cs="Palatino Linotype"/>
          <w:kern w:val="1"/>
          <w:sz w:val="20"/>
          <w:szCs w:val="20"/>
          <w:lang w:val="en-GB" w:eastAsia="zh-CN" w:bidi="hi-IN"/>
        </w:rPr>
        <w:t xml:space="preserve">. </w:t>
      </w:r>
      <w:r w:rsidRPr="00B924C7">
        <w:rPr>
          <w:rFonts w:ascii="Palatino Linotype" w:eastAsia="Droid Sans Fallback" w:hAnsi="Palatino Linotype" w:cs="Palatino Linotype"/>
          <w:kern w:val="1"/>
          <w:sz w:val="20"/>
          <w:szCs w:val="20"/>
          <w:lang w:val="en-GB" w:eastAsia="zh-CN" w:bidi="hi-IN"/>
        </w:rPr>
        <w:t xml:space="preserve">The </w:t>
      </w:r>
      <w:r w:rsidRPr="00B924C7">
        <w:rPr>
          <w:rFonts w:ascii="Palatino Linotype" w:eastAsia="Droid Sans Fallback" w:hAnsi="Palatino Linotype" w:cs="Palatino Linotype"/>
          <w:kern w:val="1"/>
          <w:sz w:val="20"/>
          <w:szCs w:val="20"/>
          <w:lang w:val="en-GB" w:eastAsia="zh-CN" w:bidi="hi-IN"/>
        </w:rPr>
        <w:lastRenderedPageBreak/>
        <w:t xml:space="preserve">Austral Pampas is the most southern portion of this </w:t>
      </w:r>
      <w:proofErr w:type="spellStart"/>
      <w:r w:rsidR="008D1F58">
        <w:rPr>
          <w:rFonts w:ascii="Palatino Linotype" w:eastAsia="Droid Sans Fallback" w:hAnsi="Palatino Linotype" w:cs="Palatino Linotype"/>
          <w:kern w:val="1"/>
          <w:sz w:val="20"/>
          <w:szCs w:val="20"/>
          <w:lang w:val="en-GB" w:eastAsia="zh-CN" w:bidi="hi-IN"/>
        </w:rPr>
        <w:t>e</w:t>
      </w:r>
      <w:r w:rsidR="00276E2E" w:rsidRPr="00B924C7">
        <w:rPr>
          <w:rFonts w:ascii="Palatino Linotype" w:eastAsia="Droid Sans Fallback" w:hAnsi="Palatino Linotype" w:cs="Palatino Linotype"/>
          <w:kern w:val="1"/>
          <w:sz w:val="20"/>
          <w:szCs w:val="20"/>
          <w:lang w:val="en-GB" w:eastAsia="zh-CN" w:bidi="hi-IN"/>
        </w:rPr>
        <w:t>coregi</w:t>
      </w:r>
      <w:r w:rsidR="008D1F58">
        <w:rPr>
          <w:rFonts w:ascii="Palatino Linotype" w:eastAsia="Droid Sans Fallback" w:hAnsi="Palatino Linotype" w:cs="Palatino Linotype"/>
          <w:kern w:val="1"/>
          <w:sz w:val="20"/>
          <w:szCs w:val="20"/>
          <w:lang w:val="en-GB" w:eastAsia="zh-CN" w:bidi="hi-IN"/>
        </w:rPr>
        <w:t>o</w:t>
      </w:r>
      <w:r w:rsidR="00276E2E" w:rsidRPr="00B924C7">
        <w:rPr>
          <w:rFonts w:ascii="Palatino Linotype" w:eastAsia="Droid Sans Fallback" w:hAnsi="Palatino Linotype" w:cs="Palatino Linotype"/>
          <w:kern w:val="1"/>
          <w:sz w:val="20"/>
          <w:szCs w:val="20"/>
          <w:lang w:val="en-GB" w:eastAsia="zh-CN" w:bidi="hi-IN"/>
        </w:rPr>
        <w:t>n</w:t>
      </w:r>
      <w:proofErr w:type="spellEnd"/>
      <w:r w:rsidRPr="00B924C7">
        <w:rPr>
          <w:rFonts w:ascii="Palatino Linotype" w:eastAsia="Droid Sans Fallback" w:hAnsi="Palatino Linotype" w:cs="Palatino Linotype"/>
          <w:kern w:val="1"/>
          <w:sz w:val="20"/>
          <w:szCs w:val="20"/>
          <w:lang w:val="en-GB" w:eastAsia="zh-CN" w:bidi="hi-IN"/>
        </w:rPr>
        <w:t xml:space="preserve"> and </w:t>
      </w:r>
      <w:r w:rsidR="00E45C1F" w:rsidRPr="00B924C7">
        <w:rPr>
          <w:rFonts w:ascii="Palatino Linotype" w:eastAsia="Droid Sans Fallback" w:hAnsi="Palatino Linotype" w:cs="Palatino Linotype"/>
          <w:kern w:val="1"/>
          <w:sz w:val="20"/>
          <w:szCs w:val="20"/>
          <w:lang w:val="en-GB" w:eastAsia="zh-CN" w:bidi="hi-IN"/>
        </w:rPr>
        <w:t>most of its area is devoted to annual crops</w:t>
      </w:r>
      <w:r w:rsidRPr="00B924C7">
        <w:rPr>
          <w:rFonts w:ascii="Palatino Linotype" w:eastAsia="Droid Sans Fallback" w:hAnsi="Palatino Linotype" w:cs="Palatino Linotype"/>
          <w:kern w:val="1"/>
          <w:sz w:val="20"/>
          <w:szCs w:val="20"/>
          <w:lang w:val="en-GB" w:eastAsia="zh-CN" w:bidi="hi-IN"/>
        </w:rPr>
        <w:t xml:space="preserve"> (Soriano et al. 1991). The fluvial system is well defined and the area </w:t>
      </w:r>
      <w:r w:rsidR="00BB40BF">
        <w:rPr>
          <w:rFonts w:ascii="Palatino Linotype" w:eastAsia="Droid Sans Fallback" w:hAnsi="Palatino Linotype" w:cs="Palatino Linotype"/>
          <w:kern w:val="1"/>
          <w:sz w:val="20"/>
          <w:szCs w:val="20"/>
          <w:lang w:val="en-GB" w:eastAsia="zh-CN" w:bidi="hi-IN"/>
        </w:rPr>
        <w:t>shows</w:t>
      </w:r>
      <w:r w:rsidR="00BB40BF" w:rsidRPr="00B924C7">
        <w:rPr>
          <w:rFonts w:ascii="Palatino Linotype" w:eastAsia="Droid Sans Fallback" w:hAnsi="Palatino Linotype" w:cs="Palatino Linotype"/>
          <w:kern w:val="1"/>
          <w:sz w:val="20"/>
          <w:szCs w:val="20"/>
          <w:lang w:val="en-GB" w:eastAsia="zh-CN" w:bidi="hi-IN"/>
        </w:rPr>
        <w:t xml:space="preserve"> </w:t>
      </w:r>
      <w:r w:rsidRPr="00B924C7">
        <w:rPr>
          <w:rFonts w:ascii="Palatino Linotype" w:eastAsia="Droid Sans Fallback" w:hAnsi="Palatino Linotype" w:cs="Palatino Linotype"/>
          <w:kern w:val="1"/>
          <w:sz w:val="20"/>
          <w:szCs w:val="20"/>
          <w:lang w:val="en-GB" w:eastAsia="zh-CN" w:bidi="hi-IN"/>
        </w:rPr>
        <w:t xml:space="preserve">an </w:t>
      </w:r>
      <w:r w:rsidR="00276E2E" w:rsidRPr="00B924C7">
        <w:rPr>
          <w:rFonts w:ascii="Palatino Linotype" w:eastAsia="Droid Sans Fallback" w:hAnsi="Palatino Linotype" w:cs="Palatino Linotype"/>
          <w:kern w:val="1"/>
          <w:sz w:val="20"/>
          <w:szCs w:val="20"/>
          <w:lang w:val="en-GB" w:eastAsia="zh-CN" w:bidi="hi-IN"/>
        </w:rPr>
        <w:t>exoreic</w:t>
      </w:r>
      <w:r w:rsidRPr="00B924C7">
        <w:rPr>
          <w:rFonts w:ascii="Palatino Linotype" w:eastAsia="Droid Sans Fallback" w:hAnsi="Palatino Linotype" w:cs="Palatino Linotype"/>
          <w:kern w:val="1"/>
          <w:sz w:val="20"/>
          <w:szCs w:val="20"/>
          <w:lang w:val="en-GB" w:eastAsia="zh-CN" w:bidi="hi-IN"/>
        </w:rPr>
        <w:t xml:space="preserve"> basin with slow course meandering streams, low gradient riverbeds, </w:t>
      </w:r>
      <w:proofErr w:type="spellStart"/>
      <w:r w:rsidRPr="00B924C7">
        <w:rPr>
          <w:rFonts w:ascii="Palatino Linotype" w:eastAsia="Droid Sans Fallback" w:hAnsi="Palatino Linotype" w:cs="Palatino Linotype"/>
          <w:kern w:val="1"/>
          <w:sz w:val="20"/>
          <w:szCs w:val="20"/>
          <w:lang w:val="en-GB" w:eastAsia="zh-CN" w:bidi="hi-IN"/>
        </w:rPr>
        <w:t>silty</w:t>
      </w:r>
      <w:proofErr w:type="spellEnd"/>
      <w:r w:rsidRPr="00B924C7">
        <w:rPr>
          <w:rFonts w:ascii="Palatino Linotype" w:eastAsia="Droid Sans Fallback" w:hAnsi="Palatino Linotype" w:cs="Palatino Linotype"/>
          <w:kern w:val="1"/>
          <w:sz w:val="20"/>
          <w:szCs w:val="20"/>
          <w:lang w:val="en-GB" w:eastAsia="zh-CN" w:bidi="hi-IN"/>
        </w:rPr>
        <w:t xml:space="preserve"> or clay bottom and abundant organic detritus (</w:t>
      </w:r>
      <w:proofErr w:type="spellStart"/>
      <w:r w:rsidRPr="00B924C7">
        <w:rPr>
          <w:rFonts w:ascii="Palatino Linotype" w:eastAsia="Droid Sans Fallback" w:hAnsi="Palatino Linotype" w:cs="Palatino Linotype"/>
          <w:kern w:val="1"/>
          <w:sz w:val="20"/>
          <w:szCs w:val="20"/>
          <w:lang w:val="en-GB" w:eastAsia="zh-CN" w:bidi="hi-IN"/>
        </w:rPr>
        <w:t>Ringuelet</w:t>
      </w:r>
      <w:proofErr w:type="spellEnd"/>
      <w:r w:rsidRPr="00B924C7">
        <w:rPr>
          <w:rFonts w:ascii="Palatino Linotype" w:eastAsia="Droid Sans Fallback" w:hAnsi="Palatino Linotype" w:cs="Palatino Linotype"/>
          <w:kern w:val="1"/>
          <w:sz w:val="20"/>
          <w:szCs w:val="20"/>
          <w:lang w:val="en-GB" w:eastAsia="zh-CN" w:bidi="hi-IN"/>
        </w:rPr>
        <w:t xml:space="preserve"> 1962).</w:t>
      </w:r>
    </w:p>
    <w:p w:rsidR="00FF2988" w:rsidRPr="00831C00" w:rsidRDefault="00AE33CE" w:rsidP="00B924C7">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On this region, f</w:t>
      </w:r>
      <w:r w:rsidRPr="00B924C7">
        <w:rPr>
          <w:rFonts w:ascii="Palatino Linotype" w:eastAsia="Droid Sans Fallback" w:hAnsi="Palatino Linotype" w:cs="Palatino Linotype"/>
          <w:kern w:val="1"/>
          <w:sz w:val="20"/>
          <w:szCs w:val="20"/>
          <w:lang w:val="en-GB" w:eastAsia="zh-CN" w:bidi="hi-IN"/>
        </w:rPr>
        <w:t xml:space="preserve">our </w:t>
      </w:r>
      <w:r w:rsidR="00F5335F" w:rsidRPr="00B924C7">
        <w:rPr>
          <w:rFonts w:ascii="Palatino Linotype" w:eastAsia="Droid Sans Fallback" w:hAnsi="Palatino Linotype" w:cs="Palatino Linotype"/>
          <w:kern w:val="1"/>
          <w:sz w:val="20"/>
          <w:szCs w:val="20"/>
          <w:lang w:val="en-GB" w:eastAsia="zh-CN" w:bidi="hi-IN"/>
        </w:rPr>
        <w:t>s</w:t>
      </w:r>
      <w:r w:rsidR="00FF2988" w:rsidRPr="00B924C7">
        <w:rPr>
          <w:rFonts w:ascii="Palatino Linotype" w:eastAsia="Droid Sans Fallback" w:hAnsi="Palatino Linotype" w:cs="Palatino Linotype"/>
          <w:kern w:val="1"/>
          <w:sz w:val="20"/>
          <w:szCs w:val="20"/>
          <w:lang w:val="en-GB" w:eastAsia="zh-CN" w:bidi="hi-IN"/>
        </w:rPr>
        <w:t>ampling sites</w:t>
      </w:r>
      <w:r w:rsidR="00EF78FF" w:rsidRPr="00B924C7">
        <w:rPr>
          <w:rFonts w:ascii="Palatino Linotype" w:eastAsia="Droid Sans Fallback" w:hAnsi="Palatino Linotype" w:cs="Palatino Linotype"/>
          <w:kern w:val="1"/>
          <w:sz w:val="20"/>
          <w:szCs w:val="20"/>
          <w:lang w:val="en-GB" w:eastAsia="zh-CN" w:bidi="hi-IN"/>
        </w:rPr>
        <w:t xml:space="preserve"> were selected </w:t>
      </w:r>
      <w:r w:rsidR="008D1F58" w:rsidRPr="00B924C7">
        <w:rPr>
          <w:rFonts w:ascii="Palatino Linotype" w:eastAsia="Droid Sans Fallback" w:hAnsi="Palatino Linotype" w:cs="Palatino Linotype"/>
          <w:kern w:val="1"/>
          <w:sz w:val="20"/>
          <w:szCs w:val="20"/>
          <w:lang w:val="en-GB" w:eastAsia="zh-CN" w:bidi="hi-IN"/>
        </w:rPr>
        <w:t xml:space="preserve">in Azul, </w:t>
      </w:r>
      <w:proofErr w:type="spellStart"/>
      <w:r w:rsidR="008D1F58" w:rsidRPr="00B924C7">
        <w:rPr>
          <w:rFonts w:ascii="Palatino Linotype" w:eastAsia="Droid Sans Fallback" w:hAnsi="Palatino Linotype" w:cs="Palatino Linotype"/>
          <w:kern w:val="1"/>
          <w:sz w:val="20"/>
          <w:szCs w:val="20"/>
          <w:lang w:val="en-GB" w:eastAsia="zh-CN" w:bidi="hi-IN"/>
        </w:rPr>
        <w:t>Tandil</w:t>
      </w:r>
      <w:proofErr w:type="spellEnd"/>
      <w:r w:rsidR="008D1F58" w:rsidRPr="00B924C7">
        <w:rPr>
          <w:rFonts w:ascii="Palatino Linotype" w:eastAsia="Droid Sans Fallback" w:hAnsi="Palatino Linotype" w:cs="Palatino Linotype"/>
          <w:kern w:val="1"/>
          <w:sz w:val="20"/>
          <w:szCs w:val="20"/>
          <w:lang w:val="en-GB" w:eastAsia="zh-CN" w:bidi="hi-IN"/>
        </w:rPr>
        <w:t xml:space="preserve"> and Balcarce departments </w:t>
      </w:r>
      <w:r w:rsidR="00EF78FF" w:rsidRPr="00B924C7">
        <w:rPr>
          <w:rFonts w:ascii="Palatino Linotype" w:eastAsia="Droid Sans Fallback" w:hAnsi="Palatino Linotype" w:cs="Palatino Linotype"/>
          <w:kern w:val="1"/>
          <w:sz w:val="20"/>
          <w:szCs w:val="20"/>
          <w:lang w:val="en-GB" w:eastAsia="zh-CN" w:bidi="hi-IN"/>
        </w:rPr>
        <w:t>in order to cover a</w:t>
      </w:r>
      <w:r w:rsidR="00FF2988" w:rsidRPr="00B924C7">
        <w:rPr>
          <w:rFonts w:ascii="Palatino Linotype" w:eastAsia="Droid Sans Fallback" w:hAnsi="Palatino Linotype" w:cs="Palatino Linotype"/>
          <w:kern w:val="1"/>
          <w:sz w:val="20"/>
          <w:szCs w:val="20"/>
          <w:lang w:val="en-GB" w:eastAsia="zh-CN" w:bidi="hi-IN"/>
        </w:rPr>
        <w:t xml:space="preserve"> wide geographic </w:t>
      </w:r>
      <w:r w:rsidR="00BB40BF">
        <w:rPr>
          <w:rFonts w:ascii="Palatino Linotype" w:eastAsia="Droid Sans Fallback" w:hAnsi="Palatino Linotype" w:cs="Palatino Linotype"/>
          <w:kern w:val="1"/>
          <w:sz w:val="20"/>
          <w:szCs w:val="20"/>
          <w:lang w:val="en-GB" w:eastAsia="zh-CN" w:bidi="hi-IN"/>
        </w:rPr>
        <w:t>area,</w:t>
      </w:r>
      <w:r w:rsidR="00EF78FF" w:rsidRPr="00B924C7">
        <w:rPr>
          <w:rFonts w:ascii="Palatino Linotype" w:eastAsia="Droid Sans Fallback" w:hAnsi="Palatino Linotype" w:cs="Palatino Linotype"/>
          <w:kern w:val="1"/>
          <w:sz w:val="20"/>
          <w:szCs w:val="20"/>
          <w:lang w:val="en-GB" w:eastAsia="zh-CN" w:bidi="hi-IN"/>
        </w:rPr>
        <w:t xml:space="preserve"> taking into account their </w:t>
      </w:r>
      <w:r w:rsidR="00FF2988" w:rsidRPr="00B924C7">
        <w:rPr>
          <w:rFonts w:ascii="Palatino Linotype" w:eastAsia="Droid Sans Fallback" w:hAnsi="Palatino Linotype" w:cs="Palatino Linotype"/>
          <w:kern w:val="1"/>
          <w:sz w:val="20"/>
          <w:szCs w:val="20"/>
          <w:lang w:val="en-GB" w:eastAsia="zh-CN" w:bidi="hi-IN"/>
        </w:rPr>
        <w:t xml:space="preserve">accessibility, </w:t>
      </w:r>
      <w:r w:rsidR="00EF78FF" w:rsidRPr="00B924C7">
        <w:rPr>
          <w:rFonts w:ascii="Palatino Linotype" w:eastAsia="Droid Sans Fallback" w:hAnsi="Palatino Linotype" w:cs="Palatino Linotype"/>
          <w:kern w:val="1"/>
          <w:sz w:val="20"/>
          <w:szCs w:val="20"/>
          <w:lang w:val="en-GB" w:eastAsia="zh-CN" w:bidi="hi-IN"/>
        </w:rPr>
        <w:t>similar</w:t>
      </w:r>
      <w:r w:rsidR="00FF2988" w:rsidRPr="00B924C7">
        <w:rPr>
          <w:rFonts w:ascii="Palatino Linotype" w:eastAsia="Droid Sans Fallback" w:hAnsi="Palatino Linotype" w:cs="Palatino Linotype"/>
          <w:kern w:val="1"/>
          <w:sz w:val="20"/>
          <w:szCs w:val="20"/>
          <w:lang w:val="en-GB" w:eastAsia="zh-CN" w:bidi="hi-IN"/>
        </w:rPr>
        <w:t xml:space="preserve"> slopes and soil textures</w:t>
      </w:r>
      <w:r w:rsidR="00EF78FF" w:rsidRPr="00B924C7">
        <w:rPr>
          <w:rFonts w:ascii="Palatino Linotype" w:eastAsia="Droid Sans Fallback" w:hAnsi="Palatino Linotype" w:cs="Palatino Linotype"/>
          <w:kern w:val="1"/>
          <w:sz w:val="20"/>
          <w:szCs w:val="20"/>
          <w:lang w:val="en-GB" w:eastAsia="zh-CN" w:bidi="hi-IN"/>
        </w:rPr>
        <w:t>, and presence of the most common vegetation,</w:t>
      </w:r>
      <w:r w:rsidR="00BB40BF">
        <w:rPr>
          <w:rFonts w:ascii="Palatino Linotype" w:eastAsia="Droid Sans Fallback" w:hAnsi="Palatino Linotype" w:cs="Palatino Linotype"/>
          <w:kern w:val="1"/>
          <w:sz w:val="20"/>
          <w:szCs w:val="20"/>
          <w:lang w:val="en-GB" w:eastAsia="zh-CN" w:bidi="hi-IN"/>
        </w:rPr>
        <w:t xml:space="preserve"> i.e.</w:t>
      </w:r>
      <w:r w:rsidR="00EF78FF" w:rsidRPr="00B924C7">
        <w:rPr>
          <w:rFonts w:ascii="Palatino Linotype" w:eastAsia="Droid Sans Fallback" w:hAnsi="Palatino Linotype" w:cs="Palatino Linotype"/>
          <w:kern w:val="1"/>
          <w:sz w:val="20"/>
          <w:szCs w:val="20"/>
          <w:lang w:val="en-GB" w:eastAsia="zh-CN" w:bidi="hi-IN"/>
        </w:rPr>
        <w:t xml:space="preserve"> grassy vegetation dominated by the tall fescue, </w:t>
      </w:r>
      <w:r w:rsidR="00EF78FF" w:rsidRPr="00B924C7">
        <w:rPr>
          <w:rFonts w:ascii="Palatino Linotype" w:eastAsia="Droid Sans Fallback" w:hAnsi="Palatino Linotype" w:cs="Palatino Linotype"/>
          <w:i/>
          <w:kern w:val="1"/>
          <w:sz w:val="20"/>
          <w:szCs w:val="20"/>
          <w:lang w:val="en-GB" w:eastAsia="zh-CN" w:bidi="hi-IN"/>
        </w:rPr>
        <w:t>F</w:t>
      </w:r>
      <w:r w:rsidR="00B10CBF" w:rsidRPr="00B924C7">
        <w:rPr>
          <w:rFonts w:ascii="Palatino Linotype" w:eastAsia="Droid Sans Fallback" w:hAnsi="Palatino Linotype" w:cs="Palatino Linotype"/>
          <w:i/>
          <w:kern w:val="1"/>
          <w:sz w:val="20"/>
          <w:szCs w:val="20"/>
          <w:lang w:val="en-GB" w:eastAsia="zh-CN" w:bidi="hi-IN"/>
        </w:rPr>
        <w:t>estuca</w:t>
      </w:r>
      <w:r w:rsidR="00EF78FF" w:rsidRPr="00B924C7">
        <w:rPr>
          <w:rFonts w:ascii="Palatino Linotype" w:eastAsia="Droid Sans Fallback" w:hAnsi="Palatino Linotype" w:cs="Palatino Linotype"/>
          <w:i/>
          <w:kern w:val="1"/>
          <w:sz w:val="20"/>
          <w:szCs w:val="20"/>
          <w:lang w:val="en-GB" w:eastAsia="zh-CN" w:bidi="hi-IN"/>
        </w:rPr>
        <w:t xml:space="preserve"> arundinacea</w:t>
      </w:r>
      <w:r w:rsidR="00B10CBF" w:rsidRPr="00B924C7">
        <w:rPr>
          <w:rFonts w:ascii="Palatino Linotype" w:eastAsia="Droid Sans Fallback" w:hAnsi="Palatino Linotype" w:cs="Palatino Linotype"/>
          <w:i/>
          <w:kern w:val="1"/>
          <w:sz w:val="20"/>
          <w:szCs w:val="20"/>
          <w:lang w:val="en-GB" w:eastAsia="zh-CN" w:bidi="hi-IN"/>
        </w:rPr>
        <w:t xml:space="preserve"> </w:t>
      </w:r>
      <w:proofErr w:type="spellStart"/>
      <w:r w:rsidR="00B10CBF" w:rsidRPr="000B007B">
        <w:rPr>
          <w:rFonts w:ascii="Palatino Linotype" w:eastAsia="Droid Sans Fallback" w:hAnsi="Palatino Linotype" w:cs="Palatino Linotype"/>
          <w:kern w:val="1"/>
          <w:sz w:val="20"/>
          <w:szCs w:val="20"/>
          <w:lang w:val="en-GB" w:eastAsia="zh-CN" w:bidi="hi-IN"/>
        </w:rPr>
        <w:t>Schreb</w:t>
      </w:r>
      <w:proofErr w:type="spellEnd"/>
      <w:r w:rsidR="00B10CBF" w:rsidRPr="000B007B">
        <w:rPr>
          <w:rFonts w:ascii="Palatino Linotype" w:eastAsia="Droid Sans Fallback" w:hAnsi="Palatino Linotype" w:cs="Palatino Linotype"/>
          <w:kern w:val="1"/>
          <w:sz w:val="20"/>
          <w:szCs w:val="20"/>
          <w:lang w:val="en-GB" w:eastAsia="zh-CN" w:bidi="hi-IN"/>
        </w:rPr>
        <w:t>.</w:t>
      </w:r>
      <w:r w:rsidR="00EF78FF" w:rsidRPr="00B924C7">
        <w:rPr>
          <w:rFonts w:ascii="Palatino Linotype" w:eastAsia="Droid Sans Fallback" w:hAnsi="Palatino Linotype" w:cs="Palatino Linotype"/>
          <w:kern w:val="1"/>
          <w:sz w:val="20"/>
          <w:szCs w:val="20"/>
          <w:lang w:val="en-GB" w:eastAsia="zh-CN" w:bidi="hi-IN"/>
        </w:rPr>
        <w:t>, with</w:t>
      </w:r>
      <w:r w:rsidR="00BB6B64">
        <w:rPr>
          <w:rFonts w:ascii="Palatino Linotype" w:eastAsia="Droid Sans Fallback" w:hAnsi="Palatino Linotype" w:cs="Palatino Linotype"/>
          <w:kern w:val="1"/>
          <w:sz w:val="20"/>
          <w:szCs w:val="20"/>
          <w:lang w:val="en-GB" w:eastAsia="zh-CN" w:bidi="hi-IN"/>
        </w:rPr>
        <w:t xml:space="preserve"> </w:t>
      </w:r>
      <w:proofErr w:type="spellStart"/>
      <w:r w:rsidR="00BB6B64">
        <w:rPr>
          <w:rFonts w:ascii="Palatino Linotype" w:eastAsia="Droid Sans Fallback" w:hAnsi="Palatino Linotype" w:cs="Palatino Linotype"/>
          <w:kern w:val="1"/>
          <w:sz w:val="20"/>
          <w:szCs w:val="20"/>
          <w:lang w:val="en-GB" w:eastAsia="zh-CN" w:bidi="hi-IN"/>
        </w:rPr>
        <w:t>ot</w:t>
      </w:r>
      <w:proofErr w:type="spellEnd"/>
      <w:r w:rsidR="00BB6B64">
        <w:rPr>
          <w:rFonts w:ascii="Palatino Linotype" w:eastAsia="Droid Sans Fallback" w:hAnsi="Palatino Linotype" w:cs="Palatino Linotype"/>
          <w:kern w:val="1"/>
          <w:sz w:val="20"/>
          <w:szCs w:val="20"/>
          <w:lang w:val="en-GB" w:eastAsia="zh-CN" w:bidi="hi-IN"/>
        </w:rPr>
        <w:t xml:space="preserve"> without</w:t>
      </w:r>
      <w:r w:rsidR="00EF78FF" w:rsidRPr="00B924C7">
        <w:rPr>
          <w:rFonts w:ascii="Palatino Linotype" w:eastAsia="Droid Sans Fallback" w:hAnsi="Palatino Linotype" w:cs="Palatino Linotype"/>
          <w:kern w:val="1"/>
          <w:sz w:val="20"/>
          <w:szCs w:val="20"/>
          <w:lang w:val="en-GB" w:eastAsia="zh-CN" w:bidi="hi-IN"/>
        </w:rPr>
        <w:t xml:space="preserve"> a </w:t>
      </w:r>
      <w:r w:rsidR="00BB6B64">
        <w:rPr>
          <w:rFonts w:ascii="Palatino Linotype" w:eastAsia="Droid Sans Fallback" w:hAnsi="Palatino Linotype" w:cs="Palatino Linotype"/>
          <w:kern w:val="1"/>
          <w:sz w:val="20"/>
          <w:szCs w:val="20"/>
          <w:lang w:val="en-GB" w:eastAsia="zh-CN" w:bidi="hi-IN"/>
        </w:rPr>
        <w:t>arboreal strata</w:t>
      </w:r>
      <w:r w:rsidR="00EF78FF" w:rsidRPr="00B924C7">
        <w:rPr>
          <w:rFonts w:ascii="Palatino Linotype" w:eastAsia="Droid Sans Fallback" w:hAnsi="Palatino Linotype" w:cs="Palatino Linotype"/>
          <w:kern w:val="1"/>
          <w:sz w:val="20"/>
          <w:szCs w:val="20"/>
          <w:lang w:val="en-GB" w:eastAsia="zh-CN" w:bidi="hi-IN"/>
        </w:rPr>
        <w:t xml:space="preserve"> composed by willow, </w:t>
      </w:r>
      <w:r w:rsidR="00EF78FF" w:rsidRPr="00B924C7">
        <w:rPr>
          <w:rFonts w:ascii="Palatino Linotype" w:eastAsia="Droid Sans Fallback" w:hAnsi="Palatino Linotype" w:cs="Palatino Linotype"/>
          <w:i/>
          <w:kern w:val="1"/>
          <w:sz w:val="20"/>
          <w:szCs w:val="20"/>
          <w:lang w:val="en-GB" w:eastAsia="zh-CN" w:bidi="hi-IN"/>
        </w:rPr>
        <w:t>S</w:t>
      </w:r>
      <w:r w:rsidR="00D934BB" w:rsidRPr="00B924C7">
        <w:rPr>
          <w:rFonts w:ascii="Palatino Linotype" w:eastAsia="Droid Sans Fallback" w:hAnsi="Palatino Linotype" w:cs="Palatino Linotype"/>
          <w:i/>
          <w:kern w:val="1"/>
          <w:sz w:val="20"/>
          <w:szCs w:val="20"/>
          <w:lang w:val="en-GB" w:eastAsia="zh-CN" w:bidi="hi-IN"/>
        </w:rPr>
        <w:t>alix</w:t>
      </w:r>
      <w:r w:rsidR="00EF78FF" w:rsidRPr="00B924C7">
        <w:rPr>
          <w:rFonts w:ascii="Palatino Linotype" w:eastAsia="Droid Sans Fallback" w:hAnsi="Palatino Linotype" w:cs="Palatino Linotype"/>
          <w:i/>
          <w:kern w:val="1"/>
          <w:sz w:val="20"/>
          <w:szCs w:val="20"/>
          <w:lang w:val="en-GB" w:eastAsia="zh-CN" w:bidi="hi-IN"/>
        </w:rPr>
        <w:t xml:space="preserve"> fragilis</w:t>
      </w:r>
      <w:r w:rsidR="00D934BB" w:rsidRPr="00B924C7">
        <w:rPr>
          <w:rFonts w:ascii="Palatino Linotype" w:eastAsia="Droid Sans Fallback" w:hAnsi="Palatino Linotype" w:cs="Palatino Linotype"/>
          <w:i/>
          <w:kern w:val="1"/>
          <w:sz w:val="20"/>
          <w:szCs w:val="20"/>
          <w:lang w:val="en-GB" w:eastAsia="zh-CN" w:bidi="hi-IN"/>
        </w:rPr>
        <w:t xml:space="preserve"> </w:t>
      </w:r>
      <w:r w:rsidR="00D934BB" w:rsidRPr="000B007B">
        <w:rPr>
          <w:rFonts w:ascii="Palatino Linotype" w:eastAsia="Droid Sans Fallback" w:hAnsi="Palatino Linotype" w:cs="Palatino Linotype"/>
          <w:kern w:val="1"/>
          <w:sz w:val="20"/>
          <w:szCs w:val="20"/>
          <w:lang w:val="en-GB" w:eastAsia="zh-CN" w:bidi="hi-IN"/>
        </w:rPr>
        <w:t>L.</w:t>
      </w:r>
      <w:r w:rsidR="00EF78FF" w:rsidRPr="00B924C7">
        <w:rPr>
          <w:rFonts w:ascii="Palatino Linotype" w:eastAsia="Droid Sans Fallback" w:hAnsi="Palatino Linotype" w:cs="Palatino Linotype"/>
          <w:kern w:val="1"/>
          <w:sz w:val="20"/>
          <w:szCs w:val="20"/>
          <w:lang w:val="en-GB" w:eastAsia="zh-CN" w:bidi="hi-IN"/>
        </w:rPr>
        <w:t xml:space="preserve"> (Giaccio et al. 2017).</w:t>
      </w:r>
      <w:r w:rsidR="008D1F58">
        <w:rPr>
          <w:rFonts w:ascii="Palatino Linotype" w:eastAsia="Droid Sans Fallback" w:hAnsi="Palatino Linotype" w:cs="Palatino Linotype"/>
          <w:kern w:val="1"/>
          <w:sz w:val="20"/>
          <w:szCs w:val="20"/>
          <w:lang w:val="en-GB" w:eastAsia="zh-CN" w:bidi="hi-IN"/>
        </w:rPr>
        <w:t xml:space="preserve"> </w:t>
      </w:r>
      <w:r w:rsidR="00BB6B64">
        <w:rPr>
          <w:rFonts w:ascii="Palatino Linotype" w:eastAsia="Droid Sans Fallback" w:hAnsi="Palatino Linotype" w:cs="Palatino Linotype"/>
          <w:kern w:val="1"/>
          <w:sz w:val="20"/>
          <w:szCs w:val="20"/>
          <w:lang w:val="en-GB" w:eastAsia="zh-CN" w:bidi="hi-IN"/>
        </w:rPr>
        <w:t>G</w:t>
      </w:r>
      <w:r w:rsidR="00CB0068" w:rsidRPr="00831C00">
        <w:rPr>
          <w:rFonts w:ascii="Palatino Linotype" w:eastAsia="Droid Sans Fallback" w:hAnsi="Palatino Linotype" w:cs="Palatino Linotype"/>
          <w:kern w:val="1"/>
          <w:sz w:val="20"/>
          <w:szCs w:val="20"/>
          <w:lang w:val="en-GB" w:eastAsia="zh-CN" w:bidi="hi-IN"/>
        </w:rPr>
        <w:t>eographical coordinates of the sampling sites are shown in Table 1 and their geogra</w:t>
      </w:r>
      <w:r w:rsidR="00F01AA1">
        <w:rPr>
          <w:rFonts w:ascii="Palatino Linotype" w:eastAsia="Droid Sans Fallback" w:hAnsi="Palatino Linotype" w:cs="Palatino Linotype"/>
          <w:kern w:val="1"/>
          <w:sz w:val="20"/>
          <w:szCs w:val="20"/>
          <w:lang w:val="en-GB" w:eastAsia="zh-CN" w:bidi="hi-IN"/>
        </w:rPr>
        <w:t>phical location</w:t>
      </w:r>
      <w:r w:rsidR="00BB6B64">
        <w:rPr>
          <w:rFonts w:ascii="Palatino Linotype" w:eastAsia="Droid Sans Fallback" w:hAnsi="Palatino Linotype" w:cs="Palatino Linotype"/>
          <w:kern w:val="1"/>
          <w:sz w:val="20"/>
          <w:szCs w:val="20"/>
          <w:lang w:val="en-GB" w:eastAsia="zh-CN" w:bidi="hi-IN"/>
        </w:rPr>
        <w:t>s</w:t>
      </w:r>
      <w:r w:rsidR="00F01AA1">
        <w:rPr>
          <w:rFonts w:ascii="Palatino Linotype" w:eastAsia="Droid Sans Fallback" w:hAnsi="Palatino Linotype" w:cs="Palatino Linotype"/>
          <w:kern w:val="1"/>
          <w:sz w:val="20"/>
          <w:szCs w:val="20"/>
          <w:lang w:val="en-GB" w:eastAsia="zh-CN" w:bidi="hi-IN"/>
        </w:rPr>
        <w:t xml:space="preserve"> </w:t>
      </w:r>
      <w:r w:rsidR="00BB6B64">
        <w:rPr>
          <w:rFonts w:ascii="Palatino Linotype" w:eastAsia="Droid Sans Fallback" w:hAnsi="Palatino Linotype" w:cs="Palatino Linotype"/>
          <w:kern w:val="1"/>
          <w:sz w:val="20"/>
          <w:szCs w:val="20"/>
          <w:lang w:val="en-GB" w:eastAsia="zh-CN" w:bidi="hi-IN"/>
        </w:rPr>
        <w:t>are</w:t>
      </w:r>
      <w:r w:rsidR="00F01AA1">
        <w:rPr>
          <w:rFonts w:ascii="Palatino Linotype" w:eastAsia="Droid Sans Fallback" w:hAnsi="Palatino Linotype" w:cs="Palatino Linotype"/>
          <w:kern w:val="1"/>
          <w:sz w:val="20"/>
          <w:szCs w:val="20"/>
          <w:lang w:val="en-GB" w:eastAsia="zh-CN" w:bidi="hi-IN"/>
        </w:rPr>
        <w:t xml:space="preserve"> shown in Figure</w:t>
      </w:r>
      <w:r w:rsidR="008D1F58">
        <w:rPr>
          <w:rFonts w:ascii="Palatino Linotype" w:eastAsia="Droid Sans Fallback" w:hAnsi="Palatino Linotype" w:cs="Palatino Linotype"/>
          <w:kern w:val="1"/>
          <w:sz w:val="20"/>
          <w:szCs w:val="20"/>
          <w:lang w:val="en-GB" w:eastAsia="zh-CN" w:bidi="hi-IN"/>
        </w:rPr>
        <w:t xml:space="preserve"> </w:t>
      </w:r>
      <w:r w:rsidR="00B532B1" w:rsidRPr="00831C00">
        <w:rPr>
          <w:rFonts w:ascii="Palatino Linotype" w:eastAsia="Droid Sans Fallback" w:hAnsi="Palatino Linotype" w:cs="Palatino Linotype"/>
          <w:kern w:val="1"/>
          <w:sz w:val="20"/>
          <w:szCs w:val="20"/>
          <w:lang w:val="en-GB" w:eastAsia="zh-CN" w:bidi="hi-IN"/>
        </w:rPr>
        <w:t>2</w:t>
      </w:r>
      <w:r w:rsidR="00CB0068" w:rsidRPr="00831C00">
        <w:rPr>
          <w:rFonts w:ascii="Palatino Linotype" w:eastAsia="Droid Sans Fallback" w:hAnsi="Palatino Linotype" w:cs="Palatino Linotype"/>
          <w:kern w:val="1"/>
          <w:sz w:val="20"/>
          <w:szCs w:val="20"/>
          <w:lang w:val="en-GB" w:eastAsia="zh-CN" w:bidi="hi-IN"/>
        </w:rPr>
        <w:t xml:space="preserve">. </w:t>
      </w:r>
    </w:p>
    <w:p w:rsidR="00930778" w:rsidRPr="00831C00" w:rsidRDefault="00FF2988" w:rsidP="00A00F26">
      <w:pPr>
        <w:widowControl w:val="0"/>
        <w:suppressAutoHyphens/>
        <w:rPr>
          <w:rFonts w:ascii="Palatino Linotype" w:eastAsia="Droid Sans Fallback" w:hAnsi="Palatino Linotype" w:cs="Palatino Linotype"/>
          <w:kern w:val="1"/>
          <w:sz w:val="20"/>
          <w:szCs w:val="20"/>
          <w:lang w:val="en-GB" w:eastAsia="zh-CN" w:bidi="hi-IN"/>
        </w:rPr>
      </w:pPr>
      <w:r w:rsidRPr="00831C00">
        <w:rPr>
          <w:rFonts w:ascii="Palatino Linotype" w:eastAsia="Droid Sans Fallback" w:hAnsi="Palatino Linotype" w:cs="Palatino Linotype"/>
          <w:kern w:val="1"/>
          <w:sz w:val="20"/>
          <w:szCs w:val="20"/>
          <w:lang w:val="en-GB" w:eastAsia="zh-CN" w:bidi="hi-IN"/>
        </w:rPr>
        <w:t>In the four selected sites,</w:t>
      </w:r>
      <w:r w:rsidR="005F7475">
        <w:rPr>
          <w:rFonts w:ascii="Palatino Linotype" w:eastAsia="Droid Sans Fallback" w:hAnsi="Palatino Linotype" w:cs="Palatino Linotype"/>
          <w:kern w:val="1"/>
          <w:sz w:val="20"/>
          <w:szCs w:val="20"/>
          <w:lang w:val="en-GB" w:eastAsia="zh-CN" w:bidi="hi-IN"/>
        </w:rPr>
        <w:t xml:space="preserve"> sampling sites were</w:t>
      </w:r>
      <w:r w:rsidRPr="00831C00">
        <w:rPr>
          <w:rFonts w:ascii="Palatino Linotype" w:eastAsia="Droid Sans Fallback" w:hAnsi="Palatino Linotype" w:cs="Palatino Linotype"/>
          <w:kern w:val="1"/>
          <w:sz w:val="20"/>
          <w:szCs w:val="20"/>
          <w:lang w:val="en-GB" w:eastAsia="zh-CN" w:bidi="hi-IN"/>
        </w:rPr>
        <w:t xml:space="preserve"> located in "Del Azul", "La </w:t>
      </w:r>
      <w:proofErr w:type="spellStart"/>
      <w:r w:rsidRPr="00831C00">
        <w:rPr>
          <w:rFonts w:ascii="Palatino Linotype" w:eastAsia="Droid Sans Fallback" w:hAnsi="Palatino Linotype" w:cs="Palatino Linotype"/>
          <w:kern w:val="1"/>
          <w:sz w:val="20"/>
          <w:szCs w:val="20"/>
          <w:lang w:val="en-GB" w:eastAsia="zh-CN" w:bidi="hi-IN"/>
        </w:rPr>
        <w:t>Pastora</w:t>
      </w:r>
      <w:proofErr w:type="spellEnd"/>
      <w:r w:rsidRPr="00831C00">
        <w:rPr>
          <w:rFonts w:ascii="Palatino Linotype" w:eastAsia="Droid Sans Fallback" w:hAnsi="Palatino Linotype" w:cs="Palatino Linotype"/>
          <w:kern w:val="1"/>
          <w:sz w:val="20"/>
          <w:szCs w:val="20"/>
          <w:lang w:val="en-GB" w:eastAsia="zh-CN" w:bidi="hi-IN"/>
        </w:rPr>
        <w:t>", "San Felipe" and "Napaleofú"</w:t>
      </w:r>
      <w:r w:rsidR="005F7475">
        <w:rPr>
          <w:rFonts w:ascii="Palatino Linotype" w:eastAsia="Droid Sans Fallback" w:hAnsi="Palatino Linotype" w:cs="Palatino Linotype"/>
          <w:kern w:val="1"/>
          <w:sz w:val="20"/>
          <w:szCs w:val="20"/>
          <w:lang w:val="en-GB" w:eastAsia="zh-CN" w:bidi="hi-IN"/>
        </w:rPr>
        <w:t xml:space="preserve"> streams</w:t>
      </w:r>
      <w:r w:rsidRPr="00831C00">
        <w:rPr>
          <w:rFonts w:ascii="Palatino Linotype" w:eastAsia="Droid Sans Fallback" w:hAnsi="Palatino Linotype" w:cs="Palatino Linotype"/>
          <w:kern w:val="1"/>
          <w:sz w:val="20"/>
          <w:szCs w:val="20"/>
          <w:lang w:val="en-GB" w:eastAsia="zh-CN" w:bidi="hi-IN"/>
        </w:rPr>
        <w:t xml:space="preserve"> on May 18, 2012</w:t>
      </w:r>
      <w:r w:rsidR="00930778" w:rsidRPr="00831C00">
        <w:rPr>
          <w:rFonts w:ascii="Palatino Linotype" w:eastAsia="Droid Sans Fallback" w:hAnsi="Palatino Linotype" w:cs="Palatino Linotype"/>
          <w:kern w:val="1"/>
          <w:sz w:val="20"/>
          <w:szCs w:val="20"/>
          <w:lang w:val="en-GB" w:eastAsia="zh-CN" w:bidi="hi-IN"/>
        </w:rPr>
        <w:t xml:space="preserve"> and</w:t>
      </w:r>
      <w:r w:rsidR="008D1F58">
        <w:rPr>
          <w:rFonts w:ascii="Palatino Linotype" w:eastAsia="Droid Sans Fallback" w:hAnsi="Palatino Linotype" w:cs="Palatino Linotype"/>
          <w:kern w:val="1"/>
          <w:sz w:val="20"/>
          <w:szCs w:val="20"/>
          <w:lang w:val="en-GB" w:eastAsia="zh-CN" w:bidi="hi-IN"/>
        </w:rPr>
        <w:t xml:space="preserve"> </w:t>
      </w:r>
      <w:r w:rsidR="00930778" w:rsidRPr="00831C00">
        <w:rPr>
          <w:rFonts w:ascii="Palatino Linotype" w:eastAsia="Droid Sans Fallback" w:hAnsi="Palatino Linotype" w:cs="Palatino Linotype"/>
          <w:kern w:val="1"/>
          <w:sz w:val="20"/>
          <w:szCs w:val="20"/>
          <w:lang w:val="en-GB" w:eastAsia="zh-CN" w:bidi="hi-IN"/>
        </w:rPr>
        <w:t xml:space="preserve">August </w:t>
      </w:r>
      <w:r w:rsidR="00DA5637">
        <w:rPr>
          <w:rFonts w:ascii="Palatino Linotype" w:eastAsia="Droid Sans Fallback" w:hAnsi="Palatino Linotype" w:cs="Palatino Linotype"/>
          <w:kern w:val="1"/>
          <w:sz w:val="20"/>
          <w:szCs w:val="20"/>
          <w:lang w:val="en-GB" w:eastAsia="zh-CN" w:bidi="hi-IN"/>
        </w:rPr>
        <w:t>24</w:t>
      </w:r>
      <w:r w:rsidR="00CE6988">
        <w:rPr>
          <w:rFonts w:ascii="Palatino Linotype" w:eastAsia="Droid Sans Fallback" w:hAnsi="Palatino Linotype" w:cs="Palatino Linotype"/>
          <w:kern w:val="1"/>
          <w:sz w:val="20"/>
          <w:szCs w:val="20"/>
          <w:lang w:val="en-GB" w:eastAsia="zh-CN" w:bidi="hi-IN"/>
        </w:rPr>
        <w:t>,</w:t>
      </w:r>
      <w:r w:rsidR="00DA5637">
        <w:rPr>
          <w:rFonts w:ascii="Palatino Linotype" w:eastAsia="Droid Sans Fallback" w:hAnsi="Palatino Linotype" w:cs="Palatino Linotype"/>
          <w:kern w:val="1"/>
          <w:sz w:val="20"/>
          <w:szCs w:val="20"/>
          <w:lang w:val="en-GB" w:eastAsia="zh-CN" w:bidi="hi-IN"/>
        </w:rPr>
        <w:t xml:space="preserve"> </w:t>
      </w:r>
      <w:r w:rsidR="00930778" w:rsidRPr="00831C00">
        <w:rPr>
          <w:rFonts w:ascii="Palatino Linotype" w:eastAsia="Droid Sans Fallback" w:hAnsi="Palatino Linotype" w:cs="Palatino Linotype"/>
          <w:kern w:val="1"/>
          <w:sz w:val="20"/>
          <w:szCs w:val="20"/>
          <w:lang w:val="en-GB" w:eastAsia="zh-CN" w:bidi="hi-IN"/>
        </w:rPr>
        <w:t>2012</w:t>
      </w:r>
      <w:r w:rsidR="00581B42" w:rsidRPr="00831C00">
        <w:rPr>
          <w:rFonts w:ascii="Palatino Linotype" w:eastAsia="Droid Sans Fallback" w:hAnsi="Palatino Linotype" w:cs="Palatino Linotype"/>
          <w:kern w:val="1"/>
          <w:sz w:val="20"/>
          <w:szCs w:val="20"/>
          <w:lang w:val="en-GB" w:eastAsia="zh-CN" w:bidi="hi-IN"/>
        </w:rPr>
        <w:t>,</w:t>
      </w:r>
      <w:r w:rsidR="008D1F58">
        <w:rPr>
          <w:rFonts w:ascii="Palatino Linotype" w:eastAsia="Droid Sans Fallback" w:hAnsi="Palatino Linotype" w:cs="Palatino Linotype"/>
          <w:kern w:val="1"/>
          <w:sz w:val="20"/>
          <w:szCs w:val="20"/>
          <w:lang w:val="en-GB" w:eastAsia="zh-CN" w:bidi="hi-IN"/>
        </w:rPr>
        <w:t xml:space="preserve"> </w:t>
      </w:r>
      <w:r w:rsidRPr="00831C00">
        <w:rPr>
          <w:rFonts w:ascii="Palatino Linotype" w:eastAsia="Droid Sans Fallback" w:hAnsi="Palatino Linotype" w:cs="Palatino Linotype"/>
          <w:kern w:val="1"/>
          <w:sz w:val="20"/>
          <w:szCs w:val="20"/>
          <w:lang w:val="en-GB" w:eastAsia="zh-CN" w:bidi="hi-IN"/>
        </w:rPr>
        <w:t xml:space="preserve">there </w:t>
      </w:r>
      <w:r w:rsidR="00930778" w:rsidRPr="00831C00">
        <w:rPr>
          <w:rFonts w:ascii="Palatino Linotype" w:eastAsia="Droid Sans Fallback" w:hAnsi="Palatino Linotype" w:cs="Palatino Linotype"/>
          <w:kern w:val="1"/>
          <w:sz w:val="20"/>
          <w:szCs w:val="20"/>
          <w:lang w:val="en-GB" w:eastAsia="zh-CN" w:bidi="hi-IN"/>
        </w:rPr>
        <w:t xml:space="preserve">were </w:t>
      </w:r>
      <w:r w:rsidRPr="00831C00">
        <w:rPr>
          <w:rFonts w:ascii="Palatino Linotype" w:eastAsia="Droid Sans Fallback" w:hAnsi="Palatino Linotype" w:cs="Palatino Linotype"/>
          <w:kern w:val="1"/>
          <w:sz w:val="20"/>
          <w:szCs w:val="20"/>
          <w:lang w:val="en-GB" w:eastAsia="zh-CN" w:bidi="hi-IN"/>
        </w:rPr>
        <w:t>significant flood</w:t>
      </w:r>
      <w:r w:rsidR="00930778" w:rsidRPr="00831C00">
        <w:rPr>
          <w:rFonts w:ascii="Palatino Linotype" w:eastAsia="Droid Sans Fallback" w:hAnsi="Palatino Linotype" w:cs="Palatino Linotype"/>
          <w:kern w:val="1"/>
          <w:sz w:val="20"/>
          <w:szCs w:val="20"/>
          <w:lang w:val="en-GB" w:eastAsia="zh-CN" w:bidi="hi-IN"/>
        </w:rPr>
        <w:t>s</w:t>
      </w:r>
      <w:r w:rsidRPr="00831C00">
        <w:rPr>
          <w:rFonts w:ascii="Palatino Linotype" w:eastAsia="Droid Sans Fallback" w:hAnsi="Palatino Linotype" w:cs="Palatino Linotype"/>
          <w:kern w:val="1"/>
          <w:sz w:val="20"/>
          <w:szCs w:val="20"/>
          <w:lang w:val="en-GB" w:eastAsia="zh-CN" w:bidi="hi-IN"/>
        </w:rPr>
        <w:t xml:space="preserve"> caused by heavy </w:t>
      </w:r>
      <w:r w:rsidR="00930778" w:rsidRPr="00831C00">
        <w:rPr>
          <w:rFonts w:ascii="Palatino Linotype" w:eastAsia="Droid Sans Fallback" w:hAnsi="Palatino Linotype" w:cs="Palatino Linotype"/>
          <w:kern w:val="1"/>
          <w:sz w:val="20"/>
          <w:szCs w:val="20"/>
          <w:lang w:val="en-GB" w:eastAsia="zh-CN" w:bidi="hi-IN"/>
        </w:rPr>
        <w:t xml:space="preserve">rains (120 to 180 mm </w:t>
      </w:r>
      <w:r w:rsidR="00621CE8" w:rsidRPr="00621CE8">
        <w:rPr>
          <w:rFonts w:ascii="Palatino Linotype" w:eastAsia="Droid Sans Fallback" w:hAnsi="Palatino Linotype" w:cs="Palatino Linotype"/>
          <w:kern w:val="1"/>
          <w:sz w:val="20"/>
          <w:szCs w:val="20"/>
          <w:lang w:val="en-GB" w:eastAsia="zh-CN" w:bidi="hi-IN"/>
        </w:rPr>
        <w:t>in 24 hours</w:t>
      </w:r>
      <w:r w:rsidR="00621CE8">
        <w:rPr>
          <w:rFonts w:ascii="Palatino Linotype" w:eastAsia="Droid Sans Fallback" w:hAnsi="Palatino Linotype" w:cs="Palatino Linotype"/>
          <w:kern w:val="1"/>
          <w:sz w:val="20"/>
          <w:szCs w:val="20"/>
          <w:lang w:val="en-GB" w:eastAsia="zh-CN" w:bidi="hi-IN"/>
        </w:rPr>
        <w:t xml:space="preserve">, </w:t>
      </w:r>
      <w:proofErr w:type="spellStart"/>
      <w:r w:rsidRPr="00831C00">
        <w:rPr>
          <w:rFonts w:ascii="Palatino Linotype" w:eastAsia="Droid Sans Fallback" w:hAnsi="Palatino Linotype" w:cs="Palatino Linotype"/>
          <w:kern w:val="1"/>
          <w:sz w:val="20"/>
          <w:szCs w:val="20"/>
          <w:lang w:val="en-GB" w:eastAsia="zh-CN" w:bidi="hi-IN"/>
        </w:rPr>
        <w:t>Cazenave</w:t>
      </w:r>
      <w:proofErr w:type="spellEnd"/>
      <w:r w:rsidRPr="00831C00">
        <w:rPr>
          <w:rFonts w:ascii="Palatino Linotype" w:eastAsia="Droid Sans Fallback" w:hAnsi="Palatino Linotype" w:cs="Palatino Linotype"/>
          <w:kern w:val="1"/>
          <w:sz w:val="20"/>
          <w:szCs w:val="20"/>
          <w:lang w:val="en-GB" w:eastAsia="zh-CN" w:bidi="hi-IN"/>
        </w:rPr>
        <w:t xml:space="preserve"> 2012). These periodic phenom</w:t>
      </w:r>
      <w:r w:rsidR="00581B42" w:rsidRPr="00831C00">
        <w:rPr>
          <w:rFonts w:ascii="Palatino Linotype" w:eastAsia="Droid Sans Fallback" w:hAnsi="Palatino Linotype" w:cs="Palatino Linotype"/>
          <w:kern w:val="1"/>
          <w:sz w:val="20"/>
          <w:szCs w:val="20"/>
          <w:lang w:val="en-GB" w:eastAsia="zh-CN" w:bidi="hi-IN"/>
        </w:rPr>
        <w:t>ena</w:t>
      </w:r>
      <w:r w:rsidR="005B1FF6">
        <w:rPr>
          <w:rFonts w:ascii="Palatino Linotype" w:eastAsia="Droid Sans Fallback" w:hAnsi="Palatino Linotype" w:cs="Palatino Linotype"/>
          <w:kern w:val="1"/>
          <w:sz w:val="20"/>
          <w:szCs w:val="20"/>
          <w:lang w:val="en-GB" w:eastAsia="zh-CN" w:bidi="hi-IN"/>
        </w:rPr>
        <w:t xml:space="preserve"> </w:t>
      </w:r>
      <w:r w:rsidR="00581B42" w:rsidRPr="00831C00">
        <w:rPr>
          <w:rFonts w:ascii="Palatino Linotype" w:eastAsia="Droid Sans Fallback" w:hAnsi="Palatino Linotype" w:cs="Palatino Linotype"/>
          <w:kern w:val="1"/>
          <w:sz w:val="20"/>
          <w:szCs w:val="20"/>
          <w:lang w:val="en-GB" w:eastAsia="zh-CN" w:bidi="hi-IN"/>
        </w:rPr>
        <w:t>of short duration generated</w:t>
      </w:r>
      <w:r w:rsidRPr="00831C00">
        <w:rPr>
          <w:rFonts w:ascii="Palatino Linotype" w:eastAsia="Droid Sans Fallback" w:hAnsi="Palatino Linotype" w:cs="Palatino Linotype"/>
          <w:kern w:val="1"/>
          <w:sz w:val="20"/>
          <w:szCs w:val="20"/>
          <w:lang w:val="en-GB" w:eastAsia="zh-CN" w:bidi="hi-IN"/>
        </w:rPr>
        <w:t xml:space="preserve"> overflow of streams and water contributions b</w:t>
      </w:r>
      <w:r w:rsidR="00930778" w:rsidRPr="00831C00">
        <w:rPr>
          <w:rFonts w:ascii="Palatino Linotype" w:eastAsia="Droid Sans Fallback" w:hAnsi="Palatino Linotype" w:cs="Palatino Linotype"/>
          <w:kern w:val="1"/>
          <w:sz w:val="20"/>
          <w:szCs w:val="20"/>
          <w:lang w:val="en-GB" w:eastAsia="zh-CN" w:bidi="hi-IN"/>
        </w:rPr>
        <w:t xml:space="preserve">y superficial flows </w:t>
      </w:r>
      <w:r w:rsidR="00581B42" w:rsidRPr="00831C00">
        <w:rPr>
          <w:rFonts w:ascii="Palatino Linotype" w:eastAsia="Droid Sans Fallback" w:hAnsi="Palatino Linotype" w:cs="Palatino Linotype"/>
          <w:kern w:val="1"/>
          <w:sz w:val="20"/>
          <w:szCs w:val="20"/>
          <w:lang w:val="en-GB" w:eastAsia="zh-CN" w:bidi="hi-IN"/>
        </w:rPr>
        <w:t>which</w:t>
      </w:r>
      <w:r w:rsidR="00930778" w:rsidRPr="00831C00">
        <w:rPr>
          <w:rFonts w:ascii="Palatino Linotype" w:eastAsia="Droid Sans Fallback" w:hAnsi="Palatino Linotype" w:cs="Palatino Linotype"/>
          <w:kern w:val="1"/>
          <w:sz w:val="20"/>
          <w:szCs w:val="20"/>
          <w:lang w:val="en-GB" w:eastAsia="zh-CN" w:bidi="hi-IN"/>
        </w:rPr>
        <w:t xml:space="preserve"> were utilized for detecting and selecting t</w:t>
      </w:r>
      <w:r w:rsidRPr="00831C00">
        <w:rPr>
          <w:rFonts w:ascii="Palatino Linotype" w:eastAsia="Droid Sans Fallback" w:hAnsi="Palatino Linotype" w:cs="Palatino Linotype"/>
          <w:kern w:val="1"/>
          <w:sz w:val="20"/>
          <w:szCs w:val="20"/>
          <w:lang w:val="en-GB" w:eastAsia="zh-CN" w:bidi="hi-IN"/>
        </w:rPr>
        <w:t xml:space="preserve">he most representative PFP </w:t>
      </w:r>
      <w:r w:rsidR="00D115A1">
        <w:rPr>
          <w:rFonts w:ascii="Palatino Linotype" w:eastAsia="Droid Sans Fallback" w:hAnsi="Palatino Linotype" w:cs="Palatino Linotype"/>
          <w:kern w:val="1"/>
          <w:sz w:val="20"/>
          <w:szCs w:val="20"/>
          <w:lang w:val="en-GB" w:eastAsia="zh-CN" w:bidi="hi-IN"/>
        </w:rPr>
        <w:t>(Figure</w:t>
      </w:r>
      <w:r w:rsidR="00B532B1" w:rsidRPr="00831C00">
        <w:rPr>
          <w:rFonts w:ascii="Palatino Linotype" w:eastAsia="Droid Sans Fallback" w:hAnsi="Palatino Linotype" w:cs="Palatino Linotype"/>
          <w:kern w:val="1"/>
          <w:sz w:val="20"/>
          <w:szCs w:val="20"/>
          <w:lang w:val="en-GB" w:eastAsia="zh-CN" w:bidi="hi-IN"/>
        </w:rPr>
        <w:t xml:space="preserve"> 3)</w:t>
      </w:r>
      <w:r w:rsidR="00930778" w:rsidRPr="00831C00">
        <w:rPr>
          <w:rFonts w:ascii="Palatino Linotype" w:eastAsia="Droid Sans Fallback" w:hAnsi="Palatino Linotype" w:cs="Palatino Linotype"/>
          <w:kern w:val="1"/>
          <w:sz w:val="20"/>
          <w:szCs w:val="20"/>
          <w:lang w:val="en-GB" w:eastAsia="zh-CN" w:bidi="hi-IN"/>
        </w:rPr>
        <w:t>.</w:t>
      </w:r>
    </w:p>
    <w:p w:rsidR="00581B42" w:rsidRPr="00831C00" w:rsidRDefault="00581B42" w:rsidP="00A00F26">
      <w:pPr>
        <w:widowControl w:val="0"/>
        <w:suppressAutoHyphens/>
        <w:rPr>
          <w:rFonts w:ascii="Palatino Linotype" w:eastAsia="Droid Sans Fallback" w:hAnsi="Palatino Linotype" w:cs="Palatino Linotype"/>
          <w:kern w:val="1"/>
          <w:sz w:val="20"/>
          <w:szCs w:val="20"/>
          <w:lang w:val="en-GB" w:eastAsia="zh-CN" w:bidi="hi-IN"/>
        </w:rPr>
      </w:pPr>
      <w:r w:rsidRPr="00831C00">
        <w:rPr>
          <w:rFonts w:ascii="Palatino Linotype" w:eastAsia="Droid Sans Fallback" w:hAnsi="Palatino Linotype" w:cs="Palatino Linotype"/>
          <w:kern w:val="1"/>
          <w:sz w:val="20"/>
          <w:szCs w:val="20"/>
          <w:lang w:val="en-GB" w:eastAsia="zh-CN" w:bidi="hi-IN"/>
        </w:rPr>
        <w:t xml:space="preserve">In each of the </w:t>
      </w:r>
      <w:r w:rsidR="005B1FF6">
        <w:rPr>
          <w:rFonts w:ascii="Palatino Linotype" w:eastAsia="Droid Sans Fallback" w:hAnsi="Palatino Linotype" w:cs="Palatino Linotype"/>
          <w:kern w:val="1"/>
          <w:sz w:val="20"/>
          <w:szCs w:val="20"/>
          <w:lang w:val="en-GB" w:eastAsia="zh-CN" w:bidi="hi-IN"/>
        </w:rPr>
        <w:t>four</w:t>
      </w:r>
      <w:r w:rsidR="005B1FF6" w:rsidRPr="00831C00">
        <w:rPr>
          <w:rFonts w:ascii="Palatino Linotype" w:eastAsia="Droid Sans Fallback" w:hAnsi="Palatino Linotype" w:cs="Palatino Linotype"/>
          <w:kern w:val="1"/>
          <w:sz w:val="20"/>
          <w:szCs w:val="20"/>
          <w:lang w:val="en-GB" w:eastAsia="zh-CN" w:bidi="hi-IN"/>
        </w:rPr>
        <w:t xml:space="preserve"> </w:t>
      </w:r>
      <w:r w:rsidRPr="00831C00">
        <w:rPr>
          <w:rFonts w:ascii="Palatino Linotype" w:eastAsia="Droid Sans Fallback" w:hAnsi="Palatino Linotype" w:cs="Palatino Linotype"/>
          <w:kern w:val="1"/>
          <w:sz w:val="20"/>
          <w:szCs w:val="20"/>
          <w:lang w:val="en-GB" w:eastAsia="zh-CN" w:bidi="hi-IN"/>
        </w:rPr>
        <w:t>sampling sites</w:t>
      </w:r>
      <w:r w:rsidR="00D115A1">
        <w:rPr>
          <w:rFonts w:ascii="Palatino Linotype" w:eastAsia="Droid Sans Fallback" w:hAnsi="Palatino Linotype" w:cs="Palatino Linotype"/>
          <w:kern w:val="1"/>
          <w:sz w:val="20"/>
          <w:szCs w:val="20"/>
          <w:lang w:val="en-GB" w:eastAsia="zh-CN" w:bidi="hi-IN"/>
        </w:rPr>
        <w:t xml:space="preserve"> (Figure</w:t>
      </w:r>
      <w:r w:rsidR="00461522" w:rsidRPr="00831C00">
        <w:rPr>
          <w:rFonts w:ascii="Palatino Linotype" w:eastAsia="Droid Sans Fallback" w:hAnsi="Palatino Linotype" w:cs="Palatino Linotype"/>
          <w:kern w:val="1"/>
          <w:sz w:val="20"/>
          <w:szCs w:val="20"/>
          <w:lang w:val="en-GB" w:eastAsia="zh-CN" w:bidi="hi-IN"/>
        </w:rPr>
        <w:t xml:space="preserve"> 4)</w:t>
      </w:r>
      <w:r w:rsidRPr="00831C00">
        <w:rPr>
          <w:rFonts w:ascii="Palatino Linotype" w:eastAsia="Droid Sans Fallback" w:hAnsi="Palatino Linotype" w:cs="Palatino Linotype"/>
          <w:kern w:val="1"/>
          <w:sz w:val="20"/>
          <w:szCs w:val="20"/>
          <w:lang w:val="en-GB" w:eastAsia="zh-CN" w:bidi="hi-IN"/>
        </w:rPr>
        <w:t>, five</w:t>
      </w:r>
      <w:r w:rsidR="009706F6" w:rsidRPr="00831C00">
        <w:rPr>
          <w:rFonts w:ascii="Palatino Linotype" w:eastAsia="Droid Sans Fallback" w:hAnsi="Palatino Linotype" w:cs="Palatino Linotype"/>
          <w:kern w:val="1"/>
          <w:sz w:val="20"/>
          <w:szCs w:val="20"/>
          <w:lang w:val="en-GB" w:eastAsia="zh-CN" w:bidi="hi-IN"/>
        </w:rPr>
        <w:t xml:space="preserve"> independent</w:t>
      </w:r>
      <w:r w:rsidRPr="00831C00">
        <w:rPr>
          <w:rFonts w:ascii="Palatino Linotype" w:eastAsia="Droid Sans Fallback" w:hAnsi="Palatino Linotype" w:cs="Palatino Linotype"/>
          <w:kern w:val="1"/>
          <w:sz w:val="20"/>
          <w:szCs w:val="20"/>
          <w:lang w:val="en-GB" w:eastAsia="zh-CN" w:bidi="hi-IN"/>
        </w:rPr>
        <w:t xml:space="preserve"> sampling </w:t>
      </w:r>
      <w:r w:rsidR="00751D6C" w:rsidRPr="00831C00">
        <w:rPr>
          <w:rFonts w:ascii="Palatino Linotype" w:eastAsia="Droid Sans Fallback" w:hAnsi="Palatino Linotype" w:cs="Palatino Linotype"/>
          <w:kern w:val="1"/>
          <w:sz w:val="20"/>
          <w:szCs w:val="20"/>
          <w:lang w:val="en-GB" w:eastAsia="zh-CN" w:bidi="hi-IN"/>
        </w:rPr>
        <w:t>areas</w:t>
      </w:r>
      <w:r w:rsidR="005B7ED2">
        <w:rPr>
          <w:rFonts w:ascii="Palatino Linotype" w:eastAsia="Droid Sans Fallback" w:hAnsi="Palatino Linotype" w:cs="Palatino Linotype"/>
          <w:kern w:val="1"/>
          <w:sz w:val="20"/>
          <w:szCs w:val="20"/>
          <w:lang w:val="en-GB" w:eastAsia="zh-CN" w:bidi="hi-IN"/>
        </w:rPr>
        <w:t xml:space="preserve"> </w:t>
      </w:r>
      <w:r w:rsidRPr="00831C00">
        <w:rPr>
          <w:rFonts w:ascii="Palatino Linotype" w:eastAsia="Droid Sans Fallback" w:hAnsi="Palatino Linotype" w:cs="Palatino Linotype"/>
          <w:kern w:val="1"/>
          <w:sz w:val="20"/>
          <w:szCs w:val="20"/>
          <w:lang w:val="en-GB" w:eastAsia="zh-CN" w:bidi="hi-IN"/>
        </w:rPr>
        <w:t>were defined</w:t>
      </w:r>
      <w:r w:rsidR="005B7ED2">
        <w:rPr>
          <w:rFonts w:ascii="Palatino Linotype" w:eastAsia="Droid Sans Fallback" w:hAnsi="Palatino Linotype" w:cs="Palatino Linotype"/>
          <w:kern w:val="1"/>
          <w:sz w:val="20"/>
          <w:szCs w:val="20"/>
          <w:lang w:val="en-GB" w:eastAsia="zh-CN" w:bidi="hi-IN"/>
        </w:rPr>
        <w:t>:</w:t>
      </w:r>
      <w:r w:rsidRPr="00831C00">
        <w:rPr>
          <w:rFonts w:ascii="Palatino Linotype" w:eastAsia="Droid Sans Fallback" w:hAnsi="Palatino Linotype" w:cs="Palatino Linotype"/>
          <w:kern w:val="1"/>
          <w:sz w:val="20"/>
          <w:szCs w:val="20"/>
          <w:lang w:val="en-GB" w:eastAsia="zh-CN" w:bidi="hi-IN"/>
        </w:rPr>
        <w:t xml:space="preserve"> </w:t>
      </w:r>
      <w:r w:rsidR="00B40D92" w:rsidRPr="002E5D86">
        <w:rPr>
          <w:rFonts w:ascii="Palatino Linotype" w:eastAsia="Droid Sans Fallback" w:hAnsi="Palatino Linotype" w:cs="Palatino Linotype"/>
          <w:kern w:val="1"/>
          <w:sz w:val="20"/>
          <w:szCs w:val="20"/>
          <w:lang w:val="en-US" w:eastAsia="zh-CN" w:bidi="hi-IN"/>
        </w:rPr>
        <w:t>CF</w:t>
      </w:r>
      <w:r w:rsidR="007F75D3" w:rsidRPr="002E5D86">
        <w:rPr>
          <w:rFonts w:ascii="Palatino Linotype" w:eastAsia="Droid Sans Fallback" w:hAnsi="Palatino Linotype" w:cs="Palatino Linotype"/>
          <w:kern w:val="1"/>
          <w:sz w:val="20"/>
          <w:szCs w:val="20"/>
          <w:lang w:val="en-GB" w:eastAsia="zh-CN" w:bidi="hi-IN"/>
        </w:rPr>
        <w:t>,</w:t>
      </w:r>
      <w:r w:rsidR="000E65BE" w:rsidRPr="00831C00">
        <w:rPr>
          <w:rFonts w:ascii="Palatino Linotype" w:eastAsia="Droid Sans Fallback" w:hAnsi="Palatino Linotype" w:cs="Palatino Linotype"/>
          <w:kern w:val="1"/>
          <w:sz w:val="20"/>
          <w:szCs w:val="20"/>
          <w:lang w:val="en-GB" w:eastAsia="zh-CN" w:bidi="hi-IN"/>
        </w:rPr>
        <w:t xml:space="preserve"> those outside </w:t>
      </w:r>
      <w:r w:rsidR="003E5869">
        <w:rPr>
          <w:rFonts w:ascii="Palatino Linotype" w:eastAsia="Droid Sans Fallback" w:hAnsi="Palatino Linotype" w:cs="Palatino Linotype"/>
          <w:kern w:val="1"/>
          <w:sz w:val="20"/>
          <w:szCs w:val="20"/>
          <w:lang w:val="en-GB" w:eastAsia="zh-CN" w:bidi="hi-IN"/>
        </w:rPr>
        <w:t xml:space="preserve">of </w:t>
      </w:r>
      <w:r w:rsidR="000E65BE" w:rsidRPr="00831C00">
        <w:rPr>
          <w:rFonts w:ascii="Palatino Linotype" w:eastAsia="Droid Sans Fallback" w:hAnsi="Palatino Linotype" w:cs="Palatino Linotype"/>
          <w:kern w:val="1"/>
          <w:sz w:val="20"/>
          <w:szCs w:val="20"/>
          <w:lang w:val="en-GB" w:eastAsia="zh-CN" w:bidi="hi-IN"/>
        </w:rPr>
        <w:t xml:space="preserve">PFP </w:t>
      </w:r>
      <w:r w:rsidR="005B1FF6" w:rsidRPr="00831C00">
        <w:rPr>
          <w:rFonts w:ascii="Palatino Linotype" w:eastAsia="Droid Sans Fallback" w:hAnsi="Palatino Linotype" w:cs="Palatino Linotype"/>
          <w:kern w:val="1"/>
          <w:sz w:val="20"/>
          <w:szCs w:val="20"/>
          <w:lang w:val="en-GB" w:eastAsia="zh-CN" w:bidi="hi-IN"/>
        </w:rPr>
        <w:t>with a</w:t>
      </w:r>
      <w:r w:rsidR="005B1FF6">
        <w:rPr>
          <w:rFonts w:ascii="Palatino Linotype" w:eastAsia="Droid Sans Fallback" w:hAnsi="Palatino Linotype" w:cs="Palatino Linotype"/>
          <w:kern w:val="1"/>
          <w:sz w:val="20"/>
          <w:szCs w:val="20"/>
          <w:lang w:val="en-GB" w:eastAsia="zh-CN" w:bidi="hi-IN"/>
        </w:rPr>
        <w:t xml:space="preserve">n arboreal stratum </w:t>
      </w:r>
      <w:r w:rsidR="000E65BE" w:rsidRPr="00831C00">
        <w:rPr>
          <w:rFonts w:ascii="Palatino Linotype" w:eastAsia="Droid Sans Fallback" w:hAnsi="Palatino Linotype" w:cs="Palatino Linotype"/>
          <w:kern w:val="1"/>
          <w:sz w:val="20"/>
          <w:szCs w:val="20"/>
          <w:lang w:val="en-GB" w:eastAsia="zh-CN" w:bidi="hi-IN"/>
        </w:rPr>
        <w:t>(PFP</w:t>
      </w:r>
      <w:r w:rsidR="000E65BE" w:rsidRPr="00831C00">
        <w:rPr>
          <w:rFonts w:ascii="Palatino Linotype" w:eastAsia="Droid Sans Fallback" w:hAnsi="Palatino Linotype" w:cs="Palatino Linotype"/>
          <w:kern w:val="1"/>
          <w:sz w:val="20"/>
          <w:szCs w:val="20"/>
          <w:vertAlign w:val="subscript"/>
          <w:lang w:val="en-GB" w:eastAsia="zh-CN" w:bidi="hi-IN"/>
        </w:rPr>
        <w:t>OT</w:t>
      </w:r>
      <w:r w:rsidR="000E65BE" w:rsidRPr="00831C00">
        <w:rPr>
          <w:rFonts w:ascii="Palatino Linotype" w:eastAsia="Droid Sans Fallback" w:hAnsi="Palatino Linotype" w:cs="Palatino Linotype"/>
          <w:kern w:val="1"/>
          <w:sz w:val="20"/>
          <w:szCs w:val="20"/>
          <w:lang w:val="en-GB" w:eastAsia="zh-CN" w:bidi="hi-IN"/>
        </w:rPr>
        <w:t>), outside</w:t>
      </w:r>
      <w:r w:rsidR="003E5869">
        <w:rPr>
          <w:rFonts w:ascii="Palatino Linotype" w:eastAsia="Droid Sans Fallback" w:hAnsi="Palatino Linotype" w:cs="Palatino Linotype"/>
          <w:kern w:val="1"/>
          <w:sz w:val="20"/>
          <w:szCs w:val="20"/>
          <w:lang w:val="en-GB" w:eastAsia="zh-CN" w:bidi="hi-IN"/>
        </w:rPr>
        <w:t xml:space="preserve"> of</w:t>
      </w:r>
      <w:r w:rsidR="000E65BE" w:rsidRPr="00831C00">
        <w:rPr>
          <w:rFonts w:ascii="Palatino Linotype" w:eastAsia="Droid Sans Fallback" w:hAnsi="Palatino Linotype" w:cs="Palatino Linotype"/>
          <w:kern w:val="1"/>
          <w:sz w:val="20"/>
          <w:szCs w:val="20"/>
          <w:lang w:val="en-GB" w:eastAsia="zh-CN" w:bidi="hi-IN"/>
        </w:rPr>
        <w:t xml:space="preserve"> </w:t>
      </w:r>
      <w:r w:rsidR="005B7ED2">
        <w:rPr>
          <w:rFonts w:ascii="Palatino Linotype" w:eastAsia="Droid Sans Fallback" w:hAnsi="Palatino Linotype" w:cs="Palatino Linotype"/>
          <w:kern w:val="1"/>
          <w:sz w:val="20"/>
          <w:szCs w:val="20"/>
          <w:lang w:val="en-GB" w:eastAsia="zh-CN" w:bidi="hi-IN"/>
        </w:rPr>
        <w:t xml:space="preserve">PFP </w:t>
      </w:r>
      <w:r w:rsidR="000E65BE" w:rsidRPr="00831C00">
        <w:rPr>
          <w:rFonts w:ascii="Palatino Linotype" w:eastAsia="Droid Sans Fallback" w:hAnsi="Palatino Linotype" w:cs="Palatino Linotype"/>
          <w:kern w:val="1"/>
          <w:sz w:val="20"/>
          <w:szCs w:val="20"/>
          <w:lang w:val="en-GB" w:eastAsia="zh-CN" w:bidi="hi-IN"/>
        </w:rPr>
        <w:t xml:space="preserve">without </w:t>
      </w:r>
      <w:r w:rsidR="003E5869">
        <w:rPr>
          <w:rFonts w:ascii="Palatino Linotype" w:eastAsia="Droid Sans Fallback" w:hAnsi="Palatino Linotype" w:cs="Palatino Linotype"/>
          <w:kern w:val="1"/>
          <w:sz w:val="20"/>
          <w:szCs w:val="20"/>
          <w:lang w:val="en-GB" w:eastAsia="zh-CN" w:bidi="hi-IN"/>
        </w:rPr>
        <w:t>arboreal stratum</w:t>
      </w:r>
      <w:r w:rsidR="000E65BE" w:rsidRPr="00831C00">
        <w:rPr>
          <w:rFonts w:ascii="Palatino Linotype" w:eastAsia="Droid Sans Fallback" w:hAnsi="Palatino Linotype" w:cs="Palatino Linotype"/>
          <w:kern w:val="1"/>
          <w:sz w:val="20"/>
          <w:szCs w:val="20"/>
          <w:lang w:val="en-GB" w:eastAsia="zh-CN" w:bidi="hi-IN"/>
        </w:rPr>
        <w:t xml:space="preserve"> (PFP</w:t>
      </w:r>
      <w:r w:rsidR="000E65BE" w:rsidRPr="00831C00">
        <w:rPr>
          <w:rFonts w:ascii="Palatino Linotype" w:eastAsia="Droid Sans Fallback" w:hAnsi="Palatino Linotype" w:cs="Palatino Linotype"/>
          <w:kern w:val="1"/>
          <w:sz w:val="20"/>
          <w:szCs w:val="20"/>
          <w:vertAlign w:val="subscript"/>
          <w:lang w:val="en-GB" w:eastAsia="zh-CN" w:bidi="hi-IN"/>
        </w:rPr>
        <w:t>O</w:t>
      </w:r>
      <w:r w:rsidR="000E65BE" w:rsidRPr="00831C00">
        <w:rPr>
          <w:rFonts w:ascii="Palatino Linotype" w:eastAsia="Droid Sans Fallback" w:hAnsi="Palatino Linotype" w:cs="Palatino Linotype"/>
          <w:kern w:val="1"/>
          <w:sz w:val="20"/>
          <w:szCs w:val="20"/>
          <w:lang w:val="en-GB" w:eastAsia="zh-CN" w:bidi="hi-IN"/>
        </w:rPr>
        <w:t>), inside</w:t>
      </w:r>
      <w:r w:rsidR="003E5869">
        <w:rPr>
          <w:rFonts w:ascii="Palatino Linotype" w:eastAsia="Droid Sans Fallback" w:hAnsi="Palatino Linotype" w:cs="Palatino Linotype"/>
          <w:kern w:val="1"/>
          <w:sz w:val="20"/>
          <w:szCs w:val="20"/>
          <w:lang w:val="en-GB" w:eastAsia="zh-CN" w:bidi="hi-IN"/>
        </w:rPr>
        <w:t xml:space="preserve"> of</w:t>
      </w:r>
      <w:r w:rsidR="000E65BE" w:rsidRPr="00831C00">
        <w:rPr>
          <w:rFonts w:ascii="Palatino Linotype" w:eastAsia="Droid Sans Fallback" w:hAnsi="Palatino Linotype" w:cs="Palatino Linotype"/>
          <w:kern w:val="1"/>
          <w:sz w:val="20"/>
          <w:szCs w:val="20"/>
          <w:lang w:val="en-GB" w:eastAsia="zh-CN" w:bidi="hi-IN"/>
        </w:rPr>
        <w:t xml:space="preserve"> PFP with a</w:t>
      </w:r>
      <w:r w:rsidR="003E5869">
        <w:rPr>
          <w:rFonts w:ascii="Palatino Linotype" w:eastAsia="Droid Sans Fallback" w:hAnsi="Palatino Linotype" w:cs="Palatino Linotype"/>
          <w:kern w:val="1"/>
          <w:sz w:val="20"/>
          <w:szCs w:val="20"/>
          <w:lang w:val="en-GB" w:eastAsia="zh-CN" w:bidi="hi-IN"/>
        </w:rPr>
        <w:t>n</w:t>
      </w:r>
      <w:r w:rsidR="000E65BE" w:rsidRPr="00831C00">
        <w:rPr>
          <w:rFonts w:ascii="Palatino Linotype" w:eastAsia="Droid Sans Fallback" w:hAnsi="Palatino Linotype" w:cs="Palatino Linotype"/>
          <w:kern w:val="1"/>
          <w:sz w:val="20"/>
          <w:szCs w:val="20"/>
          <w:lang w:val="en-GB" w:eastAsia="zh-CN" w:bidi="hi-IN"/>
        </w:rPr>
        <w:t xml:space="preserve"> </w:t>
      </w:r>
      <w:r w:rsidR="003E5869">
        <w:rPr>
          <w:rFonts w:ascii="Palatino Linotype" w:eastAsia="Droid Sans Fallback" w:hAnsi="Palatino Linotype" w:cs="Palatino Linotype"/>
          <w:kern w:val="1"/>
          <w:sz w:val="20"/>
          <w:szCs w:val="20"/>
          <w:lang w:val="en-GB" w:eastAsia="zh-CN" w:bidi="hi-IN"/>
        </w:rPr>
        <w:t>arboreal</w:t>
      </w:r>
      <w:r w:rsidR="003E5869" w:rsidRPr="00831C00">
        <w:rPr>
          <w:rFonts w:ascii="Palatino Linotype" w:eastAsia="Droid Sans Fallback" w:hAnsi="Palatino Linotype" w:cs="Palatino Linotype"/>
          <w:kern w:val="1"/>
          <w:sz w:val="20"/>
          <w:szCs w:val="20"/>
          <w:lang w:val="en-GB" w:eastAsia="zh-CN" w:bidi="hi-IN"/>
        </w:rPr>
        <w:t xml:space="preserve"> </w:t>
      </w:r>
      <w:r w:rsidR="000E65BE" w:rsidRPr="00831C00">
        <w:rPr>
          <w:rFonts w:ascii="Palatino Linotype" w:eastAsia="Droid Sans Fallback" w:hAnsi="Palatino Linotype" w:cs="Palatino Linotype"/>
          <w:kern w:val="1"/>
          <w:sz w:val="20"/>
          <w:szCs w:val="20"/>
          <w:lang w:val="en-GB" w:eastAsia="zh-CN" w:bidi="hi-IN"/>
        </w:rPr>
        <w:t>stratum (PFP</w:t>
      </w:r>
      <w:r w:rsidR="000E65BE" w:rsidRPr="00831C00">
        <w:rPr>
          <w:rFonts w:ascii="Palatino Linotype" w:eastAsia="Droid Sans Fallback" w:hAnsi="Palatino Linotype" w:cs="Palatino Linotype"/>
          <w:kern w:val="1"/>
          <w:sz w:val="20"/>
          <w:szCs w:val="20"/>
          <w:vertAlign w:val="subscript"/>
          <w:lang w:val="en-GB" w:eastAsia="zh-CN" w:bidi="hi-IN"/>
        </w:rPr>
        <w:t>IT</w:t>
      </w:r>
      <w:r w:rsidR="000E65BE" w:rsidRPr="00831C00">
        <w:rPr>
          <w:rFonts w:ascii="Palatino Linotype" w:eastAsia="Droid Sans Fallback" w:hAnsi="Palatino Linotype" w:cs="Palatino Linotype"/>
          <w:kern w:val="1"/>
          <w:sz w:val="20"/>
          <w:szCs w:val="20"/>
          <w:lang w:val="en-GB" w:eastAsia="zh-CN" w:bidi="hi-IN"/>
        </w:rPr>
        <w:t xml:space="preserve">), and inside </w:t>
      </w:r>
      <w:r w:rsidR="003E5869">
        <w:rPr>
          <w:rFonts w:ascii="Palatino Linotype" w:eastAsia="Droid Sans Fallback" w:hAnsi="Palatino Linotype" w:cs="Palatino Linotype"/>
          <w:kern w:val="1"/>
          <w:sz w:val="20"/>
          <w:szCs w:val="20"/>
          <w:lang w:val="en-GB" w:eastAsia="zh-CN" w:bidi="hi-IN"/>
        </w:rPr>
        <w:t xml:space="preserve">of </w:t>
      </w:r>
      <w:r w:rsidR="000E65BE" w:rsidRPr="00831C00">
        <w:rPr>
          <w:rFonts w:ascii="Palatino Linotype" w:eastAsia="Droid Sans Fallback" w:hAnsi="Palatino Linotype" w:cs="Palatino Linotype"/>
          <w:kern w:val="1"/>
          <w:sz w:val="20"/>
          <w:szCs w:val="20"/>
          <w:lang w:val="en-GB" w:eastAsia="zh-CN" w:bidi="hi-IN"/>
        </w:rPr>
        <w:t xml:space="preserve">PFP without </w:t>
      </w:r>
      <w:r w:rsidR="003E5869">
        <w:rPr>
          <w:rFonts w:ascii="Palatino Linotype" w:eastAsia="Droid Sans Fallback" w:hAnsi="Palatino Linotype" w:cs="Palatino Linotype"/>
          <w:kern w:val="1"/>
          <w:sz w:val="20"/>
          <w:szCs w:val="20"/>
          <w:lang w:val="en-GB" w:eastAsia="zh-CN" w:bidi="hi-IN"/>
        </w:rPr>
        <w:t>arboreal</w:t>
      </w:r>
      <w:r w:rsidR="003E5869" w:rsidRPr="00831C00">
        <w:rPr>
          <w:rFonts w:ascii="Palatino Linotype" w:eastAsia="Droid Sans Fallback" w:hAnsi="Palatino Linotype" w:cs="Palatino Linotype"/>
          <w:kern w:val="1"/>
          <w:sz w:val="20"/>
          <w:szCs w:val="20"/>
          <w:lang w:val="en-GB" w:eastAsia="zh-CN" w:bidi="hi-IN"/>
        </w:rPr>
        <w:t xml:space="preserve"> </w:t>
      </w:r>
      <w:r w:rsidR="000E65BE" w:rsidRPr="00831C00">
        <w:rPr>
          <w:rFonts w:ascii="Palatino Linotype" w:eastAsia="Droid Sans Fallback" w:hAnsi="Palatino Linotype" w:cs="Palatino Linotype"/>
          <w:kern w:val="1"/>
          <w:sz w:val="20"/>
          <w:szCs w:val="20"/>
          <w:lang w:val="en-GB" w:eastAsia="zh-CN" w:bidi="hi-IN"/>
        </w:rPr>
        <w:t>stratum (PFP</w:t>
      </w:r>
      <w:r w:rsidR="000E65BE" w:rsidRPr="00831C00">
        <w:rPr>
          <w:rFonts w:ascii="Palatino Linotype" w:eastAsia="Droid Sans Fallback" w:hAnsi="Palatino Linotype" w:cs="Palatino Linotype"/>
          <w:kern w:val="1"/>
          <w:sz w:val="20"/>
          <w:szCs w:val="20"/>
          <w:vertAlign w:val="subscript"/>
          <w:lang w:val="en-GB" w:eastAsia="zh-CN" w:bidi="hi-IN"/>
        </w:rPr>
        <w:t>I</w:t>
      </w:r>
      <w:r w:rsidR="000E65BE" w:rsidRPr="00831C00">
        <w:rPr>
          <w:rFonts w:ascii="Palatino Linotype" w:eastAsia="Droid Sans Fallback" w:hAnsi="Palatino Linotype" w:cs="Palatino Linotype"/>
          <w:kern w:val="1"/>
          <w:sz w:val="20"/>
          <w:szCs w:val="20"/>
          <w:lang w:val="en-GB" w:eastAsia="zh-CN" w:bidi="hi-IN"/>
        </w:rPr>
        <w:t xml:space="preserve">). </w:t>
      </w:r>
      <w:r w:rsidRPr="00831C00">
        <w:rPr>
          <w:rFonts w:ascii="Palatino Linotype" w:eastAsia="Droid Sans Fallback" w:hAnsi="Palatino Linotype" w:cs="Palatino Linotype"/>
          <w:kern w:val="1"/>
          <w:sz w:val="20"/>
          <w:szCs w:val="20"/>
          <w:lang w:val="en-GB" w:eastAsia="zh-CN" w:bidi="hi-IN"/>
        </w:rPr>
        <w:t xml:space="preserve">The relative area of </w:t>
      </w:r>
      <w:r w:rsidR="00BE1198" w:rsidRPr="00831C00">
        <w:rPr>
          <w:rFonts w:ascii="Palatino Linotype" w:eastAsia="Droid Sans Fallback" w:hAnsi="Palatino Linotype" w:cs="Palatino Linotype"/>
          <w:kern w:val="1"/>
          <w:sz w:val="20"/>
          <w:szCs w:val="20"/>
          <w:lang w:val="en-GB" w:eastAsia="zh-CN" w:bidi="hi-IN"/>
        </w:rPr>
        <w:t>PFP</w:t>
      </w:r>
      <w:r w:rsidRPr="00831C00">
        <w:rPr>
          <w:rFonts w:ascii="Palatino Linotype" w:eastAsia="Droid Sans Fallback" w:hAnsi="Palatino Linotype" w:cs="Palatino Linotype"/>
          <w:kern w:val="1"/>
          <w:sz w:val="20"/>
          <w:szCs w:val="20"/>
          <w:lang w:val="en-GB" w:eastAsia="zh-CN" w:bidi="hi-IN"/>
        </w:rPr>
        <w:t xml:space="preserve"> within the RVS was</w:t>
      </w:r>
      <w:r w:rsidR="00751D6C" w:rsidRPr="00831C00">
        <w:rPr>
          <w:rFonts w:ascii="Palatino Linotype" w:eastAsia="Droid Sans Fallback" w:hAnsi="Palatino Linotype" w:cs="Palatino Linotype"/>
          <w:kern w:val="1"/>
          <w:sz w:val="20"/>
          <w:szCs w:val="20"/>
          <w:lang w:val="en-GB" w:eastAsia="zh-CN" w:bidi="hi-IN"/>
        </w:rPr>
        <w:t xml:space="preserve"> less than 10%</w:t>
      </w:r>
      <w:r w:rsidRPr="00831C00">
        <w:rPr>
          <w:rFonts w:ascii="Palatino Linotype" w:eastAsia="Droid Sans Fallback" w:hAnsi="Palatino Linotype" w:cs="Palatino Linotype"/>
          <w:kern w:val="1"/>
          <w:sz w:val="20"/>
          <w:szCs w:val="20"/>
          <w:lang w:val="en-GB" w:eastAsia="zh-CN" w:bidi="hi-IN"/>
        </w:rPr>
        <w:t xml:space="preserve">, both in presence </w:t>
      </w:r>
      <w:r w:rsidR="003E5869">
        <w:rPr>
          <w:rFonts w:ascii="Palatino Linotype" w:eastAsia="Droid Sans Fallback" w:hAnsi="Palatino Linotype" w:cs="Palatino Linotype"/>
          <w:kern w:val="1"/>
          <w:sz w:val="20"/>
          <w:szCs w:val="20"/>
          <w:lang w:val="en-GB" w:eastAsia="zh-CN" w:bidi="hi-IN"/>
        </w:rPr>
        <w:t>or</w:t>
      </w:r>
      <w:r w:rsidRPr="00831C00">
        <w:rPr>
          <w:rFonts w:ascii="Palatino Linotype" w:eastAsia="Droid Sans Fallback" w:hAnsi="Palatino Linotype" w:cs="Palatino Linotype"/>
          <w:kern w:val="1"/>
          <w:sz w:val="20"/>
          <w:szCs w:val="20"/>
          <w:lang w:val="en-GB" w:eastAsia="zh-CN" w:bidi="hi-IN"/>
        </w:rPr>
        <w:t xml:space="preserve"> </w:t>
      </w:r>
      <w:proofErr w:type="spellStart"/>
      <w:r w:rsidRPr="00831C00">
        <w:rPr>
          <w:rFonts w:ascii="Palatino Linotype" w:eastAsia="Droid Sans Fallback" w:hAnsi="Palatino Linotype" w:cs="Palatino Linotype"/>
          <w:kern w:val="1"/>
          <w:sz w:val="20"/>
          <w:szCs w:val="20"/>
          <w:lang w:val="en-GB" w:eastAsia="zh-CN" w:bidi="hi-IN"/>
        </w:rPr>
        <w:t>abscense</w:t>
      </w:r>
      <w:proofErr w:type="spellEnd"/>
      <w:r w:rsidRPr="00831C00">
        <w:rPr>
          <w:rFonts w:ascii="Palatino Linotype" w:eastAsia="Droid Sans Fallback" w:hAnsi="Palatino Linotype" w:cs="Palatino Linotype"/>
          <w:kern w:val="1"/>
          <w:sz w:val="20"/>
          <w:szCs w:val="20"/>
          <w:lang w:val="en-GB" w:eastAsia="zh-CN" w:bidi="hi-IN"/>
        </w:rPr>
        <w:t xml:space="preserve"> of trees.</w:t>
      </w:r>
    </w:p>
    <w:p w:rsidR="005E7106" w:rsidRPr="00804E91" w:rsidRDefault="005E7106" w:rsidP="00A00F26">
      <w:pPr>
        <w:widowControl w:val="0"/>
        <w:suppressAutoHyphens/>
        <w:rPr>
          <w:rFonts w:ascii="Calibri" w:eastAsia="Calibri" w:hAnsi="Calibri" w:cs="Calibri"/>
          <w:sz w:val="22"/>
          <w:szCs w:val="22"/>
          <w:lang w:val="en-GB" w:eastAsia="en-US"/>
        </w:rPr>
      </w:pPr>
    </w:p>
    <w:p w:rsidR="005E7106" w:rsidRPr="005E7106" w:rsidRDefault="00751D6C" w:rsidP="005E7106">
      <w:pPr>
        <w:widowControl w:val="0"/>
        <w:suppressAutoHyphens/>
        <w:rPr>
          <w:rFonts w:ascii="Palatino Linotype" w:eastAsia="Droid Sans Fallback" w:hAnsi="Palatino Linotype" w:cs="Palatino Linotype"/>
          <w:i/>
          <w:iCs/>
          <w:kern w:val="1"/>
          <w:sz w:val="20"/>
          <w:szCs w:val="20"/>
          <w:lang w:val="en-GB" w:eastAsia="zh-CN" w:bidi="hi-IN"/>
        </w:rPr>
      </w:pPr>
      <w:r w:rsidRPr="005E7106">
        <w:rPr>
          <w:rFonts w:ascii="Palatino Linotype" w:eastAsia="Droid Sans Fallback" w:hAnsi="Palatino Linotype" w:cs="Palatino Linotype"/>
          <w:i/>
          <w:iCs/>
          <w:kern w:val="1"/>
          <w:sz w:val="20"/>
          <w:szCs w:val="20"/>
          <w:lang w:val="en-GB" w:eastAsia="zh-CN" w:bidi="hi-IN"/>
        </w:rPr>
        <w:t>Soil sampling</w:t>
      </w:r>
    </w:p>
    <w:p w:rsidR="00B37B3C" w:rsidRDefault="00B37B3C" w:rsidP="00B37B3C">
      <w:pPr>
        <w:widowControl w:val="0"/>
        <w:suppressAutoHyphens/>
        <w:rPr>
          <w:rFonts w:ascii="Palatino Linotype" w:eastAsia="Droid Sans Fallback" w:hAnsi="Palatino Linotype" w:cs="Palatino Linotype"/>
          <w:kern w:val="1"/>
          <w:sz w:val="20"/>
          <w:szCs w:val="20"/>
          <w:lang w:val="en-GB" w:eastAsia="zh-CN" w:bidi="hi-IN"/>
        </w:rPr>
      </w:pPr>
      <w:r w:rsidRPr="00831C00">
        <w:rPr>
          <w:rFonts w:ascii="Palatino Linotype" w:eastAsia="Droid Sans Fallback" w:hAnsi="Palatino Linotype" w:cs="Palatino Linotype"/>
          <w:kern w:val="1"/>
          <w:sz w:val="20"/>
          <w:szCs w:val="20"/>
          <w:lang w:val="en-GB" w:eastAsia="zh-CN" w:bidi="hi-IN"/>
        </w:rPr>
        <w:t>Composite soil samples were taken</w:t>
      </w:r>
      <w:r>
        <w:rPr>
          <w:rFonts w:ascii="Palatino Linotype" w:eastAsia="Droid Sans Fallback" w:hAnsi="Palatino Linotype" w:cs="Palatino Linotype"/>
          <w:kern w:val="1"/>
          <w:sz w:val="20"/>
          <w:szCs w:val="20"/>
          <w:lang w:val="en-GB" w:eastAsia="zh-CN" w:bidi="hi-IN"/>
        </w:rPr>
        <w:t xml:space="preserve"> </w:t>
      </w:r>
      <w:r w:rsidRPr="00831C00">
        <w:rPr>
          <w:rFonts w:ascii="Palatino Linotype" w:eastAsia="Droid Sans Fallback" w:hAnsi="Palatino Linotype" w:cs="Palatino Linotype"/>
          <w:kern w:val="1"/>
          <w:sz w:val="20"/>
          <w:szCs w:val="20"/>
          <w:lang w:val="en-GB" w:eastAsia="zh-CN" w:bidi="hi-IN"/>
        </w:rPr>
        <w:t>within</w:t>
      </w:r>
      <w:r>
        <w:rPr>
          <w:rFonts w:ascii="Palatino Linotype" w:eastAsia="Droid Sans Fallback" w:hAnsi="Palatino Linotype" w:cs="Palatino Linotype"/>
          <w:kern w:val="1"/>
          <w:sz w:val="20"/>
          <w:szCs w:val="20"/>
          <w:lang w:val="en-GB" w:eastAsia="zh-CN" w:bidi="hi-IN"/>
        </w:rPr>
        <w:t xml:space="preserve"> </w:t>
      </w:r>
      <w:r w:rsidRPr="00831C00">
        <w:rPr>
          <w:rFonts w:ascii="Palatino Linotype" w:eastAsia="Droid Sans Fallback" w:hAnsi="Palatino Linotype" w:cs="Palatino Linotype"/>
          <w:kern w:val="1"/>
          <w:sz w:val="20"/>
          <w:szCs w:val="20"/>
          <w:lang w:val="en-GB" w:eastAsia="zh-CN" w:bidi="hi-IN"/>
        </w:rPr>
        <w:t>each sampling plot between November 23</w:t>
      </w:r>
      <w:r w:rsidRPr="004945E0">
        <w:rPr>
          <w:rFonts w:ascii="Palatino Linotype" w:eastAsia="Droid Sans Fallback" w:hAnsi="Palatino Linotype" w:cs="Palatino Linotype"/>
          <w:kern w:val="1"/>
          <w:sz w:val="20"/>
          <w:szCs w:val="20"/>
          <w:vertAlign w:val="superscript"/>
          <w:lang w:val="en-GB" w:eastAsia="zh-CN" w:bidi="hi-IN"/>
        </w:rPr>
        <w:t>rd</w:t>
      </w:r>
      <w:r w:rsidRPr="00831C00">
        <w:rPr>
          <w:rFonts w:ascii="Palatino Linotype" w:eastAsia="Droid Sans Fallback" w:hAnsi="Palatino Linotype" w:cs="Palatino Linotype"/>
          <w:kern w:val="1"/>
          <w:sz w:val="20"/>
          <w:szCs w:val="20"/>
          <w:lang w:val="en-GB" w:eastAsia="zh-CN" w:bidi="hi-IN"/>
        </w:rPr>
        <w:t xml:space="preserve"> and 26</w:t>
      </w:r>
      <w:r w:rsidRPr="004945E0">
        <w:rPr>
          <w:rFonts w:ascii="Palatino Linotype" w:eastAsia="Droid Sans Fallback" w:hAnsi="Palatino Linotype" w:cs="Palatino Linotype"/>
          <w:kern w:val="1"/>
          <w:sz w:val="20"/>
          <w:szCs w:val="20"/>
          <w:vertAlign w:val="superscript"/>
          <w:lang w:val="en-GB" w:eastAsia="zh-CN" w:bidi="hi-IN"/>
        </w:rPr>
        <w:t>th</w:t>
      </w:r>
      <w:r w:rsidRPr="00831C00">
        <w:rPr>
          <w:rFonts w:ascii="Palatino Linotype" w:eastAsia="Droid Sans Fallback" w:hAnsi="Palatino Linotype" w:cs="Palatino Linotype"/>
          <w:kern w:val="1"/>
          <w:sz w:val="20"/>
          <w:szCs w:val="20"/>
          <w:lang w:val="en-GB" w:eastAsia="zh-CN" w:bidi="hi-IN"/>
        </w:rPr>
        <w:t xml:space="preserve">, 2015. </w:t>
      </w:r>
      <w:r w:rsidRPr="006F028B">
        <w:rPr>
          <w:rFonts w:ascii="Palatino Linotype" w:eastAsia="Droid Sans Fallback" w:hAnsi="Palatino Linotype" w:cs="Palatino Linotype"/>
          <w:kern w:val="1"/>
          <w:sz w:val="20"/>
          <w:szCs w:val="20"/>
          <w:lang w:val="en-GB" w:eastAsia="zh-CN" w:bidi="hi-IN"/>
        </w:rPr>
        <w:t xml:space="preserve">Each composite sample consisted of 20 </w:t>
      </w:r>
      <w:proofErr w:type="spellStart"/>
      <w:r w:rsidRPr="006F028B">
        <w:rPr>
          <w:rFonts w:ascii="Palatino Linotype" w:eastAsia="Droid Sans Fallback" w:hAnsi="Palatino Linotype" w:cs="Palatino Linotype"/>
          <w:kern w:val="1"/>
          <w:sz w:val="20"/>
          <w:szCs w:val="20"/>
          <w:lang w:val="en-GB" w:eastAsia="zh-CN" w:bidi="hi-IN"/>
        </w:rPr>
        <w:t>cilindric</w:t>
      </w:r>
      <w:r>
        <w:rPr>
          <w:rFonts w:ascii="Palatino Linotype" w:eastAsia="Droid Sans Fallback" w:hAnsi="Palatino Linotype" w:cs="Palatino Linotype"/>
          <w:kern w:val="1"/>
          <w:sz w:val="20"/>
          <w:szCs w:val="20"/>
          <w:lang w:val="en-GB" w:eastAsia="zh-CN" w:bidi="hi-IN"/>
        </w:rPr>
        <w:t>al</w:t>
      </w:r>
      <w:proofErr w:type="spellEnd"/>
      <w:r w:rsidRPr="006F028B">
        <w:rPr>
          <w:rFonts w:ascii="Palatino Linotype" w:eastAsia="Droid Sans Fallback" w:hAnsi="Palatino Linotype" w:cs="Palatino Linotype"/>
          <w:kern w:val="1"/>
          <w:sz w:val="20"/>
          <w:szCs w:val="20"/>
          <w:lang w:val="en-GB" w:eastAsia="zh-CN" w:bidi="hi-IN"/>
        </w:rPr>
        <w:t xml:space="preserve"> sub-samples of 2.5</w:t>
      </w:r>
      <w:r>
        <w:rPr>
          <w:rFonts w:ascii="Palatino Linotype" w:eastAsia="Droid Sans Fallback" w:hAnsi="Palatino Linotype" w:cs="Palatino Linotype"/>
          <w:kern w:val="1"/>
          <w:sz w:val="20"/>
          <w:szCs w:val="20"/>
          <w:lang w:val="en-GB" w:eastAsia="zh-CN" w:bidi="hi-IN"/>
        </w:rPr>
        <w:t xml:space="preserve"> </w:t>
      </w:r>
      <w:r w:rsidRPr="006F028B">
        <w:rPr>
          <w:rFonts w:ascii="Palatino Linotype" w:eastAsia="Droid Sans Fallback" w:hAnsi="Palatino Linotype" w:cs="Palatino Linotype"/>
          <w:kern w:val="1"/>
          <w:sz w:val="20"/>
          <w:szCs w:val="20"/>
          <w:lang w:val="en-GB" w:eastAsia="zh-CN" w:bidi="hi-IN"/>
        </w:rPr>
        <w:t xml:space="preserve">cm diameter and 10 cm </w:t>
      </w:r>
      <w:r>
        <w:rPr>
          <w:rFonts w:ascii="Palatino Linotype" w:eastAsia="Droid Sans Fallback" w:hAnsi="Palatino Linotype" w:cs="Palatino Linotype"/>
          <w:kern w:val="1"/>
          <w:sz w:val="20"/>
          <w:szCs w:val="20"/>
          <w:lang w:val="en-GB" w:eastAsia="zh-CN" w:bidi="hi-IN"/>
        </w:rPr>
        <w:t xml:space="preserve">long </w:t>
      </w:r>
      <w:r w:rsidRPr="006F028B">
        <w:rPr>
          <w:rFonts w:ascii="Palatino Linotype" w:eastAsia="Droid Sans Fallback" w:hAnsi="Palatino Linotype" w:cs="Palatino Linotype"/>
          <w:kern w:val="1"/>
          <w:sz w:val="20"/>
          <w:szCs w:val="20"/>
          <w:lang w:val="en-GB" w:eastAsia="zh-CN" w:bidi="hi-IN"/>
        </w:rPr>
        <w:t xml:space="preserve">for the analysis of nutrients and glyphosate </w:t>
      </w:r>
      <w:r>
        <w:rPr>
          <w:rFonts w:ascii="Palatino Linotype" w:eastAsia="Droid Sans Fallback" w:hAnsi="Palatino Linotype" w:cs="Palatino Linotype"/>
          <w:kern w:val="1"/>
          <w:sz w:val="20"/>
          <w:szCs w:val="20"/>
          <w:lang w:val="en-GB" w:eastAsia="zh-CN" w:bidi="hi-IN"/>
        </w:rPr>
        <w:t>concentration</w:t>
      </w:r>
      <w:r w:rsidRPr="006F028B">
        <w:rPr>
          <w:rFonts w:ascii="Palatino Linotype" w:eastAsia="Droid Sans Fallback" w:hAnsi="Palatino Linotype" w:cs="Palatino Linotype"/>
          <w:kern w:val="1"/>
          <w:sz w:val="20"/>
          <w:szCs w:val="20"/>
          <w:lang w:val="en-GB" w:eastAsia="zh-CN" w:bidi="hi-IN"/>
        </w:rPr>
        <w:t xml:space="preserve">, and three additional subsamples of 5 cm diameter and 5 cm </w:t>
      </w:r>
      <w:r>
        <w:rPr>
          <w:rFonts w:ascii="Palatino Linotype" w:eastAsia="Droid Sans Fallback" w:hAnsi="Palatino Linotype" w:cs="Palatino Linotype"/>
          <w:kern w:val="1"/>
          <w:sz w:val="20"/>
          <w:szCs w:val="20"/>
          <w:lang w:val="en-GB" w:eastAsia="zh-CN" w:bidi="hi-IN"/>
        </w:rPr>
        <w:t>long</w:t>
      </w:r>
      <w:r w:rsidRPr="006F028B">
        <w:rPr>
          <w:rFonts w:ascii="Palatino Linotype" w:eastAsia="Droid Sans Fallback" w:hAnsi="Palatino Linotype" w:cs="Palatino Linotype"/>
          <w:kern w:val="1"/>
          <w:sz w:val="20"/>
          <w:szCs w:val="20"/>
          <w:lang w:val="en-GB" w:eastAsia="zh-CN" w:bidi="hi-IN"/>
        </w:rPr>
        <w:t xml:space="preserve"> for bulk density.</w:t>
      </w:r>
      <w:r>
        <w:rPr>
          <w:rFonts w:ascii="Palatino Linotype" w:eastAsia="Droid Sans Fallback" w:hAnsi="Palatino Linotype" w:cs="Palatino Linotype"/>
          <w:kern w:val="1"/>
          <w:sz w:val="20"/>
          <w:szCs w:val="20"/>
          <w:lang w:val="en-GB" w:eastAsia="zh-CN" w:bidi="hi-IN"/>
        </w:rPr>
        <w:t xml:space="preserve"> </w:t>
      </w:r>
      <w:r w:rsidRPr="003E6382">
        <w:rPr>
          <w:rFonts w:ascii="Palatino Linotype" w:eastAsia="Droid Sans Fallback" w:hAnsi="Palatino Linotype" w:cs="Palatino Linotype"/>
          <w:kern w:val="1"/>
          <w:sz w:val="20"/>
          <w:szCs w:val="20"/>
          <w:lang w:val="en-GB" w:eastAsia="zh-CN" w:bidi="hi-IN"/>
        </w:rPr>
        <w:t>The final sampling design was as follows</w:t>
      </w:r>
      <w:r>
        <w:rPr>
          <w:rFonts w:ascii="Palatino Linotype" w:eastAsia="Droid Sans Fallback" w:hAnsi="Palatino Linotype" w:cs="Palatino Linotype"/>
          <w:kern w:val="1"/>
          <w:sz w:val="20"/>
          <w:szCs w:val="20"/>
          <w:lang w:val="en-GB" w:eastAsia="zh-CN" w:bidi="hi-IN"/>
        </w:rPr>
        <w:t>:</w:t>
      </w:r>
      <w:r w:rsidRPr="003E6382">
        <w:rPr>
          <w:rFonts w:ascii="Palatino Linotype" w:eastAsia="Droid Sans Fallback" w:hAnsi="Palatino Linotype" w:cs="Palatino Linotype"/>
          <w:kern w:val="1"/>
          <w:sz w:val="20"/>
          <w:szCs w:val="20"/>
          <w:lang w:val="en-GB" w:eastAsia="zh-CN" w:bidi="hi-IN"/>
        </w:rPr>
        <w:t xml:space="preserve"> </w:t>
      </w:r>
      <w:r w:rsidR="00B276B9">
        <w:rPr>
          <w:rFonts w:ascii="Palatino Linotype" w:eastAsia="Droid Sans Fallback" w:hAnsi="Palatino Linotype" w:cs="Palatino Linotype"/>
          <w:kern w:val="1"/>
          <w:sz w:val="20"/>
          <w:szCs w:val="20"/>
          <w:lang w:val="en-GB" w:eastAsia="zh-CN" w:bidi="hi-IN"/>
        </w:rPr>
        <w:t>a</w:t>
      </w:r>
      <w:r>
        <w:rPr>
          <w:rFonts w:ascii="Palatino Linotype" w:eastAsia="Droid Sans Fallback" w:hAnsi="Palatino Linotype" w:cs="Palatino Linotype"/>
          <w:kern w:val="1"/>
          <w:sz w:val="20"/>
          <w:szCs w:val="20"/>
          <w:lang w:val="en-GB" w:eastAsia="zh-CN" w:bidi="hi-IN"/>
        </w:rPr>
        <w:t>t least ten sampling positions were established on crop-field (CF) and RVS, each one separated by a distance of 10 m along sampling lines. Samples collected on inside of the PFP were called PFP</w:t>
      </w:r>
      <w:r w:rsidRPr="00831C00">
        <w:rPr>
          <w:rFonts w:ascii="Palatino Linotype" w:eastAsia="Droid Sans Fallback" w:hAnsi="Palatino Linotype" w:cs="Palatino Linotype"/>
          <w:kern w:val="1"/>
          <w:sz w:val="20"/>
          <w:szCs w:val="20"/>
          <w:vertAlign w:val="subscript"/>
          <w:lang w:val="en-GB" w:eastAsia="zh-CN" w:bidi="hi-IN"/>
        </w:rPr>
        <w:t>I</w:t>
      </w:r>
      <w:r>
        <w:rPr>
          <w:rFonts w:ascii="Palatino Linotype" w:eastAsia="Droid Sans Fallback" w:hAnsi="Palatino Linotype" w:cs="Palatino Linotype"/>
          <w:kern w:val="1"/>
          <w:sz w:val="20"/>
          <w:szCs w:val="20"/>
          <w:lang w:val="en-GB" w:eastAsia="zh-CN" w:bidi="hi-IN"/>
        </w:rPr>
        <w:t xml:space="preserve">, while those obtained on the RVS but outside of PFP were named </w:t>
      </w:r>
      <w:proofErr w:type="spellStart"/>
      <w:r>
        <w:rPr>
          <w:rFonts w:ascii="Palatino Linotype" w:eastAsia="Droid Sans Fallback" w:hAnsi="Palatino Linotype" w:cs="Palatino Linotype"/>
          <w:kern w:val="1"/>
          <w:sz w:val="20"/>
          <w:szCs w:val="20"/>
          <w:lang w:val="en-GB" w:eastAsia="zh-CN" w:bidi="hi-IN"/>
        </w:rPr>
        <w:t>PFPo</w:t>
      </w:r>
      <w:proofErr w:type="spellEnd"/>
      <w:r>
        <w:rPr>
          <w:rFonts w:ascii="Palatino Linotype" w:eastAsia="Droid Sans Fallback" w:hAnsi="Palatino Linotype" w:cs="Palatino Linotype"/>
          <w:kern w:val="1"/>
          <w:sz w:val="20"/>
          <w:szCs w:val="20"/>
          <w:lang w:val="en-GB" w:eastAsia="zh-CN" w:bidi="hi-IN"/>
        </w:rPr>
        <w:t xml:space="preserve"> (Fig. 5).</w:t>
      </w:r>
      <w:r w:rsidRPr="006F028B">
        <w:rPr>
          <w:rFonts w:ascii="Palatino Linotype" w:eastAsia="Droid Sans Fallback" w:hAnsi="Palatino Linotype" w:cs="Palatino Linotype"/>
          <w:kern w:val="1"/>
          <w:sz w:val="20"/>
          <w:szCs w:val="20"/>
          <w:lang w:val="en-GB" w:eastAsia="zh-CN" w:bidi="hi-IN"/>
        </w:rPr>
        <w:t xml:space="preserve"> </w:t>
      </w:r>
    </w:p>
    <w:p w:rsidR="00420F2D" w:rsidRDefault="00420F2D" w:rsidP="005E7106">
      <w:pPr>
        <w:widowControl w:val="0"/>
        <w:suppressAutoHyphens/>
        <w:rPr>
          <w:rFonts w:ascii="Palatino Linotype" w:eastAsia="Droid Sans Fallback" w:hAnsi="Palatino Linotype" w:cs="Palatino Linotype"/>
          <w:kern w:val="1"/>
          <w:sz w:val="20"/>
          <w:szCs w:val="20"/>
          <w:lang w:val="en-GB" w:eastAsia="zh-CN" w:bidi="hi-IN"/>
        </w:rPr>
      </w:pPr>
    </w:p>
    <w:p w:rsidR="00420F2D" w:rsidRPr="00520222" w:rsidRDefault="00520222" w:rsidP="00420F2D">
      <w:pPr>
        <w:widowControl w:val="0"/>
        <w:suppressAutoHyphens/>
        <w:rPr>
          <w:rFonts w:ascii="Palatino Linotype" w:eastAsia="Droid Sans Fallback" w:hAnsi="Palatino Linotype" w:cs="Palatino Linotype"/>
          <w:i/>
          <w:kern w:val="1"/>
          <w:sz w:val="20"/>
          <w:szCs w:val="20"/>
          <w:lang w:val="en-GB" w:eastAsia="zh-CN" w:bidi="hi-IN"/>
        </w:rPr>
      </w:pPr>
      <w:r w:rsidRPr="006465F0">
        <w:rPr>
          <w:rFonts w:ascii="Palatino Linotype" w:eastAsia="Droid Sans Fallback" w:hAnsi="Palatino Linotype" w:cs="Palatino Linotype"/>
          <w:i/>
          <w:iCs/>
          <w:kern w:val="1"/>
          <w:sz w:val="20"/>
          <w:szCs w:val="20"/>
          <w:lang w:val="en-GB" w:eastAsia="zh-CN" w:bidi="hi-IN"/>
        </w:rPr>
        <w:t>Soil</w:t>
      </w:r>
      <w:r w:rsidR="00420F2D" w:rsidRPr="006465F0">
        <w:rPr>
          <w:rFonts w:ascii="Palatino Linotype" w:eastAsia="Droid Sans Fallback" w:hAnsi="Palatino Linotype" w:cs="Palatino Linotype"/>
          <w:i/>
          <w:kern w:val="1"/>
          <w:sz w:val="20"/>
          <w:szCs w:val="20"/>
          <w:lang w:val="en-GB" w:eastAsia="zh-CN" w:bidi="hi-IN"/>
        </w:rPr>
        <w:t xml:space="preserve"> glyphosate </w:t>
      </w:r>
      <w:r w:rsidRPr="006465F0">
        <w:rPr>
          <w:rFonts w:ascii="Palatino Linotype" w:eastAsia="Droid Sans Fallback" w:hAnsi="Palatino Linotype" w:cs="Palatino Linotype"/>
          <w:i/>
          <w:iCs/>
          <w:kern w:val="1"/>
          <w:sz w:val="20"/>
          <w:szCs w:val="20"/>
          <w:lang w:val="en-GB" w:eastAsia="zh-CN" w:bidi="hi-IN"/>
        </w:rPr>
        <w:t>analysis</w:t>
      </w:r>
    </w:p>
    <w:p w:rsidR="00420F2D" w:rsidRPr="0049298C" w:rsidRDefault="00420F2D" w:rsidP="00420F2D">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G</w:t>
      </w:r>
      <w:r w:rsidRPr="0049298C">
        <w:rPr>
          <w:rFonts w:ascii="Palatino Linotype" w:eastAsia="Droid Sans Fallback" w:hAnsi="Palatino Linotype" w:cs="Palatino Linotype"/>
          <w:kern w:val="1"/>
          <w:sz w:val="20"/>
          <w:szCs w:val="20"/>
          <w:lang w:val="en-GB" w:eastAsia="zh-CN" w:bidi="hi-IN"/>
        </w:rPr>
        <w:t xml:space="preserve">lyphosate </w:t>
      </w:r>
      <w:r>
        <w:rPr>
          <w:rFonts w:ascii="Palatino Linotype" w:eastAsia="Droid Sans Fallback" w:hAnsi="Palatino Linotype" w:cs="Palatino Linotype"/>
          <w:kern w:val="1"/>
          <w:sz w:val="20"/>
          <w:szCs w:val="20"/>
          <w:lang w:val="en-GB" w:eastAsia="zh-CN" w:bidi="hi-IN"/>
        </w:rPr>
        <w:t>and</w:t>
      </w:r>
      <w:r w:rsidRPr="0049298C">
        <w:rPr>
          <w:rFonts w:ascii="Palatino Linotype" w:eastAsia="Droid Sans Fallback" w:hAnsi="Palatino Linotype" w:cs="Palatino Linotype"/>
          <w:kern w:val="1"/>
          <w:sz w:val="20"/>
          <w:szCs w:val="20"/>
          <w:lang w:val="en-GB" w:eastAsia="zh-CN" w:bidi="hi-IN"/>
        </w:rPr>
        <w:t xml:space="preserve"> AMPA concentrations were determined </w:t>
      </w:r>
      <w:r>
        <w:rPr>
          <w:rFonts w:ascii="Palatino Linotype" w:eastAsia="Droid Sans Fallback" w:hAnsi="Palatino Linotype" w:cs="Palatino Linotype"/>
          <w:kern w:val="1"/>
          <w:sz w:val="20"/>
          <w:szCs w:val="20"/>
          <w:lang w:val="en-GB" w:eastAsia="zh-CN" w:bidi="hi-IN"/>
        </w:rPr>
        <w:t>by</w:t>
      </w:r>
      <w:r w:rsidRPr="0049298C">
        <w:rPr>
          <w:rFonts w:ascii="Palatino Linotype" w:eastAsia="Droid Sans Fallback" w:hAnsi="Palatino Linotype" w:cs="Palatino Linotype"/>
          <w:kern w:val="1"/>
          <w:sz w:val="20"/>
          <w:szCs w:val="20"/>
          <w:lang w:val="en-GB" w:eastAsia="zh-CN" w:bidi="hi-IN"/>
        </w:rPr>
        <w:t xml:space="preserve"> liquid chromatography coupled to a tandem mass spectrometer (LC MS/MS), the limit of detection (LD) was 5 μg/Kg</w:t>
      </w:r>
      <w:r>
        <w:rPr>
          <w:rFonts w:ascii="Palatino Linotype" w:eastAsia="Droid Sans Fallback" w:hAnsi="Palatino Linotype" w:cs="Palatino Linotype"/>
          <w:kern w:val="1"/>
          <w:sz w:val="20"/>
          <w:szCs w:val="20"/>
          <w:lang w:val="en-GB" w:eastAsia="zh-CN" w:bidi="hi-IN"/>
        </w:rPr>
        <w:t xml:space="preserve"> </w:t>
      </w:r>
      <w:r w:rsidRPr="0049298C">
        <w:rPr>
          <w:rFonts w:ascii="Palatino Linotype" w:eastAsia="Droid Sans Fallback" w:hAnsi="Palatino Linotype" w:cs="Palatino Linotype"/>
          <w:kern w:val="1"/>
          <w:sz w:val="20"/>
          <w:szCs w:val="20"/>
          <w:lang w:val="en-GB" w:eastAsia="zh-CN" w:bidi="hi-IN"/>
        </w:rPr>
        <w:t>for AMPA and glyphosate, and the limit of quantification (LQ) was 10 μg/Kg (Aparicio et al. 2013).</w:t>
      </w:r>
    </w:p>
    <w:p w:rsidR="00420F2D" w:rsidRDefault="00420F2D" w:rsidP="00420F2D">
      <w:pPr>
        <w:widowControl w:val="0"/>
        <w:suppressAutoHyphens/>
        <w:rPr>
          <w:rFonts w:ascii="Palatino Linotype" w:eastAsia="Droid Sans Fallback" w:hAnsi="Palatino Linotype" w:cs="Palatino Linotype"/>
          <w:kern w:val="1"/>
          <w:sz w:val="20"/>
          <w:szCs w:val="20"/>
          <w:lang w:val="en-GB" w:eastAsia="zh-CN" w:bidi="hi-IN"/>
        </w:rPr>
      </w:pPr>
      <w:r w:rsidRPr="00CD7D5F">
        <w:rPr>
          <w:rFonts w:ascii="Palatino Linotype" w:eastAsia="Droid Sans Fallback" w:hAnsi="Palatino Linotype" w:cs="Palatino Linotype"/>
          <w:kern w:val="1"/>
          <w:sz w:val="20"/>
          <w:szCs w:val="20"/>
          <w:lang w:val="en-GB" w:eastAsia="zh-CN" w:bidi="hi-IN"/>
        </w:rPr>
        <w:t>Soil samples were thoroughly homogenized and refrigerated at 4 °C until their analysis.</w:t>
      </w:r>
    </w:p>
    <w:p w:rsidR="00520222" w:rsidRDefault="00520222" w:rsidP="00520222">
      <w:pPr>
        <w:widowControl w:val="0"/>
        <w:suppressAutoHyphens/>
        <w:rPr>
          <w:rFonts w:ascii="Palatino Linotype" w:eastAsia="Droid Sans Fallback" w:hAnsi="Palatino Linotype" w:cs="Palatino Linotype"/>
          <w:i/>
          <w:iCs/>
          <w:kern w:val="1"/>
          <w:sz w:val="20"/>
          <w:szCs w:val="20"/>
          <w:lang w:val="en-GB" w:eastAsia="zh-CN" w:bidi="hi-IN"/>
        </w:rPr>
      </w:pPr>
    </w:p>
    <w:p w:rsidR="00520222" w:rsidRPr="0049298C" w:rsidRDefault="00520222" w:rsidP="00520222">
      <w:pPr>
        <w:widowControl w:val="0"/>
        <w:suppressAutoHyphens/>
        <w:rPr>
          <w:rFonts w:ascii="Palatino Linotype" w:eastAsia="Droid Sans Fallback" w:hAnsi="Palatino Linotype" w:cs="Palatino Linotype"/>
          <w:i/>
          <w:iCs/>
          <w:kern w:val="1"/>
          <w:sz w:val="20"/>
          <w:szCs w:val="20"/>
          <w:lang w:val="en-GB" w:eastAsia="zh-CN" w:bidi="hi-IN"/>
        </w:rPr>
      </w:pPr>
      <w:r w:rsidRPr="006465F0">
        <w:rPr>
          <w:rFonts w:ascii="Palatino Linotype" w:eastAsia="Droid Sans Fallback" w:hAnsi="Palatino Linotype" w:cs="Palatino Linotype"/>
          <w:i/>
          <w:iCs/>
          <w:kern w:val="1"/>
          <w:sz w:val="20"/>
          <w:szCs w:val="20"/>
          <w:lang w:val="en-GB" w:eastAsia="zh-CN" w:bidi="hi-IN"/>
        </w:rPr>
        <w:t>Soil chemical analysis</w:t>
      </w:r>
    </w:p>
    <w:p w:rsidR="00520222" w:rsidRDefault="00520222" w:rsidP="00520222">
      <w:pPr>
        <w:widowControl w:val="0"/>
        <w:suppressAutoHyphens/>
        <w:rPr>
          <w:rFonts w:ascii="Palatino Linotype" w:eastAsia="Droid Sans Fallback" w:hAnsi="Palatino Linotype" w:cs="Palatino Linotype"/>
          <w:kern w:val="1"/>
          <w:sz w:val="20"/>
          <w:szCs w:val="20"/>
          <w:lang w:val="en-GB" w:eastAsia="zh-CN" w:bidi="hi-IN"/>
        </w:rPr>
      </w:pPr>
      <w:r w:rsidRPr="0049298C">
        <w:rPr>
          <w:rFonts w:ascii="Palatino Linotype" w:eastAsia="Droid Sans Fallback" w:hAnsi="Palatino Linotype" w:cs="Palatino Linotype"/>
          <w:kern w:val="1"/>
          <w:sz w:val="20"/>
          <w:szCs w:val="20"/>
          <w:lang w:val="en-GB" w:eastAsia="zh-CN" w:bidi="hi-IN"/>
        </w:rPr>
        <w:t>Soil samples were taken for chemical analysis: available phosphorus</w:t>
      </w:r>
      <w:r>
        <w:rPr>
          <w:rFonts w:ascii="Palatino Linotype" w:eastAsia="Droid Sans Fallback" w:hAnsi="Palatino Linotype" w:cs="Palatino Linotype"/>
          <w:kern w:val="1"/>
          <w:sz w:val="20"/>
          <w:szCs w:val="20"/>
          <w:lang w:val="en-GB" w:eastAsia="zh-CN" w:bidi="hi-IN"/>
        </w:rPr>
        <w:t xml:space="preserve"> </w:t>
      </w:r>
      <w:r w:rsidRPr="0049298C">
        <w:rPr>
          <w:rFonts w:ascii="Palatino Linotype" w:eastAsia="Droid Sans Fallback" w:hAnsi="Palatino Linotype" w:cs="Palatino Linotype"/>
          <w:kern w:val="1"/>
          <w:sz w:val="20"/>
          <w:szCs w:val="20"/>
          <w:lang w:val="en-GB" w:eastAsia="zh-CN" w:bidi="hi-IN"/>
        </w:rPr>
        <w:t>(</w:t>
      </w:r>
      <w:proofErr w:type="spellStart"/>
      <w:r w:rsidRPr="00037566">
        <w:rPr>
          <w:rFonts w:ascii="Palatino Linotype" w:eastAsia="Droid Sans Fallback" w:hAnsi="Palatino Linotype" w:cs="Palatino Linotype"/>
          <w:i/>
          <w:kern w:val="1"/>
          <w:sz w:val="20"/>
          <w:szCs w:val="20"/>
          <w:lang w:val="en-GB" w:eastAsia="zh-CN" w:bidi="hi-IN"/>
        </w:rPr>
        <w:t>P</w:t>
      </w:r>
      <w:r w:rsidRPr="00037566">
        <w:rPr>
          <w:rFonts w:ascii="Palatino Linotype" w:eastAsia="Droid Sans Fallback" w:hAnsi="Palatino Linotype" w:cs="Palatino Linotype"/>
          <w:i/>
          <w:kern w:val="1"/>
          <w:sz w:val="20"/>
          <w:szCs w:val="20"/>
          <w:vertAlign w:val="subscript"/>
          <w:lang w:val="en-GB" w:eastAsia="zh-CN" w:bidi="hi-IN"/>
        </w:rPr>
        <w:t>av</w:t>
      </w:r>
      <w:proofErr w:type="spellEnd"/>
      <w:r w:rsidRPr="0049298C">
        <w:rPr>
          <w:rFonts w:ascii="Palatino Linotype" w:eastAsia="Droid Sans Fallback" w:hAnsi="Palatino Linotype" w:cs="Palatino Linotype"/>
          <w:kern w:val="1"/>
          <w:sz w:val="20"/>
          <w:szCs w:val="20"/>
          <w:lang w:val="en-GB" w:eastAsia="zh-CN" w:bidi="hi-IN"/>
        </w:rPr>
        <w:t>)</w:t>
      </w:r>
      <w:r>
        <w:rPr>
          <w:rFonts w:ascii="Palatino Linotype" w:eastAsia="Droid Sans Fallback" w:hAnsi="Palatino Linotype" w:cs="Palatino Linotype"/>
          <w:kern w:val="1"/>
          <w:sz w:val="20"/>
          <w:szCs w:val="20"/>
          <w:lang w:val="en-GB" w:eastAsia="zh-CN" w:bidi="hi-IN"/>
        </w:rPr>
        <w:t xml:space="preserve"> </w:t>
      </w:r>
      <w:r w:rsidRPr="0049298C">
        <w:rPr>
          <w:rFonts w:ascii="Palatino Linotype" w:eastAsia="Droid Sans Fallback" w:hAnsi="Palatino Linotype" w:cs="Palatino Linotype"/>
          <w:kern w:val="1"/>
          <w:sz w:val="20"/>
          <w:szCs w:val="20"/>
          <w:lang w:val="en-GB" w:eastAsia="zh-CN" w:bidi="hi-IN"/>
        </w:rPr>
        <w:t xml:space="preserve">by Bray </w:t>
      </w:r>
      <w:r>
        <w:rPr>
          <w:rFonts w:ascii="Palatino Linotype" w:eastAsia="Droid Sans Fallback" w:hAnsi="Palatino Linotype" w:cs="Palatino Linotype"/>
          <w:kern w:val="1"/>
          <w:sz w:val="20"/>
          <w:szCs w:val="20"/>
          <w:lang w:val="en-GB" w:eastAsia="zh-CN" w:bidi="hi-IN"/>
        </w:rPr>
        <w:t>and</w:t>
      </w:r>
      <w:r w:rsidRPr="0049298C">
        <w:rPr>
          <w:rFonts w:ascii="Palatino Linotype" w:eastAsia="Droid Sans Fallback" w:hAnsi="Palatino Linotype" w:cs="Palatino Linotype"/>
          <w:kern w:val="1"/>
          <w:sz w:val="20"/>
          <w:szCs w:val="20"/>
          <w:lang w:val="en-GB" w:eastAsia="zh-CN" w:bidi="hi-IN"/>
        </w:rPr>
        <w:t xml:space="preserve"> Kurtz method Nº 1 (1945); total phosphorus (</w:t>
      </w:r>
      <w:proofErr w:type="spellStart"/>
      <w:r w:rsidRPr="00037566">
        <w:rPr>
          <w:rFonts w:ascii="Palatino Linotype" w:eastAsia="Droid Sans Fallback" w:hAnsi="Palatino Linotype" w:cs="Palatino Linotype"/>
          <w:i/>
          <w:kern w:val="1"/>
          <w:sz w:val="20"/>
          <w:szCs w:val="20"/>
          <w:lang w:val="en-GB" w:eastAsia="zh-CN" w:bidi="hi-IN"/>
        </w:rPr>
        <w:t>P</w:t>
      </w:r>
      <w:r w:rsidRPr="00037566">
        <w:rPr>
          <w:rFonts w:ascii="Palatino Linotype" w:eastAsia="Droid Sans Fallback" w:hAnsi="Palatino Linotype" w:cs="Palatino Linotype"/>
          <w:i/>
          <w:kern w:val="1"/>
          <w:sz w:val="20"/>
          <w:szCs w:val="20"/>
          <w:vertAlign w:val="subscript"/>
          <w:lang w:val="en-GB" w:eastAsia="zh-CN" w:bidi="hi-IN"/>
        </w:rPr>
        <w:t>t</w:t>
      </w:r>
      <w:proofErr w:type="spellEnd"/>
      <w:r w:rsidRPr="0049298C">
        <w:rPr>
          <w:rFonts w:ascii="Palatino Linotype" w:eastAsia="Droid Sans Fallback" w:hAnsi="Palatino Linotype" w:cs="Palatino Linotype"/>
          <w:kern w:val="1"/>
          <w:sz w:val="20"/>
          <w:szCs w:val="20"/>
          <w:lang w:val="en-GB" w:eastAsia="zh-CN" w:bidi="hi-IN"/>
        </w:rPr>
        <w:t>)</w:t>
      </w:r>
      <w:r>
        <w:rPr>
          <w:rFonts w:ascii="Palatino Linotype" w:eastAsia="Droid Sans Fallback" w:hAnsi="Palatino Linotype" w:cs="Palatino Linotype"/>
          <w:kern w:val="1"/>
          <w:sz w:val="20"/>
          <w:szCs w:val="20"/>
          <w:lang w:val="en-GB" w:eastAsia="zh-CN" w:bidi="hi-IN"/>
        </w:rPr>
        <w:t xml:space="preserve"> </w:t>
      </w:r>
      <w:r w:rsidRPr="0049298C">
        <w:rPr>
          <w:rFonts w:ascii="Palatino Linotype" w:eastAsia="Droid Sans Fallback" w:hAnsi="Palatino Linotype" w:cs="Palatino Linotype"/>
          <w:kern w:val="1"/>
          <w:sz w:val="20"/>
          <w:szCs w:val="20"/>
          <w:lang w:val="en-GB" w:eastAsia="zh-CN" w:bidi="hi-IN"/>
        </w:rPr>
        <w:t>(</w:t>
      </w:r>
      <w:proofErr w:type="spellStart"/>
      <w:r w:rsidRPr="0049298C">
        <w:rPr>
          <w:rFonts w:ascii="Palatino Linotype" w:eastAsia="Droid Sans Fallback" w:hAnsi="Palatino Linotype" w:cs="Palatino Linotype"/>
          <w:kern w:val="1"/>
          <w:sz w:val="20"/>
          <w:szCs w:val="20"/>
          <w:lang w:val="en-GB" w:eastAsia="zh-CN" w:bidi="hi-IN"/>
        </w:rPr>
        <w:t>Sommers</w:t>
      </w:r>
      <w:proofErr w:type="spellEnd"/>
      <w:r w:rsidRPr="0049298C">
        <w:rPr>
          <w:rFonts w:ascii="Palatino Linotype" w:eastAsia="Droid Sans Fallback" w:hAnsi="Palatino Linotype" w:cs="Palatino Linotype"/>
          <w:kern w:val="1"/>
          <w:sz w:val="20"/>
          <w:szCs w:val="20"/>
          <w:lang w:val="en-GB" w:eastAsia="zh-CN" w:bidi="hi-IN"/>
        </w:rPr>
        <w:t xml:space="preserve"> </w:t>
      </w:r>
      <w:r>
        <w:rPr>
          <w:rFonts w:ascii="Palatino Linotype" w:eastAsia="Droid Sans Fallback" w:hAnsi="Palatino Linotype" w:cs="Palatino Linotype"/>
          <w:kern w:val="1"/>
          <w:sz w:val="20"/>
          <w:szCs w:val="20"/>
          <w:lang w:val="en-GB" w:eastAsia="zh-CN" w:bidi="hi-IN"/>
        </w:rPr>
        <w:t>and</w:t>
      </w:r>
      <w:r w:rsidRPr="0049298C">
        <w:rPr>
          <w:rFonts w:ascii="Palatino Linotype" w:eastAsia="Droid Sans Fallback" w:hAnsi="Palatino Linotype" w:cs="Palatino Linotype"/>
          <w:kern w:val="1"/>
          <w:sz w:val="20"/>
          <w:szCs w:val="20"/>
          <w:lang w:val="en-GB" w:eastAsia="zh-CN" w:bidi="hi-IN"/>
        </w:rPr>
        <w:t xml:space="preserve"> Nelson 1972); nitrate (NO</w:t>
      </w:r>
      <w:r w:rsidRPr="0049298C">
        <w:rPr>
          <w:rFonts w:ascii="Palatino Linotype" w:eastAsia="Droid Sans Fallback" w:hAnsi="Palatino Linotype" w:cs="Palatino Linotype"/>
          <w:kern w:val="1"/>
          <w:sz w:val="20"/>
          <w:szCs w:val="20"/>
          <w:vertAlign w:val="subscript"/>
          <w:lang w:val="en-GB" w:eastAsia="zh-CN" w:bidi="hi-IN"/>
        </w:rPr>
        <w:t>3</w:t>
      </w:r>
      <w:r w:rsidR="003168C7" w:rsidRPr="00AD3DFF">
        <w:rPr>
          <w:rFonts w:ascii="Palatino Linotype" w:eastAsia="Droid Sans Fallback" w:hAnsi="Palatino Linotype" w:cs="Palatino Linotype"/>
          <w:kern w:val="1"/>
          <w:sz w:val="20"/>
          <w:szCs w:val="20"/>
          <w:vertAlign w:val="superscript"/>
          <w:lang w:val="en-GB" w:eastAsia="zh-CN" w:bidi="hi-IN"/>
        </w:rPr>
        <w:t>-</w:t>
      </w:r>
      <w:r w:rsidRPr="0049298C">
        <w:rPr>
          <w:rFonts w:ascii="Palatino Linotype" w:eastAsia="Droid Sans Fallback" w:hAnsi="Palatino Linotype" w:cs="Palatino Linotype"/>
          <w:kern w:val="1"/>
          <w:sz w:val="20"/>
          <w:szCs w:val="20"/>
          <w:lang w:val="en-GB" w:eastAsia="zh-CN" w:bidi="hi-IN"/>
        </w:rPr>
        <w:t>) using the color</w:t>
      </w:r>
      <w:r>
        <w:rPr>
          <w:rFonts w:ascii="Palatino Linotype" w:eastAsia="Droid Sans Fallback" w:hAnsi="Palatino Linotype" w:cs="Palatino Linotype"/>
          <w:kern w:val="1"/>
          <w:sz w:val="20"/>
          <w:szCs w:val="20"/>
          <w:lang w:val="en-GB" w:eastAsia="zh-CN" w:bidi="hi-IN"/>
        </w:rPr>
        <w:t>i</w:t>
      </w:r>
      <w:r w:rsidRPr="0049298C">
        <w:rPr>
          <w:rFonts w:ascii="Palatino Linotype" w:eastAsia="Droid Sans Fallback" w:hAnsi="Palatino Linotype" w:cs="Palatino Linotype"/>
          <w:kern w:val="1"/>
          <w:sz w:val="20"/>
          <w:szCs w:val="20"/>
          <w:lang w:val="en-GB" w:eastAsia="zh-CN" w:bidi="hi-IN"/>
        </w:rPr>
        <w:t xml:space="preserve">metric technique of </w:t>
      </w:r>
      <w:proofErr w:type="spellStart"/>
      <w:r w:rsidRPr="0049298C">
        <w:rPr>
          <w:rFonts w:ascii="Palatino Linotype" w:eastAsia="Droid Sans Fallback" w:hAnsi="Palatino Linotype" w:cs="Palatino Linotype"/>
          <w:kern w:val="1"/>
          <w:sz w:val="20"/>
          <w:szCs w:val="20"/>
          <w:lang w:val="en-GB" w:eastAsia="zh-CN" w:bidi="hi-IN"/>
        </w:rPr>
        <w:t>feno</w:t>
      </w:r>
      <w:r>
        <w:rPr>
          <w:rFonts w:ascii="Palatino Linotype" w:eastAsia="Droid Sans Fallback" w:hAnsi="Palatino Linotype" w:cs="Palatino Linotype"/>
          <w:kern w:val="1"/>
          <w:sz w:val="20"/>
          <w:szCs w:val="20"/>
          <w:lang w:val="en-GB" w:eastAsia="zh-CN" w:bidi="hi-IN"/>
        </w:rPr>
        <w:t>l</w:t>
      </w:r>
      <w:proofErr w:type="spellEnd"/>
      <w:r>
        <w:rPr>
          <w:rFonts w:ascii="Palatino Linotype" w:eastAsia="Droid Sans Fallback" w:hAnsi="Palatino Linotype" w:cs="Palatino Linotype"/>
          <w:kern w:val="1"/>
          <w:sz w:val="20"/>
          <w:szCs w:val="20"/>
          <w:lang w:val="en-GB" w:eastAsia="zh-CN" w:bidi="hi-IN"/>
        </w:rPr>
        <w:t xml:space="preserve"> </w:t>
      </w:r>
      <w:proofErr w:type="spellStart"/>
      <w:r w:rsidRPr="0049298C">
        <w:rPr>
          <w:rFonts w:ascii="Palatino Linotype" w:eastAsia="Droid Sans Fallback" w:hAnsi="Palatino Linotype" w:cs="Palatino Linotype"/>
          <w:kern w:val="1"/>
          <w:sz w:val="20"/>
          <w:szCs w:val="20"/>
          <w:lang w:val="en-GB" w:eastAsia="zh-CN" w:bidi="hi-IN"/>
        </w:rPr>
        <w:t>disulfonic</w:t>
      </w:r>
      <w:proofErr w:type="spellEnd"/>
      <w:r w:rsidRPr="0049298C">
        <w:rPr>
          <w:rFonts w:ascii="Palatino Linotype" w:eastAsia="Droid Sans Fallback" w:hAnsi="Palatino Linotype" w:cs="Palatino Linotype"/>
          <w:kern w:val="1"/>
          <w:sz w:val="20"/>
          <w:szCs w:val="20"/>
          <w:lang w:val="en-GB" w:eastAsia="zh-CN" w:bidi="hi-IN"/>
        </w:rPr>
        <w:t xml:space="preserve"> acid (</w:t>
      </w:r>
      <w:proofErr w:type="spellStart"/>
      <w:r w:rsidRPr="0049298C">
        <w:rPr>
          <w:rFonts w:ascii="Palatino Linotype" w:eastAsia="Droid Sans Fallback" w:hAnsi="Palatino Linotype" w:cs="Palatino Linotype"/>
          <w:kern w:val="1"/>
          <w:sz w:val="20"/>
          <w:szCs w:val="20"/>
          <w:lang w:val="en-GB" w:eastAsia="zh-CN" w:bidi="hi-IN"/>
        </w:rPr>
        <w:t>Bremner</w:t>
      </w:r>
      <w:proofErr w:type="spellEnd"/>
      <w:r w:rsidRPr="0049298C">
        <w:rPr>
          <w:rFonts w:ascii="Palatino Linotype" w:eastAsia="Droid Sans Fallback" w:hAnsi="Palatino Linotype" w:cs="Palatino Linotype"/>
          <w:kern w:val="1"/>
          <w:sz w:val="20"/>
          <w:szCs w:val="20"/>
          <w:lang w:val="en-GB" w:eastAsia="zh-CN" w:bidi="hi-IN"/>
        </w:rPr>
        <w:t xml:space="preserve"> </w:t>
      </w:r>
      <w:r>
        <w:rPr>
          <w:rFonts w:ascii="Palatino Linotype" w:eastAsia="Droid Sans Fallback" w:hAnsi="Palatino Linotype" w:cs="Palatino Linotype"/>
          <w:kern w:val="1"/>
          <w:sz w:val="20"/>
          <w:szCs w:val="20"/>
          <w:lang w:val="en-GB" w:eastAsia="zh-CN" w:bidi="hi-IN"/>
        </w:rPr>
        <w:t>and</w:t>
      </w:r>
      <w:r w:rsidRPr="0049298C">
        <w:rPr>
          <w:rFonts w:ascii="Palatino Linotype" w:eastAsia="Droid Sans Fallback" w:hAnsi="Palatino Linotype" w:cs="Palatino Linotype"/>
          <w:kern w:val="1"/>
          <w:sz w:val="20"/>
          <w:szCs w:val="20"/>
          <w:lang w:val="en-GB" w:eastAsia="zh-CN" w:bidi="hi-IN"/>
        </w:rPr>
        <w:t xml:space="preserve"> Keeney 1965); total nitrogen (</w:t>
      </w:r>
      <w:proofErr w:type="spellStart"/>
      <w:r w:rsidRPr="00037566">
        <w:rPr>
          <w:rFonts w:ascii="Palatino Linotype" w:eastAsia="Droid Sans Fallback" w:hAnsi="Palatino Linotype" w:cs="Palatino Linotype"/>
          <w:i/>
          <w:kern w:val="1"/>
          <w:sz w:val="20"/>
          <w:szCs w:val="20"/>
          <w:lang w:val="en-GB" w:eastAsia="zh-CN" w:bidi="hi-IN"/>
        </w:rPr>
        <w:t>N</w:t>
      </w:r>
      <w:r w:rsidRPr="00037566">
        <w:rPr>
          <w:rFonts w:ascii="Palatino Linotype" w:eastAsia="Droid Sans Fallback" w:hAnsi="Palatino Linotype" w:cs="Palatino Linotype"/>
          <w:i/>
          <w:kern w:val="1"/>
          <w:sz w:val="20"/>
          <w:szCs w:val="20"/>
          <w:vertAlign w:val="subscript"/>
          <w:lang w:val="en-GB" w:eastAsia="zh-CN" w:bidi="hi-IN"/>
        </w:rPr>
        <w:t>t</w:t>
      </w:r>
      <w:proofErr w:type="spellEnd"/>
      <w:r w:rsidRPr="0049298C">
        <w:rPr>
          <w:rFonts w:ascii="Palatino Linotype" w:eastAsia="Droid Sans Fallback" w:hAnsi="Palatino Linotype" w:cs="Palatino Linotype"/>
          <w:kern w:val="1"/>
          <w:sz w:val="20"/>
          <w:szCs w:val="20"/>
          <w:lang w:val="en-GB" w:eastAsia="zh-CN" w:bidi="hi-IN"/>
        </w:rPr>
        <w:t>)</w:t>
      </w:r>
      <w:r>
        <w:rPr>
          <w:rFonts w:ascii="Palatino Linotype" w:eastAsia="Droid Sans Fallback" w:hAnsi="Palatino Linotype" w:cs="Palatino Linotype"/>
          <w:kern w:val="1"/>
          <w:sz w:val="20"/>
          <w:szCs w:val="20"/>
          <w:lang w:val="en-GB" w:eastAsia="zh-CN" w:bidi="hi-IN"/>
        </w:rPr>
        <w:t xml:space="preserve"> </w:t>
      </w:r>
      <w:r w:rsidRPr="0049298C">
        <w:rPr>
          <w:rFonts w:ascii="Palatino Linotype" w:eastAsia="Droid Sans Fallback" w:hAnsi="Palatino Linotype" w:cs="Palatino Linotype"/>
          <w:kern w:val="1"/>
          <w:sz w:val="20"/>
          <w:szCs w:val="20"/>
          <w:lang w:val="en-GB" w:eastAsia="zh-CN" w:bidi="hi-IN"/>
        </w:rPr>
        <w:t xml:space="preserve">by </w:t>
      </w:r>
      <w:proofErr w:type="spellStart"/>
      <w:r w:rsidRPr="0049298C">
        <w:rPr>
          <w:rFonts w:ascii="Palatino Linotype" w:eastAsia="Droid Sans Fallback" w:hAnsi="Palatino Linotype" w:cs="Palatino Linotype"/>
          <w:kern w:val="1"/>
          <w:sz w:val="20"/>
          <w:szCs w:val="20"/>
          <w:lang w:val="en-GB" w:eastAsia="zh-CN" w:bidi="hi-IN"/>
        </w:rPr>
        <w:t>Kjeldahl</w:t>
      </w:r>
      <w:proofErr w:type="spellEnd"/>
      <w:r w:rsidRPr="0049298C">
        <w:rPr>
          <w:rFonts w:ascii="Palatino Linotype" w:eastAsia="Droid Sans Fallback" w:hAnsi="Palatino Linotype" w:cs="Palatino Linotype"/>
          <w:kern w:val="1"/>
          <w:sz w:val="20"/>
          <w:szCs w:val="20"/>
          <w:lang w:val="en-GB" w:eastAsia="zh-CN" w:bidi="hi-IN"/>
        </w:rPr>
        <w:t xml:space="preserve"> </w:t>
      </w:r>
      <w:proofErr w:type="spellStart"/>
      <w:r w:rsidRPr="0049298C">
        <w:rPr>
          <w:rFonts w:ascii="Palatino Linotype" w:eastAsia="Droid Sans Fallback" w:hAnsi="Palatino Linotype" w:cs="Palatino Linotype"/>
          <w:kern w:val="1"/>
          <w:sz w:val="20"/>
          <w:szCs w:val="20"/>
          <w:lang w:val="en-GB" w:eastAsia="zh-CN" w:bidi="hi-IN"/>
        </w:rPr>
        <w:t>semimicro</w:t>
      </w:r>
      <w:proofErr w:type="spellEnd"/>
      <w:r w:rsidRPr="0049298C">
        <w:rPr>
          <w:rFonts w:ascii="Palatino Linotype" w:eastAsia="Droid Sans Fallback" w:hAnsi="Palatino Linotype" w:cs="Palatino Linotype"/>
          <w:kern w:val="1"/>
          <w:sz w:val="20"/>
          <w:szCs w:val="20"/>
          <w:lang w:val="en-GB" w:eastAsia="zh-CN" w:bidi="hi-IN"/>
        </w:rPr>
        <w:t xml:space="preserve"> method (</w:t>
      </w:r>
      <w:proofErr w:type="spellStart"/>
      <w:r w:rsidRPr="0049298C">
        <w:rPr>
          <w:rFonts w:ascii="Palatino Linotype" w:eastAsia="Droid Sans Fallback" w:hAnsi="Palatino Linotype" w:cs="Palatino Linotype"/>
          <w:kern w:val="1"/>
          <w:sz w:val="20"/>
          <w:szCs w:val="20"/>
          <w:lang w:val="en-GB" w:eastAsia="zh-CN" w:bidi="hi-IN"/>
        </w:rPr>
        <w:t>Bremner</w:t>
      </w:r>
      <w:proofErr w:type="spellEnd"/>
      <w:r w:rsidRPr="0049298C">
        <w:rPr>
          <w:rFonts w:ascii="Palatino Linotype" w:eastAsia="Droid Sans Fallback" w:hAnsi="Palatino Linotype" w:cs="Palatino Linotype"/>
          <w:kern w:val="1"/>
          <w:sz w:val="20"/>
          <w:szCs w:val="20"/>
          <w:lang w:val="en-GB" w:eastAsia="zh-CN" w:bidi="hi-IN"/>
        </w:rPr>
        <w:t xml:space="preserve"> </w:t>
      </w:r>
      <w:r>
        <w:rPr>
          <w:rFonts w:ascii="Palatino Linotype" w:eastAsia="Droid Sans Fallback" w:hAnsi="Palatino Linotype" w:cs="Palatino Linotype"/>
          <w:kern w:val="1"/>
          <w:sz w:val="20"/>
          <w:szCs w:val="20"/>
          <w:lang w:val="en-GB" w:eastAsia="zh-CN" w:bidi="hi-IN"/>
        </w:rPr>
        <w:t>and</w:t>
      </w:r>
      <w:r w:rsidRPr="0049298C">
        <w:rPr>
          <w:rFonts w:ascii="Palatino Linotype" w:eastAsia="Droid Sans Fallback" w:hAnsi="Palatino Linotype" w:cs="Palatino Linotype"/>
          <w:kern w:val="1"/>
          <w:sz w:val="20"/>
          <w:szCs w:val="20"/>
          <w:lang w:val="en-GB" w:eastAsia="zh-CN" w:bidi="hi-IN"/>
        </w:rPr>
        <w:t xml:space="preserve"> </w:t>
      </w:r>
      <w:proofErr w:type="spellStart"/>
      <w:r w:rsidRPr="0049298C">
        <w:rPr>
          <w:rFonts w:ascii="Palatino Linotype" w:eastAsia="Droid Sans Fallback" w:hAnsi="Palatino Linotype" w:cs="Palatino Linotype"/>
          <w:kern w:val="1"/>
          <w:sz w:val="20"/>
          <w:szCs w:val="20"/>
          <w:lang w:val="en-GB" w:eastAsia="zh-CN" w:bidi="hi-IN"/>
        </w:rPr>
        <w:t>Mulvaney</w:t>
      </w:r>
      <w:proofErr w:type="spellEnd"/>
      <w:r w:rsidRPr="0049298C">
        <w:rPr>
          <w:rFonts w:ascii="Palatino Linotype" w:eastAsia="Droid Sans Fallback" w:hAnsi="Palatino Linotype" w:cs="Palatino Linotype"/>
          <w:kern w:val="1"/>
          <w:sz w:val="20"/>
          <w:szCs w:val="20"/>
          <w:lang w:val="en-GB" w:eastAsia="zh-CN" w:bidi="hi-IN"/>
        </w:rPr>
        <w:t xml:space="preserve"> 1982)</w:t>
      </w:r>
      <w:r w:rsidR="003168C7">
        <w:rPr>
          <w:rFonts w:ascii="Palatino Linotype" w:eastAsia="Droid Sans Fallback" w:hAnsi="Palatino Linotype" w:cs="Palatino Linotype"/>
          <w:kern w:val="1"/>
          <w:sz w:val="20"/>
          <w:szCs w:val="20"/>
          <w:lang w:val="en-GB" w:eastAsia="zh-CN" w:bidi="hi-IN"/>
        </w:rPr>
        <w:t xml:space="preserve"> and</w:t>
      </w:r>
      <w:r>
        <w:rPr>
          <w:rFonts w:ascii="Palatino Linotype" w:eastAsia="Droid Sans Fallback" w:hAnsi="Palatino Linotype" w:cs="Palatino Linotype"/>
          <w:kern w:val="1"/>
          <w:sz w:val="20"/>
          <w:szCs w:val="20"/>
          <w:lang w:val="en-GB" w:eastAsia="zh-CN" w:bidi="hi-IN"/>
        </w:rPr>
        <w:t xml:space="preserve"> </w:t>
      </w:r>
      <w:r w:rsidRPr="0049298C">
        <w:rPr>
          <w:rFonts w:ascii="Palatino Linotype" w:eastAsia="Droid Sans Fallback" w:hAnsi="Palatino Linotype" w:cs="Palatino Linotype"/>
          <w:kern w:val="1"/>
          <w:sz w:val="20"/>
          <w:szCs w:val="20"/>
          <w:lang w:val="en-GB" w:eastAsia="zh-CN" w:bidi="hi-IN"/>
        </w:rPr>
        <w:t xml:space="preserve">pH </w:t>
      </w:r>
      <w:r w:rsidRPr="00B44DA3">
        <w:rPr>
          <w:rFonts w:ascii="Palatino Linotype" w:eastAsia="Droid Sans Fallback" w:hAnsi="Palatino Linotype" w:cs="Palatino Linotype"/>
          <w:kern w:val="1"/>
          <w:sz w:val="20"/>
          <w:szCs w:val="20"/>
          <w:lang w:val="en-GB" w:eastAsia="zh-CN" w:bidi="hi-IN"/>
        </w:rPr>
        <w:t xml:space="preserve">was measured with a </w:t>
      </w:r>
      <w:r w:rsidR="003168C7">
        <w:rPr>
          <w:rFonts w:ascii="Palatino Linotype" w:eastAsia="Droid Sans Fallback" w:hAnsi="Palatino Linotype" w:cs="Palatino Linotype"/>
          <w:kern w:val="1"/>
          <w:sz w:val="20"/>
          <w:szCs w:val="20"/>
          <w:lang w:val="en-GB" w:eastAsia="zh-CN" w:bidi="hi-IN"/>
        </w:rPr>
        <w:t>pH meter</w:t>
      </w:r>
      <w:r w:rsidR="003168C7" w:rsidRPr="00B44DA3">
        <w:rPr>
          <w:rFonts w:ascii="Palatino Linotype" w:eastAsia="Droid Sans Fallback" w:hAnsi="Palatino Linotype" w:cs="Palatino Linotype"/>
          <w:kern w:val="1"/>
          <w:sz w:val="20"/>
          <w:szCs w:val="20"/>
          <w:lang w:val="en-GB" w:eastAsia="zh-CN" w:bidi="hi-IN"/>
        </w:rPr>
        <w:t xml:space="preserve"> </w:t>
      </w:r>
      <w:r w:rsidRPr="00B44DA3">
        <w:rPr>
          <w:rFonts w:ascii="Palatino Linotype" w:eastAsia="Droid Sans Fallback" w:hAnsi="Palatino Linotype" w:cs="Palatino Linotype"/>
          <w:kern w:val="1"/>
          <w:sz w:val="20"/>
          <w:szCs w:val="20"/>
          <w:lang w:val="en-GB" w:eastAsia="zh-CN" w:bidi="hi-IN"/>
        </w:rPr>
        <w:t xml:space="preserve">(Orion Expandable Ion </w:t>
      </w:r>
      <w:proofErr w:type="spellStart"/>
      <w:r w:rsidRPr="00B44DA3">
        <w:rPr>
          <w:rFonts w:ascii="Palatino Linotype" w:eastAsia="Droid Sans Fallback" w:hAnsi="Palatino Linotype" w:cs="Palatino Linotype"/>
          <w:kern w:val="1"/>
          <w:sz w:val="20"/>
          <w:szCs w:val="20"/>
          <w:lang w:val="en-GB" w:eastAsia="zh-CN" w:bidi="hi-IN"/>
        </w:rPr>
        <w:t>Analyzer</w:t>
      </w:r>
      <w:proofErr w:type="spellEnd"/>
      <w:r w:rsidRPr="00B44DA3">
        <w:rPr>
          <w:rFonts w:ascii="Palatino Linotype" w:eastAsia="Droid Sans Fallback" w:hAnsi="Palatino Linotype" w:cs="Palatino Linotype"/>
          <w:kern w:val="1"/>
          <w:sz w:val="20"/>
          <w:szCs w:val="20"/>
          <w:lang w:val="en-GB" w:eastAsia="zh-CN" w:bidi="hi-IN"/>
        </w:rPr>
        <w:t xml:space="preserve"> EA 940).</w:t>
      </w:r>
    </w:p>
    <w:p w:rsidR="00420F2D" w:rsidRPr="00831C00" w:rsidRDefault="00420F2D" w:rsidP="005E7106">
      <w:pPr>
        <w:widowControl w:val="0"/>
        <w:suppressAutoHyphens/>
        <w:rPr>
          <w:rFonts w:ascii="Palatino Linotype" w:eastAsia="Droid Sans Fallback" w:hAnsi="Palatino Linotype" w:cs="Palatino Linotype"/>
          <w:kern w:val="1"/>
          <w:sz w:val="20"/>
          <w:szCs w:val="20"/>
          <w:lang w:val="en-GB" w:eastAsia="zh-CN" w:bidi="hi-IN"/>
        </w:rPr>
      </w:pPr>
    </w:p>
    <w:p w:rsidR="00077FF9" w:rsidRDefault="00CE3A82" w:rsidP="00077FF9">
      <w:pPr>
        <w:widowControl w:val="0"/>
        <w:suppressAutoHyphens/>
        <w:rPr>
          <w:rFonts w:ascii="Calibri" w:eastAsia="Calibri" w:hAnsi="Calibri" w:cs="Calibri"/>
          <w:b/>
          <w:sz w:val="22"/>
          <w:szCs w:val="22"/>
          <w:lang w:val="en-GB" w:eastAsia="en-US"/>
        </w:rPr>
      </w:pPr>
      <w:r w:rsidRPr="00077FF9">
        <w:rPr>
          <w:rFonts w:ascii="Palatino Linotype" w:eastAsia="Droid Sans Fallback" w:hAnsi="Palatino Linotype" w:cs="Palatino Linotype"/>
          <w:i/>
          <w:iCs/>
          <w:kern w:val="1"/>
          <w:sz w:val="20"/>
          <w:szCs w:val="20"/>
          <w:lang w:val="en-GB" w:eastAsia="zh-CN" w:bidi="hi-IN"/>
        </w:rPr>
        <w:t>Physical and micro-</w:t>
      </w:r>
      <w:r w:rsidR="00276E2E" w:rsidRPr="00077FF9">
        <w:rPr>
          <w:rFonts w:ascii="Palatino Linotype" w:eastAsia="Droid Sans Fallback" w:hAnsi="Palatino Linotype" w:cs="Palatino Linotype"/>
          <w:i/>
          <w:iCs/>
          <w:kern w:val="1"/>
          <w:sz w:val="20"/>
          <w:szCs w:val="20"/>
          <w:lang w:val="en-GB" w:eastAsia="zh-CN" w:bidi="hi-IN"/>
        </w:rPr>
        <w:t>topographic</w:t>
      </w:r>
      <w:r w:rsidR="00C2386B">
        <w:rPr>
          <w:rFonts w:ascii="Palatino Linotype" w:eastAsia="Droid Sans Fallback" w:hAnsi="Palatino Linotype" w:cs="Palatino Linotype"/>
          <w:i/>
          <w:iCs/>
          <w:kern w:val="1"/>
          <w:sz w:val="20"/>
          <w:szCs w:val="20"/>
          <w:lang w:val="en-GB" w:eastAsia="zh-CN" w:bidi="hi-IN"/>
        </w:rPr>
        <w:t xml:space="preserve"> </w:t>
      </w:r>
      <w:r w:rsidR="00A77C6B" w:rsidRPr="00077FF9">
        <w:rPr>
          <w:rFonts w:ascii="Palatino Linotype" w:eastAsia="Droid Sans Fallback" w:hAnsi="Palatino Linotype" w:cs="Palatino Linotype"/>
          <w:i/>
          <w:iCs/>
          <w:kern w:val="1"/>
          <w:sz w:val="20"/>
          <w:szCs w:val="20"/>
          <w:lang w:val="en-GB" w:eastAsia="zh-CN" w:bidi="hi-IN"/>
        </w:rPr>
        <w:t>characterization</w:t>
      </w:r>
    </w:p>
    <w:p w:rsidR="00822612" w:rsidRPr="002A404C" w:rsidRDefault="00CE3A82" w:rsidP="00077FF9">
      <w:pPr>
        <w:widowControl w:val="0"/>
        <w:suppressAutoHyphens/>
        <w:rPr>
          <w:rFonts w:eastAsia="Calibri"/>
          <w:sz w:val="20"/>
          <w:szCs w:val="20"/>
          <w:lang w:val="en-US" w:eastAsia="en-US"/>
        </w:rPr>
      </w:pPr>
      <w:r w:rsidRPr="00077FF9">
        <w:rPr>
          <w:rFonts w:ascii="Palatino Linotype" w:eastAsia="Droid Sans Fallback" w:hAnsi="Palatino Linotype" w:cs="Palatino Linotype"/>
          <w:kern w:val="1"/>
          <w:sz w:val="20"/>
          <w:szCs w:val="20"/>
          <w:lang w:val="en-GB" w:eastAsia="zh-CN" w:bidi="hi-IN"/>
        </w:rPr>
        <w:t xml:space="preserve">Bulk density was </w:t>
      </w:r>
      <w:r w:rsidR="003168C7">
        <w:rPr>
          <w:rFonts w:ascii="Palatino Linotype" w:eastAsia="Droid Sans Fallback" w:hAnsi="Palatino Linotype" w:cs="Palatino Linotype"/>
          <w:kern w:val="1"/>
          <w:sz w:val="20"/>
          <w:szCs w:val="20"/>
          <w:lang w:val="en-GB" w:eastAsia="zh-CN" w:bidi="hi-IN"/>
        </w:rPr>
        <w:t xml:space="preserve">measured </w:t>
      </w:r>
      <w:r w:rsidR="00822612" w:rsidRPr="00077FF9">
        <w:rPr>
          <w:rFonts w:ascii="Palatino Linotype" w:eastAsia="Droid Sans Fallback" w:hAnsi="Palatino Linotype" w:cs="Palatino Linotype"/>
          <w:kern w:val="1"/>
          <w:sz w:val="20"/>
          <w:szCs w:val="20"/>
          <w:lang w:val="en-GB" w:eastAsia="zh-CN" w:bidi="hi-IN"/>
        </w:rPr>
        <w:t xml:space="preserve">by the cylinder method (Blake </w:t>
      </w:r>
      <w:r w:rsidR="00077FF9" w:rsidRPr="00077FF9">
        <w:rPr>
          <w:rFonts w:ascii="Palatino Linotype" w:eastAsia="Droid Sans Fallback" w:hAnsi="Palatino Linotype" w:cs="Palatino Linotype"/>
          <w:kern w:val="1"/>
          <w:sz w:val="20"/>
          <w:szCs w:val="20"/>
          <w:lang w:val="en-GB" w:eastAsia="zh-CN" w:bidi="hi-IN"/>
        </w:rPr>
        <w:t>and</w:t>
      </w:r>
      <w:r w:rsidR="00822612" w:rsidRPr="00077FF9">
        <w:rPr>
          <w:rFonts w:ascii="Palatino Linotype" w:eastAsia="Droid Sans Fallback" w:hAnsi="Palatino Linotype" w:cs="Palatino Linotype"/>
          <w:kern w:val="1"/>
          <w:sz w:val="20"/>
          <w:szCs w:val="20"/>
          <w:lang w:val="en-GB" w:eastAsia="zh-CN" w:bidi="hi-IN"/>
        </w:rPr>
        <w:t xml:space="preserve"> </w:t>
      </w:r>
      <w:proofErr w:type="spellStart"/>
      <w:r w:rsidR="00822612" w:rsidRPr="00077FF9">
        <w:rPr>
          <w:rFonts w:ascii="Palatino Linotype" w:eastAsia="Droid Sans Fallback" w:hAnsi="Palatino Linotype" w:cs="Palatino Linotype"/>
          <w:kern w:val="1"/>
          <w:sz w:val="20"/>
          <w:szCs w:val="20"/>
          <w:lang w:val="en-GB" w:eastAsia="zh-CN" w:bidi="hi-IN"/>
        </w:rPr>
        <w:t>Hartge</w:t>
      </w:r>
      <w:proofErr w:type="spellEnd"/>
      <w:r w:rsidR="00822612" w:rsidRPr="00077FF9">
        <w:rPr>
          <w:rFonts w:ascii="Palatino Linotype" w:eastAsia="Droid Sans Fallback" w:hAnsi="Palatino Linotype" w:cs="Palatino Linotype"/>
          <w:kern w:val="1"/>
          <w:sz w:val="20"/>
          <w:szCs w:val="20"/>
          <w:lang w:val="en-GB" w:eastAsia="zh-CN" w:bidi="hi-IN"/>
        </w:rPr>
        <w:t xml:space="preserve"> 1986)</w:t>
      </w:r>
      <w:r w:rsidRPr="00077FF9">
        <w:rPr>
          <w:rFonts w:ascii="Palatino Linotype" w:eastAsia="Droid Sans Fallback" w:hAnsi="Palatino Linotype" w:cs="Palatino Linotype"/>
          <w:kern w:val="1"/>
          <w:sz w:val="20"/>
          <w:szCs w:val="20"/>
          <w:lang w:val="en-GB" w:eastAsia="zh-CN" w:bidi="hi-IN"/>
        </w:rPr>
        <w:t xml:space="preserve"> and </w:t>
      </w:r>
      <w:r w:rsidR="00D502C2" w:rsidRPr="00077FF9">
        <w:rPr>
          <w:rFonts w:ascii="Palatino Linotype" w:eastAsia="Droid Sans Fallback" w:hAnsi="Palatino Linotype" w:cs="Palatino Linotype"/>
          <w:kern w:val="1"/>
          <w:sz w:val="20"/>
          <w:szCs w:val="20"/>
          <w:lang w:val="en-GB" w:eastAsia="zh-CN" w:bidi="hi-IN"/>
        </w:rPr>
        <w:t xml:space="preserve">soil texture </w:t>
      </w:r>
      <w:r w:rsidR="003168C7">
        <w:rPr>
          <w:rFonts w:ascii="Palatino Linotype" w:eastAsia="Droid Sans Fallback" w:hAnsi="Palatino Linotype" w:cs="Palatino Linotype"/>
          <w:kern w:val="1"/>
          <w:sz w:val="20"/>
          <w:szCs w:val="20"/>
          <w:lang w:val="en-GB" w:eastAsia="zh-CN" w:bidi="hi-IN"/>
        </w:rPr>
        <w:t xml:space="preserve">was </w:t>
      </w:r>
      <w:r w:rsidR="00D502C2" w:rsidRPr="00077FF9">
        <w:rPr>
          <w:rFonts w:ascii="Palatino Linotype" w:eastAsia="Droid Sans Fallback" w:hAnsi="Palatino Linotype" w:cs="Palatino Linotype"/>
          <w:kern w:val="1"/>
          <w:sz w:val="20"/>
          <w:szCs w:val="20"/>
          <w:lang w:val="en-GB" w:eastAsia="zh-CN" w:bidi="hi-IN"/>
        </w:rPr>
        <w:t xml:space="preserve">determined </w:t>
      </w:r>
      <w:r w:rsidR="00822612" w:rsidRPr="00077FF9">
        <w:rPr>
          <w:rFonts w:ascii="Palatino Linotype" w:eastAsia="Droid Sans Fallback" w:hAnsi="Palatino Linotype" w:cs="Palatino Linotype"/>
          <w:kern w:val="1"/>
          <w:sz w:val="20"/>
          <w:szCs w:val="20"/>
          <w:lang w:val="en-GB" w:eastAsia="zh-CN" w:bidi="hi-IN"/>
        </w:rPr>
        <w:t>by the pipette method according to Robinson (Soil Conservation Service 1972).</w:t>
      </w:r>
    </w:p>
    <w:p w:rsidR="00A77C6B" w:rsidRPr="00B6210F" w:rsidRDefault="000E5EE3" w:rsidP="00B6210F">
      <w:pPr>
        <w:widowControl w:val="0"/>
        <w:suppressAutoHyphens/>
        <w:rPr>
          <w:rFonts w:ascii="Palatino Linotype" w:eastAsia="Droid Sans Fallback" w:hAnsi="Palatino Linotype" w:cs="Palatino Linotype"/>
          <w:kern w:val="1"/>
          <w:sz w:val="20"/>
          <w:szCs w:val="20"/>
          <w:lang w:val="en-GB" w:eastAsia="zh-CN" w:bidi="hi-IN"/>
        </w:rPr>
      </w:pPr>
      <w:r w:rsidRPr="00B6210F">
        <w:rPr>
          <w:rFonts w:ascii="Palatino Linotype" w:eastAsia="Droid Sans Fallback" w:hAnsi="Palatino Linotype" w:cs="Palatino Linotype"/>
          <w:kern w:val="1"/>
          <w:sz w:val="20"/>
          <w:szCs w:val="20"/>
          <w:lang w:val="en-GB" w:eastAsia="zh-CN" w:bidi="hi-IN"/>
        </w:rPr>
        <w:t>Surface</w:t>
      </w:r>
      <w:r w:rsidR="00A82745" w:rsidRPr="00B6210F">
        <w:rPr>
          <w:rFonts w:ascii="Palatino Linotype" w:eastAsia="Droid Sans Fallback" w:hAnsi="Palatino Linotype" w:cs="Palatino Linotype"/>
          <w:kern w:val="1"/>
          <w:sz w:val="20"/>
          <w:szCs w:val="20"/>
          <w:lang w:val="en-GB" w:eastAsia="zh-CN" w:bidi="hi-IN"/>
        </w:rPr>
        <w:t xml:space="preserve"> </w:t>
      </w:r>
      <w:proofErr w:type="spellStart"/>
      <w:r w:rsidR="00A82745" w:rsidRPr="00B6210F">
        <w:rPr>
          <w:rFonts w:ascii="Palatino Linotype" w:eastAsia="Droid Sans Fallback" w:hAnsi="Palatino Linotype" w:cs="Palatino Linotype"/>
          <w:kern w:val="1"/>
          <w:sz w:val="20"/>
          <w:szCs w:val="20"/>
          <w:lang w:val="en-GB" w:eastAsia="zh-CN" w:bidi="hi-IN"/>
        </w:rPr>
        <w:t>m</w:t>
      </w:r>
      <w:r w:rsidR="00A77C6B" w:rsidRPr="00B6210F">
        <w:rPr>
          <w:rFonts w:ascii="Palatino Linotype" w:eastAsia="Droid Sans Fallback" w:hAnsi="Palatino Linotype" w:cs="Palatino Linotype"/>
          <w:kern w:val="1"/>
          <w:sz w:val="20"/>
          <w:szCs w:val="20"/>
          <w:lang w:val="en-GB" w:eastAsia="zh-CN" w:bidi="hi-IN"/>
        </w:rPr>
        <w:t>icrotopography</w:t>
      </w:r>
      <w:proofErr w:type="spellEnd"/>
      <w:r w:rsidR="00A77C6B" w:rsidRPr="00B6210F">
        <w:rPr>
          <w:rFonts w:ascii="Palatino Linotype" w:eastAsia="Droid Sans Fallback" w:hAnsi="Palatino Linotype" w:cs="Palatino Linotype"/>
          <w:kern w:val="1"/>
          <w:sz w:val="20"/>
          <w:szCs w:val="20"/>
          <w:lang w:val="en-GB" w:eastAsia="zh-CN" w:bidi="hi-IN"/>
        </w:rPr>
        <w:t xml:space="preserve"> was characterized by two morphometric descriptors: </w:t>
      </w:r>
      <w:r w:rsidR="00A82745" w:rsidRPr="00E875EE">
        <w:rPr>
          <w:rFonts w:ascii="Palatino Linotype" w:eastAsia="Droid Sans Fallback" w:hAnsi="Palatino Linotype" w:cs="Palatino Linotype"/>
          <w:i/>
          <w:kern w:val="1"/>
          <w:sz w:val="20"/>
          <w:szCs w:val="20"/>
          <w:lang w:val="en-GB" w:eastAsia="zh-CN" w:bidi="hi-IN"/>
        </w:rPr>
        <w:t>R</w:t>
      </w:r>
      <w:r w:rsidR="00A82745" w:rsidRPr="00E875EE">
        <w:rPr>
          <w:rFonts w:ascii="Palatino Linotype" w:eastAsia="Droid Sans Fallback" w:hAnsi="Palatino Linotype" w:cs="Palatino Linotype"/>
          <w:i/>
          <w:kern w:val="1"/>
          <w:sz w:val="20"/>
          <w:szCs w:val="20"/>
          <w:vertAlign w:val="subscript"/>
          <w:lang w:val="en-GB" w:eastAsia="zh-CN" w:bidi="hi-IN"/>
        </w:rPr>
        <w:t>h</w:t>
      </w:r>
      <w:r w:rsidR="00A77C6B" w:rsidRPr="00B6210F">
        <w:rPr>
          <w:rFonts w:ascii="Palatino Linotype" w:eastAsia="Droid Sans Fallback" w:hAnsi="Palatino Linotype" w:cs="Palatino Linotype"/>
          <w:kern w:val="1"/>
          <w:sz w:val="20"/>
          <w:szCs w:val="20"/>
          <w:lang w:val="en-GB" w:eastAsia="zh-CN" w:bidi="hi-IN"/>
        </w:rPr>
        <w:t xml:space="preserve"> and </w:t>
      </w:r>
      <w:r w:rsidR="003D4787" w:rsidRPr="00B6210F">
        <w:rPr>
          <w:rFonts w:ascii="Palatino Linotype" w:eastAsia="Droid Sans Fallback" w:hAnsi="Palatino Linotype" w:cs="Palatino Linotype"/>
          <w:kern w:val="1"/>
          <w:sz w:val="20"/>
          <w:szCs w:val="20"/>
          <w:lang w:val="en-GB" w:eastAsia="zh-CN" w:bidi="hi-IN"/>
        </w:rPr>
        <w:lastRenderedPageBreak/>
        <w:t xml:space="preserve">roughness. </w:t>
      </w:r>
      <w:r w:rsidR="00A77C6B" w:rsidRPr="00B6210F">
        <w:rPr>
          <w:rFonts w:ascii="Palatino Linotype" w:eastAsia="Droid Sans Fallback" w:hAnsi="Palatino Linotype" w:cs="Palatino Linotype"/>
          <w:kern w:val="1"/>
          <w:sz w:val="20"/>
          <w:szCs w:val="20"/>
          <w:lang w:val="en-GB" w:eastAsia="zh-CN" w:bidi="hi-IN"/>
        </w:rPr>
        <w:t xml:space="preserve">The </w:t>
      </w:r>
      <w:r w:rsidR="00A82745" w:rsidRPr="00402CE2">
        <w:rPr>
          <w:rFonts w:ascii="Palatino Linotype" w:eastAsia="Droid Sans Fallback" w:hAnsi="Palatino Linotype" w:cs="Palatino Linotype"/>
          <w:i/>
          <w:kern w:val="1"/>
          <w:sz w:val="20"/>
          <w:szCs w:val="20"/>
          <w:lang w:val="en-GB" w:eastAsia="zh-CN" w:bidi="hi-IN"/>
        </w:rPr>
        <w:t>R</w:t>
      </w:r>
      <w:r w:rsidR="00A82745" w:rsidRPr="00402CE2">
        <w:rPr>
          <w:rFonts w:ascii="Palatino Linotype" w:eastAsia="Droid Sans Fallback" w:hAnsi="Palatino Linotype" w:cs="Palatino Linotype"/>
          <w:i/>
          <w:kern w:val="1"/>
          <w:sz w:val="20"/>
          <w:szCs w:val="20"/>
          <w:vertAlign w:val="subscript"/>
          <w:lang w:val="en-GB" w:eastAsia="zh-CN" w:bidi="hi-IN"/>
        </w:rPr>
        <w:t>h</w:t>
      </w:r>
      <w:r w:rsidR="00A77C6B" w:rsidRPr="00B6210F">
        <w:rPr>
          <w:rFonts w:ascii="Palatino Linotype" w:eastAsia="Droid Sans Fallback" w:hAnsi="Palatino Linotype" w:cs="Palatino Linotype"/>
          <w:kern w:val="1"/>
          <w:sz w:val="20"/>
          <w:szCs w:val="20"/>
          <w:lang w:val="en-GB" w:eastAsia="zh-CN" w:bidi="hi-IN"/>
        </w:rPr>
        <w:t xml:space="preserve"> determinations were carried out to characterize the profile of the PFP in relation to the soil surface with </w:t>
      </w:r>
      <w:r w:rsidR="003168C7">
        <w:rPr>
          <w:rFonts w:ascii="Palatino Linotype" w:eastAsia="Droid Sans Fallback" w:hAnsi="Palatino Linotype" w:cs="Palatino Linotype"/>
          <w:kern w:val="1"/>
          <w:sz w:val="20"/>
          <w:szCs w:val="20"/>
          <w:lang w:val="en-GB" w:eastAsia="zh-CN" w:bidi="hi-IN"/>
        </w:rPr>
        <w:t>or</w:t>
      </w:r>
      <w:r w:rsidR="003168C7" w:rsidRPr="00B6210F">
        <w:rPr>
          <w:rFonts w:ascii="Palatino Linotype" w:eastAsia="Droid Sans Fallback" w:hAnsi="Palatino Linotype" w:cs="Palatino Linotype"/>
          <w:kern w:val="1"/>
          <w:sz w:val="20"/>
          <w:szCs w:val="20"/>
          <w:lang w:val="en-GB" w:eastAsia="zh-CN" w:bidi="hi-IN"/>
        </w:rPr>
        <w:t xml:space="preserve"> </w:t>
      </w:r>
      <w:r w:rsidR="00A77C6B" w:rsidRPr="00B6210F">
        <w:rPr>
          <w:rFonts w:ascii="Palatino Linotype" w:eastAsia="Droid Sans Fallback" w:hAnsi="Palatino Linotype" w:cs="Palatino Linotype"/>
          <w:kern w:val="1"/>
          <w:sz w:val="20"/>
          <w:szCs w:val="20"/>
          <w:lang w:val="en-GB" w:eastAsia="zh-CN" w:bidi="hi-IN"/>
        </w:rPr>
        <w:t xml:space="preserve">without trees. On the other hand, </w:t>
      </w:r>
      <w:r w:rsidR="00431E46" w:rsidRPr="00B6210F">
        <w:rPr>
          <w:rFonts w:ascii="Palatino Linotype" w:eastAsia="Droid Sans Fallback" w:hAnsi="Palatino Linotype" w:cs="Palatino Linotype"/>
          <w:kern w:val="1"/>
          <w:sz w:val="20"/>
          <w:szCs w:val="20"/>
          <w:lang w:val="en-GB" w:eastAsia="zh-CN" w:bidi="hi-IN"/>
        </w:rPr>
        <w:t>chain roughness (</w:t>
      </w:r>
      <w:r w:rsidR="00A77C6B" w:rsidRPr="00037566">
        <w:rPr>
          <w:rFonts w:ascii="Palatino Linotype" w:eastAsia="Droid Sans Fallback" w:hAnsi="Palatino Linotype" w:cs="Palatino Linotype"/>
          <w:i/>
          <w:kern w:val="1"/>
          <w:sz w:val="20"/>
          <w:szCs w:val="20"/>
          <w:lang w:val="en-GB" w:eastAsia="zh-CN" w:bidi="hi-IN"/>
        </w:rPr>
        <w:t>C</w:t>
      </w:r>
      <w:r w:rsidR="00A77C6B" w:rsidRPr="00037566">
        <w:rPr>
          <w:rFonts w:ascii="Palatino Linotype" w:eastAsia="Droid Sans Fallback" w:hAnsi="Palatino Linotype" w:cs="Palatino Linotype"/>
          <w:i/>
          <w:kern w:val="1"/>
          <w:sz w:val="20"/>
          <w:szCs w:val="20"/>
          <w:vertAlign w:val="subscript"/>
          <w:lang w:val="en-GB" w:eastAsia="zh-CN" w:bidi="hi-IN"/>
        </w:rPr>
        <w:t>r</w:t>
      </w:r>
      <w:r w:rsidR="00431E46" w:rsidRPr="00B6210F">
        <w:rPr>
          <w:rFonts w:ascii="Palatino Linotype" w:eastAsia="Droid Sans Fallback" w:hAnsi="Palatino Linotype" w:cs="Palatino Linotype"/>
          <w:kern w:val="1"/>
          <w:sz w:val="20"/>
          <w:szCs w:val="20"/>
          <w:lang w:val="en-GB" w:eastAsia="zh-CN" w:bidi="hi-IN"/>
        </w:rPr>
        <w:t xml:space="preserve">) </w:t>
      </w:r>
      <w:r w:rsidR="00A77C6B" w:rsidRPr="00B6210F">
        <w:rPr>
          <w:rFonts w:ascii="Palatino Linotype" w:eastAsia="Droid Sans Fallback" w:hAnsi="Palatino Linotype" w:cs="Palatino Linotype"/>
          <w:kern w:val="1"/>
          <w:sz w:val="20"/>
          <w:szCs w:val="20"/>
          <w:lang w:val="en-GB" w:eastAsia="zh-CN" w:bidi="hi-IN"/>
        </w:rPr>
        <w:t xml:space="preserve">determinations were made in the RVS </w:t>
      </w:r>
      <w:r w:rsidR="00517EC8">
        <w:rPr>
          <w:rFonts w:ascii="Palatino Linotype" w:eastAsia="Droid Sans Fallback" w:hAnsi="Palatino Linotype" w:cs="Palatino Linotype"/>
          <w:kern w:val="1"/>
          <w:sz w:val="20"/>
          <w:szCs w:val="20"/>
          <w:lang w:val="en-GB" w:eastAsia="zh-CN" w:bidi="hi-IN"/>
        </w:rPr>
        <w:t xml:space="preserve">and PFP, both </w:t>
      </w:r>
      <w:r w:rsidR="00A77C6B" w:rsidRPr="00B6210F">
        <w:rPr>
          <w:rFonts w:ascii="Palatino Linotype" w:eastAsia="Droid Sans Fallback" w:hAnsi="Palatino Linotype" w:cs="Palatino Linotype"/>
          <w:kern w:val="1"/>
          <w:sz w:val="20"/>
          <w:szCs w:val="20"/>
          <w:lang w:val="en-GB" w:eastAsia="zh-CN" w:bidi="hi-IN"/>
        </w:rPr>
        <w:t>with and without trees.</w:t>
      </w:r>
    </w:p>
    <w:p w:rsidR="00A82745" w:rsidRDefault="00A77C6B" w:rsidP="00B72945">
      <w:pPr>
        <w:widowControl w:val="0"/>
        <w:suppressAutoHyphens/>
        <w:rPr>
          <w:rFonts w:ascii="Palatino Linotype" w:eastAsia="Droid Sans Fallback" w:hAnsi="Palatino Linotype" w:cs="Palatino Linotype"/>
          <w:kern w:val="1"/>
          <w:sz w:val="20"/>
          <w:szCs w:val="20"/>
          <w:lang w:val="en-GB" w:eastAsia="zh-CN" w:bidi="hi-IN"/>
        </w:rPr>
      </w:pPr>
      <w:r w:rsidRPr="00B72945">
        <w:rPr>
          <w:rFonts w:ascii="Palatino Linotype" w:eastAsia="Droid Sans Fallback" w:hAnsi="Palatino Linotype" w:cs="Palatino Linotype"/>
          <w:kern w:val="1"/>
          <w:sz w:val="20"/>
          <w:szCs w:val="20"/>
          <w:lang w:val="en-GB" w:eastAsia="zh-CN" w:bidi="hi-IN"/>
        </w:rPr>
        <w:t xml:space="preserve">A vertical needle frame </w:t>
      </w:r>
      <w:r w:rsidR="00172615" w:rsidRPr="00B72945">
        <w:rPr>
          <w:rFonts w:ascii="Palatino Linotype" w:eastAsia="Droid Sans Fallback" w:hAnsi="Palatino Linotype" w:cs="Palatino Linotype"/>
          <w:kern w:val="1"/>
          <w:sz w:val="20"/>
          <w:szCs w:val="20"/>
          <w:lang w:val="en-GB" w:eastAsia="zh-CN" w:bidi="hi-IN"/>
        </w:rPr>
        <w:t xml:space="preserve">was used to determine </w:t>
      </w:r>
      <w:r w:rsidR="00172615" w:rsidRPr="00037566">
        <w:rPr>
          <w:rFonts w:ascii="Palatino Linotype" w:eastAsia="Droid Sans Fallback" w:hAnsi="Palatino Linotype" w:cs="Palatino Linotype"/>
          <w:i/>
          <w:kern w:val="1"/>
          <w:sz w:val="20"/>
          <w:szCs w:val="20"/>
          <w:lang w:val="en-GB" w:eastAsia="zh-CN" w:bidi="hi-IN"/>
        </w:rPr>
        <w:t>R</w:t>
      </w:r>
      <w:r w:rsidR="00172615" w:rsidRPr="00037566">
        <w:rPr>
          <w:rFonts w:ascii="Palatino Linotype" w:eastAsia="Droid Sans Fallback" w:hAnsi="Palatino Linotype" w:cs="Palatino Linotype"/>
          <w:i/>
          <w:kern w:val="1"/>
          <w:sz w:val="20"/>
          <w:szCs w:val="20"/>
          <w:vertAlign w:val="subscript"/>
          <w:lang w:val="en-GB" w:eastAsia="zh-CN" w:bidi="hi-IN"/>
        </w:rPr>
        <w:t>h</w:t>
      </w:r>
      <w:r w:rsidR="004E34A9">
        <w:rPr>
          <w:rFonts w:ascii="Palatino Linotype" w:eastAsia="Droid Sans Fallback" w:hAnsi="Palatino Linotype" w:cs="Palatino Linotype"/>
          <w:i/>
          <w:kern w:val="1"/>
          <w:sz w:val="20"/>
          <w:szCs w:val="20"/>
          <w:vertAlign w:val="subscript"/>
          <w:lang w:val="en-GB" w:eastAsia="zh-CN" w:bidi="hi-IN"/>
        </w:rPr>
        <w:t xml:space="preserve"> </w:t>
      </w:r>
      <w:r w:rsidR="004E34A9" w:rsidRPr="00B72945">
        <w:rPr>
          <w:rFonts w:ascii="Palatino Linotype" w:eastAsia="Droid Sans Fallback" w:hAnsi="Palatino Linotype" w:cs="Palatino Linotype"/>
          <w:kern w:val="1"/>
          <w:sz w:val="20"/>
          <w:szCs w:val="20"/>
          <w:lang w:val="en-GB" w:eastAsia="zh-CN" w:bidi="hi-IN"/>
        </w:rPr>
        <w:t>(</w:t>
      </w:r>
      <w:proofErr w:type="spellStart"/>
      <w:r w:rsidR="004E34A9" w:rsidRPr="00B72945">
        <w:rPr>
          <w:rFonts w:ascii="Palatino Linotype" w:eastAsia="Droid Sans Fallback" w:hAnsi="Palatino Linotype" w:cs="Palatino Linotype"/>
          <w:kern w:val="1"/>
          <w:sz w:val="20"/>
          <w:szCs w:val="20"/>
          <w:lang w:val="en-GB" w:eastAsia="zh-CN" w:bidi="hi-IN"/>
        </w:rPr>
        <w:t>Allmaras</w:t>
      </w:r>
      <w:proofErr w:type="spellEnd"/>
      <w:r w:rsidR="004E34A9" w:rsidRPr="00B72945">
        <w:rPr>
          <w:rFonts w:ascii="Palatino Linotype" w:eastAsia="Droid Sans Fallback" w:hAnsi="Palatino Linotype" w:cs="Palatino Linotype"/>
          <w:kern w:val="1"/>
          <w:sz w:val="20"/>
          <w:szCs w:val="20"/>
          <w:lang w:val="en-GB" w:eastAsia="zh-CN" w:bidi="hi-IN"/>
        </w:rPr>
        <w:t xml:space="preserve"> et al. 1966)</w:t>
      </w:r>
      <w:r w:rsidR="00172615" w:rsidRPr="00B72945">
        <w:rPr>
          <w:rFonts w:ascii="Palatino Linotype" w:eastAsia="Droid Sans Fallback" w:hAnsi="Palatino Linotype" w:cs="Palatino Linotype"/>
          <w:kern w:val="1"/>
          <w:sz w:val="20"/>
          <w:szCs w:val="20"/>
          <w:lang w:val="en-GB" w:eastAsia="zh-CN" w:bidi="hi-IN"/>
        </w:rPr>
        <w:t>.</w:t>
      </w:r>
      <w:r w:rsidRPr="00B72945">
        <w:rPr>
          <w:rFonts w:ascii="Palatino Linotype" w:eastAsia="Droid Sans Fallback" w:hAnsi="Palatino Linotype" w:cs="Palatino Linotype"/>
          <w:kern w:val="1"/>
          <w:sz w:val="20"/>
          <w:szCs w:val="20"/>
          <w:lang w:val="en-GB" w:eastAsia="zh-CN" w:bidi="hi-IN"/>
        </w:rPr>
        <w:t xml:space="preserve"> The choice of this method was based on </w:t>
      </w:r>
      <w:r w:rsidR="00C97853">
        <w:rPr>
          <w:rFonts w:ascii="Palatino Linotype" w:eastAsia="Droid Sans Fallback" w:hAnsi="Palatino Linotype" w:cs="Palatino Linotype"/>
          <w:kern w:val="1"/>
          <w:sz w:val="20"/>
          <w:szCs w:val="20"/>
          <w:lang w:val="en-GB" w:eastAsia="zh-CN" w:bidi="hi-IN"/>
        </w:rPr>
        <w:t xml:space="preserve">its </w:t>
      </w:r>
      <w:r w:rsidRPr="00B72945">
        <w:rPr>
          <w:rFonts w:ascii="Palatino Linotype" w:eastAsia="Droid Sans Fallback" w:hAnsi="Palatino Linotype" w:cs="Palatino Linotype"/>
          <w:kern w:val="1"/>
          <w:sz w:val="20"/>
          <w:szCs w:val="20"/>
          <w:lang w:val="en-GB" w:eastAsia="zh-CN" w:bidi="hi-IN"/>
        </w:rPr>
        <w:t xml:space="preserve">simplicity, reliability and </w:t>
      </w:r>
      <w:r w:rsidR="00C97853">
        <w:rPr>
          <w:rFonts w:ascii="Palatino Linotype" w:eastAsia="Droid Sans Fallback" w:hAnsi="Palatino Linotype" w:cs="Palatino Linotype"/>
          <w:kern w:val="1"/>
          <w:sz w:val="20"/>
          <w:szCs w:val="20"/>
          <w:lang w:val="en-GB" w:eastAsia="zh-CN" w:bidi="hi-IN"/>
        </w:rPr>
        <w:t>low cost</w:t>
      </w:r>
      <w:r w:rsidRPr="00B72945">
        <w:rPr>
          <w:rFonts w:ascii="Palatino Linotype" w:eastAsia="Droid Sans Fallback" w:hAnsi="Palatino Linotype" w:cs="Palatino Linotype"/>
          <w:kern w:val="1"/>
          <w:sz w:val="20"/>
          <w:szCs w:val="20"/>
          <w:lang w:val="en-GB" w:eastAsia="zh-CN" w:bidi="hi-IN"/>
        </w:rPr>
        <w:t xml:space="preserve"> (García Moreno et al.</w:t>
      </w:r>
      <w:r w:rsidR="00A82745" w:rsidRPr="00B72945">
        <w:rPr>
          <w:rFonts w:ascii="Palatino Linotype" w:eastAsia="Droid Sans Fallback" w:hAnsi="Palatino Linotype" w:cs="Palatino Linotype"/>
          <w:kern w:val="1"/>
          <w:sz w:val="20"/>
          <w:szCs w:val="20"/>
          <w:lang w:val="en-GB" w:eastAsia="zh-CN" w:bidi="hi-IN"/>
        </w:rPr>
        <w:t xml:space="preserve"> 2008b</w:t>
      </w:r>
      <w:r w:rsidR="00F149FA" w:rsidRPr="00B72945">
        <w:rPr>
          <w:rFonts w:ascii="Palatino Linotype" w:eastAsia="Droid Sans Fallback" w:hAnsi="Palatino Linotype" w:cs="Palatino Linotype"/>
          <w:kern w:val="1"/>
          <w:sz w:val="20"/>
          <w:szCs w:val="20"/>
          <w:lang w:val="en-GB" w:eastAsia="zh-CN" w:bidi="hi-IN"/>
        </w:rPr>
        <w:t>;</w:t>
      </w:r>
      <w:r w:rsidR="00A82745" w:rsidRPr="00B72945">
        <w:rPr>
          <w:rFonts w:ascii="Palatino Linotype" w:eastAsia="Droid Sans Fallback" w:hAnsi="Palatino Linotype" w:cs="Palatino Linotype"/>
          <w:kern w:val="1"/>
          <w:sz w:val="20"/>
          <w:szCs w:val="20"/>
          <w:lang w:val="en-GB" w:eastAsia="zh-CN" w:bidi="hi-IN"/>
        </w:rPr>
        <w:t xml:space="preserve"> Moreno et al. 2008). </w:t>
      </w:r>
      <w:r w:rsidR="00A82745" w:rsidRPr="00831C00">
        <w:rPr>
          <w:rFonts w:ascii="Palatino Linotype" w:eastAsia="Droid Sans Fallback" w:hAnsi="Palatino Linotype" w:cs="Palatino Linotype"/>
          <w:kern w:val="1"/>
          <w:sz w:val="20"/>
          <w:szCs w:val="20"/>
          <w:lang w:val="en-GB" w:eastAsia="zh-CN" w:bidi="hi-IN"/>
        </w:rPr>
        <w:t xml:space="preserve">Six measurements were made within each </w:t>
      </w:r>
      <w:r w:rsidR="00DF03C3" w:rsidRPr="00831C00">
        <w:rPr>
          <w:rFonts w:ascii="Palatino Linotype" w:eastAsia="Droid Sans Fallback" w:hAnsi="Palatino Linotype" w:cs="Palatino Linotype"/>
          <w:kern w:val="1"/>
          <w:sz w:val="20"/>
          <w:szCs w:val="20"/>
          <w:lang w:val="en-GB" w:eastAsia="zh-CN" w:bidi="hi-IN"/>
        </w:rPr>
        <w:t>PFP</w:t>
      </w:r>
      <w:r w:rsidR="00A82745" w:rsidRPr="00831C00">
        <w:rPr>
          <w:rFonts w:ascii="Palatino Linotype" w:eastAsia="Droid Sans Fallback" w:hAnsi="Palatino Linotype" w:cs="Palatino Linotype"/>
          <w:kern w:val="1"/>
          <w:sz w:val="20"/>
          <w:szCs w:val="20"/>
          <w:lang w:val="en-GB" w:eastAsia="zh-CN" w:bidi="hi-IN"/>
        </w:rPr>
        <w:t>, locating the frame parallel to the</w:t>
      </w:r>
      <w:r w:rsidR="00363389">
        <w:rPr>
          <w:rFonts w:ascii="Palatino Linotype" w:eastAsia="Droid Sans Fallback" w:hAnsi="Palatino Linotype" w:cs="Palatino Linotype"/>
          <w:kern w:val="1"/>
          <w:sz w:val="20"/>
          <w:szCs w:val="20"/>
          <w:lang w:val="en-GB" w:eastAsia="zh-CN" w:bidi="hi-IN"/>
        </w:rPr>
        <w:t xml:space="preserve"> stream</w:t>
      </w:r>
      <w:r w:rsidR="00A82745" w:rsidRPr="00831C00">
        <w:rPr>
          <w:rFonts w:ascii="Palatino Linotype" w:eastAsia="Droid Sans Fallback" w:hAnsi="Palatino Linotype" w:cs="Palatino Linotype"/>
          <w:kern w:val="1"/>
          <w:sz w:val="20"/>
          <w:szCs w:val="20"/>
          <w:lang w:val="en-GB" w:eastAsia="zh-CN" w:bidi="hi-IN"/>
        </w:rPr>
        <w:t xml:space="preserve"> channel and along a transect perpendicular to it. Within each transect, the frame was </w:t>
      </w:r>
      <w:r w:rsidR="00363389">
        <w:rPr>
          <w:rFonts w:ascii="Palatino Linotype" w:eastAsia="Droid Sans Fallback" w:hAnsi="Palatino Linotype" w:cs="Palatino Linotype"/>
          <w:kern w:val="1"/>
          <w:sz w:val="20"/>
          <w:szCs w:val="20"/>
          <w:lang w:val="en-GB" w:eastAsia="zh-CN" w:bidi="hi-IN"/>
        </w:rPr>
        <w:t>located</w:t>
      </w:r>
      <w:r w:rsidR="00363389" w:rsidRPr="00831C00">
        <w:rPr>
          <w:rFonts w:ascii="Palatino Linotype" w:eastAsia="Droid Sans Fallback" w:hAnsi="Palatino Linotype" w:cs="Palatino Linotype"/>
          <w:kern w:val="1"/>
          <w:sz w:val="20"/>
          <w:szCs w:val="20"/>
          <w:lang w:val="en-GB" w:eastAsia="zh-CN" w:bidi="hi-IN"/>
        </w:rPr>
        <w:t xml:space="preserve"> </w:t>
      </w:r>
      <w:r w:rsidR="00A82745" w:rsidRPr="00831C00">
        <w:rPr>
          <w:rFonts w:ascii="Palatino Linotype" w:eastAsia="Droid Sans Fallback" w:hAnsi="Palatino Linotype" w:cs="Palatino Linotype"/>
          <w:kern w:val="1"/>
          <w:sz w:val="20"/>
          <w:szCs w:val="20"/>
          <w:lang w:val="en-GB" w:eastAsia="zh-CN" w:bidi="hi-IN"/>
        </w:rPr>
        <w:t>at variable distances trying to maximize the micro-topographic variability of the site</w:t>
      </w:r>
      <w:r w:rsidR="008951E8">
        <w:rPr>
          <w:rFonts w:ascii="Palatino Linotype" w:eastAsia="Droid Sans Fallback" w:hAnsi="Palatino Linotype" w:cs="Palatino Linotype"/>
          <w:kern w:val="1"/>
          <w:sz w:val="20"/>
          <w:szCs w:val="20"/>
          <w:lang w:val="en-GB" w:eastAsia="zh-CN" w:bidi="hi-IN"/>
        </w:rPr>
        <w:t xml:space="preserve"> (</w:t>
      </w:r>
      <w:r w:rsidR="00A82745" w:rsidRPr="00831C00">
        <w:rPr>
          <w:rFonts w:ascii="Palatino Linotype" w:eastAsia="Droid Sans Fallback" w:hAnsi="Palatino Linotype" w:cs="Palatino Linotype"/>
          <w:kern w:val="1"/>
          <w:sz w:val="20"/>
          <w:szCs w:val="20"/>
          <w:lang w:val="en-GB" w:eastAsia="zh-CN" w:bidi="hi-IN"/>
        </w:rPr>
        <w:t>the use of fixed distances can cause loss of information</w:t>
      </w:r>
      <w:r w:rsidR="008951E8">
        <w:rPr>
          <w:rFonts w:ascii="Palatino Linotype" w:eastAsia="Droid Sans Fallback" w:hAnsi="Palatino Linotype" w:cs="Palatino Linotype"/>
          <w:kern w:val="1"/>
          <w:sz w:val="20"/>
          <w:szCs w:val="20"/>
          <w:lang w:val="en-GB" w:eastAsia="zh-CN" w:bidi="hi-IN"/>
        </w:rPr>
        <w:t>)</w:t>
      </w:r>
      <w:r w:rsidR="00A82745" w:rsidRPr="00831C00">
        <w:rPr>
          <w:rFonts w:ascii="Palatino Linotype" w:eastAsia="Droid Sans Fallback" w:hAnsi="Palatino Linotype" w:cs="Palatino Linotype"/>
          <w:kern w:val="1"/>
          <w:sz w:val="20"/>
          <w:szCs w:val="20"/>
          <w:lang w:val="en-GB" w:eastAsia="zh-CN" w:bidi="hi-IN"/>
        </w:rPr>
        <w:t xml:space="preserve">. Considering </w:t>
      </w:r>
      <w:r w:rsidR="00172615" w:rsidRPr="00831C00">
        <w:rPr>
          <w:rFonts w:ascii="Palatino Linotype" w:eastAsia="Droid Sans Fallback" w:hAnsi="Palatino Linotype" w:cs="Palatino Linotype"/>
          <w:kern w:val="1"/>
          <w:sz w:val="20"/>
          <w:szCs w:val="20"/>
          <w:lang w:val="en-GB" w:eastAsia="zh-CN" w:bidi="hi-IN"/>
        </w:rPr>
        <w:t>a</w:t>
      </w:r>
      <w:r w:rsidR="00A82745" w:rsidRPr="00831C00">
        <w:rPr>
          <w:rFonts w:ascii="Palatino Linotype" w:eastAsia="Droid Sans Fallback" w:hAnsi="Palatino Linotype" w:cs="Palatino Linotype"/>
          <w:kern w:val="1"/>
          <w:sz w:val="20"/>
          <w:szCs w:val="20"/>
          <w:lang w:val="en-GB" w:eastAsia="zh-CN" w:bidi="hi-IN"/>
        </w:rPr>
        <w:t xml:space="preserve"> triangle with rounded bottom as an approximation to sections of natural channels of small and medium size, the </w:t>
      </w:r>
      <w:r w:rsidR="00A82745" w:rsidRPr="00037566">
        <w:rPr>
          <w:rFonts w:ascii="Palatino Linotype" w:eastAsia="Droid Sans Fallback" w:hAnsi="Palatino Linotype" w:cs="Palatino Linotype"/>
          <w:i/>
          <w:kern w:val="1"/>
          <w:sz w:val="20"/>
          <w:szCs w:val="20"/>
          <w:lang w:val="en-GB" w:eastAsia="zh-CN" w:bidi="hi-IN"/>
        </w:rPr>
        <w:t>R</w:t>
      </w:r>
      <w:r w:rsidR="00A82745" w:rsidRPr="00037566">
        <w:rPr>
          <w:rFonts w:ascii="Palatino Linotype" w:eastAsia="Droid Sans Fallback" w:hAnsi="Palatino Linotype" w:cs="Palatino Linotype"/>
          <w:i/>
          <w:kern w:val="1"/>
          <w:sz w:val="20"/>
          <w:szCs w:val="20"/>
          <w:vertAlign w:val="subscript"/>
          <w:lang w:val="en-GB" w:eastAsia="zh-CN" w:bidi="hi-IN"/>
        </w:rPr>
        <w:t>h</w:t>
      </w:r>
      <w:r w:rsidR="00A82745" w:rsidRPr="00831C00">
        <w:rPr>
          <w:rFonts w:ascii="Palatino Linotype" w:eastAsia="Droid Sans Fallback" w:hAnsi="Palatino Linotype" w:cs="Palatino Linotype"/>
          <w:kern w:val="1"/>
          <w:sz w:val="20"/>
          <w:szCs w:val="20"/>
          <w:lang w:val="en-GB" w:eastAsia="zh-CN" w:bidi="hi-IN"/>
        </w:rPr>
        <w:t xml:space="preserve"> coefficient is calculated </w:t>
      </w:r>
      <w:r w:rsidR="00172615" w:rsidRPr="00831C00">
        <w:rPr>
          <w:rFonts w:ascii="Palatino Linotype" w:eastAsia="Droid Sans Fallback" w:hAnsi="Palatino Linotype" w:cs="Palatino Linotype"/>
          <w:kern w:val="1"/>
          <w:sz w:val="20"/>
          <w:szCs w:val="20"/>
          <w:lang w:val="en-GB" w:eastAsia="zh-CN" w:bidi="hi-IN"/>
        </w:rPr>
        <w:t xml:space="preserve">following </w:t>
      </w:r>
      <w:r w:rsidR="00A82745" w:rsidRPr="00831C00">
        <w:rPr>
          <w:rFonts w:ascii="Palatino Linotype" w:eastAsia="Droid Sans Fallback" w:hAnsi="Palatino Linotype" w:cs="Palatino Linotype"/>
          <w:kern w:val="1"/>
          <w:sz w:val="20"/>
          <w:szCs w:val="20"/>
          <w:lang w:val="en-GB" w:eastAsia="zh-CN" w:bidi="hi-IN"/>
        </w:rPr>
        <w:t xml:space="preserve">Chow </w:t>
      </w:r>
      <w:r w:rsidR="00172615" w:rsidRPr="00831C00">
        <w:rPr>
          <w:rFonts w:ascii="Palatino Linotype" w:eastAsia="Droid Sans Fallback" w:hAnsi="Palatino Linotype" w:cs="Palatino Linotype"/>
          <w:kern w:val="1"/>
          <w:sz w:val="20"/>
          <w:szCs w:val="20"/>
          <w:lang w:val="en-GB" w:eastAsia="zh-CN" w:bidi="hi-IN"/>
        </w:rPr>
        <w:t>(</w:t>
      </w:r>
      <w:r w:rsidR="00A82745" w:rsidRPr="00831C00">
        <w:rPr>
          <w:rFonts w:ascii="Palatino Linotype" w:eastAsia="Droid Sans Fallback" w:hAnsi="Palatino Linotype" w:cs="Palatino Linotype"/>
          <w:kern w:val="1"/>
          <w:sz w:val="20"/>
          <w:szCs w:val="20"/>
          <w:lang w:val="en-GB" w:eastAsia="zh-CN" w:bidi="hi-IN"/>
        </w:rPr>
        <w:t>1994)</w:t>
      </w:r>
      <w:r w:rsidR="00B47D4D" w:rsidRPr="00831C00">
        <w:rPr>
          <w:rFonts w:ascii="Palatino Linotype" w:eastAsia="Droid Sans Fallback" w:hAnsi="Palatino Linotype" w:cs="Palatino Linotype"/>
          <w:kern w:val="1"/>
          <w:sz w:val="20"/>
          <w:szCs w:val="20"/>
          <w:lang w:val="en-GB" w:eastAsia="zh-CN" w:bidi="hi-IN"/>
        </w:rPr>
        <w:t xml:space="preserve"> (Eq</w:t>
      </w:r>
      <w:r w:rsidR="00821C9D" w:rsidRPr="00831C00">
        <w:rPr>
          <w:rFonts w:ascii="Palatino Linotype" w:eastAsia="Droid Sans Fallback" w:hAnsi="Palatino Linotype" w:cs="Palatino Linotype"/>
          <w:kern w:val="1"/>
          <w:sz w:val="20"/>
          <w:szCs w:val="20"/>
          <w:lang w:val="en-GB" w:eastAsia="zh-CN" w:bidi="hi-IN"/>
        </w:rPr>
        <w:t>uation</w:t>
      </w:r>
      <w:r w:rsidR="00B06B32">
        <w:rPr>
          <w:rFonts w:ascii="Palatino Linotype" w:eastAsia="Droid Sans Fallback" w:hAnsi="Palatino Linotype" w:cs="Palatino Linotype"/>
          <w:kern w:val="1"/>
          <w:sz w:val="20"/>
          <w:szCs w:val="20"/>
          <w:lang w:val="en-GB" w:eastAsia="zh-CN" w:bidi="hi-IN"/>
        </w:rPr>
        <w:t xml:space="preserve"> </w:t>
      </w:r>
      <w:r w:rsidR="00F60021" w:rsidRPr="00831C00">
        <w:rPr>
          <w:rFonts w:ascii="Palatino Linotype" w:eastAsia="Droid Sans Fallback" w:hAnsi="Palatino Linotype" w:cs="Palatino Linotype"/>
          <w:kern w:val="1"/>
          <w:sz w:val="20"/>
          <w:szCs w:val="20"/>
          <w:lang w:val="en-GB" w:eastAsia="zh-CN" w:bidi="hi-IN"/>
        </w:rPr>
        <w:t>1</w:t>
      </w:r>
      <w:r w:rsidR="00B47D4D" w:rsidRPr="00831C00">
        <w:rPr>
          <w:rFonts w:ascii="Palatino Linotype" w:eastAsia="Droid Sans Fallback" w:hAnsi="Palatino Linotype" w:cs="Palatino Linotype"/>
          <w:kern w:val="1"/>
          <w:sz w:val="20"/>
          <w:szCs w:val="20"/>
          <w:lang w:val="en-GB" w:eastAsia="zh-CN" w:bidi="hi-IN"/>
        </w:rPr>
        <w:t>)</w:t>
      </w:r>
      <w:r w:rsidR="00172615" w:rsidRPr="00831C00">
        <w:rPr>
          <w:rFonts w:ascii="Palatino Linotype" w:eastAsia="Droid Sans Fallback" w:hAnsi="Palatino Linotype" w:cs="Palatino Linotype"/>
          <w:kern w:val="1"/>
          <w:sz w:val="20"/>
          <w:szCs w:val="20"/>
          <w:lang w:val="en-GB" w:eastAsia="zh-CN" w:bidi="hi-IN"/>
        </w:rPr>
        <w:t>, as</w:t>
      </w:r>
    </w:p>
    <w:p w:rsidR="00970715" w:rsidRPr="00831C00" w:rsidRDefault="00970715" w:rsidP="00B72945">
      <w:pPr>
        <w:widowControl w:val="0"/>
        <w:suppressAutoHyphens/>
        <w:rPr>
          <w:rFonts w:ascii="Palatino Linotype" w:eastAsia="Droid Sans Fallback" w:hAnsi="Palatino Linotype" w:cs="Palatino Linotype"/>
          <w:kern w:val="1"/>
          <w:sz w:val="20"/>
          <w:szCs w:val="20"/>
          <w:lang w:val="en-GB" w:eastAsia="zh-CN" w:bidi="hi-IN"/>
        </w:rPr>
      </w:pPr>
    </w:p>
    <w:p w:rsidR="00A82745" w:rsidRPr="004810CF" w:rsidRDefault="00A82745" w:rsidP="00172615">
      <w:pPr>
        <w:spacing w:after="120" w:line="360" w:lineRule="auto"/>
        <w:jc w:val="center"/>
        <w:rPr>
          <w:rFonts w:asciiTheme="minorHAnsi" w:eastAsia="Calibri" w:hAnsiTheme="minorHAnsi" w:cstheme="minorHAnsi"/>
          <w:sz w:val="22"/>
          <w:szCs w:val="22"/>
          <w:lang w:val="en-US" w:eastAsia="en-US"/>
        </w:rPr>
      </w:pPr>
      <w:r w:rsidRPr="00037566">
        <w:rPr>
          <w:rFonts w:ascii="Palatino Linotype" w:eastAsia="Droid Sans Fallback" w:hAnsi="Palatino Linotype" w:cs="Palatino Linotype"/>
          <w:i/>
          <w:kern w:val="1"/>
          <w:sz w:val="20"/>
          <w:szCs w:val="20"/>
          <w:lang w:val="en-US" w:eastAsia="zh-CN" w:bidi="hi-IN"/>
        </w:rPr>
        <w:t xml:space="preserve">Rh = A / P </w:t>
      </w:r>
      <w:r w:rsidR="00F60021" w:rsidRPr="00512889">
        <w:rPr>
          <w:rFonts w:ascii="Palatino Linotype" w:eastAsia="Droid Sans Fallback" w:hAnsi="Palatino Linotype" w:cs="Palatino Linotype"/>
          <w:kern w:val="1"/>
          <w:sz w:val="20"/>
          <w:szCs w:val="20"/>
          <w:lang w:val="en-US" w:eastAsia="zh-CN" w:bidi="hi-IN"/>
        </w:rPr>
        <w:t>(1)</w:t>
      </w:r>
    </w:p>
    <w:p w:rsidR="004706AD" w:rsidRDefault="004706AD" w:rsidP="004B42E8">
      <w:pPr>
        <w:widowControl w:val="0"/>
        <w:suppressAutoHyphens/>
        <w:rPr>
          <w:rFonts w:ascii="Palatino Linotype" w:eastAsia="Droid Sans Fallback" w:hAnsi="Palatino Linotype" w:cs="Palatino Linotype"/>
          <w:kern w:val="1"/>
          <w:sz w:val="20"/>
          <w:szCs w:val="20"/>
          <w:lang w:val="en-GB" w:eastAsia="zh-CN" w:bidi="hi-IN"/>
        </w:rPr>
      </w:pPr>
      <w:r w:rsidRPr="004706AD">
        <w:rPr>
          <w:rFonts w:ascii="Palatino Linotype" w:eastAsia="Droid Sans Fallback" w:hAnsi="Palatino Linotype" w:cs="Palatino Linotype"/>
          <w:kern w:val="1"/>
          <w:sz w:val="20"/>
          <w:szCs w:val="20"/>
          <w:lang w:val="en-GB" w:eastAsia="zh-CN" w:bidi="hi-IN"/>
        </w:rPr>
        <w:t xml:space="preserve">where </w:t>
      </w:r>
      <w:r w:rsidRPr="0081520D">
        <w:rPr>
          <w:rFonts w:ascii="Palatino Linotype" w:eastAsia="Droid Sans Fallback" w:hAnsi="Palatino Linotype" w:cs="Palatino Linotype"/>
          <w:i/>
          <w:kern w:val="1"/>
          <w:sz w:val="20"/>
          <w:szCs w:val="20"/>
          <w:lang w:val="en-GB" w:eastAsia="zh-CN" w:bidi="hi-IN"/>
        </w:rPr>
        <w:t>A</w:t>
      </w:r>
      <w:r w:rsidRPr="004706AD">
        <w:rPr>
          <w:rFonts w:ascii="Palatino Linotype" w:eastAsia="Droid Sans Fallback" w:hAnsi="Palatino Linotype" w:cs="Palatino Linotype"/>
          <w:kern w:val="1"/>
          <w:sz w:val="20"/>
          <w:szCs w:val="20"/>
          <w:lang w:val="en-GB" w:eastAsia="zh-CN" w:bidi="hi-IN"/>
        </w:rPr>
        <w:t xml:space="preserve"> is the wetted area, defined as the cross-sectional area of the flow, perpendicular to the flow direction, expressed in square meters, and </w:t>
      </w:r>
      <w:r w:rsidRPr="0081520D">
        <w:rPr>
          <w:rFonts w:ascii="Palatino Linotype" w:eastAsia="Droid Sans Fallback" w:hAnsi="Palatino Linotype" w:cs="Palatino Linotype"/>
          <w:i/>
          <w:kern w:val="1"/>
          <w:sz w:val="20"/>
          <w:szCs w:val="20"/>
          <w:lang w:val="en-GB" w:eastAsia="zh-CN" w:bidi="hi-IN"/>
        </w:rPr>
        <w:t>P</w:t>
      </w:r>
      <w:r w:rsidRPr="004706AD">
        <w:rPr>
          <w:rFonts w:ascii="Palatino Linotype" w:eastAsia="Droid Sans Fallback" w:hAnsi="Palatino Linotype" w:cs="Palatino Linotype"/>
          <w:kern w:val="1"/>
          <w:sz w:val="20"/>
          <w:szCs w:val="20"/>
          <w:lang w:val="en-GB" w:eastAsia="zh-CN" w:bidi="hi-IN"/>
        </w:rPr>
        <w:t xml:space="preserve"> is the wetted perimeter, defined as the surface of the channel bottom and sides in direct contact with the aqueous body, expressed in meters.</w:t>
      </w:r>
      <w:r>
        <w:rPr>
          <w:rFonts w:ascii="Palatino Linotype" w:eastAsia="Droid Sans Fallback" w:hAnsi="Palatino Linotype" w:cs="Palatino Linotype"/>
          <w:kern w:val="1"/>
          <w:sz w:val="20"/>
          <w:szCs w:val="20"/>
          <w:lang w:val="en-GB" w:eastAsia="zh-CN" w:bidi="hi-IN"/>
        </w:rPr>
        <w:t xml:space="preserve"> </w:t>
      </w:r>
    </w:p>
    <w:p w:rsidR="0037486F" w:rsidRDefault="0037486F" w:rsidP="004B42E8">
      <w:pPr>
        <w:widowControl w:val="0"/>
        <w:suppressAutoHyphens/>
        <w:rPr>
          <w:rFonts w:ascii="Palatino Linotype" w:eastAsia="Droid Sans Fallback" w:hAnsi="Palatino Linotype" w:cs="Palatino Linotype"/>
          <w:kern w:val="1"/>
          <w:sz w:val="20"/>
          <w:szCs w:val="20"/>
          <w:lang w:val="en-GB" w:eastAsia="zh-CN" w:bidi="hi-IN"/>
        </w:rPr>
      </w:pPr>
    </w:p>
    <w:p w:rsidR="003B7C60" w:rsidRPr="004B42E8" w:rsidRDefault="003D4787" w:rsidP="004B42E8">
      <w:pPr>
        <w:widowControl w:val="0"/>
        <w:suppressAutoHyphens/>
        <w:rPr>
          <w:rFonts w:ascii="Palatino Linotype" w:eastAsia="Droid Sans Fallback" w:hAnsi="Palatino Linotype" w:cs="Palatino Linotype"/>
          <w:kern w:val="1"/>
          <w:sz w:val="20"/>
          <w:szCs w:val="20"/>
          <w:lang w:val="en-GB" w:eastAsia="zh-CN" w:bidi="hi-IN"/>
        </w:rPr>
      </w:pPr>
      <w:r w:rsidRPr="004B42E8">
        <w:rPr>
          <w:rFonts w:ascii="Palatino Linotype" w:eastAsia="Droid Sans Fallback" w:hAnsi="Palatino Linotype" w:cs="Palatino Linotype"/>
          <w:kern w:val="1"/>
          <w:sz w:val="20"/>
          <w:szCs w:val="20"/>
          <w:lang w:val="en-GB" w:eastAsia="zh-CN" w:bidi="hi-IN"/>
        </w:rPr>
        <w:t xml:space="preserve">Roughness was estimated using the chain method </w:t>
      </w:r>
      <w:r w:rsidR="009E10D5" w:rsidRPr="004B42E8">
        <w:rPr>
          <w:rFonts w:ascii="Palatino Linotype" w:eastAsia="Droid Sans Fallback" w:hAnsi="Palatino Linotype" w:cs="Palatino Linotype"/>
          <w:kern w:val="1"/>
          <w:sz w:val="20"/>
          <w:szCs w:val="20"/>
          <w:lang w:val="en-GB" w:eastAsia="zh-CN" w:bidi="hi-IN"/>
        </w:rPr>
        <w:t xml:space="preserve">or </w:t>
      </w:r>
      <w:r w:rsidRPr="004B42E8">
        <w:rPr>
          <w:rFonts w:ascii="Palatino Linotype" w:eastAsia="Droid Sans Fallback" w:hAnsi="Palatino Linotype" w:cs="Palatino Linotype"/>
          <w:kern w:val="1"/>
          <w:sz w:val="20"/>
          <w:szCs w:val="20"/>
          <w:lang w:val="en-GB" w:eastAsia="zh-CN" w:bidi="hi-IN"/>
        </w:rPr>
        <w:t xml:space="preserve">chain roughness </w:t>
      </w:r>
      <w:r w:rsidR="009E10D5" w:rsidRPr="004B42E8">
        <w:rPr>
          <w:rFonts w:ascii="Palatino Linotype" w:eastAsia="Droid Sans Fallback" w:hAnsi="Palatino Linotype" w:cs="Palatino Linotype"/>
          <w:kern w:val="1"/>
          <w:sz w:val="20"/>
          <w:szCs w:val="20"/>
          <w:lang w:val="en-GB" w:eastAsia="zh-CN" w:bidi="hi-IN"/>
        </w:rPr>
        <w:t>(</w:t>
      </w:r>
      <w:r w:rsidRPr="004B42E8">
        <w:rPr>
          <w:rFonts w:ascii="Palatino Linotype" w:eastAsia="Droid Sans Fallback" w:hAnsi="Palatino Linotype" w:cs="Palatino Linotype"/>
          <w:kern w:val="1"/>
          <w:sz w:val="20"/>
          <w:szCs w:val="20"/>
          <w:lang w:val="en-GB" w:eastAsia="zh-CN" w:bidi="hi-IN"/>
        </w:rPr>
        <w:t>Thomsen et al. 2015)</w:t>
      </w:r>
      <w:r w:rsidR="005809DC" w:rsidRPr="004B42E8">
        <w:rPr>
          <w:rFonts w:ascii="Palatino Linotype" w:eastAsia="Droid Sans Fallback" w:hAnsi="Palatino Linotype" w:cs="Palatino Linotype"/>
          <w:kern w:val="1"/>
          <w:sz w:val="20"/>
          <w:szCs w:val="20"/>
          <w:lang w:val="en-GB" w:eastAsia="zh-CN" w:bidi="hi-IN"/>
        </w:rPr>
        <w:t xml:space="preserve"> was used to calculate the </w:t>
      </w:r>
      <w:r w:rsidR="005809DC" w:rsidRPr="00037566">
        <w:rPr>
          <w:rFonts w:ascii="Palatino Linotype" w:eastAsia="Droid Sans Fallback" w:hAnsi="Palatino Linotype" w:cs="Palatino Linotype"/>
          <w:i/>
          <w:kern w:val="1"/>
          <w:sz w:val="20"/>
          <w:szCs w:val="20"/>
          <w:lang w:val="en-GB" w:eastAsia="zh-CN" w:bidi="hi-IN"/>
        </w:rPr>
        <w:t>C</w:t>
      </w:r>
      <w:r w:rsidR="005809DC" w:rsidRPr="00037566">
        <w:rPr>
          <w:rFonts w:ascii="Palatino Linotype" w:eastAsia="Droid Sans Fallback" w:hAnsi="Palatino Linotype" w:cs="Palatino Linotype"/>
          <w:i/>
          <w:kern w:val="1"/>
          <w:sz w:val="20"/>
          <w:szCs w:val="20"/>
          <w:vertAlign w:val="subscript"/>
          <w:lang w:val="en-GB" w:eastAsia="zh-CN" w:bidi="hi-IN"/>
        </w:rPr>
        <w:t>r</w:t>
      </w:r>
      <w:r w:rsidR="005809DC" w:rsidRPr="004B42E8">
        <w:rPr>
          <w:rFonts w:ascii="Palatino Linotype" w:eastAsia="Droid Sans Fallback" w:hAnsi="Palatino Linotype" w:cs="Palatino Linotype"/>
          <w:kern w:val="1"/>
          <w:sz w:val="20"/>
          <w:szCs w:val="20"/>
          <w:lang w:val="en-GB" w:eastAsia="zh-CN" w:bidi="hi-IN"/>
        </w:rPr>
        <w:t xml:space="preserve"> index, as a measure of the roughness</w:t>
      </w:r>
      <w:r w:rsidR="00513F67" w:rsidRPr="004B42E8">
        <w:rPr>
          <w:rFonts w:ascii="Palatino Linotype" w:eastAsia="Droid Sans Fallback" w:hAnsi="Palatino Linotype" w:cs="Palatino Linotype"/>
          <w:kern w:val="1"/>
          <w:sz w:val="20"/>
          <w:szCs w:val="20"/>
          <w:lang w:val="en-GB" w:eastAsia="zh-CN" w:bidi="hi-IN"/>
        </w:rPr>
        <w:t xml:space="preserve"> (</w:t>
      </w:r>
      <w:proofErr w:type="spellStart"/>
      <w:r w:rsidR="00513F67" w:rsidRPr="004B42E8">
        <w:rPr>
          <w:rFonts w:ascii="Palatino Linotype" w:eastAsia="Droid Sans Fallback" w:hAnsi="Palatino Linotype" w:cs="Palatino Linotype"/>
          <w:kern w:val="1"/>
          <w:sz w:val="20"/>
          <w:szCs w:val="20"/>
          <w:lang w:val="en-GB" w:eastAsia="zh-CN" w:bidi="hi-IN"/>
        </w:rPr>
        <w:t>Saleh</w:t>
      </w:r>
      <w:proofErr w:type="spellEnd"/>
      <w:r w:rsidR="00513F67" w:rsidRPr="004B42E8">
        <w:rPr>
          <w:rFonts w:ascii="Palatino Linotype" w:eastAsia="Droid Sans Fallback" w:hAnsi="Palatino Linotype" w:cs="Palatino Linotype"/>
          <w:kern w:val="1"/>
          <w:sz w:val="20"/>
          <w:szCs w:val="20"/>
          <w:lang w:val="en-GB" w:eastAsia="zh-CN" w:bidi="hi-IN"/>
        </w:rPr>
        <w:t xml:space="preserve"> 1993)</w:t>
      </w:r>
      <w:r w:rsidR="003B7C60" w:rsidRPr="004B42E8">
        <w:rPr>
          <w:rFonts w:ascii="Palatino Linotype" w:eastAsia="Droid Sans Fallback" w:hAnsi="Palatino Linotype" w:cs="Palatino Linotype"/>
          <w:kern w:val="1"/>
          <w:sz w:val="20"/>
          <w:szCs w:val="20"/>
          <w:lang w:val="en-GB" w:eastAsia="zh-CN" w:bidi="hi-IN"/>
        </w:rPr>
        <w:t xml:space="preserve">. </w:t>
      </w:r>
      <w:r w:rsidR="00F06EA9" w:rsidRPr="004B42E8">
        <w:rPr>
          <w:rFonts w:ascii="Palatino Linotype" w:eastAsia="Droid Sans Fallback" w:hAnsi="Palatino Linotype" w:cs="Palatino Linotype"/>
          <w:kern w:val="1"/>
          <w:sz w:val="20"/>
          <w:szCs w:val="20"/>
          <w:lang w:val="en-GB" w:eastAsia="zh-CN" w:bidi="hi-IN"/>
        </w:rPr>
        <w:t>A</w:t>
      </w:r>
      <w:r w:rsidR="003B7C60" w:rsidRPr="004B42E8">
        <w:rPr>
          <w:rFonts w:ascii="Palatino Linotype" w:eastAsia="Droid Sans Fallback" w:hAnsi="Palatino Linotype" w:cs="Palatino Linotype"/>
          <w:kern w:val="1"/>
          <w:sz w:val="20"/>
          <w:szCs w:val="20"/>
          <w:lang w:val="en-GB" w:eastAsia="zh-CN" w:bidi="hi-IN"/>
        </w:rPr>
        <w:t xml:space="preserve"> chain of </w:t>
      </w:r>
      <w:r w:rsidR="004B045E" w:rsidRPr="004B42E8">
        <w:rPr>
          <w:rFonts w:ascii="Palatino Linotype" w:eastAsia="Droid Sans Fallback" w:hAnsi="Palatino Linotype" w:cs="Palatino Linotype"/>
          <w:kern w:val="1"/>
          <w:sz w:val="20"/>
          <w:szCs w:val="20"/>
          <w:lang w:val="en-GB" w:eastAsia="zh-CN" w:bidi="hi-IN"/>
        </w:rPr>
        <w:t>1</w:t>
      </w:r>
      <w:r w:rsidR="00126911" w:rsidRPr="004B42E8">
        <w:rPr>
          <w:rFonts w:ascii="Palatino Linotype" w:eastAsia="Droid Sans Fallback" w:hAnsi="Palatino Linotype" w:cs="Palatino Linotype"/>
          <w:kern w:val="1"/>
          <w:sz w:val="20"/>
          <w:szCs w:val="20"/>
          <w:lang w:val="en-GB" w:eastAsia="zh-CN" w:bidi="hi-IN"/>
        </w:rPr>
        <w:t>.</w:t>
      </w:r>
      <w:r w:rsidR="004B045E" w:rsidRPr="004B42E8">
        <w:rPr>
          <w:rFonts w:ascii="Palatino Linotype" w:eastAsia="Droid Sans Fallback" w:hAnsi="Palatino Linotype" w:cs="Palatino Linotype"/>
          <w:kern w:val="1"/>
          <w:sz w:val="20"/>
          <w:szCs w:val="20"/>
          <w:lang w:val="en-GB" w:eastAsia="zh-CN" w:bidi="hi-IN"/>
        </w:rPr>
        <w:t xml:space="preserve">29 </w:t>
      </w:r>
      <w:r w:rsidR="003B7C60" w:rsidRPr="004B42E8">
        <w:rPr>
          <w:rFonts w:ascii="Palatino Linotype" w:eastAsia="Droid Sans Fallback" w:hAnsi="Palatino Linotype" w:cs="Palatino Linotype"/>
          <w:kern w:val="1"/>
          <w:sz w:val="20"/>
          <w:szCs w:val="20"/>
          <w:lang w:val="en-GB" w:eastAsia="zh-CN" w:bidi="hi-IN"/>
        </w:rPr>
        <w:t>m</w:t>
      </w:r>
      <w:r w:rsidR="007B09DE">
        <w:rPr>
          <w:rFonts w:ascii="Palatino Linotype" w:eastAsia="Droid Sans Fallback" w:hAnsi="Palatino Linotype" w:cs="Palatino Linotype"/>
          <w:kern w:val="1"/>
          <w:sz w:val="20"/>
          <w:szCs w:val="20"/>
          <w:lang w:val="en-GB" w:eastAsia="zh-CN" w:bidi="hi-IN"/>
        </w:rPr>
        <w:t xml:space="preserve"> of</w:t>
      </w:r>
      <w:r w:rsidR="003B7C60" w:rsidRPr="004B42E8">
        <w:rPr>
          <w:rFonts w:ascii="Palatino Linotype" w:eastAsia="Droid Sans Fallback" w:hAnsi="Palatino Linotype" w:cs="Palatino Linotype"/>
          <w:kern w:val="1"/>
          <w:sz w:val="20"/>
          <w:szCs w:val="20"/>
          <w:lang w:val="en-GB" w:eastAsia="zh-CN" w:bidi="hi-IN"/>
        </w:rPr>
        <w:t xml:space="preserve"> length was randomly placed </w:t>
      </w:r>
      <w:r w:rsidR="00B855DA" w:rsidRPr="004B42E8">
        <w:rPr>
          <w:rFonts w:ascii="Palatino Linotype" w:eastAsia="Droid Sans Fallback" w:hAnsi="Palatino Linotype" w:cs="Palatino Linotype"/>
          <w:kern w:val="1"/>
          <w:sz w:val="20"/>
          <w:szCs w:val="20"/>
          <w:lang w:val="en-GB" w:eastAsia="zh-CN" w:bidi="hi-IN"/>
        </w:rPr>
        <w:t xml:space="preserve">within the sampling areas. Length </w:t>
      </w:r>
      <w:r w:rsidR="007B09DE">
        <w:rPr>
          <w:rFonts w:ascii="Palatino Linotype" w:eastAsia="Droid Sans Fallback" w:hAnsi="Palatino Linotype" w:cs="Palatino Linotype"/>
          <w:kern w:val="1"/>
          <w:sz w:val="20"/>
          <w:szCs w:val="20"/>
          <w:lang w:val="en-GB" w:eastAsia="zh-CN" w:bidi="hi-IN"/>
        </w:rPr>
        <w:t xml:space="preserve">measurements </w:t>
      </w:r>
      <w:r w:rsidR="00B855DA" w:rsidRPr="004B42E8">
        <w:rPr>
          <w:rFonts w:ascii="Palatino Linotype" w:eastAsia="Droid Sans Fallback" w:hAnsi="Palatino Linotype" w:cs="Palatino Linotype"/>
          <w:kern w:val="1"/>
          <w:sz w:val="20"/>
          <w:szCs w:val="20"/>
          <w:lang w:val="en-GB" w:eastAsia="zh-CN" w:bidi="hi-IN"/>
        </w:rPr>
        <w:t xml:space="preserve">between the chain extremes </w:t>
      </w:r>
      <w:r w:rsidR="007B09DE" w:rsidRPr="004B42E8">
        <w:rPr>
          <w:rFonts w:ascii="Palatino Linotype" w:eastAsia="Droid Sans Fallback" w:hAnsi="Palatino Linotype" w:cs="Palatino Linotype"/>
          <w:kern w:val="1"/>
          <w:sz w:val="20"/>
          <w:szCs w:val="20"/>
          <w:lang w:val="en-GB" w:eastAsia="zh-CN" w:bidi="hi-IN"/>
        </w:rPr>
        <w:t>w</w:t>
      </w:r>
      <w:r w:rsidR="007B09DE">
        <w:rPr>
          <w:rFonts w:ascii="Palatino Linotype" w:eastAsia="Droid Sans Fallback" w:hAnsi="Palatino Linotype" w:cs="Palatino Linotype"/>
          <w:kern w:val="1"/>
          <w:sz w:val="20"/>
          <w:szCs w:val="20"/>
          <w:lang w:val="en-GB" w:eastAsia="zh-CN" w:bidi="hi-IN"/>
        </w:rPr>
        <w:t>ere</w:t>
      </w:r>
      <w:r w:rsidR="007B09DE" w:rsidRPr="004B42E8">
        <w:rPr>
          <w:rFonts w:ascii="Palatino Linotype" w:eastAsia="Droid Sans Fallback" w:hAnsi="Palatino Linotype" w:cs="Palatino Linotype"/>
          <w:kern w:val="1"/>
          <w:sz w:val="20"/>
          <w:szCs w:val="20"/>
          <w:lang w:val="en-GB" w:eastAsia="zh-CN" w:bidi="hi-IN"/>
        </w:rPr>
        <w:t xml:space="preserve"> </w:t>
      </w:r>
      <w:r w:rsidR="00B855DA" w:rsidRPr="004B42E8">
        <w:rPr>
          <w:rFonts w:ascii="Palatino Linotype" w:eastAsia="Droid Sans Fallback" w:hAnsi="Palatino Linotype" w:cs="Palatino Linotype"/>
          <w:kern w:val="1"/>
          <w:sz w:val="20"/>
          <w:szCs w:val="20"/>
          <w:lang w:val="en-GB" w:eastAsia="zh-CN" w:bidi="hi-IN"/>
        </w:rPr>
        <w:t>registered</w:t>
      </w:r>
      <w:r w:rsidR="007B09DE">
        <w:rPr>
          <w:rFonts w:ascii="Palatino Linotype" w:eastAsia="Droid Sans Fallback" w:hAnsi="Palatino Linotype" w:cs="Palatino Linotype"/>
          <w:kern w:val="1"/>
          <w:sz w:val="20"/>
          <w:szCs w:val="20"/>
          <w:lang w:val="en-GB" w:eastAsia="zh-CN" w:bidi="hi-IN"/>
        </w:rPr>
        <w:t xml:space="preserve"> at</w:t>
      </w:r>
      <w:r w:rsidR="00B855DA" w:rsidRPr="004B42E8">
        <w:rPr>
          <w:rFonts w:ascii="Palatino Linotype" w:eastAsia="Droid Sans Fallback" w:hAnsi="Palatino Linotype" w:cs="Palatino Linotype"/>
          <w:kern w:val="1"/>
          <w:sz w:val="20"/>
          <w:szCs w:val="20"/>
          <w:lang w:val="en-GB" w:eastAsia="zh-CN" w:bidi="hi-IN"/>
        </w:rPr>
        <w:t xml:space="preserve"> </w:t>
      </w:r>
      <w:r w:rsidR="007B09DE">
        <w:rPr>
          <w:rFonts w:ascii="Palatino Linotype" w:eastAsia="Droid Sans Fallback" w:hAnsi="Palatino Linotype" w:cs="Palatino Linotype"/>
          <w:kern w:val="1"/>
          <w:sz w:val="20"/>
          <w:szCs w:val="20"/>
          <w:lang w:val="en-GB" w:eastAsia="zh-CN" w:bidi="hi-IN"/>
        </w:rPr>
        <w:t>four</w:t>
      </w:r>
      <w:r w:rsidR="00B855DA" w:rsidRPr="004B42E8">
        <w:rPr>
          <w:rFonts w:ascii="Palatino Linotype" w:eastAsia="Droid Sans Fallback" w:hAnsi="Palatino Linotype" w:cs="Palatino Linotype"/>
          <w:kern w:val="1"/>
          <w:sz w:val="20"/>
          <w:szCs w:val="20"/>
          <w:lang w:val="en-GB" w:eastAsia="zh-CN" w:bidi="hi-IN"/>
        </w:rPr>
        <w:t xml:space="preserve"> times by plot.</w:t>
      </w:r>
    </w:p>
    <w:p w:rsidR="000E5EE3" w:rsidRDefault="00F06EA9" w:rsidP="00BA1F0C">
      <w:pPr>
        <w:widowControl w:val="0"/>
        <w:suppressAutoHyphens/>
        <w:rPr>
          <w:rFonts w:ascii="Palatino Linotype" w:eastAsia="Droid Sans Fallback" w:hAnsi="Palatino Linotype" w:cs="Palatino Linotype"/>
          <w:kern w:val="1"/>
          <w:sz w:val="20"/>
          <w:szCs w:val="20"/>
          <w:lang w:val="en-GB" w:eastAsia="zh-CN" w:bidi="hi-IN"/>
        </w:rPr>
      </w:pPr>
      <w:r w:rsidRPr="00BA1F0C">
        <w:rPr>
          <w:rFonts w:ascii="Palatino Linotype" w:eastAsia="Droid Sans Fallback" w:hAnsi="Palatino Linotype" w:cs="Palatino Linotype"/>
          <w:kern w:val="1"/>
          <w:sz w:val="20"/>
          <w:szCs w:val="20"/>
          <w:lang w:val="en-GB" w:eastAsia="zh-CN" w:bidi="hi-IN"/>
        </w:rPr>
        <w:t xml:space="preserve">Since we were interested in the roughness due to soil </w:t>
      </w:r>
      <w:proofErr w:type="spellStart"/>
      <w:r w:rsidRPr="00BA1F0C">
        <w:rPr>
          <w:rFonts w:ascii="Palatino Linotype" w:eastAsia="Droid Sans Fallback" w:hAnsi="Palatino Linotype" w:cs="Palatino Linotype"/>
          <w:kern w:val="1"/>
          <w:sz w:val="20"/>
          <w:szCs w:val="20"/>
          <w:lang w:val="en-GB" w:eastAsia="zh-CN" w:bidi="hi-IN"/>
        </w:rPr>
        <w:t>microtopography</w:t>
      </w:r>
      <w:proofErr w:type="spellEnd"/>
      <w:r w:rsidRPr="00BA1F0C">
        <w:rPr>
          <w:rFonts w:ascii="Palatino Linotype" w:eastAsia="Droid Sans Fallback" w:hAnsi="Palatino Linotype" w:cs="Palatino Linotype"/>
          <w:kern w:val="1"/>
          <w:sz w:val="20"/>
          <w:szCs w:val="20"/>
          <w:lang w:val="en-GB" w:eastAsia="zh-CN" w:bidi="hi-IN"/>
        </w:rPr>
        <w:t xml:space="preserve"> plus vegetation </w:t>
      </w:r>
      <w:r w:rsidR="000E5EE3" w:rsidRPr="00BA1F0C">
        <w:rPr>
          <w:rFonts w:ascii="Palatino Linotype" w:eastAsia="Droid Sans Fallback" w:hAnsi="Palatino Linotype" w:cs="Palatino Linotype"/>
          <w:kern w:val="1"/>
          <w:sz w:val="20"/>
          <w:szCs w:val="20"/>
          <w:lang w:val="en-GB" w:eastAsia="zh-CN" w:bidi="hi-IN"/>
        </w:rPr>
        <w:t>we did not</w:t>
      </w:r>
      <w:r w:rsidRPr="00BA1F0C">
        <w:rPr>
          <w:rFonts w:ascii="Palatino Linotype" w:eastAsia="Droid Sans Fallback" w:hAnsi="Palatino Linotype" w:cs="Palatino Linotype"/>
          <w:kern w:val="1"/>
          <w:sz w:val="20"/>
          <w:szCs w:val="20"/>
          <w:lang w:val="en-GB" w:eastAsia="zh-CN" w:bidi="hi-IN"/>
        </w:rPr>
        <w:t xml:space="preserve"> remove the vegetation cover </w:t>
      </w:r>
      <w:r w:rsidR="000E5EE3" w:rsidRPr="00BA1F0C">
        <w:rPr>
          <w:rFonts w:ascii="Palatino Linotype" w:eastAsia="Droid Sans Fallback" w:hAnsi="Palatino Linotype" w:cs="Palatino Linotype"/>
          <w:kern w:val="1"/>
          <w:sz w:val="20"/>
          <w:szCs w:val="20"/>
          <w:lang w:val="en-GB" w:eastAsia="zh-CN" w:bidi="hi-IN"/>
        </w:rPr>
        <w:t xml:space="preserve">and the chain was carefully placed </w:t>
      </w:r>
      <w:r w:rsidRPr="00BA1F0C">
        <w:rPr>
          <w:rFonts w:ascii="Palatino Linotype" w:eastAsia="Droid Sans Fallback" w:hAnsi="Palatino Linotype" w:cs="Palatino Linotype"/>
          <w:kern w:val="1"/>
          <w:sz w:val="20"/>
          <w:szCs w:val="20"/>
          <w:lang w:val="en-GB" w:eastAsia="zh-CN" w:bidi="hi-IN"/>
        </w:rPr>
        <w:t>over it</w:t>
      </w:r>
      <w:r w:rsidR="000E5EE3" w:rsidRPr="00BA1F0C">
        <w:rPr>
          <w:rFonts w:ascii="Palatino Linotype" w:eastAsia="Droid Sans Fallback" w:hAnsi="Palatino Linotype" w:cs="Palatino Linotype"/>
          <w:kern w:val="1"/>
          <w:sz w:val="20"/>
          <w:szCs w:val="20"/>
          <w:lang w:val="en-GB" w:eastAsia="zh-CN" w:bidi="hi-IN"/>
        </w:rPr>
        <w:t xml:space="preserve">. The ratio between the </w:t>
      </w:r>
      <w:r w:rsidRPr="00BA1F0C">
        <w:rPr>
          <w:rFonts w:ascii="Palatino Linotype" w:eastAsia="Droid Sans Fallback" w:hAnsi="Palatino Linotype" w:cs="Palatino Linotype"/>
          <w:kern w:val="1"/>
          <w:sz w:val="20"/>
          <w:szCs w:val="20"/>
          <w:lang w:val="en-GB" w:eastAsia="zh-CN" w:bidi="hi-IN"/>
        </w:rPr>
        <w:t xml:space="preserve">chain </w:t>
      </w:r>
      <w:r w:rsidR="00186E36" w:rsidRPr="00BA1F0C">
        <w:rPr>
          <w:rFonts w:ascii="Palatino Linotype" w:eastAsia="Droid Sans Fallback" w:hAnsi="Palatino Linotype" w:cs="Palatino Linotype"/>
          <w:kern w:val="1"/>
          <w:sz w:val="20"/>
          <w:szCs w:val="20"/>
          <w:lang w:val="en-GB" w:eastAsia="zh-CN" w:bidi="hi-IN"/>
        </w:rPr>
        <w:t>lengths</w:t>
      </w:r>
      <w:r w:rsidR="00C2386B">
        <w:rPr>
          <w:rFonts w:ascii="Palatino Linotype" w:eastAsia="Droid Sans Fallback" w:hAnsi="Palatino Linotype" w:cs="Palatino Linotype"/>
          <w:kern w:val="1"/>
          <w:sz w:val="20"/>
          <w:szCs w:val="20"/>
          <w:lang w:val="en-GB" w:eastAsia="zh-CN" w:bidi="hi-IN"/>
        </w:rPr>
        <w:t xml:space="preserve"> </w:t>
      </w:r>
      <w:r w:rsidR="000E5EE3" w:rsidRPr="00BA1F0C">
        <w:rPr>
          <w:rFonts w:ascii="Palatino Linotype" w:eastAsia="Droid Sans Fallback" w:hAnsi="Palatino Linotype" w:cs="Palatino Linotype"/>
          <w:kern w:val="1"/>
          <w:sz w:val="20"/>
          <w:szCs w:val="20"/>
          <w:lang w:val="en-GB" w:eastAsia="zh-CN" w:bidi="hi-IN"/>
        </w:rPr>
        <w:t>(</w:t>
      </w:r>
      <w:r w:rsidR="00B2650F" w:rsidRPr="00BA1F0C">
        <w:rPr>
          <w:rFonts w:ascii="Palatino Linotype" w:eastAsia="Droid Sans Fallback" w:hAnsi="Palatino Linotype" w:cs="Palatino Linotype"/>
          <w:kern w:val="1"/>
          <w:sz w:val="20"/>
          <w:szCs w:val="20"/>
          <w:lang w:val="en-GB" w:eastAsia="zh-CN" w:bidi="hi-IN"/>
        </w:rPr>
        <w:t>L</w:t>
      </w:r>
      <w:r w:rsidR="00B2650F" w:rsidRPr="00BA1F0C">
        <w:rPr>
          <w:rFonts w:ascii="Palatino Linotype" w:eastAsia="Droid Sans Fallback" w:hAnsi="Palatino Linotype" w:cs="Palatino Linotype"/>
          <w:kern w:val="1"/>
          <w:sz w:val="20"/>
          <w:szCs w:val="20"/>
          <w:vertAlign w:val="subscript"/>
          <w:lang w:val="en-GB" w:eastAsia="zh-CN" w:bidi="hi-IN"/>
        </w:rPr>
        <w:t>1</w:t>
      </w:r>
      <w:r w:rsidR="000E5EE3" w:rsidRPr="00BA1F0C">
        <w:rPr>
          <w:rFonts w:ascii="Palatino Linotype" w:eastAsia="Droid Sans Fallback" w:hAnsi="Palatino Linotype" w:cs="Palatino Linotype"/>
          <w:kern w:val="1"/>
          <w:sz w:val="20"/>
          <w:szCs w:val="20"/>
          <w:lang w:val="en-GB" w:eastAsia="zh-CN" w:bidi="hi-IN"/>
        </w:rPr>
        <w:t xml:space="preserve">) over the Euclidean distance </w:t>
      </w:r>
      <w:r w:rsidRPr="00BA1F0C">
        <w:rPr>
          <w:rFonts w:ascii="Palatino Linotype" w:eastAsia="Droid Sans Fallback" w:hAnsi="Palatino Linotype" w:cs="Palatino Linotype"/>
          <w:kern w:val="1"/>
          <w:sz w:val="20"/>
          <w:szCs w:val="20"/>
          <w:lang w:val="en-GB" w:eastAsia="zh-CN" w:bidi="hi-IN"/>
        </w:rPr>
        <w:t>between its extremes</w:t>
      </w:r>
      <w:r w:rsidR="00B2650F" w:rsidRPr="00BA1F0C">
        <w:rPr>
          <w:rFonts w:ascii="Palatino Linotype" w:eastAsia="Droid Sans Fallback" w:hAnsi="Palatino Linotype" w:cs="Palatino Linotype"/>
          <w:kern w:val="1"/>
          <w:sz w:val="20"/>
          <w:szCs w:val="20"/>
          <w:lang w:val="en-GB" w:eastAsia="zh-CN" w:bidi="hi-IN"/>
        </w:rPr>
        <w:t xml:space="preserve"> (L</w:t>
      </w:r>
      <w:r w:rsidR="00B2650F" w:rsidRPr="00BA1F0C">
        <w:rPr>
          <w:rFonts w:ascii="Palatino Linotype" w:eastAsia="Droid Sans Fallback" w:hAnsi="Palatino Linotype" w:cs="Palatino Linotype"/>
          <w:kern w:val="1"/>
          <w:sz w:val="20"/>
          <w:szCs w:val="20"/>
          <w:vertAlign w:val="subscript"/>
          <w:lang w:val="en-GB" w:eastAsia="zh-CN" w:bidi="hi-IN"/>
        </w:rPr>
        <w:t>2</w:t>
      </w:r>
      <w:r w:rsidR="00B2650F" w:rsidRPr="00BA1F0C">
        <w:rPr>
          <w:rFonts w:ascii="Palatino Linotype" w:eastAsia="Droid Sans Fallback" w:hAnsi="Palatino Linotype" w:cs="Palatino Linotype"/>
          <w:kern w:val="1"/>
          <w:sz w:val="20"/>
          <w:szCs w:val="20"/>
          <w:lang w:val="en-GB" w:eastAsia="zh-CN" w:bidi="hi-IN"/>
        </w:rPr>
        <w:t>)</w:t>
      </w:r>
      <w:r w:rsidR="00A711C6">
        <w:rPr>
          <w:rFonts w:ascii="Palatino Linotype" w:eastAsia="Droid Sans Fallback" w:hAnsi="Palatino Linotype" w:cs="Palatino Linotype"/>
          <w:kern w:val="1"/>
          <w:sz w:val="20"/>
          <w:szCs w:val="20"/>
          <w:lang w:val="en-GB" w:eastAsia="zh-CN" w:bidi="hi-IN"/>
        </w:rPr>
        <w:t xml:space="preserve"> </w:t>
      </w:r>
      <w:r w:rsidR="000E5EE3" w:rsidRPr="00BA1F0C">
        <w:rPr>
          <w:rFonts w:ascii="Palatino Linotype" w:eastAsia="Droid Sans Fallback" w:hAnsi="Palatino Linotype" w:cs="Palatino Linotype"/>
          <w:kern w:val="1"/>
          <w:sz w:val="20"/>
          <w:szCs w:val="20"/>
          <w:lang w:val="en-GB" w:eastAsia="zh-CN" w:bidi="hi-IN"/>
        </w:rPr>
        <w:t>was used to calculate the C</w:t>
      </w:r>
      <w:r w:rsidR="000E5EE3" w:rsidRPr="00BA1F0C">
        <w:rPr>
          <w:rFonts w:ascii="Palatino Linotype" w:eastAsia="Droid Sans Fallback" w:hAnsi="Palatino Linotype" w:cs="Palatino Linotype"/>
          <w:kern w:val="1"/>
          <w:sz w:val="20"/>
          <w:szCs w:val="20"/>
          <w:vertAlign w:val="subscript"/>
          <w:lang w:val="en-GB" w:eastAsia="zh-CN" w:bidi="hi-IN"/>
        </w:rPr>
        <w:t>r</w:t>
      </w:r>
      <w:r w:rsidR="000E5EE3" w:rsidRPr="00BA1F0C">
        <w:rPr>
          <w:rFonts w:ascii="Palatino Linotype" w:eastAsia="Droid Sans Fallback" w:hAnsi="Palatino Linotype" w:cs="Palatino Linotype"/>
          <w:kern w:val="1"/>
          <w:sz w:val="20"/>
          <w:szCs w:val="20"/>
          <w:lang w:val="en-GB" w:eastAsia="zh-CN" w:bidi="hi-IN"/>
        </w:rPr>
        <w:t xml:space="preserve"> index</w:t>
      </w:r>
      <w:r w:rsidRPr="00BA1F0C">
        <w:rPr>
          <w:rFonts w:ascii="Palatino Linotype" w:eastAsia="Droid Sans Fallback" w:hAnsi="Palatino Linotype" w:cs="Palatino Linotype"/>
          <w:kern w:val="1"/>
          <w:sz w:val="20"/>
          <w:szCs w:val="20"/>
          <w:lang w:val="en-GB" w:eastAsia="zh-CN" w:bidi="hi-IN"/>
        </w:rPr>
        <w:t xml:space="preserve">, using </w:t>
      </w:r>
      <w:r w:rsidR="000E5EE3" w:rsidRPr="00BA1F0C">
        <w:rPr>
          <w:rFonts w:ascii="Palatino Linotype" w:eastAsia="Droid Sans Fallback" w:hAnsi="Palatino Linotype" w:cs="Palatino Linotype"/>
          <w:kern w:val="1"/>
          <w:sz w:val="20"/>
          <w:szCs w:val="20"/>
          <w:lang w:val="en-GB" w:eastAsia="zh-CN" w:bidi="hi-IN"/>
        </w:rPr>
        <w:t>Eq</w:t>
      </w:r>
      <w:r w:rsidR="00821C9D" w:rsidRPr="00BA1F0C">
        <w:rPr>
          <w:rFonts w:ascii="Palatino Linotype" w:eastAsia="Droid Sans Fallback" w:hAnsi="Palatino Linotype" w:cs="Palatino Linotype"/>
          <w:kern w:val="1"/>
          <w:sz w:val="20"/>
          <w:szCs w:val="20"/>
          <w:lang w:val="en-GB" w:eastAsia="zh-CN" w:bidi="hi-IN"/>
        </w:rPr>
        <w:t>uation</w:t>
      </w:r>
      <w:r w:rsidR="00BE77BE">
        <w:rPr>
          <w:rFonts w:ascii="Palatino Linotype" w:eastAsia="Droid Sans Fallback" w:hAnsi="Palatino Linotype" w:cs="Palatino Linotype"/>
          <w:kern w:val="1"/>
          <w:sz w:val="20"/>
          <w:szCs w:val="20"/>
          <w:lang w:val="en-GB" w:eastAsia="zh-CN" w:bidi="hi-IN"/>
        </w:rPr>
        <w:t xml:space="preserve"> </w:t>
      </w:r>
      <w:r w:rsidR="00821C9D" w:rsidRPr="00BA1F0C">
        <w:rPr>
          <w:rFonts w:ascii="Palatino Linotype" w:eastAsia="Droid Sans Fallback" w:hAnsi="Palatino Linotype" w:cs="Palatino Linotype"/>
          <w:kern w:val="1"/>
          <w:sz w:val="20"/>
          <w:szCs w:val="20"/>
          <w:lang w:val="en-GB" w:eastAsia="zh-CN" w:bidi="hi-IN"/>
        </w:rPr>
        <w:t>2</w:t>
      </w:r>
      <w:r w:rsidR="000E5EE3" w:rsidRPr="00BA1F0C">
        <w:rPr>
          <w:rFonts w:ascii="Palatino Linotype" w:eastAsia="Droid Sans Fallback" w:hAnsi="Palatino Linotype" w:cs="Palatino Linotype"/>
          <w:kern w:val="1"/>
          <w:sz w:val="20"/>
          <w:szCs w:val="20"/>
          <w:lang w:val="en-GB" w:eastAsia="zh-CN" w:bidi="hi-IN"/>
        </w:rPr>
        <w:t xml:space="preserve"> (</w:t>
      </w:r>
      <w:proofErr w:type="spellStart"/>
      <w:r w:rsidR="000E5EE3" w:rsidRPr="00BA1F0C">
        <w:rPr>
          <w:rFonts w:ascii="Palatino Linotype" w:eastAsia="Droid Sans Fallback" w:hAnsi="Palatino Linotype" w:cs="Palatino Linotype"/>
          <w:kern w:val="1"/>
          <w:sz w:val="20"/>
          <w:szCs w:val="20"/>
          <w:lang w:val="en-GB" w:eastAsia="zh-CN" w:bidi="hi-IN"/>
        </w:rPr>
        <w:t>Saleh</w:t>
      </w:r>
      <w:proofErr w:type="spellEnd"/>
      <w:r w:rsidR="000E5EE3" w:rsidRPr="00BA1F0C">
        <w:rPr>
          <w:rFonts w:ascii="Palatino Linotype" w:eastAsia="Droid Sans Fallback" w:hAnsi="Palatino Linotype" w:cs="Palatino Linotype"/>
          <w:kern w:val="1"/>
          <w:sz w:val="20"/>
          <w:szCs w:val="20"/>
          <w:lang w:val="en-GB" w:eastAsia="zh-CN" w:bidi="hi-IN"/>
        </w:rPr>
        <w:t xml:space="preserve"> 1993)</w:t>
      </w:r>
      <w:r w:rsidR="00B04847" w:rsidRPr="00BA1F0C">
        <w:rPr>
          <w:rFonts w:ascii="Palatino Linotype" w:eastAsia="Droid Sans Fallback" w:hAnsi="Palatino Linotype" w:cs="Palatino Linotype"/>
          <w:kern w:val="1"/>
          <w:sz w:val="20"/>
          <w:szCs w:val="20"/>
          <w:lang w:val="en-GB" w:eastAsia="zh-CN" w:bidi="hi-IN"/>
        </w:rPr>
        <w:t>.</w:t>
      </w:r>
    </w:p>
    <w:p w:rsidR="00BA1F0C" w:rsidRPr="009D0E37" w:rsidRDefault="00BA1F0C" w:rsidP="00BA1F0C">
      <w:pPr>
        <w:widowControl w:val="0"/>
        <w:suppressAutoHyphens/>
        <w:rPr>
          <w:rFonts w:ascii="Calibri" w:eastAsia="Calibri" w:hAnsi="Calibri" w:cs="Calibri"/>
          <w:sz w:val="22"/>
          <w:szCs w:val="22"/>
          <w:lang w:val="en-GB" w:eastAsia="en-US"/>
        </w:rPr>
      </w:pPr>
    </w:p>
    <w:p w:rsidR="000E5EE3" w:rsidRPr="000919A2" w:rsidRDefault="000E5EE3" w:rsidP="004B045E">
      <w:pPr>
        <w:spacing w:after="120" w:line="360" w:lineRule="auto"/>
        <w:jc w:val="center"/>
        <w:rPr>
          <w:rFonts w:asciiTheme="minorHAnsi" w:eastAsia="Calibri" w:hAnsiTheme="minorHAnsi" w:cstheme="minorHAnsi"/>
          <w:sz w:val="22"/>
          <w:szCs w:val="22"/>
          <w:lang w:val="en-US" w:eastAsia="en-US"/>
        </w:rPr>
      </w:pPr>
      <w:r w:rsidRPr="00037566">
        <w:rPr>
          <w:rFonts w:ascii="Palatino Linotype" w:eastAsia="Droid Sans Fallback" w:hAnsi="Palatino Linotype" w:cs="Palatino Linotype"/>
          <w:i/>
          <w:kern w:val="1"/>
          <w:sz w:val="20"/>
          <w:szCs w:val="20"/>
          <w:lang w:val="en-US" w:eastAsia="zh-CN" w:bidi="hi-IN"/>
        </w:rPr>
        <w:t>Cr = 100 (1 - L</w:t>
      </w:r>
      <w:r w:rsidRPr="00037566">
        <w:rPr>
          <w:rFonts w:ascii="Palatino Linotype" w:eastAsia="Droid Sans Fallback" w:hAnsi="Palatino Linotype" w:cs="Palatino Linotype"/>
          <w:i/>
          <w:kern w:val="1"/>
          <w:sz w:val="20"/>
          <w:szCs w:val="20"/>
          <w:vertAlign w:val="subscript"/>
          <w:lang w:val="en-US" w:eastAsia="zh-CN" w:bidi="hi-IN"/>
        </w:rPr>
        <w:t>2</w:t>
      </w:r>
      <w:r w:rsidRPr="00037566">
        <w:rPr>
          <w:rFonts w:ascii="Palatino Linotype" w:eastAsia="Droid Sans Fallback" w:hAnsi="Palatino Linotype" w:cs="Palatino Linotype"/>
          <w:i/>
          <w:kern w:val="1"/>
          <w:sz w:val="20"/>
          <w:szCs w:val="20"/>
          <w:lang w:val="en-US" w:eastAsia="zh-CN" w:bidi="hi-IN"/>
        </w:rPr>
        <w:t xml:space="preserve"> / L</w:t>
      </w:r>
      <w:r w:rsidRPr="00037566">
        <w:rPr>
          <w:rFonts w:ascii="Palatino Linotype" w:eastAsia="Droid Sans Fallback" w:hAnsi="Palatino Linotype" w:cs="Palatino Linotype"/>
          <w:i/>
          <w:kern w:val="1"/>
          <w:sz w:val="20"/>
          <w:szCs w:val="20"/>
          <w:vertAlign w:val="subscript"/>
          <w:lang w:val="en-US" w:eastAsia="zh-CN" w:bidi="hi-IN"/>
        </w:rPr>
        <w:t>1</w:t>
      </w:r>
      <w:r w:rsidRPr="00037566">
        <w:rPr>
          <w:rFonts w:ascii="Palatino Linotype" w:eastAsia="Droid Sans Fallback" w:hAnsi="Palatino Linotype" w:cs="Palatino Linotype"/>
          <w:i/>
          <w:kern w:val="1"/>
          <w:sz w:val="20"/>
          <w:szCs w:val="20"/>
          <w:lang w:val="en-US" w:eastAsia="zh-CN" w:bidi="hi-IN"/>
        </w:rPr>
        <w:t>)</w:t>
      </w:r>
      <w:r w:rsidR="00A711C6">
        <w:rPr>
          <w:rFonts w:ascii="Palatino Linotype" w:eastAsia="Droid Sans Fallback" w:hAnsi="Palatino Linotype" w:cs="Palatino Linotype"/>
          <w:i/>
          <w:kern w:val="1"/>
          <w:sz w:val="20"/>
          <w:szCs w:val="20"/>
          <w:lang w:val="en-US" w:eastAsia="zh-CN" w:bidi="hi-IN"/>
        </w:rPr>
        <w:t xml:space="preserve"> </w:t>
      </w:r>
      <w:r w:rsidRPr="00BA1F0C">
        <w:rPr>
          <w:rFonts w:ascii="Palatino Linotype" w:eastAsia="Droid Sans Fallback" w:hAnsi="Palatino Linotype" w:cs="Palatino Linotype"/>
          <w:kern w:val="1"/>
          <w:sz w:val="20"/>
          <w:szCs w:val="20"/>
          <w:lang w:val="en-US" w:eastAsia="zh-CN" w:bidi="hi-IN"/>
        </w:rPr>
        <w:t>(</w:t>
      </w:r>
      <w:r w:rsidR="00DF40A5" w:rsidRPr="00BA1F0C">
        <w:rPr>
          <w:rFonts w:ascii="Palatino Linotype" w:eastAsia="Droid Sans Fallback" w:hAnsi="Palatino Linotype" w:cs="Palatino Linotype"/>
          <w:kern w:val="1"/>
          <w:sz w:val="20"/>
          <w:szCs w:val="20"/>
          <w:lang w:val="en-US" w:eastAsia="zh-CN" w:bidi="hi-IN"/>
        </w:rPr>
        <w:t>2</w:t>
      </w:r>
      <w:r w:rsidRPr="00BA1F0C">
        <w:rPr>
          <w:rFonts w:ascii="Palatino Linotype" w:eastAsia="Droid Sans Fallback" w:hAnsi="Palatino Linotype" w:cs="Palatino Linotype"/>
          <w:kern w:val="1"/>
          <w:sz w:val="20"/>
          <w:szCs w:val="20"/>
          <w:lang w:val="en-US" w:eastAsia="zh-CN" w:bidi="hi-IN"/>
        </w:rPr>
        <w:t>)</w:t>
      </w:r>
    </w:p>
    <w:p w:rsidR="00CD7D5F" w:rsidRDefault="00FF2988" w:rsidP="00CD7D5F">
      <w:pPr>
        <w:widowControl w:val="0"/>
        <w:suppressAutoHyphens/>
        <w:rPr>
          <w:rFonts w:ascii="Calibri" w:eastAsia="Calibri" w:hAnsi="Calibri" w:cs="Calibri"/>
          <w:sz w:val="22"/>
          <w:szCs w:val="22"/>
          <w:lang w:val="en-GB" w:eastAsia="en-US"/>
        </w:rPr>
      </w:pPr>
      <w:r w:rsidRPr="00CD7D5F">
        <w:rPr>
          <w:rFonts w:ascii="Palatino Linotype" w:eastAsia="Droid Sans Fallback" w:hAnsi="Palatino Linotype" w:cs="Palatino Linotype"/>
          <w:i/>
          <w:iCs/>
          <w:kern w:val="1"/>
          <w:sz w:val="20"/>
          <w:szCs w:val="20"/>
          <w:lang w:val="en-GB" w:eastAsia="zh-CN" w:bidi="hi-IN"/>
        </w:rPr>
        <w:t>Statistical analysis</w:t>
      </w:r>
    </w:p>
    <w:p w:rsidR="00FF2988" w:rsidRDefault="00FF2988" w:rsidP="00BC4BEF">
      <w:pPr>
        <w:widowControl w:val="0"/>
        <w:suppressAutoHyphens/>
        <w:rPr>
          <w:rFonts w:ascii="Palatino Linotype" w:eastAsia="Droid Sans Fallback" w:hAnsi="Palatino Linotype" w:cs="Palatino Linotype"/>
          <w:kern w:val="1"/>
          <w:sz w:val="20"/>
          <w:szCs w:val="20"/>
          <w:lang w:val="en-GB" w:eastAsia="zh-CN" w:bidi="hi-IN"/>
        </w:rPr>
      </w:pPr>
      <w:r w:rsidRPr="00BC4BEF">
        <w:rPr>
          <w:rFonts w:ascii="Palatino Linotype" w:eastAsia="Droid Sans Fallback" w:hAnsi="Palatino Linotype" w:cs="Palatino Linotype"/>
          <w:kern w:val="1"/>
          <w:sz w:val="20"/>
          <w:szCs w:val="20"/>
          <w:lang w:val="en-GB" w:eastAsia="zh-CN" w:bidi="hi-IN"/>
        </w:rPr>
        <w:t xml:space="preserve">The results were expressed as the averages of four replicates </w:t>
      </w:r>
      <w:r w:rsidR="00890E24" w:rsidRPr="00BC4BEF">
        <w:rPr>
          <w:rFonts w:ascii="Palatino Linotype" w:eastAsia="Droid Sans Fallback" w:hAnsi="Palatino Linotype" w:cs="Palatino Linotype"/>
          <w:kern w:val="1"/>
          <w:sz w:val="20"/>
          <w:szCs w:val="20"/>
          <w:lang w:val="en-GB" w:eastAsia="zh-CN" w:bidi="hi-IN"/>
        </w:rPr>
        <w:t xml:space="preserve">(streams) </w:t>
      </w:r>
      <w:r w:rsidRPr="00BC4BEF">
        <w:rPr>
          <w:rFonts w:ascii="Palatino Linotype" w:eastAsia="Droid Sans Fallback" w:hAnsi="Palatino Linotype" w:cs="Palatino Linotype"/>
          <w:kern w:val="1"/>
          <w:sz w:val="20"/>
          <w:szCs w:val="20"/>
          <w:lang w:val="en-GB" w:eastAsia="zh-CN" w:bidi="hi-IN"/>
        </w:rPr>
        <w:t xml:space="preserve">and tested for normality, </w:t>
      </w:r>
      <w:r w:rsidR="00890E24" w:rsidRPr="00BC4BEF">
        <w:rPr>
          <w:rFonts w:ascii="Palatino Linotype" w:eastAsia="Droid Sans Fallback" w:hAnsi="Palatino Linotype" w:cs="Palatino Linotype"/>
          <w:kern w:val="1"/>
          <w:sz w:val="20"/>
          <w:szCs w:val="20"/>
          <w:lang w:val="en-GB" w:eastAsia="zh-CN" w:bidi="hi-IN"/>
        </w:rPr>
        <w:t xml:space="preserve">variance </w:t>
      </w:r>
      <w:r w:rsidRPr="00BC4BEF">
        <w:rPr>
          <w:rFonts w:ascii="Palatino Linotype" w:eastAsia="Droid Sans Fallback" w:hAnsi="Palatino Linotype" w:cs="Palatino Linotype"/>
          <w:kern w:val="1"/>
          <w:sz w:val="20"/>
          <w:szCs w:val="20"/>
          <w:lang w:val="en-GB" w:eastAsia="zh-CN" w:bidi="hi-IN"/>
        </w:rPr>
        <w:t xml:space="preserve">homogeneity, independence and block-treatment </w:t>
      </w:r>
      <w:proofErr w:type="spellStart"/>
      <w:r w:rsidRPr="00BC4BEF">
        <w:rPr>
          <w:rFonts w:ascii="Palatino Linotype" w:eastAsia="Droid Sans Fallback" w:hAnsi="Palatino Linotype" w:cs="Palatino Linotype"/>
          <w:kern w:val="1"/>
          <w:sz w:val="20"/>
          <w:szCs w:val="20"/>
          <w:lang w:val="en-GB" w:eastAsia="zh-CN" w:bidi="hi-IN"/>
        </w:rPr>
        <w:t>additivity</w:t>
      </w:r>
      <w:proofErr w:type="spellEnd"/>
      <w:r w:rsidR="00890E24" w:rsidRPr="00BC4BEF">
        <w:rPr>
          <w:rFonts w:ascii="Palatino Linotype" w:eastAsia="Droid Sans Fallback" w:hAnsi="Palatino Linotype" w:cs="Palatino Linotype"/>
          <w:kern w:val="1"/>
          <w:sz w:val="20"/>
          <w:szCs w:val="20"/>
          <w:lang w:val="en-GB" w:eastAsia="zh-CN" w:bidi="hi-IN"/>
        </w:rPr>
        <w:t xml:space="preserve">. </w:t>
      </w:r>
      <w:r w:rsidRPr="00BC4BEF">
        <w:rPr>
          <w:rFonts w:ascii="Palatino Linotype" w:eastAsia="Droid Sans Fallback" w:hAnsi="Palatino Linotype" w:cs="Palatino Linotype"/>
          <w:kern w:val="1"/>
          <w:sz w:val="20"/>
          <w:szCs w:val="20"/>
          <w:lang w:val="en-GB" w:eastAsia="zh-CN" w:bidi="hi-IN"/>
        </w:rPr>
        <w:t>To test</w:t>
      </w:r>
      <w:r w:rsidR="00890E24" w:rsidRPr="00BC4BEF">
        <w:rPr>
          <w:rFonts w:ascii="Palatino Linotype" w:eastAsia="Droid Sans Fallback" w:hAnsi="Palatino Linotype" w:cs="Palatino Linotype"/>
          <w:kern w:val="1"/>
          <w:sz w:val="20"/>
          <w:szCs w:val="20"/>
          <w:lang w:val="en-GB" w:eastAsia="zh-CN" w:bidi="hi-IN"/>
        </w:rPr>
        <w:t xml:space="preserve"> for </w:t>
      </w:r>
      <w:r w:rsidR="00A8106F" w:rsidRPr="00BC4BEF">
        <w:rPr>
          <w:rFonts w:ascii="Palatino Linotype" w:eastAsia="Droid Sans Fallback" w:hAnsi="Palatino Linotype" w:cs="Palatino Linotype"/>
          <w:kern w:val="1"/>
          <w:sz w:val="20"/>
          <w:szCs w:val="20"/>
          <w:lang w:val="en-GB" w:eastAsia="zh-CN" w:bidi="hi-IN"/>
        </w:rPr>
        <w:t xml:space="preserve">the first </w:t>
      </w:r>
      <w:r w:rsidR="00890E24" w:rsidRPr="00BC4BEF">
        <w:rPr>
          <w:rFonts w:ascii="Palatino Linotype" w:eastAsia="Droid Sans Fallback" w:hAnsi="Palatino Linotype" w:cs="Palatino Linotype"/>
          <w:kern w:val="1"/>
          <w:sz w:val="20"/>
          <w:szCs w:val="20"/>
          <w:lang w:val="en-GB" w:eastAsia="zh-CN" w:bidi="hi-IN"/>
        </w:rPr>
        <w:t xml:space="preserve">hypothesis, </w:t>
      </w:r>
      <w:r w:rsidR="00890E24" w:rsidRPr="00AB71FB">
        <w:rPr>
          <w:rFonts w:ascii="Palatino Linotype" w:eastAsia="Droid Sans Fallback" w:hAnsi="Palatino Linotype" w:cs="Palatino Linotype"/>
          <w:kern w:val="1"/>
          <w:sz w:val="20"/>
          <w:szCs w:val="20"/>
          <w:lang w:val="en-GB" w:eastAsia="zh-CN" w:bidi="hi-IN"/>
        </w:rPr>
        <w:t>the physical-</w:t>
      </w:r>
      <w:r w:rsidRPr="00AB71FB">
        <w:rPr>
          <w:rFonts w:ascii="Palatino Linotype" w:eastAsia="Droid Sans Fallback" w:hAnsi="Palatino Linotype" w:cs="Palatino Linotype"/>
          <w:kern w:val="1"/>
          <w:sz w:val="20"/>
          <w:szCs w:val="20"/>
          <w:lang w:val="en-GB" w:eastAsia="zh-CN" w:bidi="hi-IN"/>
        </w:rPr>
        <w:t xml:space="preserve">chemical variables of the studied soils were </w:t>
      </w:r>
      <w:proofErr w:type="spellStart"/>
      <w:r w:rsidRPr="00AB71FB">
        <w:rPr>
          <w:rFonts w:ascii="Palatino Linotype" w:eastAsia="Droid Sans Fallback" w:hAnsi="Palatino Linotype" w:cs="Palatino Linotype"/>
          <w:kern w:val="1"/>
          <w:sz w:val="20"/>
          <w:szCs w:val="20"/>
          <w:lang w:val="en-GB" w:eastAsia="zh-CN" w:bidi="hi-IN"/>
        </w:rPr>
        <w:t>analyzed</w:t>
      </w:r>
      <w:proofErr w:type="spellEnd"/>
      <w:r w:rsidRPr="00AB71FB">
        <w:rPr>
          <w:rFonts w:ascii="Palatino Linotype" w:eastAsia="Droid Sans Fallback" w:hAnsi="Palatino Linotype" w:cs="Palatino Linotype"/>
          <w:kern w:val="1"/>
          <w:sz w:val="20"/>
          <w:szCs w:val="20"/>
          <w:lang w:val="en-GB" w:eastAsia="zh-CN" w:bidi="hi-IN"/>
        </w:rPr>
        <w:t xml:space="preserve"> by means of a </w:t>
      </w:r>
      <w:r w:rsidR="0057369D" w:rsidRPr="00BC4BEF">
        <w:rPr>
          <w:rFonts w:ascii="Palatino Linotype" w:eastAsia="Droid Sans Fallback" w:hAnsi="Palatino Linotype" w:cs="Palatino Linotype"/>
          <w:kern w:val="1"/>
          <w:sz w:val="20"/>
          <w:szCs w:val="20"/>
          <w:lang w:val="en-GB" w:eastAsia="zh-CN" w:bidi="hi-IN"/>
        </w:rPr>
        <w:t>one-way analysis of variance (ANOVA)</w:t>
      </w:r>
      <w:r w:rsidR="007B09DE">
        <w:rPr>
          <w:rFonts w:ascii="Palatino Linotype" w:eastAsia="Droid Sans Fallback" w:hAnsi="Palatino Linotype" w:cs="Palatino Linotype"/>
          <w:kern w:val="1"/>
          <w:sz w:val="20"/>
          <w:szCs w:val="20"/>
          <w:lang w:val="en-GB" w:eastAsia="zh-CN" w:bidi="hi-IN"/>
        </w:rPr>
        <w:t xml:space="preserve"> following</w:t>
      </w:r>
      <w:r w:rsidRPr="00AB71FB">
        <w:rPr>
          <w:rFonts w:ascii="Palatino Linotype" w:eastAsia="Droid Sans Fallback" w:hAnsi="Palatino Linotype" w:cs="Palatino Linotype"/>
          <w:kern w:val="1"/>
          <w:sz w:val="20"/>
          <w:szCs w:val="20"/>
          <w:lang w:val="en-GB" w:eastAsia="zh-CN" w:bidi="hi-IN"/>
        </w:rPr>
        <w:t xml:space="preserve"> a randomized complete block</w:t>
      </w:r>
      <w:r w:rsidR="00B22D79">
        <w:rPr>
          <w:rFonts w:ascii="Palatino Linotype" w:eastAsia="Droid Sans Fallback" w:hAnsi="Palatino Linotype" w:cs="Palatino Linotype"/>
          <w:kern w:val="1"/>
          <w:sz w:val="20"/>
          <w:szCs w:val="20"/>
          <w:lang w:val="en-GB" w:eastAsia="zh-CN" w:bidi="hi-IN"/>
        </w:rPr>
        <w:t xml:space="preserve"> design with four replicates</w:t>
      </w:r>
      <w:r w:rsidRPr="00AB71FB">
        <w:rPr>
          <w:rFonts w:ascii="Palatino Linotype" w:eastAsia="Droid Sans Fallback" w:hAnsi="Palatino Linotype" w:cs="Palatino Linotype"/>
          <w:kern w:val="1"/>
          <w:sz w:val="20"/>
          <w:szCs w:val="20"/>
          <w:lang w:val="en-GB" w:eastAsia="zh-CN" w:bidi="hi-IN"/>
        </w:rPr>
        <w:t xml:space="preserve">. </w:t>
      </w:r>
      <w:r w:rsidR="00890E24" w:rsidRPr="00AB71FB">
        <w:rPr>
          <w:rFonts w:ascii="Palatino Linotype" w:eastAsia="Droid Sans Fallback" w:hAnsi="Palatino Linotype" w:cs="Palatino Linotype"/>
          <w:kern w:val="1"/>
          <w:sz w:val="20"/>
          <w:szCs w:val="20"/>
          <w:lang w:val="en-GB" w:eastAsia="zh-CN" w:bidi="hi-IN"/>
        </w:rPr>
        <w:t xml:space="preserve">Two factors were considered as </w:t>
      </w:r>
      <w:r w:rsidRPr="00AB71FB">
        <w:rPr>
          <w:rFonts w:ascii="Palatino Linotype" w:eastAsia="Droid Sans Fallback" w:hAnsi="Palatino Linotype" w:cs="Palatino Linotype"/>
          <w:kern w:val="1"/>
          <w:sz w:val="20"/>
          <w:szCs w:val="20"/>
          <w:lang w:val="en-GB" w:eastAsia="zh-CN" w:bidi="hi-IN"/>
        </w:rPr>
        <w:t>classification variables</w:t>
      </w:r>
      <w:r w:rsidR="00890E24" w:rsidRPr="00AB71FB">
        <w:rPr>
          <w:rFonts w:ascii="Palatino Linotype" w:eastAsia="Droid Sans Fallback" w:hAnsi="Palatino Linotype" w:cs="Palatino Linotype"/>
          <w:kern w:val="1"/>
          <w:sz w:val="20"/>
          <w:szCs w:val="20"/>
          <w:lang w:val="en-GB" w:eastAsia="zh-CN" w:bidi="hi-IN"/>
        </w:rPr>
        <w:t>: 1) presence or absence of a</w:t>
      </w:r>
      <w:r w:rsidR="00B22D79">
        <w:rPr>
          <w:rFonts w:ascii="Palatino Linotype" w:eastAsia="Droid Sans Fallback" w:hAnsi="Palatino Linotype" w:cs="Palatino Linotype"/>
          <w:kern w:val="1"/>
          <w:sz w:val="20"/>
          <w:szCs w:val="20"/>
          <w:lang w:val="en-GB" w:eastAsia="zh-CN" w:bidi="hi-IN"/>
        </w:rPr>
        <w:t xml:space="preserve">rboreal </w:t>
      </w:r>
      <w:r w:rsidR="00890E24" w:rsidRPr="00AB71FB">
        <w:rPr>
          <w:rFonts w:ascii="Palatino Linotype" w:eastAsia="Droid Sans Fallback" w:hAnsi="Palatino Linotype" w:cs="Palatino Linotype"/>
          <w:kern w:val="1"/>
          <w:sz w:val="20"/>
          <w:szCs w:val="20"/>
          <w:lang w:val="en-GB" w:eastAsia="zh-CN" w:bidi="hi-IN"/>
        </w:rPr>
        <w:t xml:space="preserve">stratum, and </w:t>
      </w:r>
      <w:r w:rsidRPr="00AB71FB">
        <w:rPr>
          <w:rFonts w:ascii="Palatino Linotype" w:eastAsia="Droid Sans Fallback" w:hAnsi="Palatino Linotype" w:cs="Palatino Linotype"/>
          <w:kern w:val="1"/>
          <w:sz w:val="20"/>
          <w:szCs w:val="20"/>
          <w:lang w:val="en-GB" w:eastAsia="zh-CN" w:bidi="hi-IN"/>
        </w:rPr>
        <w:t xml:space="preserve">2) </w:t>
      </w:r>
      <w:proofErr w:type="spellStart"/>
      <w:r w:rsidR="00890E24" w:rsidRPr="00AB71FB">
        <w:rPr>
          <w:rFonts w:ascii="Palatino Linotype" w:eastAsia="Droid Sans Fallback" w:hAnsi="Palatino Linotype" w:cs="Palatino Linotype"/>
          <w:kern w:val="1"/>
          <w:sz w:val="20"/>
          <w:szCs w:val="20"/>
          <w:lang w:val="en-GB" w:eastAsia="zh-CN" w:bidi="hi-IN"/>
        </w:rPr>
        <w:t>microtopographic</w:t>
      </w:r>
      <w:proofErr w:type="spellEnd"/>
      <w:r w:rsidR="00890E24" w:rsidRPr="00AB71FB">
        <w:rPr>
          <w:rFonts w:ascii="Palatino Linotype" w:eastAsia="Droid Sans Fallback" w:hAnsi="Palatino Linotype" w:cs="Palatino Linotype"/>
          <w:kern w:val="1"/>
          <w:sz w:val="20"/>
          <w:szCs w:val="20"/>
          <w:lang w:val="en-GB" w:eastAsia="zh-CN" w:bidi="hi-IN"/>
        </w:rPr>
        <w:t xml:space="preserve"> position (inside or outside</w:t>
      </w:r>
      <w:r w:rsidR="00B22D79">
        <w:rPr>
          <w:rFonts w:ascii="Palatino Linotype" w:eastAsia="Droid Sans Fallback" w:hAnsi="Palatino Linotype" w:cs="Palatino Linotype"/>
          <w:kern w:val="1"/>
          <w:sz w:val="20"/>
          <w:szCs w:val="20"/>
          <w:lang w:val="en-GB" w:eastAsia="zh-CN" w:bidi="hi-IN"/>
        </w:rPr>
        <w:t xml:space="preserve"> of</w:t>
      </w:r>
      <w:r w:rsidR="00890E24" w:rsidRPr="00AB71FB">
        <w:rPr>
          <w:rFonts w:ascii="Palatino Linotype" w:eastAsia="Droid Sans Fallback" w:hAnsi="Palatino Linotype" w:cs="Palatino Linotype"/>
          <w:kern w:val="1"/>
          <w:sz w:val="20"/>
          <w:szCs w:val="20"/>
          <w:lang w:val="en-GB" w:eastAsia="zh-CN" w:bidi="hi-IN"/>
        </w:rPr>
        <w:t xml:space="preserve"> </w:t>
      </w:r>
      <w:r w:rsidRPr="00AB71FB">
        <w:rPr>
          <w:rFonts w:ascii="Palatino Linotype" w:eastAsia="Droid Sans Fallback" w:hAnsi="Palatino Linotype" w:cs="Palatino Linotype"/>
          <w:kern w:val="1"/>
          <w:sz w:val="20"/>
          <w:szCs w:val="20"/>
          <w:lang w:val="en-GB" w:eastAsia="zh-CN" w:bidi="hi-IN"/>
        </w:rPr>
        <w:t>PFP</w:t>
      </w:r>
      <w:r w:rsidR="00890E24" w:rsidRPr="00AB71FB">
        <w:rPr>
          <w:rFonts w:ascii="Palatino Linotype" w:eastAsia="Droid Sans Fallback" w:hAnsi="Palatino Linotype" w:cs="Palatino Linotype"/>
          <w:kern w:val="1"/>
          <w:sz w:val="20"/>
          <w:szCs w:val="20"/>
          <w:lang w:val="en-GB" w:eastAsia="zh-CN" w:bidi="hi-IN"/>
        </w:rPr>
        <w:t>)</w:t>
      </w:r>
      <w:r w:rsidR="00B22D79">
        <w:rPr>
          <w:rFonts w:ascii="Palatino Linotype" w:eastAsia="Droid Sans Fallback" w:hAnsi="Palatino Linotype" w:cs="Palatino Linotype"/>
          <w:kern w:val="1"/>
          <w:sz w:val="20"/>
          <w:szCs w:val="20"/>
          <w:lang w:val="en-GB" w:eastAsia="zh-CN" w:bidi="hi-IN"/>
        </w:rPr>
        <w:t>. T</w:t>
      </w:r>
      <w:r w:rsidR="00B077C5" w:rsidRPr="00BC4BEF">
        <w:rPr>
          <w:rFonts w:ascii="Palatino Linotype" w:eastAsia="Droid Sans Fallback" w:hAnsi="Palatino Linotype" w:cs="Palatino Linotype"/>
          <w:kern w:val="1"/>
          <w:sz w:val="20"/>
          <w:szCs w:val="20"/>
          <w:lang w:val="en-GB" w:eastAsia="zh-CN" w:bidi="hi-IN"/>
        </w:rPr>
        <w:t xml:space="preserve">he second hypothesis was tested using one-way analysis of variance (ANOVA) for a block design (streams) and </w:t>
      </w:r>
      <w:r w:rsidR="00B22D79">
        <w:rPr>
          <w:rFonts w:ascii="Palatino Linotype" w:eastAsia="Droid Sans Fallback" w:hAnsi="Palatino Linotype" w:cs="Palatino Linotype"/>
          <w:kern w:val="1"/>
          <w:sz w:val="20"/>
          <w:szCs w:val="20"/>
          <w:lang w:val="en-GB" w:eastAsia="zh-CN" w:bidi="hi-IN"/>
        </w:rPr>
        <w:t>five</w:t>
      </w:r>
      <w:r w:rsidR="00B22D79" w:rsidRPr="00BC4BEF">
        <w:rPr>
          <w:rFonts w:ascii="Palatino Linotype" w:eastAsia="Droid Sans Fallback" w:hAnsi="Palatino Linotype" w:cs="Palatino Linotype"/>
          <w:kern w:val="1"/>
          <w:sz w:val="20"/>
          <w:szCs w:val="20"/>
          <w:lang w:val="en-GB" w:eastAsia="zh-CN" w:bidi="hi-IN"/>
        </w:rPr>
        <w:t xml:space="preserve"> </w:t>
      </w:r>
      <w:r w:rsidR="00B077C5" w:rsidRPr="00BC4BEF">
        <w:rPr>
          <w:rFonts w:ascii="Palatino Linotype" w:eastAsia="Droid Sans Fallback" w:hAnsi="Palatino Linotype" w:cs="Palatino Linotype"/>
          <w:kern w:val="1"/>
          <w:sz w:val="20"/>
          <w:szCs w:val="20"/>
          <w:lang w:val="en-GB" w:eastAsia="zh-CN" w:bidi="hi-IN"/>
        </w:rPr>
        <w:t xml:space="preserve">treatments: </w:t>
      </w:r>
      <w:r w:rsidR="00AB71FB" w:rsidRPr="003B7694">
        <w:rPr>
          <w:rFonts w:ascii="Palatino Linotype" w:eastAsia="Droid Sans Fallback" w:hAnsi="Palatino Linotype" w:cs="Palatino Linotype"/>
          <w:kern w:val="1"/>
          <w:sz w:val="20"/>
          <w:szCs w:val="20"/>
          <w:lang w:val="en-GB" w:eastAsia="zh-CN" w:bidi="hi-IN"/>
        </w:rPr>
        <w:t>CF</w:t>
      </w:r>
      <w:r w:rsidR="00B077C5" w:rsidRPr="00BC4BEF">
        <w:rPr>
          <w:rFonts w:ascii="Palatino Linotype" w:eastAsia="Droid Sans Fallback" w:hAnsi="Palatino Linotype" w:cs="Palatino Linotype"/>
          <w:kern w:val="1"/>
          <w:sz w:val="20"/>
          <w:szCs w:val="20"/>
          <w:lang w:val="en-GB" w:eastAsia="zh-CN" w:bidi="hi-IN"/>
        </w:rPr>
        <w:t xml:space="preserve">, </w:t>
      </w:r>
      <w:r w:rsidR="004C2E17" w:rsidRPr="00BC4BEF">
        <w:rPr>
          <w:rFonts w:ascii="Palatino Linotype" w:eastAsia="Droid Sans Fallback" w:hAnsi="Palatino Linotype" w:cs="Palatino Linotype"/>
          <w:kern w:val="1"/>
          <w:sz w:val="20"/>
          <w:szCs w:val="20"/>
          <w:lang w:val="en-GB" w:eastAsia="zh-CN" w:bidi="hi-IN"/>
        </w:rPr>
        <w:t>PFP</w:t>
      </w:r>
      <w:r w:rsidR="004C2E17" w:rsidRPr="00641E80">
        <w:rPr>
          <w:rFonts w:ascii="Palatino Linotype" w:eastAsia="Droid Sans Fallback" w:hAnsi="Palatino Linotype" w:cs="Palatino Linotype"/>
          <w:kern w:val="1"/>
          <w:sz w:val="20"/>
          <w:szCs w:val="20"/>
          <w:vertAlign w:val="subscript"/>
          <w:lang w:val="en-GB" w:eastAsia="zh-CN" w:bidi="hi-IN"/>
        </w:rPr>
        <w:t>OT</w:t>
      </w:r>
      <w:r w:rsidR="00B077C5" w:rsidRPr="00BC4BEF">
        <w:rPr>
          <w:rFonts w:ascii="Palatino Linotype" w:eastAsia="Droid Sans Fallback" w:hAnsi="Palatino Linotype" w:cs="Palatino Linotype"/>
          <w:kern w:val="1"/>
          <w:sz w:val="20"/>
          <w:szCs w:val="20"/>
          <w:lang w:val="en-GB" w:eastAsia="zh-CN" w:bidi="hi-IN"/>
        </w:rPr>
        <w:t xml:space="preserve">, </w:t>
      </w:r>
      <w:r w:rsidR="004C2E17" w:rsidRPr="00BC4BEF">
        <w:rPr>
          <w:rFonts w:ascii="Palatino Linotype" w:eastAsia="Droid Sans Fallback" w:hAnsi="Palatino Linotype" w:cs="Palatino Linotype"/>
          <w:kern w:val="1"/>
          <w:sz w:val="20"/>
          <w:szCs w:val="20"/>
          <w:lang w:val="en-GB" w:eastAsia="zh-CN" w:bidi="hi-IN"/>
        </w:rPr>
        <w:t>PFP</w:t>
      </w:r>
      <w:r w:rsidR="004C2E17" w:rsidRPr="00641E80">
        <w:rPr>
          <w:rFonts w:ascii="Palatino Linotype" w:eastAsia="Droid Sans Fallback" w:hAnsi="Palatino Linotype" w:cs="Palatino Linotype"/>
          <w:kern w:val="1"/>
          <w:sz w:val="20"/>
          <w:szCs w:val="20"/>
          <w:vertAlign w:val="subscript"/>
          <w:lang w:val="en-GB" w:eastAsia="zh-CN" w:bidi="hi-IN"/>
        </w:rPr>
        <w:t>O</w:t>
      </w:r>
      <w:r w:rsidR="00B077C5" w:rsidRPr="00BC4BEF">
        <w:rPr>
          <w:rFonts w:ascii="Palatino Linotype" w:eastAsia="Droid Sans Fallback" w:hAnsi="Palatino Linotype" w:cs="Palatino Linotype"/>
          <w:kern w:val="1"/>
          <w:sz w:val="20"/>
          <w:szCs w:val="20"/>
          <w:lang w:val="en-GB" w:eastAsia="zh-CN" w:bidi="hi-IN"/>
        </w:rPr>
        <w:t xml:space="preserve">, </w:t>
      </w:r>
      <w:r w:rsidR="004D6DB4" w:rsidRPr="00BC4BEF">
        <w:rPr>
          <w:rFonts w:ascii="Palatino Linotype" w:eastAsia="Droid Sans Fallback" w:hAnsi="Palatino Linotype" w:cs="Palatino Linotype"/>
          <w:kern w:val="1"/>
          <w:sz w:val="20"/>
          <w:szCs w:val="20"/>
          <w:lang w:val="en-GB" w:eastAsia="zh-CN" w:bidi="hi-IN"/>
        </w:rPr>
        <w:t>PFP</w:t>
      </w:r>
      <w:r w:rsidR="004D6DB4" w:rsidRPr="00641E80">
        <w:rPr>
          <w:rFonts w:ascii="Palatino Linotype" w:eastAsia="Droid Sans Fallback" w:hAnsi="Palatino Linotype" w:cs="Palatino Linotype"/>
          <w:kern w:val="1"/>
          <w:sz w:val="20"/>
          <w:szCs w:val="20"/>
          <w:vertAlign w:val="subscript"/>
          <w:lang w:val="en-GB" w:eastAsia="zh-CN" w:bidi="hi-IN"/>
        </w:rPr>
        <w:t>IT</w:t>
      </w:r>
      <w:r w:rsidR="00B077C5" w:rsidRPr="00BC4BEF">
        <w:rPr>
          <w:rFonts w:ascii="Palatino Linotype" w:eastAsia="Droid Sans Fallback" w:hAnsi="Palatino Linotype" w:cs="Palatino Linotype"/>
          <w:kern w:val="1"/>
          <w:sz w:val="20"/>
          <w:szCs w:val="20"/>
          <w:lang w:val="en-GB" w:eastAsia="zh-CN" w:bidi="hi-IN"/>
        </w:rPr>
        <w:t xml:space="preserve"> and </w:t>
      </w:r>
      <w:r w:rsidR="004D6DB4" w:rsidRPr="00BC4BEF">
        <w:rPr>
          <w:rFonts w:ascii="Palatino Linotype" w:eastAsia="Droid Sans Fallback" w:hAnsi="Palatino Linotype" w:cs="Palatino Linotype"/>
          <w:kern w:val="1"/>
          <w:sz w:val="20"/>
          <w:szCs w:val="20"/>
          <w:lang w:val="en-GB" w:eastAsia="zh-CN" w:bidi="hi-IN"/>
        </w:rPr>
        <w:t>PFP</w:t>
      </w:r>
      <w:r w:rsidR="004D6DB4" w:rsidRPr="00641E80">
        <w:rPr>
          <w:rFonts w:ascii="Palatino Linotype" w:eastAsia="Droid Sans Fallback" w:hAnsi="Palatino Linotype" w:cs="Palatino Linotype"/>
          <w:kern w:val="1"/>
          <w:sz w:val="20"/>
          <w:szCs w:val="20"/>
          <w:vertAlign w:val="subscript"/>
          <w:lang w:val="en-GB" w:eastAsia="zh-CN" w:bidi="hi-IN"/>
        </w:rPr>
        <w:t>I</w:t>
      </w:r>
      <w:r w:rsidR="00B077C5" w:rsidRPr="00BC4BEF">
        <w:rPr>
          <w:rFonts w:ascii="Palatino Linotype" w:eastAsia="Droid Sans Fallback" w:hAnsi="Palatino Linotype" w:cs="Palatino Linotype"/>
          <w:kern w:val="1"/>
          <w:sz w:val="20"/>
          <w:szCs w:val="20"/>
          <w:lang w:val="en-GB" w:eastAsia="zh-CN" w:bidi="hi-IN"/>
        </w:rPr>
        <w:t xml:space="preserve">. </w:t>
      </w:r>
      <w:r w:rsidR="00890E24" w:rsidRPr="00BC4BEF">
        <w:rPr>
          <w:rFonts w:ascii="Palatino Linotype" w:eastAsia="Droid Sans Fallback" w:hAnsi="Palatino Linotype" w:cs="Palatino Linotype"/>
          <w:kern w:val="1"/>
          <w:sz w:val="20"/>
          <w:szCs w:val="20"/>
          <w:lang w:val="en-GB" w:eastAsia="zh-CN" w:bidi="hi-IN"/>
        </w:rPr>
        <w:t>V</w:t>
      </w:r>
      <w:r w:rsidRPr="00BC4BEF">
        <w:rPr>
          <w:rFonts w:ascii="Palatino Linotype" w:eastAsia="Droid Sans Fallback" w:hAnsi="Palatino Linotype" w:cs="Palatino Linotype"/>
          <w:kern w:val="1"/>
          <w:sz w:val="20"/>
          <w:szCs w:val="20"/>
          <w:lang w:val="en-GB" w:eastAsia="zh-CN" w:bidi="hi-IN"/>
        </w:rPr>
        <w:t xml:space="preserve">ariables </w:t>
      </w:r>
      <w:r w:rsidR="00890E24" w:rsidRPr="00BC4BEF">
        <w:rPr>
          <w:rFonts w:ascii="Palatino Linotype" w:eastAsia="Droid Sans Fallback" w:hAnsi="Palatino Linotype" w:cs="Palatino Linotype"/>
          <w:kern w:val="1"/>
          <w:sz w:val="20"/>
          <w:szCs w:val="20"/>
          <w:lang w:val="en-GB" w:eastAsia="zh-CN" w:bidi="hi-IN"/>
        </w:rPr>
        <w:t>showing</w:t>
      </w:r>
      <w:r w:rsidRPr="00BC4BEF">
        <w:rPr>
          <w:rFonts w:ascii="Palatino Linotype" w:eastAsia="Droid Sans Fallback" w:hAnsi="Palatino Linotype" w:cs="Palatino Linotype"/>
          <w:kern w:val="1"/>
          <w:sz w:val="20"/>
          <w:szCs w:val="20"/>
          <w:lang w:val="en-GB" w:eastAsia="zh-CN" w:bidi="hi-IN"/>
        </w:rPr>
        <w:t xml:space="preserve"> significant differences at a 5% probability level were subjected to multiple comparison</w:t>
      </w:r>
      <w:r w:rsidR="00890E24" w:rsidRPr="00BC4BEF">
        <w:rPr>
          <w:rFonts w:ascii="Palatino Linotype" w:eastAsia="Droid Sans Fallback" w:hAnsi="Palatino Linotype" w:cs="Palatino Linotype"/>
          <w:kern w:val="1"/>
          <w:sz w:val="20"/>
          <w:szCs w:val="20"/>
          <w:lang w:val="en-GB" w:eastAsia="zh-CN" w:bidi="hi-IN"/>
        </w:rPr>
        <w:t xml:space="preserve"> analysis</w:t>
      </w:r>
      <w:r w:rsidRPr="00BC4BEF">
        <w:rPr>
          <w:rFonts w:ascii="Palatino Linotype" w:eastAsia="Droid Sans Fallback" w:hAnsi="Palatino Linotype" w:cs="Palatino Linotype"/>
          <w:kern w:val="1"/>
          <w:sz w:val="20"/>
          <w:szCs w:val="20"/>
          <w:lang w:val="en-GB" w:eastAsia="zh-CN" w:bidi="hi-IN"/>
        </w:rPr>
        <w:t xml:space="preserve"> using the Tukey test.</w:t>
      </w:r>
      <w:r w:rsidR="009B3445">
        <w:rPr>
          <w:rFonts w:ascii="Palatino Linotype" w:eastAsia="Droid Sans Fallback" w:hAnsi="Palatino Linotype" w:cs="Palatino Linotype"/>
          <w:kern w:val="1"/>
          <w:sz w:val="20"/>
          <w:szCs w:val="20"/>
          <w:lang w:val="en-GB" w:eastAsia="zh-CN" w:bidi="hi-IN"/>
        </w:rPr>
        <w:t xml:space="preserve"> </w:t>
      </w:r>
      <w:r w:rsidR="00213975">
        <w:rPr>
          <w:rFonts w:ascii="Palatino Linotype" w:eastAsia="Droid Sans Fallback" w:hAnsi="Palatino Linotype" w:cs="Palatino Linotype"/>
          <w:kern w:val="1"/>
          <w:sz w:val="20"/>
          <w:szCs w:val="20"/>
          <w:lang w:val="en-GB" w:eastAsia="zh-CN" w:bidi="hi-IN"/>
        </w:rPr>
        <w:t xml:space="preserve"> </w:t>
      </w:r>
      <w:r w:rsidR="00CB25F9" w:rsidRPr="00CB25F9">
        <w:rPr>
          <w:rFonts w:ascii="Palatino Linotype" w:eastAsia="Droid Sans Fallback" w:hAnsi="Palatino Linotype" w:cs="Palatino Linotype"/>
          <w:kern w:val="1"/>
          <w:sz w:val="20"/>
          <w:szCs w:val="20"/>
          <w:lang w:val="en-GB" w:eastAsia="zh-CN" w:bidi="hi-IN"/>
        </w:rPr>
        <w:t>Statistical analyses were performed using the R-Commander package (Fox, 2005) software (R Core Team, 2016).</w:t>
      </w:r>
    </w:p>
    <w:p w:rsidR="00BC4BEF" w:rsidRDefault="00BC4BEF" w:rsidP="00BC4BEF">
      <w:pPr>
        <w:widowControl w:val="0"/>
        <w:suppressAutoHyphens/>
        <w:rPr>
          <w:rFonts w:ascii="Palatino Linotype" w:eastAsia="Droid Sans Fallback" w:hAnsi="Palatino Linotype" w:cs="Palatino Linotype"/>
          <w:kern w:val="1"/>
          <w:sz w:val="20"/>
          <w:szCs w:val="20"/>
          <w:lang w:val="en-GB" w:eastAsia="zh-CN" w:bidi="hi-IN"/>
        </w:rPr>
      </w:pPr>
    </w:p>
    <w:p w:rsidR="005C3AB2" w:rsidRPr="00ED1FD6" w:rsidRDefault="005C3AB2" w:rsidP="005C3AB2">
      <w:pPr>
        <w:spacing w:after="200" w:line="276" w:lineRule="auto"/>
        <w:jc w:val="both"/>
        <w:outlineLvl w:val="0"/>
        <w:rPr>
          <w:rFonts w:ascii="Palatino Linotype" w:eastAsia="Droid Sans Fallback" w:hAnsi="Palatino Linotype" w:cs="Palatino Linotype"/>
          <w:smallCaps/>
          <w:kern w:val="1"/>
          <w:sz w:val="26"/>
          <w:szCs w:val="26"/>
          <w:lang w:val="en-US" w:eastAsia="zh-CN" w:bidi="hi-IN"/>
        </w:rPr>
      </w:pPr>
      <w:r w:rsidRPr="00ED1FD6">
        <w:rPr>
          <w:rFonts w:ascii="Palatino Linotype" w:eastAsia="Droid Sans Fallback" w:hAnsi="Palatino Linotype" w:cs="Palatino Linotype"/>
          <w:smallCaps/>
          <w:kern w:val="1"/>
          <w:sz w:val="26"/>
          <w:szCs w:val="26"/>
          <w:lang w:val="en-US" w:eastAsia="zh-CN" w:bidi="hi-IN"/>
        </w:rPr>
        <w:t>RESULTS AND DISCUSSION</w:t>
      </w:r>
    </w:p>
    <w:p w:rsidR="006A23AE" w:rsidRPr="00C919CA" w:rsidRDefault="006A23AE" w:rsidP="006A23AE">
      <w:pPr>
        <w:widowControl w:val="0"/>
        <w:suppressAutoHyphens/>
        <w:rPr>
          <w:rFonts w:ascii="Palatino Linotype" w:eastAsia="Droid Sans Fallback" w:hAnsi="Palatino Linotype" w:cs="Palatino Linotype"/>
          <w:i/>
          <w:iCs/>
          <w:kern w:val="1"/>
          <w:sz w:val="20"/>
          <w:szCs w:val="20"/>
          <w:lang w:val="en-GB" w:eastAsia="zh-CN" w:bidi="hi-IN"/>
        </w:rPr>
      </w:pPr>
      <w:r w:rsidRPr="00C919CA">
        <w:rPr>
          <w:rFonts w:ascii="Palatino Linotype" w:eastAsia="Droid Sans Fallback" w:hAnsi="Palatino Linotype" w:cs="Palatino Linotype"/>
          <w:i/>
          <w:iCs/>
          <w:kern w:val="1"/>
          <w:sz w:val="20"/>
          <w:szCs w:val="20"/>
          <w:lang w:val="en-GB" w:eastAsia="zh-CN" w:bidi="hi-IN"/>
        </w:rPr>
        <w:t>Retention in preferential flow pathways</w:t>
      </w:r>
    </w:p>
    <w:p w:rsidR="006A23AE" w:rsidRPr="00C919CA" w:rsidRDefault="000535ED" w:rsidP="006A23AE">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G</w:t>
      </w:r>
      <w:r w:rsidR="006A23AE" w:rsidRPr="00C919CA">
        <w:rPr>
          <w:rFonts w:ascii="Palatino Linotype" w:eastAsia="Droid Sans Fallback" w:hAnsi="Palatino Linotype" w:cs="Palatino Linotype"/>
          <w:kern w:val="1"/>
          <w:sz w:val="20"/>
          <w:szCs w:val="20"/>
          <w:lang w:val="en-GB" w:eastAsia="zh-CN" w:bidi="hi-IN"/>
        </w:rPr>
        <w:t xml:space="preserve">lyphosate </w:t>
      </w:r>
      <w:r w:rsidR="006A23AE">
        <w:rPr>
          <w:rFonts w:ascii="Palatino Linotype" w:eastAsia="Droid Sans Fallback" w:hAnsi="Palatino Linotype" w:cs="Palatino Linotype"/>
          <w:kern w:val="1"/>
          <w:sz w:val="20"/>
          <w:szCs w:val="20"/>
          <w:lang w:val="en-GB" w:eastAsia="zh-CN" w:bidi="hi-IN"/>
        </w:rPr>
        <w:t>and</w:t>
      </w:r>
      <w:r w:rsidR="006A23AE" w:rsidRPr="00C919CA">
        <w:rPr>
          <w:rFonts w:ascii="Palatino Linotype" w:eastAsia="Droid Sans Fallback" w:hAnsi="Palatino Linotype" w:cs="Palatino Linotype"/>
          <w:kern w:val="1"/>
          <w:sz w:val="20"/>
          <w:szCs w:val="20"/>
          <w:lang w:val="en-GB" w:eastAsia="zh-CN" w:bidi="hi-IN"/>
        </w:rPr>
        <w:t xml:space="preserve"> AMPA</w:t>
      </w:r>
      <w:r>
        <w:rPr>
          <w:rFonts w:ascii="Palatino Linotype" w:eastAsia="Droid Sans Fallback" w:hAnsi="Palatino Linotype" w:cs="Palatino Linotype"/>
          <w:kern w:val="1"/>
          <w:sz w:val="20"/>
          <w:szCs w:val="20"/>
          <w:lang w:val="en-GB" w:eastAsia="zh-CN" w:bidi="hi-IN"/>
        </w:rPr>
        <w:t xml:space="preserve"> concentration</w:t>
      </w:r>
      <w:r w:rsidR="006A23AE" w:rsidRPr="00C919CA">
        <w:rPr>
          <w:rFonts w:ascii="Palatino Linotype" w:eastAsia="Droid Sans Fallback" w:hAnsi="Palatino Linotype" w:cs="Palatino Linotype"/>
          <w:kern w:val="1"/>
          <w:sz w:val="20"/>
          <w:szCs w:val="20"/>
          <w:lang w:val="en-GB" w:eastAsia="zh-CN" w:bidi="hi-IN"/>
        </w:rPr>
        <w:t xml:space="preserve"> was 88 times higher in the PFP with </w:t>
      </w:r>
      <w:r>
        <w:rPr>
          <w:rFonts w:ascii="Palatino Linotype" w:eastAsia="Droid Sans Fallback" w:hAnsi="Palatino Linotype" w:cs="Palatino Linotype"/>
          <w:kern w:val="1"/>
          <w:sz w:val="20"/>
          <w:szCs w:val="20"/>
          <w:lang w:val="en-GB" w:eastAsia="zh-CN" w:bidi="hi-IN"/>
        </w:rPr>
        <w:t xml:space="preserve">or without </w:t>
      </w:r>
      <w:r w:rsidR="006A23AE" w:rsidRPr="00C919CA">
        <w:rPr>
          <w:rFonts w:ascii="Palatino Linotype" w:eastAsia="Droid Sans Fallback" w:hAnsi="Palatino Linotype" w:cs="Palatino Linotype"/>
          <w:kern w:val="1"/>
          <w:sz w:val="20"/>
          <w:szCs w:val="20"/>
          <w:lang w:val="en-GB" w:eastAsia="zh-CN" w:bidi="hi-IN"/>
        </w:rPr>
        <w:t>trees (</w:t>
      </w:r>
      <w:r w:rsidR="00CA55C5" w:rsidRPr="00C919CA">
        <w:rPr>
          <w:rFonts w:ascii="Palatino Linotype" w:eastAsia="Droid Sans Fallback" w:hAnsi="Palatino Linotype" w:cs="Palatino Linotype"/>
          <w:kern w:val="1"/>
          <w:sz w:val="20"/>
          <w:szCs w:val="20"/>
          <w:lang w:val="en-GB" w:eastAsia="zh-CN" w:bidi="hi-IN"/>
        </w:rPr>
        <w:t>PFP</w:t>
      </w:r>
      <w:r w:rsidR="00CA55C5" w:rsidRPr="00C919CA">
        <w:rPr>
          <w:rFonts w:ascii="Palatino Linotype" w:eastAsia="Droid Sans Fallback" w:hAnsi="Palatino Linotype" w:cs="Palatino Linotype"/>
          <w:kern w:val="1"/>
          <w:sz w:val="20"/>
          <w:szCs w:val="20"/>
          <w:vertAlign w:val="subscript"/>
          <w:lang w:val="en-GB" w:eastAsia="zh-CN" w:bidi="hi-IN"/>
        </w:rPr>
        <w:t>I</w:t>
      </w:r>
      <w:r w:rsidR="00CA55C5" w:rsidRPr="00CA55C5">
        <w:rPr>
          <w:rFonts w:ascii="Palatino Linotype" w:eastAsia="Droid Sans Fallback" w:hAnsi="Palatino Linotype" w:cs="Palatino Linotype"/>
          <w:kern w:val="1"/>
          <w:sz w:val="20"/>
          <w:szCs w:val="20"/>
          <w:lang w:val="en-GB" w:eastAsia="zh-CN" w:bidi="hi-IN"/>
        </w:rPr>
        <w:t xml:space="preserve"> </w:t>
      </w:r>
      <w:r w:rsidR="006A23AE" w:rsidRPr="00C919CA">
        <w:rPr>
          <w:rFonts w:ascii="Palatino Linotype" w:eastAsia="Droid Sans Fallback" w:hAnsi="Palatino Linotype" w:cs="Palatino Linotype"/>
          <w:kern w:val="1"/>
          <w:sz w:val="20"/>
          <w:szCs w:val="20"/>
          <w:lang w:val="en-GB" w:eastAsia="zh-CN" w:bidi="hi-IN"/>
        </w:rPr>
        <w:t xml:space="preserve">and </w:t>
      </w:r>
      <w:r w:rsidR="00CA55C5" w:rsidRPr="00C919CA">
        <w:rPr>
          <w:rFonts w:ascii="Palatino Linotype" w:eastAsia="Droid Sans Fallback" w:hAnsi="Palatino Linotype" w:cs="Palatino Linotype"/>
          <w:kern w:val="1"/>
          <w:sz w:val="20"/>
          <w:szCs w:val="20"/>
          <w:lang w:val="en-GB" w:eastAsia="zh-CN" w:bidi="hi-IN"/>
        </w:rPr>
        <w:t>PFP</w:t>
      </w:r>
      <w:r w:rsidR="00CA55C5" w:rsidRPr="00C919CA">
        <w:rPr>
          <w:rFonts w:ascii="Palatino Linotype" w:eastAsia="Droid Sans Fallback" w:hAnsi="Palatino Linotype" w:cs="Palatino Linotype"/>
          <w:kern w:val="1"/>
          <w:sz w:val="20"/>
          <w:szCs w:val="20"/>
          <w:vertAlign w:val="subscript"/>
          <w:lang w:val="en-GB" w:eastAsia="zh-CN" w:bidi="hi-IN"/>
        </w:rPr>
        <w:t>IT</w:t>
      </w:r>
      <w:r w:rsidR="006A23AE" w:rsidRPr="00C919CA">
        <w:rPr>
          <w:rFonts w:ascii="Palatino Linotype" w:eastAsia="Droid Sans Fallback" w:hAnsi="Palatino Linotype" w:cs="Palatino Linotype"/>
          <w:kern w:val="1"/>
          <w:sz w:val="20"/>
          <w:szCs w:val="20"/>
          <w:lang w:val="en-GB" w:eastAsia="zh-CN" w:bidi="hi-IN"/>
        </w:rPr>
        <w:t>) than outside (PFP</w:t>
      </w:r>
      <w:r w:rsidR="006A23AE" w:rsidRPr="00C919CA">
        <w:rPr>
          <w:rFonts w:ascii="Palatino Linotype" w:eastAsia="Droid Sans Fallback" w:hAnsi="Palatino Linotype" w:cs="Palatino Linotype"/>
          <w:kern w:val="1"/>
          <w:sz w:val="20"/>
          <w:szCs w:val="20"/>
          <w:vertAlign w:val="subscript"/>
          <w:lang w:val="en-GB" w:eastAsia="zh-CN" w:bidi="hi-IN"/>
        </w:rPr>
        <w:t>OT</w:t>
      </w:r>
      <w:r w:rsidR="006A23AE" w:rsidRPr="00C919CA">
        <w:rPr>
          <w:rFonts w:ascii="Palatino Linotype" w:eastAsia="Droid Sans Fallback" w:hAnsi="Palatino Linotype" w:cs="Palatino Linotype"/>
          <w:kern w:val="1"/>
          <w:sz w:val="20"/>
          <w:szCs w:val="20"/>
          <w:lang w:val="en-GB" w:eastAsia="zh-CN" w:bidi="hi-IN"/>
        </w:rPr>
        <w:t xml:space="preserve"> and PFP</w:t>
      </w:r>
      <w:r w:rsidR="006A23AE" w:rsidRPr="00C919CA">
        <w:rPr>
          <w:rFonts w:ascii="Palatino Linotype" w:eastAsia="Droid Sans Fallback" w:hAnsi="Palatino Linotype" w:cs="Palatino Linotype"/>
          <w:kern w:val="1"/>
          <w:sz w:val="20"/>
          <w:szCs w:val="20"/>
          <w:vertAlign w:val="subscript"/>
          <w:lang w:val="en-GB" w:eastAsia="zh-CN" w:bidi="hi-IN"/>
        </w:rPr>
        <w:t>O</w:t>
      </w:r>
      <w:r w:rsidR="006A23AE" w:rsidRPr="00C919CA">
        <w:rPr>
          <w:rFonts w:ascii="Palatino Linotype" w:eastAsia="Droid Sans Fallback" w:hAnsi="Palatino Linotype" w:cs="Palatino Linotype"/>
          <w:kern w:val="1"/>
          <w:sz w:val="20"/>
          <w:szCs w:val="20"/>
          <w:lang w:val="en-GB" w:eastAsia="zh-CN" w:bidi="hi-IN"/>
        </w:rPr>
        <w:t>)</w:t>
      </w:r>
      <w:r w:rsidR="00CA55C5">
        <w:rPr>
          <w:rFonts w:ascii="Palatino Linotype" w:eastAsia="Droid Sans Fallback" w:hAnsi="Palatino Linotype" w:cs="Palatino Linotype"/>
          <w:kern w:val="1"/>
          <w:sz w:val="20"/>
          <w:szCs w:val="20"/>
          <w:lang w:val="en-GB" w:eastAsia="zh-CN" w:bidi="hi-IN"/>
        </w:rPr>
        <w:t>.</w:t>
      </w:r>
      <w:r w:rsidR="006A23AE" w:rsidRPr="00C919CA">
        <w:rPr>
          <w:rFonts w:ascii="Palatino Linotype" w:eastAsia="Droid Sans Fallback" w:hAnsi="Palatino Linotype" w:cs="Palatino Linotype"/>
          <w:kern w:val="1"/>
          <w:sz w:val="20"/>
          <w:szCs w:val="20"/>
          <w:lang w:val="en-GB" w:eastAsia="zh-CN" w:bidi="hi-IN"/>
        </w:rPr>
        <w:t xml:space="preserve"> </w:t>
      </w:r>
      <w:r w:rsidR="00CA55C5">
        <w:rPr>
          <w:rFonts w:ascii="Palatino Linotype" w:eastAsia="Droid Sans Fallback" w:hAnsi="Palatino Linotype" w:cs="Palatino Linotype"/>
          <w:kern w:val="1"/>
          <w:sz w:val="20"/>
          <w:szCs w:val="20"/>
          <w:lang w:val="en-GB" w:eastAsia="zh-CN" w:bidi="hi-IN"/>
        </w:rPr>
        <w:t>A</w:t>
      </w:r>
      <w:r w:rsidR="006A23AE" w:rsidRPr="00C919CA">
        <w:rPr>
          <w:rFonts w:ascii="Palatino Linotype" w:eastAsia="Droid Sans Fallback" w:hAnsi="Palatino Linotype" w:cs="Palatino Linotype"/>
          <w:kern w:val="1"/>
          <w:sz w:val="20"/>
          <w:szCs w:val="20"/>
          <w:lang w:val="en-GB" w:eastAsia="zh-CN" w:bidi="hi-IN"/>
        </w:rPr>
        <w:t xml:space="preserve"> significant interaction between presence or absence of a</w:t>
      </w:r>
      <w:r w:rsidR="00CA55C5">
        <w:rPr>
          <w:rFonts w:ascii="Palatino Linotype" w:eastAsia="Droid Sans Fallback" w:hAnsi="Palatino Linotype" w:cs="Palatino Linotype"/>
          <w:kern w:val="1"/>
          <w:sz w:val="20"/>
          <w:szCs w:val="20"/>
          <w:lang w:val="en-GB" w:eastAsia="zh-CN" w:bidi="hi-IN"/>
        </w:rPr>
        <w:t>n</w:t>
      </w:r>
      <w:r w:rsidR="006A23AE" w:rsidRPr="00C919CA">
        <w:rPr>
          <w:rFonts w:ascii="Palatino Linotype" w:eastAsia="Droid Sans Fallback" w:hAnsi="Palatino Linotype" w:cs="Palatino Linotype"/>
          <w:kern w:val="1"/>
          <w:sz w:val="20"/>
          <w:szCs w:val="20"/>
          <w:lang w:val="en-GB" w:eastAsia="zh-CN" w:bidi="hi-IN"/>
        </w:rPr>
        <w:t xml:space="preserve"> </w:t>
      </w:r>
      <w:r w:rsidR="00CA55C5">
        <w:rPr>
          <w:rFonts w:ascii="Palatino Linotype" w:eastAsia="Droid Sans Fallback" w:hAnsi="Palatino Linotype" w:cs="Palatino Linotype"/>
          <w:kern w:val="1"/>
          <w:sz w:val="20"/>
          <w:szCs w:val="20"/>
          <w:lang w:val="en-GB" w:eastAsia="zh-CN" w:bidi="hi-IN"/>
        </w:rPr>
        <w:t>arboreal</w:t>
      </w:r>
      <w:r w:rsidR="00CA55C5" w:rsidRPr="00C919CA">
        <w:rPr>
          <w:rFonts w:ascii="Palatino Linotype" w:eastAsia="Droid Sans Fallback" w:hAnsi="Palatino Linotype" w:cs="Palatino Linotype"/>
          <w:kern w:val="1"/>
          <w:sz w:val="20"/>
          <w:szCs w:val="20"/>
          <w:lang w:val="en-GB" w:eastAsia="zh-CN" w:bidi="hi-IN"/>
        </w:rPr>
        <w:t xml:space="preserve"> </w:t>
      </w:r>
      <w:r w:rsidR="006A23AE" w:rsidRPr="00C919CA">
        <w:rPr>
          <w:rFonts w:ascii="Palatino Linotype" w:eastAsia="Droid Sans Fallback" w:hAnsi="Palatino Linotype" w:cs="Palatino Linotype"/>
          <w:kern w:val="1"/>
          <w:sz w:val="20"/>
          <w:szCs w:val="20"/>
          <w:lang w:val="en-GB" w:eastAsia="zh-CN" w:bidi="hi-IN"/>
        </w:rPr>
        <w:t xml:space="preserve">stratum and </w:t>
      </w:r>
      <w:proofErr w:type="spellStart"/>
      <w:r w:rsidR="006A23AE">
        <w:rPr>
          <w:rFonts w:ascii="Palatino Linotype" w:eastAsia="Droid Sans Fallback" w:hAnsi="Palatino Linotype" w:cs="Palatino Linotype"/>
          <w:kern w:val="1"/>
          <w:sz w:val="20"/>
          <w:szCs w:val="20"/>
          <w:lang w:val="en-GB" w:eastAsia="zh-CN" w:bidi="hi-IN"/>
        </w:rPr>
        <w:t>m</w:t>
      </w:r>
      <w:r w:rsidR="006A23AE" w:rsidRPr="00C919CA">
        <w:rPr>
          <w:rFonts w:ascii="Palatino Linotype" w:eastAsia="Droid Sans Fallback" w:hAnsi="Palatino Linotype" w:cs="Palatino Linotype"/>
          <w:kern w:val="1"/>
          <w:sz w:val="20"/>
          <w:szCs w:val="20"/>
          <w:lang w:val="en-GB" w:eastAsia="zh-CN" w:bidi="hi-IN"/>
        </w:rPr>
        <w:t>icrotopographic</w:t>
      </w:r>
      <w:proofErr w:type="spellEnd"/>
      <w:r w:rsidR="006A23AE" w:rsidRPr="00C919CA">
        <w:rPr>
          <w:rFonts w:ascii="Palatino Linotype" w:eastAsia="Droid Sans Fallback" w:hAnsi="Palatino Linotype" w:cs="Palatino Linotype"/>
          <w:kern w:val="1"/>
          <w:sz w:val="20"/>
          <w:szCs w:val="20"/>
          <w:lang w:val="en-GB" w:eastAsia="zh-CN" w:bidi="hi-IN"/>
        </w:rPr>
        <w:t xml:space="preserve"> position</w:t>
      </w:r>
      <w:r w:rsidR="00CA55C5">
        <w:rPr>
          <w:rFonts w:ascii="Palatino Linotype" w:eastAsia="Droid Sans Fallback" w:hAnsi="Palatino Linotype" w:cs="Palatino Linotype"/>
          <w:kern w:val="1"/>
          <w:sz w:val="20"/>
          <w:szCs w:val="20"/>
          <w:lang w:val="en-GB" w:eastAsia="zh-CN" w:bidi="hi-IN"/>
        </w:rPr>
        <w:t xml:space="preserve"> was detected, where</w:t>
      </w:r>
      <w:r w:rsidR="00CA55C5" w:rsidRPr="00C919CA">
        <w:rPr>
          <w:rFonts w:ascii="Palatino Linotype" w:eastAsia="Droid Sans Fallback" w:hAnsi="Palatino Linotype" w:cs="Palatino Linotype"/>
          <w:kern w:val="1"/>
          <w:sz w:val="20"/>
          <w:szCs w:val="20"/>
          <w:lang w:val="en-GB" w:eastAsia="zh-CN" w:bidi="hi-IN"/>
        </w:rPr>
        <w:t xml:space="preserve"> </w:t>
      </w:r>
      <w:r w:rsidR="00CA55C5">
        <w:rPr>
          <w:rFonts w:ascii="Palatino Linotype" w:eastAsia="Droid Sans Fallback" w:hAnsi="Palatino Linotype" w:cs="Palatino Linotype"/>
          <w:kern w:val="1"/>
          <w:sz w:val="20"/>
          <w:szCs w:val="20"/>
          <w:lang w:val="en-GB" w:eastAsia="zh-CN" w:bidi="hi-IN"/>
        </w:rPr>
        <w:lastRenderedPageBreak/>
        <w:t>g</w:t>
      </w:r>
      <w:r w:rsidR="00CA55C5" w:rsidRPr="00C919CA">
        <w:rPr>
          <w:rFonts w:ascii="Palatino Linotype" w:eastAsia="Droid Sans Fallback" w:hAnsi="Palatino Linotype" w:cs="Palatino Linotype"/>
          <w:kern w:val="1"/>
          <w:sz w:val="20"/>
          <w:szCs w:val="20"/>
          <w:lang w:val="en-GB" w:eastAsia="zh-CN" w:bidi="hi-IN"/>
        </w:rPr>
        <w:t xml:space="preserve">lyphosate </w:t>
      </w:r>
      <w:r w:rsidR="00CA55C5">
        <w:rPr>
          <w:rFonts w:ascii="Palatino Linotype" w:eastAsia="Droid Sans Fallback" w:hAnsi="Palatino Linotype" w:cs="Palatino Linotype"/>
          <w:kern w:val="1"/>
          <w:sz w:val="20"/>
          <w:szCs w:val="20"/>
          <w:lang w:val="en-GB" w:eastAsia="zh-CN" w:bidi="hi-IN"/>
        </w:rPr>
        <w:t>and</w:t>
      </w:r>
      <w:r w:rsidR="00CA55C5" w:rsidRPr="00C919CA">
        <w:rPr>
          <w:rFonts w:ascii="Palatino Linotype" w:eastAsia="Droid Sans Fallback" w:hAnsi="Palatino Linotype" w:cs="Palatino Linotype"/>
          <w:kern w:val="1"/>
          <w:sz w:val="20"/>
          <w:szCs w:val="20"/>
          <w:lang w:val="en-GB" w:eastAsia="zh-CN" w:bidi="hi-IN"/>
        </w:rPr>
        <w:t xml:space="preserve"> AMPA</w:t>
      </w:r>
      <w:r w:rsidR="00CA55C5">
        <w:rPr>
          <w:rFonts w:ascii="Palatino Linotype" w:eastAsia="Droid Sans Fallback" w:hAnsi="Palatino Linotype" w:cs="Palatino Linotype"/>
          <w:kern w:val="1"/>
          <w:sz w:val="20"/>
          <w:szCs w:val="20"/>
          <w:lang w:val="en-GB" w:eastAsia="zh-CN" w:bidi="hi-IN"/>
        </w:rPr>
        <w:t xml:space="preserve"> concentration</w:t>
      </w:r>
      <w:r w:rsidR="006A23AE" w:rsidRPr="00C919CA">
        <w:rPr>
          <w:rFonts w:ascii="Palatino Linotype" w:eastAsia="Droid Sans Fallback" w:hAnsi="Palatino Linotype" w:cs="Palatino Linotype"/>
          <w:kern w:val="1"/>
          <w:sz w:val="20"/>
          <w:szCs w:val="20"/>
          <w:lang w:val="en-GB" w:eastAsia="zh-CN" w:bidi="hi-IN"/>
        </w:rPr>
        <w:t xml:space="preserve"> was higher in the PFP without trees (PFP</w:t>
      </w:r>
      <w:r w:rsidR="006A23AE" w:rsidRPr="00C919CA">
        <w:rPr>
          <w:rFonts w:ascii="Palatino Linotype" w:eastAsia="Droid Sans Fallback" w:hAnsi="Palatino Linotype" w:cs="Palatino Linotype"/>
          <w:kern w:val="1"/>
          <w:sz w:val="20"/>
          <w:szCs w:val="20"/>
          <w:vertAlign w:val="subscript"/>
          <w:lang w:val="en-GB" w:eastAsia="zh-CN" w:bidi="hi-IN"/>
        </w:rPr>
        <w:t>I</w:t>
      </w:r>
      <w:r w:rsidR="006A23AE" w:rsidRPr="00C919CA">
        <w:rPr>
          <w:rFonts w:ascii="Palatino Linotype" w:eastAsia="Droid Sans Fallback" w:hAnsi="Palatino Linotype" w:cs="Palatino Linotype"/>
          <w:kern w:val="1"/>
          <w:sz w:val="20"/>
          <w:szCs w:val="20"/>
          <w:lang w:val="en-GB" w:eastAsia="zh-CN" w:bidi="hi-IN"/>
        </w:rPr>
        <w:t>) than in the PFP with trees (PFP</w:t>
      </w:r>
      <w:r w:rsidR="006A23AE" w:rsidRPr="00C919CA">
        <w:rPr>
          <w:rFonts w:ascii="Palatino Linotype" w:eastAsia="Droid Sans Fallback" w:hAnsi="Palatino Linotype" w:cs="Palatino Linotype"/>
          <w:kern w:val="1"/>
          <w:sz w:val="20"/>
          <w:szCs w:val="20"/>
          <w:vertAlign w:val="subscript"/>
          <w:lang w:val="en-GB" w:eastAsia="zh-CN" w:bidi="hi-IN"/>
        </w:rPr>
        <w:t>IT</w:t>
      </w:r>
      <w:r w:rsidR="006A23AE" w:rsidRPr="00C919CA">
        <w:rPr>
          <w:rFonts w:ascii="Palatino Linotype" w:eastAsia="Droid Sans Fallback" w:hAnsi="Palatino Linotype" w:cs="Palatino Linotype"/>
          <w:kern w:val="1"/>
          <w:sz w:val="20"/>
          <w:szCs w:val="20"/>
          <w:lang w:val="en-GB" w:eastAsia="zh-CN" w:bidi="hi-IN"/>
        </w:rPr>
        <w:t>) (Fig</w:t>
      </w:r>
      <w:r w:rsidR="006A23AE">
        <w:rPr>
          <w:rFonts w:ascii="Palatino Linotype" w:eastAsia="Droid Sans Fallback" w:hAnsi="Palatino Linotype" w:cs="Palatino Linotype"/>
          <w:kern w:val="1"/>
          <w:sz w:val="20"/>
          <w:szCs w:val="20"/>
          <w:lang w:val="en-GB" w:eastAsia="zh-CN" w:bidi="hi-IN"/>
        </w:rPr>
        <w:t xml:space="preserve">ure </w:t>
      </w:r>
      <w:r w:rsidR="00B87709" w:rsidRPr="00310F38">
        <w:rPr>
          <w:rFonts w:ascii="Palatino Linotype" w:eastAsia="Droid Sans Fallback" w:hAnsi="Palatino Linotype" w:cs="Palatino Linotype"/>
          <w:kern w:val="1"/>
          <w:sz w:val="20"/>
          <w:szCs w:val="20"/>
          <w:lang w:val="en-GB" w:eastAsia="zh-CN" w:bidi="hi-IN"/>
        </w:rPr>
        <w:t>6</w:t>
      </w:r>
      <w:r w:rsidR="006A23AE" w:rsidRPr="00C919CA">
        <w:rPr>
          <w:rFonts w:ascii="Palatino Linotype" w:eastAsia="Droid Sans Fallback" w:hAnsi="Palatino Linotype" w:cs="Palatino Linotype"/>
          <w:kern w:val="1"/>
          <w:sz w:val="20"/>
          <w:szCs w:val="20"/>
          <w:lang w:val="en-GB" w:eastAsia="zh-CN" w:bidi="hi-IN"/>
        </w:rPr>
        <w:t xml:space="preserve">). Glyphosate </w:t>
      </w:r>
      <w:r w:rsidR="00CA55C5">
        <w:rPr>
          <w:rFonts w:ascii="Palatino Linotype" w:eastAsia="Droid Sans Fallback" w:hAnsi="Palatino Linotype" w:cs="Palatino Linotype"/>
          <w:kern w:val="1"/>
          <w:sz w:val="20"/>
          <w:szCs w:val="20"/>
          <w:lang w:val="en-GB" w:eastAsia="zh-CN" w:bidi="hi-IN"/>
        </w:rPr>
        <w:t>concentrations</w:t>
      </w:r>
      <w:r w:rsidR="00CA55C5" w:rsidRPr="00C919CA">
        <w:rPr>
          <w:rFonts w:ascii="Palatino Linotype" w:eastAsia="Droid Sans Fallback" w:hAnsi="Palatino Linotype" w:cs="Palatino Linotype"/>
          <w:kern w:val="1"/>
          <w:sz w:val="20"/>
          <w:szCs w:val="20"/>
          <w:lang w:val="en-GB" w:eastAsia="zh-CN" w:bidi="hi-IN"/>
        </w:rPr>
        <w:t xml:space="preserve"> </w:t>
      </w:r>
      <w:r w:rsidR="006A23AE" w:rsidRPr="00C919CA">
        <w:rPr>
          <w:rFonts w:ascii="Palatino Linotype" w:eastAsia="Droid Sans Fallback" w:hAnsi="Palatino Linotype" w:cs="Palatino Linotype"/>
          <w:kern w:val="1"/>
          <w:sz w:val="20"/>
          <w:szCs w:val="20"/>
          <w:lang w:val="en-GB" w:eastAsia="zh-CN" w:bidi="hi-IN"/>
        </w:rPr>
        <w:t xml:space="preserve">within PFP were similar to those found in uniform RVS plots by </w:t>
      </w:r>
      <w:proofErr w:type="spellStart"/>
      <w:r w:rsidR="006A23AE" w:rsidRPr="00C919CA">
        <w:rPr>
          <w:rFonts w:ascii="Palatino Linotype" w:eastAsia="Droid Sans Fallback" w:hAnsi="Palatino Linotype" w:cs="Palatino Linotype"/>
          <w:kern w:val="1"/>
          <w:sz w:val="20"/>
          <w:szCs w:val="20"/>
          <w:lang w:val="en-GB" w:eastAsia="zh-CN" w:bidi="hi-IN"/>
        </w:rPr>
        <w:t>Syversen</w:t>
      </w:r>
      <w:proofErr w:type="spellEnd"/>
      <w:r w:rsidR="006A23AE" w:rsidRPr="00C919CA">
        <w:rPr>
          <w:rFonts w:ascii="Palatino Linotype" w:eastAsia="Droid Sans Fallback" w:hAnsi="Palatino Linotype" w:cs="Palatino Linotype"/>
          <w:kern w:val="1"/>
          <w:sz w:val="20"/>
          <w:szCs w:val="20"/>
          <w:lang w:val="en-GB" w:eastAsia="zh-CN" w:bidi="hi-IN"/>
        </w:rPr>
        <w:t xml:space="preserve"> (2003) and </w:t>
      </w:r>
      <w:proofErr w:type="spellStart"/>
      <w:r w:rsidR="006A23AE" w:rsidRPr="00C919CA">
        <w:rPr>
          <w:rFonts w:ascii="Palatino Linotype" w:eastAsia="Droid Sans Fallback" w:hAnsi="Palatino Linotype" w:cs="Palatino Linotype"/>
          <w:kern w:val="1"/>
          <w:sz w:val="20"/>
          <w:szCs w:val="20"/>
          <w:lang w:val="en-GB" w:eastAsia="zh-CN" w:bidi="hi-IN"/>
        </w:rPr>
        <w:t>Syversen</w:t>
      </w:r>
      <w:proofErr w:type="spellEnd"/>
      <w:r w:rsidR="006A23AE" w:rsidRPr="00C919CA">
        <w:rPr>
          <w:rFonts w:ascii="Palatino Linotype" w:eastAsia="Droid Sans Fallback" w:hAnsi="Palatino Linotype" w:cs="Palatino Linotype"/>
          <w:kern w:val="1"/>
          <w:sz w:val="20"/>
          <w:szCs w:val="20"/>
          <w:lang w:val="en-GB" w:eastAsia="zh-CN" w:bidi="hi-IN"/>
        </w:rPr>
        <w:t xml:space="preserve"> </w:t>
      </w:r>
      <w:r w:rsidR="006A23AE">
        <w:rPr>
          <w:rFonts w:ascii="Palatino Linotype" w:eastAsia="Droid Sans Fallback" w:hAnsi="Palatino Linotype" w:cs="Palatino Linotype"/>
          <w:kern w:val="1"/>
          <w:sz w:val="20"/>
          <w:szCs w:val="20"/>
          <w:lang w:val="en-GB" w:eastAsia="zh-CN" w:bidi="hi-IN"/>
        </w:rPr>
        <w:t>and</w:t>
      </w:r>
      <w:r w:rsidR="006A23AE" w:rsidRPr="00C919CA">
        <w:rPr>
          <w:rFonts w:ascii="Palatino Linotype" w:eastAsia="Droid Sans Fallback" w:hAnsi="Palatino Linotype" w:cs="Palatino Linotype"/>
          <w:kern w:val="1"/>
          <w:sz w:val="20"/>
          <w:szCs w:val="20"/>
          <w:lang w:val="en-GB" w:eastAsia="zh-CN" w:bidi="hi-IN"/>
        </w:rPr>
        <w:t xml:space="preserve"> </w:t>
      </w:r>
      <w:proofErr w:type="spellStart"/>
      <w:r w:rsidR="006A23AE" w:rsidRPr="00C919CA">
        <w:rPr>
          <w:rFonts w:ascii="Palatino Linotype" w:eastAsia="Droid Sans Fallback" w:hAnsi="Palatino Linotype" w:cs="Palatino Linotype"/>
          <w:kern w:val="1"/>
          <w:sz w:val="20"/>
          <w:szCs w:val="20"/>
          <w:lang w:val="en-GB" w:eastAsia="zh-CN" w:bidi="hi-IN"/>
        </w:rPr>
        <w:t>Bechmann</w:t>
      </w:r>
      <w:proofErr w:type="spellEnd"/>
      <w:r w:rsidR="006A23AE" w:rsidRPr="00C919CA">
        <w:rPr>
          <w:rFonts w:ascii="Palatino Linotype" w:eastAsia="Droid Sans Fallback" w:hAnsi="Palatino Linotype" w:cs="Palatino Linotype"/>
          <w:kern w:val="1"/>
          <w:sz w:val="20"/>
          <w:szCs w:val="20"/>
          <w:lang w:val="en-GB" w:eastAsia="zh-CN" w:bidi="hi-IN"/>
        </w:rPr>
        <w:t xml:space="preserve"> (2004).</w:t>
      </w:r>
    </w:p>
    <w:p w:rsidR="006A23AE" w:rsidRPr="006836FD" w:rsidRDefault="00CA55C5" w:rsidP="006A23AE">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A</w:t>
      </w:r>
      <w:r w:rsidR="006A23AE" w:rsidRPr="006836FD">
        <w:rPr>
          <w:rFonts w:ascii="Palatino Linotype" w:eastAsia="Droid Sans Fallback" w:hAnsi="Palatino Linotype" w:cs="Palatino Linotype"/>
          <w:kern w:val="1"/>
          <w:sz w:val="20"/>
          <w:szCs w:val="20"/>
          <w:lang w:val="en-GB" w:eastAsia="zh-CN" w:bidi="hi-IN"/>
        </w:rPr>
        <w:t>vailable</w:t>
      </w:r>
      <w:r>
        <w:rPr>
          <w:rFonts w:ascii="Palatino Linotype" w:eastAsia="Droid Sans Fallback" w:hAnsi="Palatino Linotype" w:cs="Palatino Linotype"/>
          <w:kern w:val="1"/>
          <w:sz w:val="20"/>
          <w:szCs w:val="20"/>
          <w:lang w:val="en-GB" w:eastAsia="zh-CN" w:bidi="hi-IN"/>
        </w:rPr>
        <w:t xml:space="preserve"> and total</w:t>
      </w:r>
      <w:r w:rsidR="006A23AE" w:rsidRPr="006836FD">
        <w:rPr>
          <w:rFonts w:ascii="Palatino Linotype" w:eastAsia="Droid Sans Fallback" w:hAnsi="Palatino Linotype" w:cs="Palatino Linotype"/>
          <w:kern w:val="1"/>
          <w:sz w:val="20"/>
          <w:szCs w:val="20"/>
          <w:lang w:val="en-GB" w:eastAsia="zh-CN" w:bidi="hi-IN"/>
        </w:rPr>
        <w:t xml:space="preserve"> phosphorus</w:t>
      </w:r>
      <w:r>
        <w:rPr>
          <w:rFonts w:ascii="Palatino Linotype" w:eastAsia="Droid Sans Fallback" w:hAnsi="Palatino Linotype" w:cs="Palatino Linotype"/>
          <w:kern w:val="1"/>
          <w:sz w:val="20"/>
          <w:szCs w:val="20"/>
          <w:lang w:val="en-GB" w:eastAsia="zh-CN" w:bidi="hi-IN"/>
        </w:rPr>
        <w:t xml:space="preserve"> </w:t>
      </w:r>
      <w:r w:rsidR="006A23AE" w:rsidRPr="00310F38">
        <w:rPr>
          <w:rFonts w:ascii="Palatino Linotype" w:eastAsia="Droid Sans Fallback" w:hAnsi="Palatino Linotype" w:cs="Palatino Linotype"/>
          <w:kern w:val="1"/>
          <w:sz w:val="20"/>
          <w:szCs w:val="20"/>
          <w:lang w:val="en-GB" w:eastAsia="zh-CN" w:bidi="hi-IN"/>
        </w:rPr>
        <w:t>and nitrate</w:t>
      </w:r>
      <w:r>
        <w:rPr>
          <w:rFonts w:ascii="Palatino Linotype" w:eastAsia="Droid Sans Fallback" w:hAnsi="Palatino Linotype" w:cs="Palatino Linotype"/>
          <w:kern w:val="1"/>
          <w:sz w:val="20"/>
          <w:szCs w:val="20"/>
          <w:lang w:val="en-GB" w:eastAsia="zh-CN" w:bidi="hi-IN"/>
        </w:rPr>
        <w:t xml:space="preserve"> concentrations</w:t>
      </w:r>
      <w:r w:rsidR="006A23AE" w:rsidRPr="006836FD">
        <w:rPr>
          <w:rFonts w:ascii="Palatino Linotype" w:eastAsia="Droid Sans Fallback" w:hAnsi="Palatino Linotype" w:cs="Palatino Linotype"/>
          <w:kern w:val="1"/>
          <w:sz w:val="20"/>
          <w:szCs w:val="20"/>
          <w:lang w:val="en-GB" w:eastAsia="zh-CN" w:bidi="hi-IN"/>
        </w:rPr>
        <w:t xml:space="preserve"> were higher in the PFP</w:t>
      </w:r>
      <w:r w:rsidR="006A23AE">
        <w:rPr>
          <w:rFonts w:ascii="Palatino Linotype" w:eastAsia="Droid Sans Fallback" w:hAnsi="Palatino Linotype" w:cs="Palatino Linotype"/>
          <w:kern w:val="1"/>
          <w:sz w:val="20"/>
          <w:szCs w:val="20"/>
          <w:lang w:val="en-GB" w:eastAsia="zh-CN" w:bidi="hi-IN"/>
        </w:rPr>
        <w:t xml:space="preserve"> </w:t>
      </w:r>
      <w:r w:rsidR="006A23AE" w:rsidRPr="006836FD">
        <w:rPr>
          <w:rFonts w:ascii="Palatino Linotype" w:eastAsia="Droid Sans Fallback" w:hAnsi="Palatino Linotype" w:cs="Palatino Linotype"/>
          <w:kern w:val="1"/>
          <w:sz w:val="20"/>
          <w:szCs w:val="20"/>
          <w:lang w:val="en-GB" w:eastAsia="zh-CN" w:bidi="hi-IN"/>
        </w:rPr>
        <w:t>than outside</w:t>
      </w:r>
      <w:r w:rsidR="00670EAB">
        <w:rPr>
          <w:rFonts w:ascii="Palatino Linotype" w:eastAsia="Droid Sans Fallback" w:hAnsi="Palatino Linotype" w:cs="Palatino Linotype"/>
          <w:kern w:val="1"/>
          <w:sz w:val="20"/>
          <w:szCs w:val="20"/>
          <w:lang w:val="en-GB" w:eastAsia="zh-CN" w:bidi="hi-IN"/>
        </w:rPr>
        <w:t>,</w:t>
      </w:r>
      <w:r w:rsidR="006A23AE" w:rsidRPr="006836FD">
        <w:rPr>
          <w:rFonts w:ascii="Palatino Linotype" w:eastAsia="Droid Sans Fallback" w:hAnsi="Palatino Linotype" w:cs="Palatino Linotype"/>
          <w:kern w:val="1"/>
          <w:sz w:val="20"/>
          <w:szCs w:val="20"/>
          <w:lang w:val="en-GB" w:eastAsia="zh-CN" w:bidi="hi-IN"/>
        </w:rPr>
        <w:t xml:space="preserve"> </w:t>
      </w:r>
      <w:r w:rsidR="00670EAB">
        <w:rPr>
          <w:rFonts w:ascii="Palatino Linotype" w:eastAsia="Droid Sans Fallback" w:hAnsi="Palatino Linotype" w:cs="Palatino Linotype"/>
          <w:kern w:val="1"/>
          <w:sz w:val="20"/>
          <w:szCs w:val="20"/>
          <w:lang w:val="en-GB" w:eastAsia="zh-CN" w:bidi="hi-IN"/>
        </w:rPr>
        <w:t xml:space="preserve">regardless </w:t>
      </w:r>
      <w:r w:rsidR="006A23AE">
        <w:rPr>
          <w:rFonts w:ascii="Palatino Linotype" w:eastAsia="Droid Sans Fallback" w:hAnsi="Palatino Linotype" w:cs="Palatino Linotype"/>
          <w:kern w:val="1"/>
          <w:sz w:val="20"/>
          <w:szCs w:val="20"/>
          <w:lang w:val="en-GB" w:eastAsia="zh-CN" w:bidi="hi-IN"/>
        </w:rPr>
        <w:t>of the presence or absence of trees</w:t>
      </w:r>
      <w:r w:rsidR="006A23AE" w:rsidRPr="006836FD">
        <w:rPr>
          <w:rFonts w:ascii="Palatino Linotype" w:eastAsia="Droid Sans Fallback" w:hAnsi="Palatino Linotype" w:cs="Palatino Linotype"/>
          <w:kern w:val="1"/>
          <w:sz w:val="20"/>
          <w:szCs w:val="20"/>
          <w:lang w:val="en-GB" w:eastAsia="zh-CN" w:bidi="hi-IN"/>
        </w:rPr>
        <w:t xml:space="preserve"> (Fig</w:t>
      </w:r>
      <w:r w:rsidR="006A23AE">
        <w:rPr>
          <w:rFonts w:ascii="Palatino Linotype" w:eastAsia="Droid Sans Fallback" w:hAnsi="Palatino Linotype" w:cs="Palatino Linotype"/>
          <w:kern w:val="1"/>
          <w:sz w:val="20"/>
          <w:szCs w:val="20"/>
          <w:lang w:val="en-GB" w:eastAsia="zh-CN" w:bidi="hi-IN"/>
        </w:rPr>
        <w:t xml:space="preserve">ures </w:t>
      </w:r>
      <w:r w:rsidR="000A37AD" w:rsidRPr="00310F38">
        <w:rPr>
          <w:rFonts w:ascii="Palatino Linotype" w:eastAsia="Droid Sans Fallback" w:hAnsi="Palatino Linotype" w:cs="Palatino Linotype"/>
          <w:kern w:val="1"/>
          <w:sz w:val="20"/>
          <w:szCs w:val="20"/>
          <w:lang w:val="en-GB" w:eastAsia="zh-CN" w:bidi="hi-IN"/>
        </w:rPr>
        <w:t xml:space="preserve">7A, </w:t>
      </w:r>
      <w:r w:rsidR="00D7540C" w:rsidRPr="00310F38">
        <w:rPr>
          <w:rFonts w:ascii="Palatino Linotype" w:eastAsia="Droid Sans Fallback" w:hAnsi="Palatino Linotype" w:cs="Palatino Linotype"/>
          <w:kern w:val="1"/>
          <w:sz w:val="20"/>
          <w:szCs w:val="20"/>
          <w:lang w:val="en-GB" w:eastAsia="zh-CN" w:bidi="hi-IN"/>
        </w:rPr>
        <w:t>7B</w:t>
      </w:r>
      <w:r w:rsidR="006A23AE" w:rsidRPr="00310F38">
        <w:rPr>
          <w:rFonts w:ascii="Palatino Linotype" w:eastAsia="Droid Sans Fallback" w:hAnsi="Palatino Linotype" w:cs="Palatino Linotype"/>
          <w:kern w:val="1"/>
          <w:sz w:val="20"/>
          <w:szCs w:val="20"/>
          <w:lang w:val="en-GB" w:eastAsia="zh-CN" w:bidi="hi-IN"/>
        </w:rPr>
        <w:t xml:space="preserve">, </w:t>
      </w:r>
      <w:r w:rsidR="00D7540C" w:rsidRPr="00310F38">
        <w:rPr>
          <w:rFonts w:ascii="Palatino Linotype" w:eastAsia="Droid Sans Fallback" w:hAnsi="Palatino Linotype" w:cs="Palatino Linotype"/>
          <w:kern w:val="1"/>
          <w:sz w:val="20"/>
          <w:szCs w:val="20"/>
          <w:lang w:val="en-GB" w:eastAsia="zh-CN" w:bidi="hi-IN"/>
        </w:rPr>
        <w:t>7C</w:t>
      </w:r>
      <w:r w:rsidR="006A23AE" w:rsidRPr="006836FD">
        <w:rPr>
          <w:rFonts w:ascii="Palatino Linotype" w:eastAsia="Droid Sans Fallback" w:hAnsi="Palatino Linotype" w:cs="Palatino Linotype"/>
          <w:kern w:val="1"/>
          <w:sz w:val="20"/>
          <w:szCs w:val="20"/>
          <w:lang w:val="en-GB" w:eastAsia="zh-CN" w:bidi="hi-IN"/>
        </w:rPr>
        <w:t>)</w:t>
      </w:r>
      <w:r w:rsidR="00670EAB">
        <w:rPr>
          <w:rFonts w:ascii="Palatino Linotype" w:eastAsia="Droid Sans Fallback" w:hAnsi="Palatino Linotype" w:cs="Palatino Linotype"/>
          <w:kern w:val="1"/>
          <w:sz w:val="20"/>
          <w:szCs w:val="20"/>
          <w:lang w:val="en-GB" w:eastAsia="zh-CN" w:bidi="hi-IN"/>
        </w:rPr>
        <w:t>. While</w:t>
      </w:r>
      <w:r w:rsidR="006A23AE">
        <w:rPr>
          <w:rFonts w:ascii="Palatino Linotype" w:eastAsia="Droid Sans Fallback" w:hAnsi="Palatino Linotype" w:cs="Palatino Linotype"/>
          <w:kern w:val="1"/>
          <w:sz w:val="20"/>
          <w:szCs w:val="20"/>
          <w:lang w:val="en-GB" w:eastAsia="zh-CN" w:bidi="hi-IN"/>
        </w:rPr>
        <w:t xml:space="preserve"> </w:t>
      </w:r>
      <w:r w:rsidR="006A23AE" w:rsidRPr="006836FD">
        <w:rPr>
          <w:rFonts w:ascii="Palatino Linotype" w:eastAsia="Droid Sans Fallback" w:hAnsi="Palatino Linotype" w:cs="Palatino Linotype"/>
          <w:kern w:val="1"/>
          <w:sz w:val="20"/>
          <w:szCs w:val="20"/>
          <w:lang w:val="en-GB" w:eastAsia="zh-CN" w:bidi="hi-IN"/>
        </w:rPr>
        <w:t>the differences</w:t>
      </w:r>
      <w:r w:rsidR="00670EAB">
        <w:rPr>
          <w:rFonts w:ascii="Palatino Linotype" w:eastAsia="Droid Sans Fallback" w:hAnsi="Palatino Linotype" w:cs="Palatino Linotype"/>
          <w:kern w:val="1"/>
          <w:sz w:val="20"/>
          <w:szCs w:val="20"/>
          <w:lang w:val="en-GB" w:eastAsia="zh-CN" w:bidi="hi-IN"/>
        </w:rPr>
        <w:t xml:space="preserve"> in total nitrogen </w:t>
      </w:r>
      <w:r w:rsidR="00670EAB" w:rsidRPr="006836FD">
        <w:rPr>
          <w:rFonts w:ascii="Palatino Linotype" w:eastAsia="Droid Sans Fallback" w:hAnsi="Palatino Linotype" w:cs="Palatino Linotype"/>
          <w:kern w:val="1"/>
          <w:sz w:val="20"/>
          <w:szCs w:val="20"/>
          <w:lang w:val="en-GB" w:eastAsia="zh-CN" w:bidi="hi-IN"/>
        </w:rPr>
        <w:t>were not significant</w:t>
      </w:r>
      <w:r w:rsidR="00670EAB">
        <w:rPr>
          <w:rFonts w:ascii="Palatino Linotype" w:eastAsia="Droid Sans Fallback" w:hAnsi="Palatino Linotype" w:cs="Palatino Linotype"/>
          <w:kern w:val="1"/>
          <w:sz w:val="20"/>
          <w:szCs w:val="20"/>
          <w:lang w:val="en-GB" w:eastAsia="zh-CN" w:bidi="hi-IN"/>
        </w:rPr>
        <w:t xml:space="preserve"> among treatments</w:t>
      </w:r>
      <w:r w:rsidR="006A23AE" w:rsidRPr="006836FD">
        <w:rPr>
          <w:rFonts w:ascii="Palatino Linotype" w:eastAsia="Droid Sans Fallback" w:hAnsi="Palatino Linotype" w:cs="Palatino Linotype"/>
          <w:kern w:val="1"/>
          <w:sz w:val="20"/>
          <w:szCs w:val="20"/>
          <w:lang w:val="en-GB" w:eastAsia="zh-CN" w:bidi="hi-IN"/>
        </w:rPr>
        <w:t xml:space="preserve"> </w:t>
      </w:r>
      <w:r w:rsidR="006A23AE">
        <w:rPr>
          <w:rFonts w:ascii="Palatino Linotype" w:eastAsia="Droid Sans Fallback" w:hAnsi="Palatino Linotype" w:cs="Palatino Linotype"/>
          <w:kern w:val="1"/>
          <w:sz w:val="20"/>
          <w:szCs w:val="20"/>
          <w:lang w:val="en-GB" w:eastAsia="zh-CN" w:bidi="hi-IN"/>
        </w:rPr>
        <w:t>(</w:t>
      </w:r>
      <w:r w:rsidR="00E671DB" w:rsidRPr="00E671DB">
        <w:rPr>
          <w:rFonts w:ascii="Palatino Linotype" w:eastAsia="Droid Sans Fallback" w:hAnsi="Palatino Linotype" w:cs="Palatino Linotype"/>
          <w:kern w:val="1"/>
          <w:sz w:val="20"/>
          <w:szCs w:val="20"/>
          <w:lang w:val="en-GB" w:eastAsia="zh-CN" w:bidi="hi-IN"/>
        </w:rPr>
        <w:t>PFP</w:t>
      </w:r>
      <w:r w:rsidR="00E671DB" w:rsidRPr="00E671DB">
        <w:rPr>
          <w:rFonts w:ascii="Palatino Linotype" w:eastAsia="Droid Sans Fallback" w:hAnsi="Palatino Linotype" w:cs="Palatino Linotype"/>
          <w:kern w:val="1"/>
          <w:sz w:val="20"/>
          <w:szCs w:val="20"/>
          <w:vertAlign w:val="subscript"/>
          <w:lang w:val="en-GB" w:eastAsia="zh-CN" w:bidi="hi-IN"/>
        </w:rPr>
        <w:t>OT</w:t>
      </w:r>
      <w:r w:rsidR="00E671DB" w:rsidRPr="00E671DB">
        <w:rPr>
          <w:rFonts w:ascii="Palatino Linotype" w:eastAsia="Droid Sans Fallback" w:hAnsi="Palatino Linotype" w:cs="Palatino Linotype"/>
          <w:kern w:val="1"/>
          <w:sz w:val="20"/>
          <w:szCs w:val="20"/>
          <w:lang w:val="en-GB" w:eastAsia="zh-CN" w:bidi="hi-IN"/>
        </w:rPr>
        <w:t xml:space="preserve">: </w:t>
      </w:r>
      <w:r w:rsidR="003B6E8D">
        <w:rPr>
          <w:rFonts w:ascii="Palatino Linotype" w:eastAsia="Droid Sans Fallback" w:hAnsi="Palatino Linotype" w:cs="Palatino Linotype"/>
          <w:kern w:val="1"/>
          <w:sz w:val="20"/>
          <w:szCs w:val="20"/>
          <w:lang w:val="en-GB" w:eastAsia="zh-CN" w:bidi="hi-IN"/>
        </w:rPr>
        <w:t>341</w:t>
      </w:r>
      <w:r w:rsidR="00E671DB">
        <w:rPr>
          <w:rFonts w:ascii="Palatino Linotype" w:eastAsia="Droid Sans Fallback" w:hAnsi="Palatino Linotype" w:cs="Palatino Linotype"/>
          <w:kern w:val="1"/>
          <w:sz w:val="20"/>
          <w:szCs w:val="20"/>
          <w:lang w:val="en-GB" w:eastAsia="zh-CN" w:bidi="hi-IN"/>
        </w:rPr>
        <w:t>,</w:t>
      </w:r>
      <w:r w:rsidR="00E671DB" w:rsidRPr="00E671DB">
        <w:rPr>
          <w:rFonts w:ascii="Palatino Linotype" w:eastAsia="Droid Sans Fallback" w:hAnsi="Palatino Linotype" w:cs="Palatino Linotype"/>
          <w:kern w:val="1"/>
          <w:sz w:val="20"/>
          <w:szCs w:val="20"/>
          <w:lang w:val="en-GB" w:eastAsia="zh-CN" w:bidi="hi-IN"/>
        </w:rPr>
        <w:t xml:space="preserve"> PFP</w:t>
      </w:r>
      <w:r w:rsidR="00E671DB" w:rsidRPr="00E671DB">
        <w:rPr>
          <w:rFonts w:ascii="Palatino Linotype" w:eastAsia="Droid Sans Fallback" w:hAnsi="Palatino Linotype" w:cs="Palatino Linotype"/>
          <w:kern w:val="1"/>
          <w:sz w:val="20"/>
          <w:szCs w:val="20"/>
          <w:vertAlign w:val="subscript"/>
          <w:lang w:val="en-GB" w:eastAsia="zh-CN" w:bidi="hi-IN"/>
        </w:rPr>
        <w:t>O</w:t>
      </w:r>
      <w:r w:rsidR="00E671DB" w:rsidRPr="00E671DB">
        <w:rPr>
          <w:rFonts w:ascii="Palatino Linotype" w:eastAsia="Droid Sans Fallback" w:hAnsi="Palatino Linotype" w:cs="Palatino Linotype"/>
          <w:kern w:val="1"/>
          <w:sz w:val="20"/>
          <w:szCs w:val="20"/>
          <w:lang w:val="en-GB" w:eastAsia="zh-CN" w:bidi="hi-IN"/>
        </w:rPr>
        <w:t xml:space="preserve">: </w:t>
      </w:r>
      <w:r w:rsidR="006A05DE">
        <w:rPr>
          <w:rFonts w:ascii="Palatino Linotype" w:eastAsia="Droid Sans Fallback" w:hAnsi="Palatino Linotype" w:cs="Palatino Linotype"/>
          <w:kern w:val="1"/>
          <w:sz w:val="20"/>
          <w:szCs w:val="20"/>
          <w:lang w:val="en-GB" w:eastAsia="zh-CN" w:bidi="hi-IN"/>
        </w:rPr>
        <w:t>335</w:t>
      </w:r>
      <w:r w:rsidR="005B3C6D">
        <w:rPr>
          <w:rFonts w:ascii="Palatino Linotype" w:eastAsia="Droid Sans Fallback" w:hAnsi="Palatino Linotype" w:cs="Palatino Linotype"/>
          <w:kern w:val="1"/>
          <w:sz w:val="20"/>
          <w:szCs w:val="20"/>
          <w:lang w:val="en-GB" w:eastAsia="zh-CN" w:bidi="hi-IN"/>
        </w:rPr>
        <w:t>.</w:t>
      </w:r>
      <w:r w:rsidR="006A05DE">
        <w:rPr>
          <w:rFonts w:ascii="Palatino Linotype" w:eastAsia="Droid Sans Fallback" w:hAnsi="Palatino Linotype" w:cs="Palatino Linotype"/>
          <w:kern w:val="1"/>
          <w:sz w:val="20"/>
          <w:szCs w:val="20"/>
          <w:lang w:val="en-GB" w:eastAsia="zh-CN" w:bidi="hi-IN"/>
        </w:rPr>
        <w:t>75</w:t>
      </w:r>
      <w:r w:rsidR="00E671DB" w:rsidRPr="00E671DB">
        <w:rPr>
          <w:rFonts w:ascii="Palatino Linotype" w:eastAsia="Droid Sans Fallback" w:hAnsi="Palatino Linotype" w:cs="Palatino Linotype"/>
          <w:kern w:val="1"/>
          <w:sz w:val="20"/>
          <w:szCs w:val="20"/>
          <w:lang w:val="en-GB" w:eastAsia="zh-CN" w:bidi="hi-IN"/>
        </w:rPr>
        <w:t>, PFP</w:t>
      </w:r>
      <w:r w:rsidR="00E671DB" w:rsidRPr="00E671DB">
        <w:rPr>
          <w:rFonts w:ascii="Palatino Linotype" w:eastAsia="Droid Sans Fallback" w:hAnsi="Palatino Linotype" w:cs="Palatino Linotype"/>
          <w:kern w:val="1"/>
          <w:sz w:val="20"/>
          <w:szCs w:val="20"/>
          <w:vertAlign w:val="subscript"/>
          <w:lang w:val="en-GB" w:eastAsia="zh-CN" w:bidi="hi-IN"/>
        </w:rPr>
        <w:t>IT</w:t>
      </w:r>
      <w:r w:rsidR="00E671DB" w:rsidRPr="00E671DB">
        <w:rPr>
          <w:rFonts w:ascii="Palatino Linotype" w:eastAsia="Droid Sans Fallback" w:hAnsi="Palatino Linotype" w:cs="Palatino Linotype"/>
          <w:kern w:val="1"/>
          <w:sz w:val="20"/>
          <w:szCs w:val="20"/>
          <w:lang w:val="en-GB" w:eastAsia="zh-CN" w:bidi="hi-IN"/>
        </w:rPr>
        <w:t xml:space="preserve">: </w:t>
      </w:r>
      <w:r w:rsidR="00461879">
        <w:rPr>
          <w:rFonts w:ascii="Palatino Linotype" w:eastAsia="Droid Sans Fallback" w:hAnsi="Palatino Linotype" w:cs="Palatino Linotype"/>
          <w:kern w:val="1"/>
          <w:sz w:val="20"/>
          <w:szCs w:val="20"/>
          <w:lang w:val="en-GB" w:eastAsia="zh-CN" w:bidi="hi-IN"/>
        </w:rPr>
        <w:t>454</w:t>
      </w:r>
      <w:r w:rsidR="00E671DB" w:rsidRPr="00E671DB">
        <w:rPr>
          <w:rFonts w:ascii="Palatino Linotype" w:eastAsia="Droid Sans Fallback" w:hAnsi="Palatino Linotype" w:cs="Palatino Linotype"/>
          <w:kern w:val="1"/>
          <w:sz w:val="20"/>
          <w:szCs w:val="20"/>
          <w:lang w:val="en-GB" w:eastAsia="zh-CN" w:bidi="hi-IN"/>
        </w:rPr>
        <w:t xml:space="preserve"> and PFP</w:t>
      </w:r>
      <w:r w:rsidR="00E671DB" w:rsidRPr="00E671DB">
        <w:rPr>
          <w:rFonts w:ascii="Palatino Linotype" w:eastAsia="Droid Sans Fallback" w:hAnsi="Palatino Linotype" w:cs="Palatino Linotype"/>
          <w:kern w:val="1"/>
          <w:sz w:val="20"/>
          <w:szCs w:val="20"/>
          <w:vertAlign w:val="subscript"/>
          <w:lang w:val="en-GB" w:eastAsia="zh-CN" w:bidi="hi-IN"/>
        </w:rPr>
        <w:t>I</w:t>
      </w:r>
      <w:r w:rsidR="00E671DB" w:rsidRPr="00E671DB">
        <w:rPr>
          <w:rFonts w:ascii="Palatino Linotype" w:eastAsia="Droid Sans Fallback" w:hAnsi="Palatino Linotype" w:cs="Palatino Linotype"/>
          <w:kern w:val="1"/>
          <w:sz w:val="20"/>
          <w:szCs w:val="20"/>
          <w:lang w:val="en-GB" w:eastAsia="zh-CN" w:bidi="hi-IN"/>
        </w:rPr>
        <w:t xml:space="preserve">: </w:t>
      </w:r>
      <w:r w:rsidR="00461879">
        <w:rPr>
          <w:rFonts w:ascii="Palatino Linotype" w:eastAsia="Droid Sans Fallback" w:hAnsi="Palatino Linotype" w:cs="Palatino Linotype"/>
          <w:kern w:val="1"/>
          <w:sz w:val="20"/>
          <w:szCs w:val="20"/>
          <w:lang w:val="en-GB" w:eastAsia="zh-CN" w:bidi="hi-IN"/>
        </w:rPr>
        <w:t>355</w:t>
      </w:r>
      <w:r w:rsidR="005B3C6D">
        <w:rPr>
          <w:rFonts w:ascii="Palatino Linotype" w:eastAsia="Droid Sans Fallback" w:hAnsi="Palatino Linotype" w:cs="Palatino Linotype"/>
          <w:kern w:val="1"/>
          <w:sz w:val="20"/>
          <w:szCs w:val="20"/>
          <w:lang w:val="en-GB" w:eastAsia="zh-CN" w:bidi="hi-IN"/>
        </w:rPr>
        <w:t>.</w:t>
      </w:r>
      <w:r w:rsidR="00461879">
        <w:rPr>
          <w:rFonts w:ascii="Palatino Linotype" w:eastAsia="Droid Sans Fallback" w:hAnsi="Palatino Linotype" w:cs="Palatino Linotype"/>
          <w:kern w:val="1"/>
          <w:sz w:val="20"/>
          <w:szCs w:val="20"/>
          <w:lang w:val="en-GB" w:eastAsia="zh-CN" w:bidi="hi-IN"/>
        </w:rPr>
        <w:t>75</w:t>
      </w:r>
      <w:r w:rsidR="006A23AE" w:rsidRPr="005D4569">
        <w:rPr>
          <w:rFonts w:ascii="Palatino Linotype" w:eastAsia="Droid Sans Fallback" w:hAnsi="Palatino Linotype" w:cs="Palatino Linotype"/>
          <w:kern w:val="1"/>
          <w:sz w:val="20"/>
          <w:szCs w:val="20"/>
          <w:lang w:val="en-GB" w:eastAsia="zh-CN" w:bidi="hi-IN"/>
        </w:rPr>
        <w:t>, respectively</w:t>
      </w:r>
      <w:r w:rsidR="006A23AE">
        <w:rPr>
          <w:rFonts w:ascii="Palatino Linotype" w:eastAsia="Droid Sans Fallback" w:hAnsi="Palatino Linotype" w:cs="Palatino Linotype"/>
          <w:kern w:val="1"/>
          <w:sz w:val="20"/>
          <w:szCs w:val="20"/>
          <w:lang w:val="en-GB" w:eastAsia="zh-CN" w:bidi="hi-IN"/>
        </w:rPr>
        <w:t>)</w:t>
      </w:r>
      <w:r w:rsidR="006A23AE" w:rsidRPr="006836FD">
        <w:rPr>
          <w:rFonts w:ascii="Palatino Linotype" w:eastAsia="Droid Sans Fallback" w:hAnsi="Palatino Linotype" w:cs="Palatino Linotype"/>
          <w:kern w:val="1"/>
          <w:sz w:val="20"/>
          <w:szCs w:val="20"/>
          <w:lang w:val="en-GB" w:eastAsia="zh-CN" w:bidi="hi-IN"/>
        </w:rPr>
        <w:t xml:space="preserve">. </w:t>
      </w:r>
    </w:p>
    <w:p w:rsidR="006A23AE" w:rsidRPr="00621885" w:rsidRDefault="00CE681D" w:rsidP="006A23AE">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The h</w:t>
      </w:r>
      <w:r w:rsidR="006A23AE" w:rsidRPr="00621885">
        <w:rPr>
          <w:rFonts w:ascii="Palatino Linotype" w:eastAsia="Droid Sans Fallback" w:hAnsi="Palatino Linotype" w:cs="Palatino Linotype"/>
          <w:kern w:val="1"/>
          <w:sz w:val="20"/>
          <w:szCs w:val="20"/>
          <w:lang w:val="en-GB" w:eastAsia="zh-CN" w:bidi="hi-IN"/>
        </w:rPr>
        <w:t xml:space="preserve">igh nutrient content inside </w:t>
      </w:r>
      <w:r>
        <w:rPr>
          <w:rFonts w:ascii="Palatino Linotype" w:eastAsia="Droid Sans Fallback" w:hAnsi="Palatino Linotype" w:cs="Palatino Linotype"/>
          <w:kern w:val="1"/>
          <w:sz w:val="20"/>
          <w:szCs w:val="20"/>
          <w:lang w:val="en-GB" w:eastAsia="zh-CN" w:bidi="hi-IN"/>
        </w:rPr>
        <w:t>of</w:t>
      </w:r>
      <w:r w:rsidR="006A23AE" w:rsidRPr="00621885">
        <w:rPr>
          <w:rFonts w:ascii="Palatino Linotype" w:eastAsia="Droid Sans Fallback" w:hAnsi="Palatino Linotype" w:cs="Palatino Linotype"/>
          <w:kern w:val="1"/>
          <w:sz w:val="20"/>
          <w:szCs w:val="20"/>
          <w:lang w:val="en-GB" w:eastAsia="zh-CN" w:bidi="hi-IN"/>
        </w:rPr>
        <w:t xml:space="preserve"> the PFP not only reflects a high runoff flow, but also a </w:t>
      </w:r>
      <w:r>
        <w:rPr>
          <w:rFonts w:ascii="Palatino Linotype" w:eastAsia="Droid Sans Fallback" w:hAnsi="Palatino Linotype" w:cs="Palatino Linotype"/>
          <w:kern w:val="1"/>
          <w:sz w:val="20"/>
          <w:szCs w:val="20"/>
          <w:lang w:val="en-GB" w:eastAsia="zh-CN" w:bidi="hi-IN"/>
        </w:rPr>
        <w:t>great</w:t>
      </w:r>
      <w:r w:rsidRPr="00621885">
        <w:rPr>
          <w:rFonts w:ascii="Palatino Linotype" w:eastAsia="Droid Sans Fallback" w:hAnsi="Palatino Linotype" w:cs="Palatino Linotype"/>
          <w:kern w:val="1"/>
          <w:sz w:val="20"/>
          <w:szCs w:val="20"/>
          <w:lang w:val="en-GB" w:eastAsia="zh-CN" w:bidi="hi-IN"/>
        </w:rPr>
        <w:t xml:space="preserve"> </w:t>
      </w:r>
      <w:r w:rsidR="006A23AE" w:rsidRPr="00621885">
        <w:rPr>
          <w:rFonts w:ascii="Palatino Linotype" w:eastAsia="Droid Sans Fallback" w:hAnsi="Palatino Linotype" w:cs="Palatino Linotype"/>
          <w:kern w:val="1"/>
          <w:sz w:val="20"/>
          <w:szCs w:val="20"/>
          <w:lang w:val="en-GB" w:eastAsia="zh-CN" w:bidi="hi-IN"/>
        </w:rPr>
        <w:t>nutrient retention which agree</w:t>
      </w:r>
      <w:r>
        <w:rPr>
          <w:rFonts w:ascii="Palatino Linotype" w:eastAsia="Droid Sans Fallback" w:hAnsi="Palatino Linotype" w:cs="Palatino Linotype"/>
          <w:kern w:val="1"/>
          <w:sz w:val="20"/>
          <w:szCs w:val="20"/>
          <w:lang w:val="en-GB" w:eastAsia="zh-CN" w:bidi="hi-IN"/>
        </w:rPr>
        <w:t>s</w:t>
      </w:r>
      <w:r w:rsidR="006A23AE" w:rsidRPr="00621885">
        <w:rPr>
          <w:rFonts w:ascii="Palatino Linotype" w:eastAsia="Droid Sans Fallback" w:hAnsi="Palatino Linotype" w:cs="Palatino Linotype"/>
          <w:kern w:val="1"/>
          <w:sz w:val="20"/>
          <w:szCs w:val="20"/>
          <w:lang w:val="en-GB" w:eastAsia="zh-CN" w:bidi="hi-IN"/>
        </w:rPr>
        <w:t xml:space="preserve"> with similar studies (e.g. </w:t>
      </w:r>
      <w:proofErr w:type="spellStart"/>
      <w:r w:rsidR="006A23AE" w:rsidRPr="00621885">
        <w:rPr>
          <w:rFonts w:ascii="Palatino Linotype" w:eastAsia="Droid Sans Fallback" w:hAnsi="Palatino Linotype" w:cs="Palatino Linotype"/>
          <w:kern w:val="1"/>
          <w:sz w:val="20"/>
          <w:szCs w:val="20"/>
          <w:lang w:val="en-GB" w:eastAsia="zh-CN" w:bidi="hi-IN"/>
        </w:rPr>
        <w:t>Suescún</w:t>
      </w:r>
      <w:proofErr w:type="spellEnd"/>
      <w:r w:rsidR="006A23AE" w:rsidRPr="00621885">
        <w:rPr>
          <w:rFonts w:ascii="Palatino Linotype" w:eastAsia="Droid Sans Fallback" w:hAnsi="Palatino Linotype" w:cs="Palatino Linotype"/>
          <w:kern w:val="1"/>
          <w:sz w:val="20"/>
          <w:szCs w:val="20"/>
          <w:lang w:val="en-GB" w:eastAsia="zh-CN" w:bidi="hi-IN"/>
        </w:rPr>
        <w:t xml:space="preserve"> et al. 2017). </w:t>
      </w:r>
      <w:r w:rsidR="00A21879" w:rsidRPr="00A21879">
        <w:rPr>
          <w:rFonts w:ascii="Palatino Linotype" w:eastAsia="Droid Sans Fallback" w:hAnsi="Palatino Linotype" w:cs="Palatino Linotype"/>
          <w:kern w:val="1"/>
          <w:sz w:val="20"/>
          <w:szCs w:val="20"/>
          <w:lang w:val="en-GB" w:eastAsia="zh-CN" w:bidi="hi-IN"/>
        </w:rPr>
        <w:t>Alternatively, riparian soils act as a sink or source of phosphorus to the overlaying water due to phosphorus sorption-desorption processes</w:t>
      </w:r>
      <w:r w:rsidR="00A21879">
        <w:rPr>
          <w:rFonts w:ascii="Palatino Linotype" w:eastAsia="Droid Sans Fallback" w:hAnsi="Palatino Linotype" w:cs="Palatino Linotype"/>
          <w:kern w:val="1"/>
          <w:sz w:val="20"/>
          <w:szCs w:val="20"/>
          <w:lang w:val="en-GB" w:eastAsia="zh-CN" w:bidi="hi-IN"/>
        </w:rPr>
        <w:t xml:space="preserve"> </w:t>
      </w:r>
      <w:r w:rsidR="006A23AE" w:rsidRPr="00621885">
        <w:rPr>
          <w:rFonts w:ascii="Palatino Linotype" w:eastAsia="Droid Sans Fallback" w:hAnsi="Palatino Linotype" w:cs="Palatino Linotype"/>
          <w:kern w:val="1"/>
          <w:sz w:val="20"/>
          <w:szCs w:val="20"/>
          <w:lang w:val="en-GB" w:eastAsia="zh-CN" w:bidi="hi-IN"/>
        </w:rPr>
        <w:t>(</w:t>
      </w:r>
      <w:proofErr w:type="spellStart"/>
      <w:r w:rsidR="006A23AE" w:rsidRPr="00621885">
        <w:rPr>
          <w:rFonts w:ascii="Palatino Linotype" w:eastAsia="Droid Sans Fallback" w:hAnsi="Palatino Linotype" w:cs="Palatino Linotype"/>
          <w:kern w:val="1"/>
          <w:sz w:val="20"/>
          <w:szCs w:val="20"/>
          <w:lang w:val="en-GB" w:eastAsia="zh-CN" w:bidi="hi-IN"/>
        </w:rPr>
        <w:t>Bai</w:t>
      </w:r>
      <w:proofErr w:type="spellEnd"/>
      <w:r w:rsidR="006A23AE" w:rsidRPr="00621885">
        <w:rPr>
          <w:rFonts w:ascii="Palatino Linotype" w:eastAsia="Droid Sans Fallback" w:hAnsi="Palatino Linotype" w:cs="Palatino Linotype"/>
          <w:kern w:val="1"/>
          <w:sz w:val="20"/>
          <w:szCs w:val="20"/>
          <w:lang w:val="en-GB" w:eastAsia="zh-CN" w:bidi="hi-IN"/>
        </w:rPr>
        <w:t xml:space="preserve"> et al. 2017).</w:t>
      </w:r>
    </w:p>
    <w:p w:rsidR="006A23AE" w:rsidRPr="003E684C" w:rsidRDefault="006A23AE" w:rsidP="006A23AE">
      <w:pPr>
        <w:widowControl w:val="0"/>
        <w:suppressAutoHyphens/>
        <w:rPr>
          <w:rFonts w:ascii="Palatino Linotype" w:eastAsia="Droid Sans Fallback" w:hAnsi="Palatino Linotype" w:cs="Palatino Linotype"/>
          <w:kern w:val="1"/>
          <w:sz w:val="20"/>
          <w:szCs w:val="20"/>
          <w:lang w:val="en-GB" w:eastAsia="zh-CN" w:bidi="hi-IN"/>
        </w:rPr>
      </w:pPr>
      <w:r w:rsidRPr="003E684C">
        <w:rPr>
          <w:rFonts w:ascii="Palatino Linotype" w:eastAsia="Droid Sans Fallback" w:hAnsi="Palatino Linotype" w:cs="Palatino Linotype"/>
          <w:kern w:val="1"/>
          <w:sz w:val="20"/>
          <w:szCs w:val="20"/>
          <w:lang w:val="en-GB" w:eastAsia="zh-CN" w:bidi="hi-IN"/>
        </w:rPr>
        <w:t xml:space="preserve">These results suggest that even in regions of very low slope, hydraulic connectivity between </w:t>
      </w:r>
      <w:r w:rsidRPr="007C6F4A">
        <w:rPr>
          <w:rFonts w:ascii="Palatino Linotype" w:eastAsia="Droid Sans Fallback" w:hAnsi="Palatino Linotype" w:cs="Palatino Linotype"/>
          <w:kern w:val="1"/>
          <w:sz w:val="20"/>
          <w:szCs w:val="20"/>
          <w:lang w:val="en-GB" w:eastAsia="zh-CN" w:bidi="hi-IN"/>
        </w:rPr>
        <w:t>CF</w:t>
      </w:r>
      <w:r w:rsidRPr="003E684C">
        <w:rPr>
          <w:rFonts w:ascii="Palatino Linotype" w:eastAsia="Droid Sans Fallback" w:hAnsi="Palatino Linotype" w:cs="Palatino Linotype"/>
          <w:kern w:val="1"/>
          <w:sz w:val="20"/>
          <w:szCs w:val="20"/>
          <w:lang w:val="en-GB" w:eastAsia="zh-CN" w:bidi="hi-IN"/>
        </w:rPr>
        <w:t xml:space="preserve"> and surface water bodies is </w:t>
      </w:r>
      <w:proofErr w:type="spellStart"/>
      <w:r w:rsidRPr="003E684C">
        <w:rPr>
          <w:rFonts w:ascii="Palatino Linotype" w:eastAsia="Droid Sans Fallback" w:hAnsi="Palatino Linotype" w:cs="Palatino Linotype"/>
          <w:kern w:val="1"/>
          <w:sz w:val="20"/>
          <w:szCs w:val="20"/>
          <w:lang w:val="en-GB" w:eastAsia="zh-CN" w:bidi="hi-IN"/>
        </w:rPr>
        <w:t>favored</w:t>
      </w:r>
      <w:proofErr w:type="spellEnd"/>
      <w:r w:rsidRPr="003E684C">
        <w:rPr>
          <w:rFonts w:ascii="Palatino Linotype" w:eastAsia="Droid Sans Fallback" w:hAnsi="Palatino Linotype" w:cs="Palatino Linotype"/>
          <w:kern w:val="1"/>
          <w:sz w:val="20"/>
          <w:szCs w:val="20"/>
          <w:lang w:val="en-GB" w:eastAsia="zh-CN" w:bidi="hi-IN"/>
        </w:rPr>
        <w:t xml:space="preserve"> by PFP (</w:t>
      </w:r>
      <w:proofErr w:type="spellStart"/>
      <w:r w:rsidRPr="003E684C">
        <w:rPr>
          <w:rFonts w:ascii="Palatino Linotype" w:eastAsia="Droid Sans Fallback" w:hAnsi="Palatino Linotype" w:cs="Palatino Linotype"/>
          <w:kern w:val="1"/>
          <w:sz w:val="20"/>
          <w:szCs w:val="20"/>
          <w:lang w:val="en-GB" w:eastAsia="zh-CN" w:bidi="hi-IN"/>
        </w:rPr>
        <w:t>Taboada</w:t>
      </w:r>
      <w:proofErr w:type="spellEnd"/>
      <w:r w:rsidRPr="003E684C">
        <w:rPr>
          <w:rFonts w:ascii="Palatino Linotype" w:eastAsia="Droid Sans Fallback" w:hAnsi="Palatino Linotype" w:cs="Palatino Linotype"/>
          <w:kern w:val="1"/>
          <w:sz w:val="20"/>
          <w:szCs w:val="20"/>
          <w:lang w:val="en-GB" w:eastAsia="zh-CN" w:bidi="hi-IN"/>
        </w:rPr>
        <w:t xml:space="preserve"> et al. 2009), where part of sediments, phosphorus and pesticides carried by runoff are retained (Sheppard et al. 2006; </w:t>
      </w:r>
      <w:proofErr w:type="spellStart"/>
      <w:r w:rsidRPr="003E684C">
        <w:rPr>
          <w:rFonts w:ascii="Palatino Linotype" w:eastAsia="Droid Sans Fallback" w:hAnsi="Palatino Linotype" w:cs="Palatino Linotype"/>
          <w:kern w:val="1"/>
          <w:sz w:val="20"/>
          <w:szCs w:val="20"/>
          <w:lang w:val="en-GB" w:eastAsia="zh-CN" w:bidi="hi-IN"/>
        </w:rPr>
        <w:t>Zaimes</w:t>
      </w:r>
      <w:proofErr w:type="spellEnd"/>
      <w:r w:rsidRPr="003E684C">
        <w:rPr>
          <w:rFonts w:ascii="Palatino Linotype" w:eastAsia="Droid Sans Fallback" w:hAnsi="Palatino Linotype" w:cs="Palatino Linotype"/>
          <w:kern w:val="1"/>
          <w:sz w:val="20"/>
          <w:szCs w:val="20"/>
          <w:lang w:val="en-GB" w:eastAsia="zh-CN" w:bidi="hi-IN"/>
        </w:rPr>
        <w:t xml:space="preserve"> et al. 2008). </w:t>
      </w:r>
    </w:p>
    <w:p w:rsidR="006A23AE" w:rsidRPr="003E684C" w:rsidRDefault="006A23AE" w:rsidP="006A23AE">
      <w:pPr>
        <w:widowControl w:val="0"/>
        <w:suppressAutoHyphens/>
        <w:rPr>
          <w:rFonts w:ascii="Palatino Linotype" w:eastAsia="Droid Sans Fallback" w:hAnsi="Palatino Linotype" w:cs="Palatino Linotype"/>
          <w:kern w:val="1"/>
          <w:sz w:val="20"/>
          <w:szCs w:val="20"/>
          <w:lang w:val="en-GB" w:eastAsia="zh-CN" w:bidi="hi-IN"/>
        </w:rPr>
      </w:pPr>
      <w:r w:rsidRPr="003E684C">
        <w:rPr>
          <w:rFonts w:ascii="Palatino Linotype" w:eastAsia="Droid Sans Fallback" w:hAnsi="Palatino Linotype" w:cs="Palatino Linotype"/>
          <w:kern w:val="1"/>
          <w:sz w:val="20"/>
          <w:szCs w:val="20"/>
          <w:lang w:val="en-GB" w:eastAsia="zh-CN" w:bidi="hi-IN"/>
        </w:rPr>
        <w:t xml:space="preserve">Due to its high solubility in water, nitrate is easily transported by leaching to groundwater (Haag and </w:t>
      </w:r>
      <w:proofErr w:type="spellStart"/>
      <w:r w:rsidRPr="003E684C">
        <w:rPr>
          <w:rFonts w:ascii="Palatino Linotype" w:eastAsia="Droid Sans Fallback" w:hAnsi="Palatino Linotype" w:cs="Palatino Linotype"/>
          <w:kern w:val="1"/>
          <w:sz w:val="20"/>
          <w:szCs w:val="20"/>
          <w:lang w:val="en-GB" w:eastAsia="zh-CN" w:bidi="hi-IN"/>
        </w:rPr>
        <w:t>Kaupenjohann</w:t>
      </w:r>
      <w:proofErr w:type="spellEnd"/>
      <w:r w:rsidRPr="003E684C">
        <w:rPr>
          <w:rFonts w:ascii="Palatino Linotype" w:eastAsia="Droid Sans Fallback" w:hAnsi="Palatino Linotype" w:cs="Palatino Linotype"/>
          <w:kern w:val="1"/>
          <w:sz w:val="20"/>
          <w:szCs w:val="20"/>
          <w:lang w:val="en-GB" w:eastAsia="zh-CN" w:bidi="hi-IN"/>
        </w:rPr>
        <w:t xml:space="preserve"> 2001). However, the high </w:t>
      </w:r>
      <w:r w:rsidR="00CE681D">
        <w:rPr>
          <w:rFonts w:ascii="Palatino Linotype" w:eastAsia="Droid Sans Fallback" w:hAnsi="Palatino Linotype" w:cs="Palatino Linotype"/>
          <w:kern w:val="1"/>
          <w:sz w:val="20"/>
          <w:szCs w:val="20"/>
          <w:lang w:val="en-GB" w:eastAsia="zh-CN" w:bidi="hi-IN"/>
        </w:rPr>
        <w:t>concentration</w:t>
      </w:r>
      <w:r w:rsidR="00CE681D" w:rsidRPr="003E684C">
        <w:rPr>
          <w:rFonts w:ascii="Palatino Linotype" w:eastAsia="Droid Sans Fallback" w:hAnsi="Palatino Linotype" w:cs="Palatino Linotype"/>
          <w:kern w:val="1"/>
          <w:sz w:val="20"/>
          <w:szCs w:val="20"/>
          <w:lang w:val="en-GB" w:eastAsia="zh-CN" w:bidi="hi-IN"/>
        </w:rPr>
        <w:t xml:space="preserve"> </w:t>
      </w:r>
      <w:r w:rsidRPr="003E684C">
        <w:rPr>
          <w:rFonts w:ascii="Palatino Linotype" w:eastAsia="Droid Sans Fallback" w:hAnsi="Palatino Linotype" w:cs="Palatino Linotype"/>
          <w:kern w:val="1"/>
          <w:sz w:val="20"/>
          <w:szCs w:val="20"/>
          <w:lang w:val="en-GB" w:eastAsia="zh-CN" w:bidi="hi-IN"/>
        </w:rPr>
        <w:t xml:space="preserve">of nitrate </w:t>
      </w:r>
      <w:r w:rsidR="00E60C2B">
        <w:rPr>
          <w:rFonts w:ascii="Palatino Linotype" w:eastAsia="Droid Sans Fallback" w:hAnsi="Palatino Linotype" w:cs="Palatino Linotype"/>
          <w:kern w:val="1"/>
          <w:sz w:val="20"/>
          <w:szCs w:val="20"/>
          <w:lang w:val="en-GB" w:eastAsia="zh-CN" w:bidi="hi-IN"/>
        </w:rPr>
        <w:t xml:space="preserve">recorded </w:t>
      </w:r>
      <w:r w:rsidRPr="003E684C">
        <w:rPr>
          <w:rFonts w:ascii="Palatino Linotype" w:eastAsia="Droid Sans Fallback" w:hAnsi="Palatino Linotype" w:cs="Palatino Linotype"/>
          <w:kern w:val="1"/>
          <w:sz w:val="20"/>
          <w:szCs w:val="20"/>
          <w:lang w:val="en-GB" w:eastAsia="zh-CN" w:bidi="hi-IN"/>
        </w:rPr>
        <w:t xml:space="preserve">inside </w:t>
      </w:r>
      <w:r w:rsidR="00E60C2B">
        <w:rPr>
          <w:rFonts w:ascii="Palatino Linotype" w:eastAsia="Droid Sans Fallback" w:hAnsi="Palatino Linotype" w:cs="Palatino Linotype"/>
          <w:kern w:val="1"/>
          <w:sz w:val="20"/>
          <w:szCs w:val="20"/>
          <w:lang w:val="en-GB" w:eastAsia="zh-CN" w:bidi="hi-IN"/>
        </w:rPr>
        <w:t>of the</w:t>
      </w:r>
      <w:r w:rsidRPr="003E684C">
        <w:rPr>
          <w:rFonts w:ascii="Palatino Linotype" w:eastAsia="Droid Sans Fallback" w:hAnsi="Palatino Linotype" w:cs="Palatino Linotype"/>
          <w:kern w:val="1"/>
          <w:sz w:val="20"/>
          <w:szCs w:val="20"/>
          <w:lang w:val="en-GB" w:eastAsia="zh-CN" w:bidi="hi-IN"/>
        </w:rPr>
        <w:t xml:space="preserve"> PFP suggests that when surface runoff occurs, nitrate is not only horizontally transported through</w:t>
      </w:r>
      <w:r w:rsidR="00E60C2B">
        <w:rPr>
          <w:rFonts w:ascii="Palatino Linotype" w:eastAsia="Droid Sans Fallback" w:hAnsi="Palatino Linotype" w:cs="Palatino Linotype"/>
          <w:kern w:val="1"/>
          <w:sz w:val="20"/>
          <w:szCs w:val="20"/>
          <w:lang w:val="en-GB" w:eastAsia="zh-CN" w:bidi="hi-IN"/>
        </w:rPr>
        <w:t xml:space="preserve"> the</w:t>
      </w:r>
      <w:r w:rsidRPr="003E684C">
        <w:rPr>
          <w:rFonts w:ascii="Palatino Linotype" w:eastAsia="Droid Sans Fallback" w:hAnsi="Palatino Linotype" w:cs="Palatino Linotype"/>
          <w:kern w:val="1"/>
          <w:sz w:val="20"/>
          <w:szCs w:val="20"/>
          <w:lang w:val="en-GB" w:eastAsia="zh-CN" w:bidi="hi-IN"/>
        </w:rPr>
        <w:t xml:space="preserve"> PFP, but also adsorbed within them (</w:t>
      </w:r>
      <w:proofErr w:type="spellStart"/>
      <w:r w:rsidRPr="003E684C">
        <w:rPr>
          <w:rFonts w:ascii="Palatino Linotype" w:eastAsia="Droid Sans Fallback" w:hAnsi="Palatino Linotype" w:cs="Palatino Linotype"/>
          <w:kern w:val="1"/>
          <w:sz w:val="20"/>
          <w:szCs w:val="20"/>
          <w:lang w:val="en-GB" w:eastAsia="zh-CN" w:bidi="hi-IN"/>
        </w:rPr>
        <w:t>Oenema</w:t>
      </w:r>
      <w:proofErr w:type="spellEnd"/>
      <w:r w:rsidRPr="003E684C">
        <w:rPr>
          <w:rFonts w:ascii="Palatino Linotype" w:eastAsia="Droid Sans Fallback" w:hAnsi="Palatino Linotype" w:cs="Palatino Linotype"/>
          <w:kern w:val="1"/>
          <w:sz w:val="20"/>
          <w:szCs w:val="20"/>
          <w:lang w:val="en-GB" w:eastAsia="zh-CN" w:bidi="hi-IN"/>
        </w:rPr>
        <w:t xml:space="preserve"> and </w:t>
      </w:r>
      <w:proofErr w:type="spellStart"/>
      <w:r w:rsidRPr="003E684C">
        <w:rPr>
          <w:rFonts w:ascii="Palatino Linotype" w:eastAsia="Droid Sans Fallback" w:hAnsi="Palatino Linotype" w:cs="Palatino Linotype"/>
          <w:kern w:val="1"/>
          <w:sz w:val="20"/>
          <w:szCs w:val="20"/>
          <w:lang w:val="en-GB" w:eastAsia="zh-CN" w:bidi="hi-IN"/>
        </w:rPr>
        <w:t>Roest</w:t>
      </w:r>
      <w:proofErr w:type="spellEnd"/>
      <w:r w:rsidRPr="003E684C">
        <w:rPr>
          <w:rFonts w:ascii="Palatino Linotype" w:eastAsia="Droid Sans Fallback" w:hAnsi="Palatino Linotype" w:cs="Palatino Linotype"/>
          <w:kern w:val="1"/>
          <w:sz w:val="20"/>
          <w:szCs w:val="20"/>
          <w:lang w:val="en-GB" w:eastAsia="zh-CN" w:bidi="hi-IN"/>
        </w:rPr>
        <w:t xml:space="preserve"> 1998; Hatch et al. 2002; Roberts et al. 2012).</w:t>
      </w:r>
      <w:r w:rsidR="000E4B65" w:rsidRPr="000E4B65">
        <w:rPr>
          <w:lang w:val="en-US"/>
        </w:rPr>
        <w:t xml:space="preserve"> </w:t>
      </w:r>
      <w:r w:rsidR="000E4B65" w:rsidRPr="000E4B65">
        <w:rPr>
          <w:rFonts w:ascii="Palatino Linotype" w:eastAsia="Droid Sans Fallback" w:hAnsi="Palatino Linotype" w:cs="Palatino Linotype"/>
          <w:kern w:val="1"/>
          <w:sz w:val="20"/>
          <w:szCs w:val="20"/>
          <w:lang w:val="en-GB" w:eastAsia="zh-CN" w:bidi="hi-IN"/>
        </w:rPr>
        <w:t>Another possibility</w:t>
      </w:r>
      <w:r w:rsidR="00E60C2B">
        <w:rPr>
          <w:rFonts w:ascii="Palatino Linotype" w:eastAsia="Droid Sans Fallback" w:hAnsi="Palatino Linotype" w:cs="Palatino Linotype"/>
          <w:kern w:val="1"/>
          <w:sz w:val="20"/>
          <w:szCs w:val="20"/>
          <w:lang w:val="en-GB" w:eastAsia="zh-CN" w:bidi="hi-IN"/>
        </w:rPr>
        <w:t xml:space="preserve"> could be</w:t>
      </w:r>
      <w:r w:rsidR="000E4B65" w:rsidRPr="000E4B65">
        <w:rPr>
          <w:rFonts w:ascii="Palatino Linotype" w:eastAsia="Droid Sans Fallback" w:hAnsi="Palatino Linotype" w:cs="Palatino Linotype"/>
          <w:kern w:val="1"/>
          <w:sz w:val="20"/>
          <w:szCs w:val="20"/>
          <w:lang w:val="en-GB" w:eastAsia="zh-CN" w:bidi="hi-IN"/>
        </w:rPr>
        <w:t xml:space="preserve"> that the soil of the RVS is saturated due to a close to the surface water table. In this case the measured nitrate would correspond to </w:t>
      </w:r>
      <w:r w:rsidR="00E60C2B">
        <w:rPr>
          <w:rFonts w:ascii="Palatino Linotype" w:eastAsia="Droid Sans Fallback" w:hAnsi="Palatino Linotype" w:cs="Palatino Linotype"/>
          <w:kern w:val="1"/>
          <w:sz w:val="20"/>
          <w:szCs w:val="20"/>
          <w:lang w:val="en-GB" w:eastAsia="zh-CN" w:bidi="hi-IN"/>
        </w:rPr>
        <w:t xml:space="preserve">the </w:t>
      </w:r>
      <w:r w:rsidR="000E4B65" w:rsidRPr="000E4B65">
        <w:rPr>
          <w:rFonts w:ascii="Palatino Linotype" w:eastAsia="Droid Sans Fallback" w:hAnsi="Palatino Linotype" w:cs="Palatino Linotype"/>
          <w:kern w:val="1"/>
          <w:sz w:val="20"/>
          <w:szCs w:val="20"/>
          <w:lang w:val="en-GB" w:eastAsia="zh-CN" w:bidi="hi-IN"/>
        </w:rPr>
        <w:t>soil solution</w:t>
      </w:r>
      <w:r w:rsidR="000E4B65">
        <w:rPr>
          <w:rFonts w:ascii="Palatino Linotype" w:eastAsia="Droid Sans Fallback" w:hAnsi="Palatino Linotype" w:cs="Palatino Linotype"/>
          <w:kern w:val="1"/>
          <w:sz w:val="20"/>
          <w:szCs w:val="20"/>
          <w:lang w:val="en-GB" w:eastAsia="zh-CN" w:bidi="hi-IN"/>
        </w:rPr>
        <w:t>.</w:t>
      </w:r>
      <w:r w:rsidRPr="003E684C">
        <w:rPr>
          <w:rFonts w:ascii="Palatino Linotype" w:eastAsia="Droid Sans Fallback" w:hAnsi="Palatino Linotype" w:cs="Palatino Linotype"/>
          <w:kern w:val="1"/>
          <w:sz w:val="20"/>
          <w:szCs w:val="20"/>
          <w:lang w:val="en-GB" w:eastAsia="zh-CN" w:bidi="hi-IN"/>
        </w:rPr>
        <w:t xml:space="preserve"> Therefore, </w:t>
      </w:r>
      <w:r w:rsidR="009B4F8A">
        <w:rPr>
          <w:rFonts w:ascii="Palatino Linotype" w:eastAsia="Droid Sans Fallback" w:hAnsi="Palatino Linotype" w:cs="Palatino Linotype"/>
          <w:kern w:val="1"/>
          <w:sz w:val="20"/>
          <w:szCs w:val="20"/>
          <w:lang w:val="en-GB" w:eastAsia="zh-CN" w:bidi="hi-IN"/>
        </w:rPr>
        <w:t xml:space="preserve">glyphosate, </w:t>
      </w:r>
      <w:r w:rsidR="009B4F8A" w:rsidRPr="009B4F8A">
        <w:rPr>
          <w:rFonts w:ascii="Palatino Linotype" w:eastAsia="Droid Sans Fallback" w:hAnsi="Palatino Linotype" w:cs="Palatino Linotype"/>
          <w:kern w:val="1"/>
          <w:sz w:val="20"/>
          <w:szCs w:val="20"/>
          <w:lang w:val="en-GB" w:eastAsia="zh-CN" w:bidi="hi-IN"/>
        </w:rPr>
        <w:t xml:space="preserve">phosphorus </w:t>
      </w:r>
      <w:r w:rsidR="009B4F8A">
        <w:rPr>
          <w:rFonts w:ascii="Palatino Linotype" w:eastAsia="Droid Sans Fallback" w:hAnsi="Palatino Linotype" w:cs="Palatino Linotype"/>
          <w:kern w:val="1"/>
          <w:sz w:val="20"/>
          <w:szCs w:val="20"/>
          <w:lang w:val="en-GB" w:eastAsia="zh-CN" w:bidi="hi-IN"/>
        </w:rPr>
        <w:t xml:space="preserve">and </w:t>
      </w:r>
      <w:r w:rsidRPr="003E684C">
        <w:rPr>
          <w:rFonts w:ascii="Palatino Linotype" w:eastAsia="Droid Sans Fallback" w:hAnsi="Palatino Linotype" w:cs="Palatino Linotype"/>
          <w:kern w:val="1"/>
          <w:sz w:val="20"/>
          <w:szCs w:val="20"/>
          <w:lang w:val="en-GB" w:eastAsia="zh-CN" w:bidi="hi-IN"/>
        </w:rPr>
        <w:t xml:space="preserve">nitrate content in the PFP </w:t>
      </w:r>
      <w:r w:rsidR="00291C94" w:rsidRPr="003E684C">
        <w:rPr>
          <w:rFonts w:ascii="Palatino Linotype" w:eastAsia="Droid Sans Fallback" w:hAnsi="Palatino Linotype" w:cs="Palatino Linotype"/>
          <w:kern w:val="1"/>
          <w:sz w:val="20"/>
          <w:szCs w:val="20"/>
          <w:lang w:val="en-GB" w:eastAsia="zh-CN" w:bidi="hi-IN"/>
        </w:rPr>
        <w:t>depend</w:t>
      </w:r>
      <w:r w:rsidRPr="003E684C">
        <w:rPr>
          <w:rFonts w:ascii="Palatino Linotype" w:eastAsia="Droid Sans Fallback" w:hAnsi="Palatino Linotype" w:cs="Palatino Linotype"/>
          <w:kern w:val="1"/>
          <w:sz w:val="20"/>
          <w:szCs w:val="20"/>
          <w:lang w:val="en-GB" w:eastAsia="zh-CN" w:bidi="hi-IN"/>
        </w:rPr>
        <w:t xml:space="preserve"> on a dynamic balance </w:t>
      </w:r>
      <w:r w:rsidR="00232242">
        <w:rPr>
          <w:rFonts w:ascii="Palatino Linotype" w:eastAsia="Droid Sans Fallback" w:hAnsi="Palatino Linotype" w:cs="Palatino Linotype"/>
          <w:kern w:val="1"/>
          <w:sz w:val="20"/>
          <w:szCs w:val="20"/>
          <w:lang w:val="en-GB" w:eastAsia="zh-CN" w:bidi="hi-IN"/>
        </w:rPr>
        <w:t>among</w:t>
      </w:r>
      <w:r w:rsidR="00232242" w:rsidRPr="003E684C">
        <w:rPr>
          <w:rFonts w:ascii="Palatino Linotype" w:eastAsia="Droid Sans Fallback" w:hAnsi="Palatino Linotype" w:cs="Palatino Linotype"/>
          <w:kern w:val="1"/>
          <w:sz w:val="20"/>
          <w:szCs w:val="20"/>
          <w:lang w:val="en-GB" w:eastAsia="zh-CN" w:bidi="hi-IN"/>
        </w:rPr>
        <w:t xml:space="preserve"> </w:t>
      </w:r>
      <w:r w:rsidRPr="003E684C">
        <w:rPr>
          <w:rFonts w:ascii="Palatino Linotype" w:eastAsia="Droid Sans Fallback" w:hAnsi="Palatino Linotype" w:cs="Palatino Linotype"/>
          <w:kern w:val="1"/>
          <w:sz w:val="20"/>
          <w:szCs w:val="20"/>
          <w:lang w:val="en-GB" w:eastAsia="zh-CN" w:bidi="hi-IN"/>
        </w:rPr>
        <w:t>the input, retention efficiency and removal rates. The low topographic position of RVS in the landscapes, and the presence of the water table at shallow depth</w:t>
      </w:r>
      <w:r w:rsidR="00232242">
        <w:rPr>
          <w:rFonts w:ascii="Palatino Linotype" w:eastAsia="Droid Sans Fallback" w:hAnsi="Palatino Linotype" w:cs="Palatino Linotype"/>
          <w:kern w:val="1"/>
          <w:sz w:val="20"/>
          <w:szCs w:val="20"/>
          <w:lang w:val="en-GB" w:eastAsia="zh-CN" w:bidi="hi-IN"/>
        </w:rPr>
        <w:t xml:space="preserve"> </w:t>
      </w:r>
      <w:r w:rsidR="00232242" w:rsidRPr="003E684C">
        <w:rPr>
          <w:rFonts w:ascii="Palatino Linotype" w:eastAsia="Droid Sans Fallback" w:hAnsi="Palatino Linotype" w:cs="Palatino Linotype"/>
          <w:kern w:val="1"/>
          <w:sz w:val="20"/>
          <w:szCs w:val="20"/>
          <w:lang w:val="en-GB" w:eastAsia="zh-CN" w:bidi="hi-IN"/>
        </w:rPr>
        <w:t xml:space="preserve"> </w:t>
      </w:r>
      <w:r w:rsidRPr="003E684C">
        <w:rPr>
          <w:rFonts w:ascii="Palatino Linotype" w:eastAsia="Droid Sans Fallback" w:hAnsi="Palatino Linotype" w:cs="Palatino Linotype"/>
          <w:kern w:val="1"/>
          <w:sz w:val="20"/>
          <w:szCs w:val="20"/>
          <w:lang w:val="en-GB" w:eastAsia="zh-CN" w:bidi="hi-IN"/>
        </w:rPr>
        <w:t xml:space="preserve">can remove </w:t>
      </w:r>
      <w:r>
        <w:rPr>
          <w:rFonts w:ascii="Palatino Linotype" w:eastAsia="Droid Sans Fallback" w:hAnsi="Palatino Linotype" w:cs="Palatino Linotype"/>
          <w:kern w:val="1"/>
          <w:sz w:val="20"/>
          <w:szCs w:val="20"/>
          <w:lang w:val="en-GB" w:eastAsia="zh-CN" w:bidi="hi-IN"/>
        </w:rPr>
        <w:t xml:space="preserve">or import </w:t>
      </w:r>
      <w:r w:rsidRPr="003E684C">
        <w:rPr>
          <w:rFonts w:ascii="Palatino Linotype" w:eastAsia="Droid Sans Fallback" w:hAnsi="Palatino Linotype" w:cs="Palatino Linotype"/>
          <w:kern w:val="1"/>
          <w:sz w:val="20"/>
          <w:szCs w:val="20"/>
          <w:lang w:val="en-GB" w:eastAsia="zh-CN" w:bidi="hi-IN"/>
        </w:rPr>
        <w:t xml:space="preserve">part of these retained nitrate through mass flow (Haag and </w:t>
      </w:r>
      <w:proofErr w:type="spellStart"/>
      <w:r w:rsidRPr="003E684C">
        <w:rPr>
          <w:rFonts w:ascii="Palatino Linotype" w:eastAsia="Droid Sans Fallback" w:hAnsi="Palatino Linotype" w:cs="Palatino Linotype"/>
          <w:kern w:val="1"/>
          <w:sz w:val="20"/>
          <w:szCs w:val="20"/>
          <w:lang w:val="en-GB" w:eastAsia="zh-CN" w:bidi="hi-IN"/>
        </w:rPr>
        <w:t>Kaupenjohann</w:t>
      </w:r>
      <w:proofErr w:type="spellEnd"/>
      <w:r w:rsidRPr="003E684C">
        <w:rPr>
          <w:rFonts w:ascii="Palatino Linotype" w:eastAsia="Droid Sans Fallback" w:hAnsi="Palatino Linotype" w:cs="Palatino Linotype"/>
          <w:kern w:val="1"/>
          <w:sz w:val="20"/>
          <w:szCs w:val="20"/>
          <w:lang w:val="en-GB" w:eastAsia="zh-CN" w:bidi="hi-IN"/>
        </w:rPr>
        <w:t xml:space="preserve"> 2001; </w:t>
      </w:r>
      <w:proofErr w:type="spellStart"/>
      <w:r w:rsidRPr="003E684C">
        <w:rPr>
          <w:rFonts w:ascii="Palatino Linotype" w:eastAsia="Droid Sans Fallback" w:hAnsi="Palatino Linotype" w:cs="Palatino Linotype"/>
          <w:kern w:val="1"/>
          <w:sz w:val="20"/>
          <w:szCs w:val="20"/>
          <w:lang w:val="en-GB" w:eastAsia="zh-CN" w:bidi="hi-IN"/>
        </w:rPr>
        <w:t>Kuglerová</w:t>
      </w:r>
      <w:proofErr w:type="spellEnd"/>
      <w:r w:rsidRPr="003E684C">
        <w:rPr>
          <w:rFonts w:ascii="Palatino Linotype" w:eastAsia="Droid Sans Fallback" w:hAnsi="Palatino Linotype" w:cs="Palatino Linotype"/>
          <w:kern w:val="1"/>
          <w:sz w:val="20"/>
          <w:szCs w:val="20"/>
          <w:lang w:val="en-GB" w:eastAsia="zh-CN" w:bidi="hi-IN"/>
        </w:rPr>
        <w:t xml:space="preserve"> et al. 2014)</w:t>
      </w:r>
      <w:r w:rsidR="00232242">
        <w:rPr>
          <w:rFonts w:ascii="Palatino Linotype" w:eastAsia="Droid Sans Fallback" w:hAnsi="Palatino Linotype" w:cs="Palatino Linotype"/>
          <w:kern w:val="1"/>
          <w:sz w:val="20"/>
          <w:szCs w:val="20"/>
          <w:lang w:val="en-GB" w:eastAsia="zh-CN" w:bidi="hi-IN"/>
        </w:rPr>
        <w:t>.</w:t>
      </w:r>
      <w:r w:rsidRPr="003E684C">
        <w:rPr>
          <w:rFonts w:ascii="Palatino Linotype" w:eastAsia="Droid Sans Fallback" w:hAnsi="Palatino Linotype" w:cs="Palatino Linotype"/>
          <w:kern w:val="1"/>
          <w:sz w:val="20"/>
          <w:szCs w:val="20"/>
          <w:lang w:val="en-GB" w:eastAsia="zh-CN" w:bidi="hi-IN"/>
        </w:rPr>
        <w:t xml:space="preserve"> </w:t>
      </w:r>
      <w:r w:rsidR="00232242">
        <w:rPr>
          <w:rFonts w:ascii="Palatino Linotype" w:eastAsia="Droid Sans Fallback" w:hAnsi="Palatino Linotype" w:cs="Palatino Linotype"/>
          <w:kern w:val="1"/>
          <w:sz w:val="20"/>
          <w:szCs w:val="20"/>
          <w:lang w:val="en-GB" w:eastAsia="zh-CN" w:bidi="hi-IN"/>
        </w:rPr>
        <w:t>T</w:t>
      </w:r>
      <w:r w:rsidRPr="003E684C">
        <w:rPr>
          <w:rFonts w:ascii="Palatino Linotype" w:eastAsia="Droid Sans Fallback" w:hAnsi="Palatino Linotype" w:cs="Palatino Linotype"/>
          <w:kern w:val="1"/>
          <w:sz w:val="20"/>
          <w:szCs w:val="20"/>
          <w:lang w:val="en-GB" w:eastAsia="zh-CN" w:bidi="hi-IN"/>
        </w:rPr>
        <w:t>he magnitude of these losses depends on the amount of nitrate present in the soil and the volume of drained water (</w:t>
      </w:r>
      <w:proofErr w:type="spellStart"/>
      <w:r w:rsidRPr="003E684C">
        <w:rPr>
          <w:rFonts w:ascii="Palatino Linotype" w:eastAsia="Droid Sans Fallback" w:hAnsi="Palatino Linotype" w:cs="Palatino Linotype"/>
          <w:kern w:val="1"/>
          <w:sz w:val="20"/>
          <w:szCs w:val="20"/>
          <w:lang w:val="en-GB" w:eastAsia="zh-CN" w:bidi="hi-IN"/>
        </w:rPr>
        <w:t>Vinten</w:t>
      </w:r>
      <w:proofErr w:type="spellEnd"/>
      <w:r w:rsidRPr="003E684C">
        <w:rPr>
          <w:rFonts w:ascii="Palatino Linotype" w:eastAsia="Droid Sans Fallback" w:hAnsi="Palatino Linotype" w:cs="Palatino Linotype"/>
          <w:kern w:val="1"/>
          <w:sz w:val="20"/>
          <w:szCs w:val="20"/>
          <w:lang w:val="en-GB" w:eastAsia="zh-CN" w:bidi="hi-IN"/>
        </w:rPr>
        <w:t xml:space="preserve"> and Smith 1993). </w:t>
      </w:r>
    </w:p>
    <w:p w:rsidR="006A23AE" w:rsidRPr="00307312" w:rsidRDefault="00232242" w:rsidP="006A23AE">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The g</w:t>
      </w:r>
      <w:r w:rsidR="006A23AE" w:rsidRPr="003E684C">
        <w:rPr>
          <w:rFonts w:ascii="Palatino Linotype" w:eastAsia="Droid Sans Fallback" w:hAnsi="Palatino Linotype" w:cs="Palatino Linotype"/>
          <w:kern w:val="1"/>
          <w:sz w:val="20"/>
          <w:szCs w:val="20"/>
          <w:lang w:val="en-GB" w:eastAsia="zh-CN" w:bidi="hi-IN"/>
        </w:rPr>
        <w:t>reat retention within PFP</w:t>
      </w:r>
      <w:r>
        <w:rPr>
          <w:rFonts w:ascii="Palatino Linotype" w:eastAsia="Droid Sans Fallback" w:hAnsi="Palatino Linotype" w:cs="Palatino Linotype"/>
          <w:kern w:val="1"/>
          <w:sz w:val="20"/>
          <w:szCs w:val="20"/>
          <w:lang w:val="en-GB" w:eastAsia="zh-CN" w:bidi="hi-IN"/>
        </w:rPr>
        <w:t xml:space="preserve"> </w:t>
      </w:r>
      <w:r w:rsidR="006A23AE" w:rsidRPr="003E684C">
        <w:rPr>
          <w:rFonts w:ascii="Palatino Linotype" w:eastAsia="Droid Sans Fallback" w:hAnsi="Palatino Linotype" w:cs="Palatino Linotype"/>
          <w:kern w:val="1"/>
          <w:sz w:val="20"/>
          <w:szCs w:val="20"/>
          <w:lang w:val="en-GB" w:eastAsia="zh-CN" w:bidi="hi-IN"/>
        </w:rPr>
        <w:t>is due to the fact that the glyphosate molecules, as well as those of phosphorus, present a high affinity to adsorb superficially to clay particles (</w:t>
      </w:r>
      <w:proofErr w:type="spellStart"/>
      <w:r w:rsidR="006A23AE" w:rsidRPr="003E684C">
        <w:rPr>
          <w:rFonts w:ascii="Palatino Linotype" w:eastAsia="Droid Sans Fallback" w:hAnsi="Palatino Linotype" w:cs="Palatino Linotype"/>
          <w:kern w:val="1"/>
          <w:sz w:val="20"/>
          <w:szCs w:val="20"/>
          <w:lang w:val="en-GB" w:eastAsia="zh-CN" w:bidi="hi-IN"/>
        </w:rPr>
        <w:t>Carriquiriborde</w:t>
      </w:r>
      <w:proofErr w:type="spellEnd"/>
      <w:r w:rsidR="006A23AE" w:rsidRPr="003E684C">
        <w:rPr>
          <w:rFonts w:ascii="Palatino Linotype" w:eastAsia="Droid Sans Fallback" w:hAnsi="Palatino Linotype" w:cs="Palatino Linotype"/>
          <w:kern w:val="1"/>
          <w:sz w:val="20"/>
          <w:szCs w:val="20"/>
          <w:lang w:val="en-GB" w:eastAsia="zh-CN" w:bidi="hi-IN"/>
        </w:rPr>
        <w:t xml:space="preserve"> 2010), which are detached from the adjacent soils by erosive effects, transported by runoff and deposited in the PFP (</w:t>
      </w:r>
      <w:proofErr w:type="spellStart"/>
      <w:r w:rsidR="006A23AE" w:rsidRPr="003E684C">
        <w:rPr>
          <w:rFonts w:ascii="Palatino Linotype" w:eastAsia="Droid Sans Fallback" w:hAnsi="Palatino Linotype" w:cs="Palatino Linotype"/>
          <w:kern w:val="1"/>
          <w:sz w:val="20"/>
          <w:szCs w:val="20"/>
          <w:lang w:val="en-GB" w:eastAsia="zh-CN" w:bidi="hi-IN"/>
        </w:rPr>
        <w:t>Welten</w:t>
      </w:r>
      <w:proofErr w:type="spellEnd"/>
      <w:r w:rsidR="006A23AE" w:rsidRPr="003E684C">
        <w:rPr>
          <w:rFonts w:ascii="Palatino Linotype" w:eastAsia="Droid Sans Fallback" w:hAnsi="Palatino Linotype" w:cs="Palatino Linotype"/>
          <w:kern w:val="1"/>
          <w:sz w:val="20"/>
          <w:szCs w:val="20"/>
          <w:lang w:val="en-GB" w:eastAsia="zh-CN" w:bidi="hi-IN"/>
        </w:rPr>
        <w:t xml:space="preserve"> 2000; </w:t>
      </w:r>
      <w:proofErr w:type="spellStart"/>
      <w:r w:rsidR="006A23AE" w:rsidRPr="003E684C">
        <w:rPr>
          <w:rFonts w:ascii="Palatino Linotype" w:eastAsia="Droid Sans Fallback" w:hAnsi="Palatino Linotype" w:cs="Palatino Linotype"/>
          <w:kern w:val="1"/>
          <w:sz w:val="20"/>
          <w:szCs w:val="20"/>
          <w:lang w:val="en-GB" w:eastAsia="zh-CN" w:bidi="hi-IN"/>
        </w:rPr>
        <w:t>Carriquiriborde</w:t>
      </w:r>
      <w:proofErr w:type="spellEnd"/>
      <w:r w:rsidR="006A23AE" w:rsidRPr="003E684C">
        <w:rPr>
          <w:rFonts w:ascii="Palatino Linotype" w:eastAsia="Droid Sans Fallback" w:hAnsi="Palatino Linotype" w:cs="Palatino Linotype"/>
          <w:kern w:val="1"/>
          <w:sz w:val="20"/>
          <w:szCs w:val="20"/>
          <w:lang w:val="en-GB" w:eastAsia="zh-CN" w:bidi="hi-IN"/>
        </w:rPr>
        <w:t xml:space="preserve"> 2010). In addition, clay is the sediment component that is most retained in riparian soils (</w:t>
      </w:r>
      <w:proofErr w:type="spellStart"/>
      <w:r w:rsidR="006A23AE" w:rsidRPr="003E684C">
        <w:rPr>
          <w:rFonts w:ascii="Palatino Linotype" w:eastAsia="Droid Sans Fallback" w:hAnsi="Palatino Linotype" w:cs="Palatino Linotype"/>
          <w:kern w:val="1"/>
          <w:sz w:val="20"/>
          <w:szCs w:val="20"/>
          <w:lang w:val="en-GB" w:eastAsia="zh-CN" w:bidi="hi-IN"/>
        </w:rPr>
        <w:t>Magette</w:t>
      </w:r>
      <w:proofErr w:type="spellEnd"/>
      <w:r w:rsidR="006A23AE" w:rsidRPr="003E684C">
        <w:rPr>
          <w:rFonts w:ascii="Palatino Linotype" w:eastAsia="Droid Sans Fallback" w:hAnsi="Palatino Linotype" w:cs="Palatino Linotype"/>
          <w:kern w:val="1"/>
          <w:sz w:val="20"/>
          <w:szCs w:val="20"/>
          <w:lang w:val="en-GB" w:eastAsia="zh-CN" w:bidi="hi-IN"/>
        </w:rPr>
        <w:t xml:space="preserve"> et al. 1989; Lyons et al. 2000; </w:t>
      </w:r>
      <w:proofErr w:type="spellStart"/>
      <w:r w:rsidR="006A23AE" w:rsidRPr="003E684C">
        <w:rPr>
          <w:rFonts w:ascii="Palatino Linotype" w:eastAsia="Droid Sans Fallback" w:hAnsi="Palatino Linotype" w:cs="Palatino Linotype"/>
          <w:kern w:val="1"/>
          <w:sz w:val="20"/>
          <w:szCs w:val="20"/>
          <w:lang w:val="en-GB" w:eastAsia="zh-CN" w:bidi="hi-IN"/>
        </w:rPr>
        <w:t>Ghadiri</w:t>
      </w:r>
      <w:proofErr w:type="spellEnd"/>
      <w:r w:rsidR="006A23AE" w:rsidRPr="003E684C">
        <w:rPr>
          <w:rFonts w:ascii="Palatino Linotype" w:eastAsia="Droid Sans Fallback" w:hAnsi="Palatino Linotype" w:cs="Palatino Linotype"/>
          <w:kern w:val="1"/>
          <w:sz w:val="20"/>
          <w:szCs w:val="20"/>
          <w:lang w:val="en-GB" w:eastAsia="zh-CN" w:bidi="hi-IN"/>
        </w:rPr>
        <w:t xml:space="preserve"> et al. 2001; Giaccio et al. 2016). Likewise, glyphosate has high solubility in water (Mayer et al. 2006) that </w:t>
      </w:r>
      <w:proofErr w:type="spellStart"/>
      <w:r w:rsidR="006A23AE" w:rsidRPr="003E684C">
        <w:rPr>
          <w:rFonts w:ascii="Palatino Linotype" w:eastAsia="Droid Sans Fallback" w:hAnsi="Palatino Linotype" w:cs="Palatino Linotype"/>
          <w:kern w:val="1"/>
          <w:sz w:val="20"/>
          <w:szCs w:val="20"/>
          <w:lang w:val="en-GB" w:eastAsia="zh-CN" w:bidi="hi-IN"/>
        </w:rPr>
        <w:t>favors</w:t>
      </w:r>
      <w:proofErr w:type="spellEnd"/>
      <w:r w:rsidR="006A23AE" w:rsidRPr="003E684C">
        <w:rPr>
          <w:rFonts w:ascii="Palatino Linotype" w:eastAsia="Droid Sans Fallback" w:hAnsi="Palatino Linotype" w:cs="Palatino Linotype"/>
          <w:kern w:val="1"/>
          <w:sz w:val="20"/>
          <w:szCs w:val="20"/>
          <w:lang w:val="en-GB" w:eastAsia="zh-CN" w:bidi="hi-IN"/>
        </w:rPr>
        <w:t xml:space="preserve"> its transport by runoff.</w:t>
      </w:r>
    </w:p>
    <w:p w:rsidR="007F7876" w:rsidRDefault="007F7876" w:rsidP="00ED1FD6">
      <w:pPr>
        <w:widowControl w:val="0"/>
        <w:suppressAutoHyphens/>
        <w:rPr>
          <w:rFonts w:ascii="Palatino Linotype" w:eastAsia="Droid Sans Fallback" w:hAnsi="Palatino Linotype" w:cs="Palatino Linotype"/>
          <w:i/>
          <w:iCs/>
          <w:kern w:val="1"/>
          <w:sz w:val="20"/>
          <w:szCs w:val="20"/>
          <w:lang w:val="en-GB" w:eastAsia="zh-CN" w:bidi="hi-IN"/>
        </w:rPr>
      </w:pPr>
    </w:p>
    <w:p w:rsidR="00ED1FD6" w:rsidRDefault="00073344" w:rsidP="00ED1FD6">
      <w:pPr>
        <w:widowControl w:val="0"/>
        <w:suppressAutoHyphens/>
        <w:rPr>
          <w:rFonts w:ascii="Calibri" w:eastAsia="Calibri" w:hAnsi="Calibri" w:cs="Calibri"/>
          <w:b/>
          <w:sz w:val="22"/>
          <w:szCs w:val="22"/>
          <w:lang w:val="en-GB" w:eastAsia="en-US"/>
        </w:rPr>
      </w:pPr>
      <w:r w:rsidRPr="00ED1FD6">
        <w:rPr>
          <w:rFonts w:ascii="Palatino Linotype" w:eastAsia="Droid Sans Fallback" w:hAnsi="Palatino Linotype" w:cs="Palatino Linotype"/>
          <w:i/>
          <w:iCs/>
          <w:kern w:val="1"/>
          <w:sz w:val="20"/>
          <w:szCs w:val="20"/>
          <w:lang w:val="en-GB" w:eastAsia="zh-CN" w:bidi="hi-IN"/>
        </w:rPr>
        <w:t>Inside vs. outside PF</w:t>
      </w:r>
      <w:r w:rsidR="00402493" w:rsidRPr="00ED1FD6">
        <w:rPr>
          <w:rFonts w:ascii="Palatino Linotype" w:eastAsia="Droid Sans Fallback" w:hAnsi="Palatino Linotype" w:cs="Palatino Linotype"/>
          <w:i/>
          <w:iCs/>
          <w:kern w:val="1"/>
          <w:sz w:val="20"/>
          <w:szCs w:val="20"/>
          <w:lang w:val="en-GB" w:eastAsia="zh-CN" w:bidi="hi-IN"/>
        </w:rPr>
        <w:t>P</w:t>
      </w:r>
      <w:r w:rsidR="00704C90" w:rsidRPr="00ED1FD6">
        <w:rPr>
          <w:rFonts w:ascii="Palatino Linotype" w:eastAsia="Droid Sans Fallback" w:hAnsi="Palatino Linotype" w:cs="Palatino Linotype"/>
          <w:i/>
          <w:iCs/>
          <w:kern w:val="1"/>
          <w:sz w:val="20"/>
          <w:szCs w:val="20"/>
          <w:lang w:val="en-GB" w:eastAsia="zh-CN" w:bidi="hi-IN"/>
        </w:rPr>
        <w:t xml:space="preserve"> conditions</w:t>
      </w:r>
    </w:p>
    <w:p w:rsidR="000B05B8" w:rsidRPr="007A4BEB" w:rsidRDefault="00073344" w:rsidP="007A4BEB">
      <w:pPr>
        <w:widowControl w:val="0"/>
        <w:suppressAutoHyphens/>
        <w:rPr>
          <w:rFonts w:ascii="Palatino Linotype" w:eastAsia="Droid Sans Fallback" w:hAnsi="Palatino Linotype" w:cs="Palatino Linotype"/>
          <w:kern w:val="1"/>
          <w:sz w:val="20"/>
          <w:szCs w:val="20"/>
          <w:lang w:val="en-GB" w:eastAsia="zh-CN" w:bidi="hi-IN"/>
        </w:rPr>
      </w:pPr>
      <w:r w:rsidRPr="007A4BEB">
        <w:rPr>
          <w:rFonts w:ascii="Palatino Linotype" w:eastAsia="Droid Sans Fallback" w:hAnsi="Palatino Linotype" w:cs="Palatino Linotype"/>
          <w:kern w:val="1"/>
          <w:sz w:val="20"/>
          <w:szCs w:val="20"/>
          <w:lang w:val="en-GB" w:eastAsia="zh-CN" w:bidi="hi-IN"/>
        </w:rPr>
        <w:t>Both the bulk</w:t>
      </w:r>
      <w:r w:rsidR="00F71219" w:rsidRPr="007A4BEB">
        <w:rPr>
          <w:rFonts w:ascii="Palatino Linotype" w:eastAsia="Droid Sans Fallback" w:hAnsi="Palatino Linotype" w:cs="Palatino Linotype"/>
          <w:kern w:val="1"/>
          <w:sz w:val="20"/>
          <w:szCs w:val="20"/>
          <w:lang w:val="en-GB" w:eastAsia="zh-CN" w:bidi="hi-IN"/>
        </w:rPr>
        <w:t xml:space="preserve"> density and clay content are highe</w:t>
      </w:r>
      <w:r w:rsidR="00301E68">
        <w:rPr>
          <w:rFonts w:ascii="Palatino Linotype" w:eastAsia="Droid Sans Fallback" w:hAnsi="Palatino Linotype" w:cs="Palatino Linotype"/>
          <w:kern w:val="1"/>
          <w:sz w:val="20"/>
          <w:szCs w:val="20"/>
          <w:lang w:val="en-GB" w:eastAsia="zh-CN" w:bidi="hi-IN"/>
        </w:rPr>
        <w:t>r</w:t>
      </w:r>
      <w:r w:rsidR="00F71219" w:rsidRPr="007A4BEB">
        <w:rPr>
          <w:rFonts w:ascii="Palatino Linotype" w:eastAsia="Droid Sans Fallback" w:hAnsi="Palatino Linotype" w:cs="Palatino Linotype"/>
          <w:kern w:val="1"/>
          <w:sz w:val="20"/>
          <w:szCs w:val="20"/>
          <w:lang w:val="en-GB" w:eastAsia="zh-CN" w:bidi="hi-IN"/>
        </w:rPr>
        <w:t xml:space="preserve"> in the </w:t>
      </w:r>
      <w:r w:rsidR="00241397" w:rsidRPr="006C4B22">
        <w:rPr>
          <w:rFonts w:ascii="Palatino Linotype" w:eastAsia="Droid Sans Fallback" w:hAnsi="Palatino Linotype" w:cs="Palatino Linotype"/>
          <w:kern w:val="1"/>
          <w:sz w:val="20"/>
          <w:szCs w:val="20"/>
          <w:lang w:val="en-GB" w:eastAsia="zh-CN" w:bidi="hi-IN"/>
        </w:rPr>
        <w:t>CF</w:t>
      </w:r>
      <w:r w:rsidR="00241397" w:rsidRPr="007A4BEB">
        <w:rPr>
          <w:rFonts w:ascii="Palatino Linotype" w:eastAsia="Droid Sans Fallback" w:hAnsi="Palatino Linotype" w:cs="Palatino Linotype"/>
          <w:kern w:val="1"/>
          <w:sz w:val="20"/>
          <w:szCs w:val="20"/>
          <w:lang w:val="en-GB" w:eastAsia="zh-CN" w:bidi="hi-IN"/>
        </w:rPr>
        <w:t xml:space="preserve"> </w:t>
      </w:r>
      <w:r w:rsidR="00F71219" w:rsidRPr="007A4BEB">
        <w:rPr>
          <w:rFonts w:ascii="Palatino Linotype" w:eastAsia="Droid Sans Fallback" w:hAnsi="Palatino Linotype" w:cs="Palatino Linotype"/>
          <w:kern w:val="1"/>
          <w:sz w:val="20"/>
          <w:szCs w:val="20"/>
          <w:lang w:val="en-GB" w:eastAsia="zh-CN" w:bidi="hi-IN"/>
        </w:rPr>
        <w:t>and PFP than outside the</w:t>
      </w:r>
      <w:r w:rsidR="00301E68">
        <w:rPr>
          <w:rFonts w:ascii="Palatino Linotype" w:eastAsia="Droid Sans Fallback" w:hAnsi="Palatino Linotype" w:cs="Palatino Linotype"/>
          <w:kern w:val="1"/>
          <w:sz w:val="20"/>
          <w:szCs w:val="20"/>
          <w:lang w:val="en-GB" w:eastAsia="zh-CN" w:bidi="hi-IN"/>
        </w:rPr>
        <w:t xml:space="preserve"> PFP</w:t>
      </w:r>
      <w:r w:rsidR="00F71219" w:rsidRPr="007A4BEB">
        <w:rPr>
          <w:rFonts w:ascii="Palatino Linotype" w:eastAsia="Droid Sans Fallback" w:hAnsi="Palatino Linotype" w:cs="Palatino Linotype"/>
          <w:kern w:val="1"/>
          <w:sz w:val="20"/>
          <w:szCs w:val="20"/>
          <w:lang w:val="en-GB" w:eastAsia="zh-CN" w:bidi="hi-IN"/>
        </w:rPr>
        <w:t xml:space="preserve">, </w:t>
      </w:r>
      <w:r w:rsidR="00232242">
        <w:rPr>
          <w:rFonts w:ascii="Palatino Linotype" w:eastAsia="Droid Sans Fallback" w:hAnsi="Palatino Linotype" w:cs="Palatino Linotype"/>
          <w:kern w:val="1"/>
          <w:sz w:val="20"/>
          <w:szCs w:val="20"/>
          <w:lang w:val="en-GB" w:eastAsia="zh-CN" w:bidi="hi-IN"/>
        </w:rPr>
        <w:t>regardless</w:t>
      </w:r>
      <w:r w:rsidR="00232242" w:rsidRPr="007A4BEB">
        <w:rPr>
          <w:rFonts w:ascii="Palatino Linotype" w:eastAsia="Droid Sans Fallback" w:hAnsi="Palatino Linotype" w:cs="Palatino Linotype"/>
          <w:kern w:val="1"/>
          <w:sz w:val="20"/>
          <w:szCs w:val="20"/>
          <w:lang w:val="en-GB" w:eastAsia="zh-CN" w:bidi="hi-IN"/>
        </w:rPr>
        <w:t xml:space="preserve"> </w:t>
      </w:r>
      <w:r w:rsidR="00F71219" w:rsidRPr="007A4BEB">
        <w:rPr>
          <w:rFonts w:ascii="Palatino Linotype" w:eastAsia="Droid Sans Fallback" w:hAnsi="Palatino Linotype" w:cs="Palatino Linotype"/>
          <w:kern w:val="1"/>
          <w:sz w:val="20"/>
          <w:szCs w:val="20"/>
          <w:lang w:val="en-GB" w:eastAsia="zh-CN" w:bidi="hi-IN"/>
        </w:rPr>
        <w:t xml:space="preserve">of the presence of a tree </w:t>
      </w:r>
      <w:r w:rsidR="00232242">
        <w:rPr>
          <w:rFonts w:ascii="Palatino Linotype" w:eastAsia="Droid Sans Fallback" w:hAnsi="Palatino Linotype" w:cs="Palatino Linotype"/>
          <w:kern w:val="1"/>
          <w:sz w:val="20"/>
          <w:szCs w:val="20"/>
          <w:lang w:val="en-GB" w:eastAsia="zh-CN" w:bidi="hi-IN"/>
        </w:rPr>
        <w:t>stratum</w:t>
      </w:r>
      <w:r w:rsidR="00232242" w:rsidRPr="007A4BEB">
        <w:rPr>
          <w:rFonts w:ascii="Palatino Linotype" w:eastAsia="Droid Sans Fallback" w:hAnsi="Palatino Linotype" w:cs="Palatino Linotype"/>
          <w:kern w:val="1"/>
          <w:sz w:val="20"/>
          <w:szCs w:val="20"/>
          <w:lang w:val="en-GB" w:eastAsia="zh-CN" w:bidi="hi-IN"/>
        </w:rPr>
        <w:t xml:space="preserve"> </w:t>
      </w:r>
      <w:r w:rsidR="00F71219" w:rsidRPr="007A4BEB">
        <w:rPr>
          <w:rFonts w:ascii="Palatino Linotype" w:eastAsia="Droid Sans Fallback" w:hAnsi="Palatino Linotype" w:cs="Palatino Linotype"/>
          <w:kern w:val="1"/>
          <w:sz w:val="20"/>
          <w:szCs w:val="20"/>
          <w:lang w:val="en-GB" w:eastAsia="zh-CN" w:bidi="hi-IN"/>
        </w:rPr>
        <w:t>(</w:t>
      </w:r>
      <w:r w:rsidR="00D72495" w:rsidRPr="007A4BEB">
        <w:rPr>
          <w:rFonts w:ascii="Palatino Linotype" w:eastAsia="Droid Sans Fallback" w:hAnsi="Palatino Linotype" w:cs="Palatino Linotype"/>
          <w:kern w:val="1"/>
          <w:sz w:val="20"/>
          <w:szCs w:val="20"/>
          <w:lang w:val="en-GB" w:eastAsia="zh-CN" w:bidi="hi-IN"/>
        </w:rPr>
        <w:t>Fig</w:t>
      </w:r>
      <w:r w:rsidR="000204A6">
        <w:rPr>
          <w:rFonts w:ascii="Palatino Linotype" w:eastAsia="Droid Sans Fallback" w:hAnsi="Palatino Linotype" w:cs="Palatino Linotype"/>
          <w:kern w:val="1"/>
          <w:sz w:val="20"/>
          <w:szCs w:val="20"/>
          <w:lang w:val="en-GB" w:eastAsia="zh-CN" w:bidi="hi-IN"/>
        </w:rPr>
        <w:t>ure</w:t>
      </w:r>
      <w:r w:rsidR="00411BCD">
        <w:rPr>
          <w:rFonts w:ascii="Palatino Linotype" w:eastAsia="Droid Sans Fallback" w:hAnsi="Palatino Linotype" w:cs="Palatino Linotype"/>
          <w:kern w:val="1"/>
          <w:sz w:val="20"/>
          <w:szCs w:val="20"/>
          <w:lang w:val="en-GB" w:eastAsia="zh-CN" w:bidi="hi-IN"/>
        </w:rPr>
        <w:t>s</w:t>
      </w:r>
      <w:r w:rsidR="00301E68">
        <w:rPr>
          <w:rFonts w:ascii="Palatino Linotype" w:eastAsia="Droid Sans Fallback" w:hAnsi="Palatino Linotype" w:cs="Palatino Linotype"/>
          <w:kern w:val="1"/>
          <w:sz w:val="20"/>
          <w:szCs w:val="20"/>
          <w:lang w:val="en-GB" w:eastAsia="zh-CN" w:bidi="hi-IN"/>
        </w:rPr>
        <w:t xml:space="preserve"> </w:t>
      </w:r>
      <w:r w:rsidR="000A37AD" w:rsidRPr="00310F38">
        <w:rPr>
          <w:rFonts w:ascii="Palatino Linotype" w:eastAsia="Droid Sans Fallback" w:hAnsi="Palatino Linotype" w:cs="Palatino Linotype"/>
          <w:kern w:val="1"/>
          <w:sz w:val="20"/>
          <w:szCs w:val="20"/>
          <w:lang w:val="en-GB" w:eastAsia="zh-CN" w:bidi="hi-IN"/>
        </w:rPr>
        <w:t>8</w:t>
      </w:r>
      <w:r w:rsidR="00411BCD" w:rsidRPr="00310F38">
        <w:rPr>
          <w:rFonts w:ascii="Palatino Linotype" w:eastAsia="Droid Sans Fallback" w:hAnsi="Palatino Linotype" w:cs="Palatino Linotype"/>
          <w:kern w:val="1"/>
          <w:sz w:val="20"/>
          <w:szCs w:val="20"/>
          <w:lang w:val="en-GB" w:eastAsia="zh-CN" w:bidi="hi-IN"/>
        </w:rPr>
        <w:t>A, 8B</w:t>
      </w:r>
      <w:r w:rsidR="00986CA5" w:rsidRPr="00310F38">
        <w:rPr>
          <w:rFonts w:ascii="Palatino Linotype" w:eastAsia="Droid Sans Fallback" w:hAnsi="Palatino Linotype" w:cs="Palatino Linotype"/>
          <w:kern w:val="1"/>
          <w:sz w:val="20"/>
          <w:szCs w:val="20"/>
          <w:lang w:val="en-GB" w:eastAsia="zh-CN" w:bidi="hi-IN"/>
        </w:rPr>
        <w:t>),</w:t>
      </w:r>
      <w:r w:rsidR="00986CA5" w:rsidRPr="007A4BEB">
        <w:rPr>
          <w:rFonts w:ascii="Palatino Linotype" w:eastAsia="Droid Sans Fallback" w:hAnsi="Palatino Linotype" w:cs="Palatino Linotype"/>
          <w:kern w:val="1"/>
          <w:sz w:val="20"/>
          <w:szCs w:val="20"/>
          <w:lang w:val="en-GB" w:eastAsia="zh-CN" w:bidi="hi-IN"/>
        </w:rPr>
        <w:t xml:space="preserve"> suggest</w:t>
      </w:r>
      <w:r w:rsidR="00232C8C" w:rsidRPr="007A4BEB">
        <w:rPr>
          <w:rFonts w:ascii="Palatino Linotype" w:eastAsia="Droid Sans Fallback" w:hAnsi="Palatino Linotype" w:cs="Palatino Linotype"/>
          <w:kern w:val="1"/>
          <w:sz w:val="20"/>
          <w:szCs w:val="20"/>
          <w:lang w:val="en-GB" w:eastAsia="zh-CN" w:bidi="hi-IN"/>
        </w:rPr>
        <w:t>ing</w:t>
      </w:r>
      <w:r w:rsidR="00986CA5" w:rsidRPr="007A4BEB">
        <w:rPr>
          <w:rFonts w:ascii="Palatino Linotype" w:eastAsia="Droid Sans Fallback" w:hAnsi="Palatino Linotype" w:cs="Palatino Linotype"/>
          <w:kern w:val="1"/>
          <w:sz w:val="20"/>
          <w:szCs w:val="20"/>
          <w:lang w:val="en-GB" w:eastAsia="zh-CN" w:bidi="hi-IN"/>
        </w:rPr>
        <w:t xml:space="preserve"> a higher hydraulic connection of </w:t>
      </w:r>
      <w:r w:rsidR="006C4B22">
        <w:rPr>
          <w:rFonts w:ascii="Palatino Linotype" w:eastAsia="Droid Sans Fallback" w:hAnsi="Palatino Linotype" w:cs="Palatino Linotype"/>
          <w:kern w:val="1"/>
          <w:sz w:val="20"/>
          <w:szCs w:val="20"/>
          <w:lang w:val="en-GB" w:eastAsia="zh-CN" w:bidi="hi-IN"/>
        </w:rPr>
        <w:t>CF</w:t>
      </w:r>
      <w:r w:rsidR="00986CA5" w:rsidRPr="007A4BEB">
        <w:rPr>
          <w:rFonts w:ascii="Palatino Linotype" w:eastAsia="Droid Sans Fallback" w:hAnsi="Palatino Linotype" w:cs="Palatino Linotype"/>
          <w:kern w:val="1"/>
          <w:sz w:val="20"/>
          <w:szCs w:val="20"/>
          <w:lang w:val="en-GB" w:eastAsia="zh-CN" w:bidi="hi-IN"/>
        </w:rPr>
        <w:t xml:space="preserve"> with </w:t>
      </w:r>
      <w:r w:rsidR="000813ED" w:rsidRPr="007A4BEB">
        <w:rPr>
          <w:rFonts w:ascii="Palatino Linotype" w:eastAsia="Droid Sans Fallback" w:hAnsi="Palatino Linotype" w:cs="Palatino Linotype"/>
          <w:kern w:val="1"/>
          <w:sz w:val="20"/>
          <w:szCs w:val="20"/>
          <w:lang w:val="en-GB" w:eastAsia="zh-CN" w:bidi="hi-IN"/>
        </w:rPr>
        <w:t>PFP</w:t>
      </w:r>
      <w:r w:rsidR="00986CA5" w:rsidRPr="007A4BEB">
        <w:rPr>
          <w:rFonts w:ascii="Palatino Linotype" w:eastAsia="Droid Sans Fallback" w:hAnsi="Palatino Linotype" w:cs="Palatino Linotype"/>
          <w:kern w:val="1"/>
          <w:sz w:val="20"/>
          <w:szCs w:val="20"/>
          <w:lang w:val="en-GB" w:eastAsia="zh-CN" w:bidi="hi-IN"/>
        </w:rPr>
        <w:t xml:space="preserve"> than </w:t>
      </w:r>
      <w:r w:rsidR="00C83337" w:rsidRPr="003B3EE7">
        <w:rPr>
          <w:rFonts w:ascii="Palatino Linotype" w:eastAsia="Droid Sans Fallback" w:hAnsi="Palatino Linotype" w:cs="Palatino Linotype"/>
          <w:kern w:val="1"/>
          <w:sz w:val="20"/>
          <w:szCs w:val="20"/>
          <w:lang w:val="en-GB" w:eastAsia="zh-CN" w:bidi="hi-IN"/>
        </w:rPr>
        <w:t xml:space="preserve">CF </w:t>
      </w:r>
      <w:r w:rsidR="00986CA5" w:rsidRPr="003B3EE7">
        <w:rPr>
          <w:rFonts w:ascii="Palatino Linotype" w:eastAsia="Droid Sans Fallback" w:hAnsi="Palatino Linotype" w:cs="Palatino Linotype"/>
          <w:kern w:val="1"/>
          <w:sz w:val="20"/>
          <w:szCs w:val="20"/>
          <w:lang w:val="en-GB" w:eastAsia="zh-CN" w:bidi="hi-IN"/>
        </w:rPr>
        <w:t>with the rest of the RVS</w:t>
      </w:r>
      <w:r w:rsidR="00986CA5" w:rsidRPr="007A4BEB">
        <w:rPr>
          <w:rFonts w:ascii="Palatino Linotype" w:eastAsia="Droid Sans Fallback" w:hAnsi="Palatino Linotype" w:cs="Palatino Linotype"/>
          <w:kern w:val="1"/>
          <w:sz w:val="20"/>
          <w:szCs w:val="20"/>
          <w:lang w:val="en-GB" w:eastAsia="zh-CN" w:bidi="hi-IN"/>
        </w:rPr>
        <w:t>.</w:t>
      </w:r>
      <w:r w:rsidR="00F71219" w:rsidRPr="007A4BEB">
        <w:rPr>
          <w:rFonts w:ascii="Palatino Linotype" w:eastAsia="Droid Sans Fallback" w:hAnsi="Palatino Linotype" w:cs="Palatino Linotype"/>
          <w:kern w:val="1"/>
          <w:sz w:val="20"/>
          <w:szCs w:val="20"/>
          <w:lang w:val="en-GB" w:eastAsia="zh-CN" w:bidi="hi-IN"/>
        </w:rPr>
        <w:t xml:space="preserve"> </w:t>
      </w:r>
      <w:r w:rsidR="00B1688F">
        <w:rPr>
          <w:rFonts w:ascii="Palatino Linotype" w:eastAsia="Droid Sans Fallback" w:hAnsi="Palatino Linotype" w:cs="Palatino Linotype"/>
          <w:kern w:val="1"/>
          <w:sz w:val="20"/>
          <w:szCs w:val="20"/>
          <w:lang w:val="en-GB" w:eastAsia="zh-CN" w:bidi="hi-IN"/>
        </w:rPr>
        <w:t>The l</w:t>
      </w:r>
      <w:r w:rsidR="00F71219" w:rsidRPr="007A4BEB">
        <w:rPr>
          <w:rFonts w:ascii="Palatino Linotype" w:eastAsia="Droid Sans Fallback" w:hAnsi="Palatino Linotype" w:cs="Palatino Linotype"/>
          <w:kern w:val="1"/>
          <w:sz w:val="20"/>
          <w:szCs w:val="20"/>
          <w:lang w:val="en-GB" w:eastAsia="zh-CN" w:bidi="hi-IN"/>
        </w:rPr>
        <w:t>ower</w:t>
      </w:r>
      <w:r w:rsidR="00DC396D" w:rsidRPr="007A4BEB">
        <w:rPr>
          <w:rFonts w:ascii="Palatino Linotype" w:eastAsia="Droid Sans Fallback" w:hAnsi="Palatino Linotype" w:cs="Palatino Linotype"/>
          <w:kern w:val="1"/>
          <w:sz w:val="20"/>
          <w:szCs w:val="20"/>
          <w:lang w:val="en-GB" w:eastAsia="zh-CN" w:bidi="hi-IN"/>
        </w:rPr>
        <w:t xml:space="preserve"> values ​​of bulk density </w:t>
      </w:r>
      <w:r w:rsidR="00F71219" w:rsidRPr="007A4BEB">
        <w:rPr>
          <w:rFonts w:ascii="Palatino Linotype" w:eastAsia="Droid Sans Fallback" w:hAnsi="Palatino Linotype" w:cs="Palatino Linotype"/>
          <w:kern w:val="1"/>
          <w:sz w:val="20"/>
          <w:szCs w:val="20"/>
          <w:lang w:val="en-GB" w:eastAsia="zh-CN" w:bidi="hi-IN"/>
        </w:rPr>
        <w:t xml:space="preserve">outside </w:t>
      </w:r>
      <w:r w:rsidR="000813ED" w:rsidRPr="007A4BEB">
        <w:rPr>
          <w:rFonts w:ascii="Palatino Linotype" w:eastAsia="Droid Sans Fallback" w:hAnsi="Palatino Linotype" w:cs="Palatino Linotype"/>
          <w:kern w:val="1"/>
          <w:sz w:val="20"/>
          <w:szCs w:val="20"/>
          <w:lang w:val="en-GB" w:eastAsia="zh-CN" w:bidi="hi-IN"/>
        </w:rPr>
        <w:t>PFP</w:t>
      </w:r>
      <w:r w:rsidR="00C2386B">
        <w:rPr>
          <w:rFonts w:ascii="Palatino Linotype" w:eastAsia="Droid Sans Fallback" w:hAnsi="Palatino Linotype" w:cs="Palatino Linotype"/>
          <w:kern w:val="1"/>
          <w:sz w:val="20"/>
          <w:szCs w:val="20"/>
          <w:lang w:val="en-GB" w:eastAsia="zh-CN" w:bidi="hi-IN"/>
        </w:rPr>
        <w:t xml:space="preserve"> </w:t>
      </w:r>
      <w:r w:rsidR="000B05B8" w:rsidRPr="007A4BEB">
        <w:rPr>
          <w:rFonts w:ascii="Palatino Linotype" w:eastAsia="Droid Sans Fallback" w:hAnsi="Palatino Linotype" w:cs="Palatino Linotype"/>
          <w:kern w:val="1"/>
          <w:sz w:val="20"/>
          <w:szCs w:val="20"/>
          <w:lang w:val="en-GB" w:eastAsia="zh-CN" w:bidi="hi-IN"/>
        </w:rPr>
        <w:t xml:space="preserve">than in the </w:t>
      </w:r>
      <w:r w:rsidR="0069759D" w:rsidRPr="006F4A08">
        <w:rPr>
          <w:rFonts w:ascii="Palatino Linotype" w:eastAsia="Droid Sans Fallback" w:hAnsi="Palatino Linotype" w:cs="Palatino Linotype"/>
          <w:kern w:val="1"/>
          <w:sz w:val="20"/>
          <w:szCs w:val="20"/>
          <w:lang w:val="en-GB" w:eastAsia="zh-CN" w:bidi="hi-IN"/>
        </w:rPr>
        <w:t>CF</w:t>
      </w:r>
      <w:r w:rsidR="0069759D">
        <w:rPr>
          <w:rFonts w:ascii="Palatino Linotype" w:eastAsia="Droid Sans Fallback" w:hAnsi="Palatino Linotype" w:cs="Palatino Linotype"/>
          <w:kern w:val="1"/>
          <w:sz w:val="20"/>
          <w:szCs w:val="20"/>
          <w:lang w:val="en-GB" w:eastAsia="zh-CN" w:bidi="hi-IN"/>
        </w:rPr>
        <w:t xml:space="preserve"> </w:t>
      </w:r>
      <w:r w:rsidR="000B05B8" w:rsidRPr="007A4BEB">
        <w:rPr>
          <w:rFonts w:ascii="Palatino Linotype" w:eastAsia="Droid Sans Fallback" w:hAnsi="Palatino Linotype" w:cs="Palatino Linotype"/>
          <w:kern w:val="1"/>
          <w:sz w:val="20"/>
          <w:szCs w:val="20"/>
          <w:lang w:val="en-GB" w:eastAsia="zh-CN" w:bidi="hi-IN"/>
        </w:rPr>
        <w:t>agree with</w:t>
      </w:r>
      <w:r w:rsidR="00C2386B">
        <w:rPr>
          <w:rFonts w:ascii="Palatino Linotype" w:eastAsia="Droid Sans Fallback" w:hAnsi="Palatino Linotype" w:cs="Palatino Linotype"/>
          <w:kern w:val="1"/>
          <w:sz w:val="20"/>
          <w:szCs w:val="20"/>
          <w:lang w:val="en-GB" w:eastAsia="zh-CN" w:bidi="hi-IN"/>
        </w:rPr>
        <w:t xml:space="preserve"> </w:t>
      </w:r>
      <w:r w:rsidR="000B05B8" w:rsidRPr="007A4BEB">
        <w:rPr>
          <w:rFonts w:ascii="Palatino Linotype" w:eastAsia="Droid Sans Fallback" w:hAnsi="Palatino Linotype" w:cs="Palatino Linotype"/>
          <w:kern w:val="1"/>
          <w:sz w:val="20"/>
          <w:szCs w:val="20"/>
          <w:lang w:val="en-GB" w:eastAsia="zh-CN" w:bidi="hi-IN"/>
        </w:rPr>
        <w:t xml:space="preserve">similar studies which probably ignored the </w:t>
      </w:r>
      <w:r w:rsidR="00266DC5" w:rsidRPr="007A4BEB">
        <w:rPr>
          <w:rFonts w:ascii="Palatino Linotype" w:eastAsia="Droid Sans Fallback" w:hAnsi="Palatino Linotype" w:cs="Palatino Linotype"/>
          <w:kern w:val="1"/>
          <w:sz w:val="20"/>
          <w:szCs w:val="20"/>
          <w:lang w:val="en-GB" w:eastAsia="zh-CN" w:bidi="hi-IN"/>
        </w:rPr>
        <w:t>PFP</w:t>
      </w:r>
      <w:r w:rsidR="001257CA" w:rsidRPr="007A4BEB">
        <w:rPr>
          <w:rFonts w:ascii="Palatino Linotype" w:eastAsia="Droid Sans Fallback" w:hAnsi="Palatino Linotype" w:cs="Palatino Linotype"/>
          <w:kern w:val="1"/>
          <w:sz w:val="20"/>
          <w:szCs w:val="20"/>
          <w:lang w:val="en-GB" w:eastAsia="zh-CN" w:bidi="hi-IN"/>
        </w:rPr>
        <w:t xml:space="preserve"> </w:t>
      </w:r>
      <w:r w:rsidR="00C83337">
        <w:rPr>
          <w:rFonts w:ascii="Palatino Linotype" w:eastAsia="Droid Sans Fallback" w:hAnsi="Palatino Linotype" w:cs="Palatino Linotype"/>
          <w:kern w:val="1"/>
          <w:sz w:val="20"/>
          <w:szCs w:val="20"/>
          <w:lang w:val="en-GB" w:eastAsia="zh-CN" w:bidi="hi-IN"/>
        </w:rPr>
        <w:t>assuming</w:t>
      </w:r>
      <w:r w:rsidR="00694DED" w:rsidRPr="00694DED">
        <w:rPr>
          <w:rFonts w:ascii="Palatino Linotype" w:eastAsia="Droid Sans Fallback" w:hAnsi="Palatino Linotype" w:cs="Palatino Linotype"/>
          <w:kern w:val="1"/>
          <w:sz w:val="20"/>
          <w:szCs w:val="20"/>
          <w:lang w:val="en-GB" w:eastAsia="zh-CN" w:bidi="hi-IN"/>
        </w:rPr>
        <w:t xml:space="preserve"> that RVSs are homogeneous </w:t>
      </w:r>
      <w:r w:rsidR="001257CA" w:rsidRPr="007A4BEB">
        <w:rPr>
          <w:rFonts w:ascii="Palatino Linotype" w:eastAsia="Droid Sans Fallback" w:hAnsi="Palatino Linotype" w:cs="Palatino Linotype"/>
          <w:kern w:val="1"/>
          <w:sz w:val="20"/>
          <w:szCs w:val="20"/>
          <w:lang w:val="en-GB" w:eastAsia="zh-CN" w:bidi="hi-IN"/>
        </w:rPr>
        <w:t xml:space="preserve">(e.g. Stutter </w:t>
      </w:r>
      <w:r w:rsidR="007A4BEB">
        <w:rPr>
          <w:rFonts w:ascii="Palatino Linotype" w:eastAsia="Droid Sans Fallback" w:hAnsi="Palatino Linotype" w:cs="Palatino Linotype"/>
          <w:kern w:val="1"/>
          <w:sz w:val="20"/>
          <w:szCs w:val="20"/>
          <w:lang w:val="en-GB" w:eastAsia="zh-CN" w:bidi="hi-IN"/>
        </w:rPr>
        <w:t>and</w:t>
      </w:r>
      <w:r w:rsidR="001257CA" w:rsidRPr="007A4BEB">
        <w:rPr>
          <w:rFonts w:ascii="Palatino Linotype" w:eastAsia="Droid Sans Fallback" w:hAnsi="Palatino Linotype" w:cs="Palatino Linotype"/>
          <w:kern w:val="1"/>
          <w:sz w:val="20"/>
          <w:szCs w:val="20"/>
          <w:lang w:val="en-GB" w:eastAsia="zh-CN" w:bidi="hi-IN"/>
        </w:rPr>
        <w:t xml:space="preserve"> Richards</w:t>
      </w:r>
      <w:r w:rsidR="000B05B8" w:rsidRPr="007A4BEB">
        <w:rPr>
          <w:rFonts w:ascii="Palatino Linotype" w:eastAsia="Droid Sans Fallback" w:hAnsi="Palatino Linotype" w:cs="Palatino Linotype"/>
          <w:kern w:val="1"/>
          <w:sz w:val="20"/>
          <w:szCs w:val="20"/>
          <w:lang w:val="en-GB" w:eastAsia="zh-CN" w:bidi="hi-IN"/>
        </w:rPr>
        <w:t xml:space="preserve"> 2012). </w:t>
      </w:r>
      <w:r w:rsidR="00B1688F">
        <w:rPr>
          <w:rFonts w:ascii="Palatino Linotype" w:eastAsia="Droid Sans Fallback" w:hAnsi="Palatino Linotype" w:cs="Palatino Linotype"/>
          <w:kern w:val="1"/>
          <w:sz w:val="20"/>
          <w:szCs w:val="20"/>
          <w:lang w:val="en-GB" w:eastAsia="zh-CN" w:bidi="hi-IN"/>
        </w:rPr>
        <w:t>The r</w:t>
      </w:r>
      <w:r w:rsidR="000B05B8" w:rsidRPr="007A4BEB">
        <w:rPr>
          <w:rFonts w:ascii="Palatino Linotype" w:eastAsia="Droid Sans Fallback" w:hAnsi="Palatino Linotype" w:cs="Palatino Linotype"/>
          <w:kern w:val="1"/>
          <w:sz w:val="20"/>
          <w:szCs w:val="20"/>
          <w:lang w:val="en-GB" w:eastAsia="zh-CN" w:bidi="hi-IN"/>
        </w:rPr>
        <w:t xml:space="preserve">elatively high values of </w:t>
      </w:r>
      <w:r w:rsidR="00DC396D" w:rsidRPr="007A4BEB">
        <w:rPr>
          <w:rFonts w:ascii="Palatino Linotype" w:eastAsia="Droid Sans Fallback" w:hAnsi="Palatino Linotype" w:cs="Palatino Linotype"/>
          <w:kern w:val="1"/>
          <w:sz w:val="20"/>
          <w:szCs w:val="20"/>
          <w:lang w:val="en-GB" w:eastAsia="zh-CN" w:bidi="hi-IN"/>
        </w:rPr>
        <w:t xml:space="preserve">bulk density in the PFP could be </w:t>
      </w:r>
      <w:r w:rsidR="000B05B8" w:rsidRPr="007A4BEB">
        <w:rPr>
          <w:rFonts w:ascii="Palatino Linotype" w:eastAsia="Droid Sans Fallback" w:hAnsi="Palatino Linotype" w:cs="Palatino Linotype"/>
          <w:kern w:val="1"/>
          <w:sz w:val="20"/>
          <w:szCs w:val="20"/>
          <w:lang w:val="en-GB" w:eastAsia="zh-CN" w:bidi="hi-IN"/>
        </w:rPr>
        <w:t xml:space="preserve">associated to trampling by </w:t>
      </w:r>
      <w:r w:rsidR="00DC396D" w:rsidRPr="007A4BEB">
        <w:rPr>
          <w:rFonts w:ascii="Palatino Linotype" w:eastAsia="Droid Sans Fallback" w:hAnsi="Palatino Linotype" w:cs="Palatino Linotype"/>
          <w:kern w:val="1"/>
          <w:sz w:val="20"/>
          <w:szCs w:val="20"/>
          <w:lang w:val="en-GB" w:eastAsia="zh-CN" w:bidi="hi-IN"/>
        </w:rPr>
        <w:t>livestock (</w:t>
      </w:r>
      <w:proofErr w:type="spellStart"/>
      <w:r w:rsidR="00DC396D" w:rsidRPr="007A4BEB">
        <w:rPr>
          <w:rFonts w:ascii="Palatino Linotype" w:eastAsia="Droid Sans Fallback" w:hAnsi="Palatino Linotype" w:cs="Palatino Linotype"/>
          <w:kern w:val="1"/>
          <w:sz w:val="20"/>
          <w:szCs w:val="20"/>
          <w:lang w:val="en-GB" w:eastAsia="zh-CN" w:bidi="hi-IN"/>
        </w:rPr>
        <w:t>Hairsine</w:t>
      </w:r>
      <w:proofErr w:type="spellEnd"/>
      <w:r w:rsidR="00DC396D" w:rsidRPr="007A4BEB">
        <w:rPr>
          <w:rFonts w:ascii="Palatino Linotype" w:eastAsia="Droid Sans Fallback" w:hAnsi="Palatino Linotype" w:cs="Palatino Linotype"/>
          <w:kern w:val="1"/>
          <w:sz w:val="20"/>
          <w:szCs w:val="20"/>
          <w:lang w:val="en-GB" w:eastAsia="zh-CN" w:bidi="hi-IN"/>
        </w:rPr>
        <w:t xml:space="preserve"> et al. 2001)</w:t>
      </w:r>
      <w:r w:rsidR="000B05B8" w:rsidRPr="007A4BEB">
        <w:rPr>
          <w:rFonts w:ascii="Palatino Linotype" w:eastAsia="Droid Sans Fallback" w:hAnsi="Palatino Linotype" w:cs="Palatino Linotype"/>
          <w:kern w:val="1"/>
          <w:sz w:val="20"/>
          <w:szCs w:val="20"/>
          <w:lang w:val="en-GB" w:eastAsia="zh-CN" w:bidi="hi-IN"/>
        </w:rPr>
        <w:t xml:space="preserve"> and deposition of clay</w:t>
      </w:r>
      <w:r w:rsidR="00C83337">
        <w:rPr>
          <w:rFonts w:ascii="Palatino Linotype" w:eastAsia="Droid Sans Fallback" w:hAnsi="Palatino Linotype" w:cs="Palatino Linotype"/>
          <w:kern w:val="1"/>
          <w:sz w:val="20"/>
          <w:szCs w:val="20"/>
          <w:lang w:val="en-GB" w:eastAsia="zh-CN" w:bidi="hi-IN"/>
        </w:rPr>
        <w:t xml:space="preserve"> carried by runoff</w:t>
      </w:r>
      <w:r w:rsidR="000B05B8" w:rsidRPr="007A4BEB">
        <w:rPr>
          <w:rFonts w:ascii="Palatino Linotype" w:eastAsia="Droid Sans Fallback" w:hAnsi="Palatino Linotype" w:cs="Palatino Linotype"/>
          <w:kern w:val="1"/>
          <w:sz w:val="20"/>
          <w:szCs w:val="20"/>
          <w:lang w:val="en-GB" w:eastAsia="zh-CN" w:bidi="hi-IN"/>
        </w:rPr>
        <w:t xml:space="preserve"> </w:t>
      </w:r>
      <w:r w:rsidR="00F75F87" w:rsidRPr="007A4BEB">
        <w:rPr>
          <w:rFonts w:ascii="Palatino Linotype" w:eastAsia="Droid Sans Fallback" w:hAnsi="Palatino Linotype" w:cs="Palatino Linotype"/>
          <w:kern w:val="1"/>
          <w:sz w:val="20"/>
          <w:szCs w:val="20"/>
          <w:lang w:val="en-GB" w:eastAsia="zh-CN" w:bidi="hi-IN"/>
        </w:rPr>
        <w:t xml:space="preserve">from </w:t>
      </w:r>
      <w:r w:rsidR="007B61A5" w:rsidRPr="006F4A08">
        <w:rPr>
          <w:rFonts w:ascii="Palatino Linotype" w:eastAsia="Droid Sans Fallback" w:hAnsi="Palatino Linotype" w:cs="Palatino Linotype"/>
          <w:kern w:val="1"/>
          <w:sz w:val="20"/>
          <w:szCs w:val="20"/>
          <w:lang w:val="en-GB" w:eastAsia="zh-CN" w:bidi="hi-IN"/>
        </w:rPr>
        <w:t>CF</w:t>
      </w:r>
      <w:r w:rsidR="00F75F87" w:rsidRPr="007A4BEB">
        <w:rPr>
          <w:rFonts w:ascii="Palatino Linotype" w:eastAsia="Droid Sans Fallback" w:hAnsi="Palatino Linotype" w:cs="Palatino Linotype"/>
          <w:kern w:val="1"/>
          <w:sz w:val="20"/>
          <w:szCs w:val="20"/>
          <w:lang w:val="en-GB" w:eastAsia="zh-CN" w:bidi="hi-IN"/>
        </w:rPr>
        <w:t xml:space="preserve"> </w:t>
      </w:r>
      <w:r w:rsidR="000B05B8" w:rsidRPr="007A4BEB">
        <w:rPr>
          <w:rFonts w:ascii="Palatino Linotype" w:eastAsia="Droid Sans Fallback" w:hAnsi="Palatino Linotype" w:cs="Palatino Linotype"/>
          <w:kern w:val="1"/>
          <w:sz w:val="20"/>
          <w:szCs w:val="20"/>
          <w:lang w:val="en-GB" w:eastAsia="zh-CN" w:bidi="hi-IN"/>
        </w:rPr>
        <w:t xml:space="preserve">within the </w:t>
      </w:r>
      <w:proofErr w:type="spellStart"/>
      <w:r w:rsidR="000B05B8" w:rsidRPr="007A4BEB">
        <w:rPr>
          <w:rFonts w:ascii="Palatino Linotype" w:eastAsia="Droid Sans Fallback" w:hAnsi="Palatino Linotype" w:cs="Palatino Linotype"/>
          <w:kern w:val="1"/>
          <w:sz w:val="20"/>
          <w:szCs w:val="20"/>
          <w:lang w:val="en-GB" w:eastAsia="zh-CN" w:bidi="hi-IN"/>
        </w:rPr>
        <w:t>macropores</w:t>
      </w:r>
      <w:proofErr w:type="spellEnd"/>
      <w:r w:rsidR="000B05B8" w:rsidRPr="007A4BEB">
        <w:rPr>
          <w:rFonts w:ascii="Palatino Linotype" w:eastAsia="Droid Sans Fallback" w:hAnsi="Palatino Linotype" w:cs="Palatino Linotype"/>
          <w:kern w:val="1"/>
          <w:sz w:val="20"/>
          <w:szCs w:val="20"/>
          <w:lang w:val="en-GB" w:eastAsia="zh-CN" w:bidi="hi-IN"/>
        </w:rPr>
        <w:t>, which</w:t>
      </w:r>
      <w:r w:rsidR="00B1688F">
        <w:rPr>
          <w:rFonts w:ascii="Palatino Linotype" w:eastAsia="Droid Sans Fallback" w:hAnsi="Palatino Linotype" w:cs="Palatino Linotype"/>
          <w:kern w:val="1"/>
          <w:sz w:val="20"/>
          <w:szCs w:val="20"/>
          <w:lang w:val="en-GB" w:eastAsia="zh-CN" w:bidi="hi-IN"/>
        </w:rPr>
        <w:t>,</w:t>
      </w:r>
      <w:r w:rsidR="000B05B8" w:rsidRPr="007A4BEB">
        <w:rPr>
          <w:rFonts w:ascii="Palatino Linotype" w:eastAsia="Droid Sans Fallback" w:hAnsi="Palatino Linotype" w:cs="Palatino Linotype"/>
          <w:kern w:val="1"/>
          <w:sz w:val="20"/>
          <w:szCs w:val="20"/>
          <w:lang w:val="en-GB" w:eastAsia="zh-CN" w:bidi="hi-IN"/>
        </w:rPr>
        <w:t xml:space="preserve"> in turn</w:t>
      </w:r>
      <w:r w:rsidR="00B1688F">
        <w:rPr>
          <w:rFonts w:ascii="Palatino Linotype" w:eastAsia="Droid Sans Fallback" w:hAnsi="Palatino Linotype" w:cs="Palatino Linotype"/>
          <w:kern w:val="1"/>
          <w:sz w:val="20"/>
          <w:szCs w:val="20"/>
          <w:lang w:val="en-GB" w:eastAsia="zh-CN" w:bidi="hi-IN"/>
        </w:rPr>
        <w:t>,</w:t>
      </w:r>
      <w:r w:rsidR="000B05B8" w:rsidRPr="007A4BEB">
        <w:rPr>
          <w:rFonts w:ascii="Palatino Linotype" w:eastAsia="Droid Sans Fallback" w:hAnsi="Palatino Linotype" w:cs="Palatino Linotype"/>
          <w:kern w:val="1"/>
          <w:sz w:val="20"/>
          <w:szCs w:val="20"/>
          <w:lang w:val="en-GB" w:eastAsia="zh-CN" w:bidi="hi-IN"/>
        </w:rPr>
        <w:t xml:space="preserve"> </w:t>
      </w:r>
      <w:r w:rsidR="00B1688F">
        <w:rPr>
          <w:rFonts w:ascii="Palatino Linotype" w:eastAsia="Droid Sans Fallback" w:hAnsi="Palatino Linotype" w:cs="Palatino Linotype"/>
          <w:kern w:val="1"/>
          <w:sz w:val="20"/>
          <w:szCs w:val="20"/>
          <w:lang w:val="en-GB" w:eastAsia="zh-CN" w:bidi="hi-IN"/>
        </w:rPr>
        <w:t xml:space="preserve">would </w:t>
      </w:r>
      <w:r w:rsidR="000B05B8" w:rsidRPr="007A4BEB">
        <w:rPr>
          <w:rFonts w:ascii="Palatino Linotype" w:eastAsia="Droid Sans Fallback" w:hAnsi="Palatino Linotype" w:cs="Palatino Linotype"/>
          <w:kern w:val="1"/>
          <w:sz w:val="20"/>
          <w:szCs w:val="20"/>
          <w:lang w:val="en-GB" w:eastAsia="zh-CN" w:bidi="hi-IN"/>
        </w:rPr>
        <w:t xml:space="preserve">promote </w:t>
      </w:r>
      <w:r w:rsidR="00DC396D" w:rsidRPr="007A4BEB">
        <w:rPr>
          <w:rFonts w:ascii="Palatino Linotype" w:eastAsia="Droid Sans Fallback" w:hAnsi="Palatino Linotype" w:cs="Palatino Linotype"/>
          <w:kern w:val="1"/>
          <w:sz w:val="20"/>
          <w:szCs w:val="20"/>
          <w:lang w:val="en-GB" w:eastAsia="zh-CN" w:bidi="hi-IN"/>
        </w:rPr>
        <w:t>reduction</w:t>
      </w:r>
      <w:r w:rsidR="000B05B8" w:rsidRPr="007A4BEB">
        <w:rPr>
          <w:rFonts w:ascii="Palatino Linotype" w:eastAsia="Droid Sans Fallback" w:hAnsi="Palatino Linotype" w:cs="Palatino Linotype"/>
          <w:kern w:val="1"/>
          <w:sz w:val="20"/>
          <w:szCs w:val="20"/>
          <w:lang w:val="en-GB" w:eastAsia="zh-CN" w:bidi="hi-IN"/>
        </w:rPr>
        <w:t>s</w:t>
      </w:r>
      <w:r w:rsidR="00DC396D" w:rsidRPr="007A4BEB">
        <w:rPr>
          <w:rFonts w:ascii="Palatino Linotype" w:eastAsia="Droid Sans Fallback" w:hAnsi="Palatino Linotype" w:cs="Palatino Linotype"/>
          <w:kern w:val="1"/>
          <w:sz w:val="20"/>
          <w:szCs w:val="20"/>
          <w:lang w:val="en-GB" w:eastAsia="zh-CN" w:bidi="hi-IN"/>
        </w:rPr>
        <w:t xml:space="preserve"> in </w:t>
      </w:r>
      <w:r w:rsidR="000B05B8" w:rsidRPr="007A4BEB">
        <w:rPr>
          <w:rFonts w:ascii="Palatino Linotype" w:eastAsia="Droid Sans Fallback" w:hAnsi="Palatino Linotype" w:cs="Palatino Linotype"/>
          <w:kern w:val="1"/>
          <w:sz w:val="20"/>
          <w:szCs w:val="20"/>
          <w:lang w:val="en-GB" w:eastAsia="zh-CN" w:bidi="hi-IN"/>
        </w:rPr>
        <w:t>the</w:t>
      </w:r>
      <w:r w:rsidR="00DC396D" w:rsidRPr="007A4BEB">
        <w:rPr>
          <w:rFonts w:ascii="Palatino Linotype" w:eastAsia="Droid Sans Fallback" w:hAnsi="Palatino Linotype" w:cs="Palatino Linotype"/>
          <w:kern w:val="1"/>
          <w:sz w:val="20"/>
          <w:szCs w:val="20"/>
          <w:lang w:val="en-GB" w:eastAsia="zh-CN" w:bidi="hi-IN"/>
        </w:rPr>
        <w:t xml:space="preserve"> infiltration rates (Jones 1987</w:t>
      </w:r>
      <w:r w:rsidR="00266DC5" w:rsidRPr="007A4BEB">
        <w:rPr>
          <w:rFonts w:ascii="Palatino Linotype" w:eastAsia="Droid Sans Fallback" w:hAnsi="Palatino Linotype" w:cs="Palatino Linotype"/>
          <w:kern w:val="1"/>
          <w:sz w:val="20"/>
          <w:szCs w:val="20"/>
          <w:lang w:val="en-GB" w:eastAsia="zh-CN" w:bidi="hi-IN"/>
        </w:rPr>
        <w:t>;</w:t>
      </w:r>
      <w:r w:rsidR="00DC396D" w:rsidRPr="007A4BEB">
        <w:rPr>
          <w:rFonts w:ascii="Palatino Linotype" w:eastAsia="Droid Sans Fallback" w:hAnsi="Palatino Linotype" w:cs="Palatino Linotype"/>
          <w:kern w:val="1"/>
          <w:sz w:val="20"/>
          <w:szCs w:val="20"/>
          <w:lang w:val="en-GB" w:eastAsia="zh-CN" w:bidi="hi-IN"/>
        </w:rPr>
        <w:t xml:space="preserve"> Chappell </w:t>
      </w:r>
      <w:r w:rsidR="007A4BEB">
        <w:rPr>
          <w:rFonts w:ascii="Palatino Linotype" w:eastAsia="Droid Sans Fallback" w:hAnsi="Palatino Linotype" w:cs="Palatino Linotype"/>
          <w:kern w:val="1"/>
          <w:sz w:val="20"/>
          <w:szCs w:val="20"/>
          <w:lang w:val="en-GB" w:eastAsia="zh-CN" w:bidi="hi-IN"/>
        </w:rPr>
        <w:t>and</w:t>
      </w:r>
      <w:r w:rsidR="00DC396D" w:rsidRPr="007A4BEB">
        <w:rPr>
          <w:rFonts w:ascii="Palatino Linotype" w:eastAsia="Droid Sans Fallback" w:hAnsi="Palatino Linotype" w:cs="Palatino Linotype"/>
          <w:kern w:val="1"/>
          <w:sz w:val="20"/>
          <w:szCs w:val="20"/>
          <w:lang w:val="en-GB" w:eastAsia="zh-CN" w:bidi="hi-IN"/>
        </w:rPr>
        <w:t xml:space="preserve"> </w:t>
      </w:r>
      <w:proofErr w:type="spellStart"/>
      <w:r w:rsidR="00DC396D" w:rsidRPr="007A4BEB">
        <w:rPr>
          <w:rFonts w:ascii="Palatino Linotype" w:eastAsia="Droid Sans Fallback" w:hAnsi="Palatino Linotype" w:cs="Palatino Linotype"/>
          <w:kern w:val="1"/>
          <w:sz w:val="20"/>
          <w:szCs w:val="20"/>
          <w:lang w:val="en-GB" w:eastAsia="zh-CN" w:bidi="hi-IN"/>
        </w:rPr>
        <w:t>Ternan</w:t>
      </w:r>
      <w:proofErr w:type="spellEnd"/>
      <w:r w:rsidR="00DC396D" w:rsidRPr="007A4BEB">
        <w:rPr>
          <w:rFonts w:ascii="Palatino Linotype" w:eastAsia="Droid Sans Fallback" w:hAnsi="Palatino Linotype" w:cs="Palatino Linotype"/>
          <w:kern w:val="1"/>
          <w:sz w:val="20"/>
          <w:szCs w:val="20"/>
          <w:lang w:val="en-GB" w:eastAsia="zh-CN" w:bidi="hi-IN"/>
        </w:rPr>
        <w:t xml:space="preserve"> 1992)</w:t>
      </w:r>
      <w:r w:rsidR="00C83337">
        <w:rPr>
          <w:rFonts w:ascii="Palatino Linotype" w:eastAsia="Droid Sans Fallback" w:hAnsi="Palatino Linotype" w:cs="Palatino Linotype"/>
          <w:kern w:val="1"/>
          <w:sz w:val="20"/>
          <w:szCs w:val="20"/>
          <w:lang w:val="en-GB" w:eastAsia="zh-CN" w:bidi="hi-IN"/>
        </w:rPr>
        <w:t>,</w:t>
      </w:r>
      <w:r w:rsidR="00DC396D" w:rsidRPr="007A4BEB">
        <w:rPr>
          <w:rFonts w:ascii="Palatino Linotype" w:eastAsia="Droid Sans Fallback" w:hAnsi="Palatino Linotype" w:cs="Palatino Linotype"/>
          <w:kern w:val="1"/>
          <w:sz w:val="20"/>
          <w:szCs w:val="20"/>
          <w:lang w:val="en-GB" w:eastAsia="zh-CN" w:bidi="hi-IN"/>
        </w:rPr>
        <w:t xml:space="preserve"> </w:t>
      </w:r>
      <w:r w:rsidR="00C83337">
        <w:rPr>
          <w:rFonts w:ascii="Palatino Linotype" w:eastAsia="Droid Sans Fallback" w:hAnsi="Palatino Linotype" w:cs="Palatino Linotype"/>
          <w:kern w:val="1"/>
          <w:sz w:val="20"/>
          <w:szCs w:val="20"/>
          <w:lang w:val="en-GB" w:eastAsia="zh-CN" w:bidi="hi-IN"/>
        </w:rPr>
        <w:t>increasing</w:t>
      </w:r>
      <w:r w:rsidR="000B05B8" w:rsidRPr="007A4BEB">
        <w:rPr>
          <w:rFonts w:ascii="Palatino Linotype" w:eastAsia="Droid Sans Fallback" w:hAnsi="Palatino Linotype" w:cs="Palatino Linotype"/>
          <w:kern w:val="1"/>
          <w:sz w:val="20"/>
          <w:szCs w:val="20"/>
          <w:lang w:val="en-GB" w:eastAsia="zh-CN" w:bidi="hi-IN"/>
        </w:rPr>
        <w:t xml:space="preserve"> </w:t>
      </w:r>
      <w:r w:rsidR="00C83337">
        <w:rPr>
          <w:rFonts w:ascii="Palatino Linotype" w:eastAsia="Droid Sans Fallback" w:hAnsi="Palatino Linotype" w:cs="Palatino Linotype"/>
          <w:kern w:val="1"/>
          <w:sz w:val="20"/>
          <w:szCs w:val="20"/>
          <w:lang w:val="en-GB" w:eastAsia="zh-CN" w:bidi="hi-IN"/>
        </w:rPr>
        <w:t xml:space="preserve">the </w:t>
      </w:r>
      <w:r w:rsidR="00DC396D" w:rsidRPr="007A4BEB">
        <w:rPr>
          <w:rFonts w:ascii="Palatino Linotype" w:eastAsia="Droid Sans Fallback" w:hAnsi="Palatino Linotype" w:cs="Palatino Linotype"/>
          <w:kern w:val="1"/>
          <w:sz w:val="20"/>
          <w:szCs w:val="20"/>
          <w:lang w:val="en-GB" w:eastAsia="zh-CN" w:bidi="hi-IN"/>
        </w:rPr>
        <w:t xml:space="preserve">surface runoff </w:t>
      </w:r>
      <w:r w:rsidR="000B05B8" w:rsidRPr="007A4BEB">
        <w:rPr>
          <w:rFonts w:ascii="Palatino Linotype" w:eastAsia="Droid Sans Fallback" w:hAnsi="Palatino Linotype" w:cs="Palatino Linotype"/>
          <w:kern w:val="1"/>
          <w:sz w:val="20"/>
          <w:szCs w:val="20"/>
          <w:lang w:val="en-GB" w:eastAsia="zh-CN" w:bidi="hi-IN"/>
        </w:rPr>
        <w:t>within</w:t>
      </w:r>
      <w:r w:rsidR="00DC396D" w:rsidRPr="007A4BEB">
        <w:rPr>
          <w:rFonts w:ascii="Palatino Linotype" w:eastAsia="Droid Sans Fallback" w:hAnsi="Palatino Linotype" w:cs="Palatino Linotype"/>
          <w:kern w:val="1"/>
          <w:sz w:val="20"/>
          <w:szCs w:val="20"/>
          <w:lang w:val="en-GB" w:eastAsia="zh-CN" w:bidi="hi-IN"/>
        </w:rPr>
        <w:t xml:space="preserve"> PFP (O'Connell et al</w:t>
      </w:r>
      <w:r w:rsidR="001257CA" w:rsidRPr="007A4BEB">
        <w:rPr>
          <w:rFonts w:ascii="Palatino Linotype" w:eastAsia="Droid Sans Fallback" w:hAnsi="Palatino Linotype" w:cs="Palatino Linotype"/>
          <w:kern w:val="1"/>
          <w:sz w:val="20"/>
          <w:szCs w:val="20"/>
          <w:lang w:val="en-GB" w:eastAsia="zh-CN" w:bidi="hi-IN"/>
        </w:rPr>
        <w:t>.</w:t>
      </w:r>
      <w:r w:rsidR="00DC396D" w:rsidRPr="007A4BEB">
        <w:rPr>
          <w:rFonts w:ascii="Palatino Linotype" w:eastAsia="Droid Sans Fallback" w:hAnsi="Palatino Linotype" w:cs="Palatino Linotype"/>
          <w:kern w:val="1"/>
          <w:sz w:val="20"/>
          <w:szCs w:val="20"/>
          <w:lang w:val="en-GB" w:eastAsia="zh-CN" w:bidi="hi-IN"/>
        </w:rPr>
        <w:t xml:space="preserve"> 2007</w:t>
      </w:r>
      <w:r w:rsidR="00266DC5" w:rsidRPr="007A4BEB">
        <w:rPr>
          <w:rFonts w:ascii="Palatino Linotype" w:eastAsia="Droid Sans Fallback" w:hAnsi="Palatino Linotype" w:cs="Palatino Linotype"/>
          <w:kern w:val="1"/>
          <w:sz w:val="20"/>
          <w:szCs w:val="20"/>
          <w:lang w:val="en-GB" w:eastAsia="zh-CN" w:bidi="hi-IN"/>
        </w:rPr>
        <w:t>;</w:t>
      </w:r>
      <w:r w:rsidR="00DC396D" w:rsidRPr="007A4BEB">
        <w:rPr>
          <w:rFonts w:ascii="Palatino Linotype" w:eastAsia="Droid Sans Fallback" w:hAnsi="Palatino Linotype" w:cs="Palatino Linotype"/>
          <w:kern w:val="1"/>
          <w:sz w:val="20"/>
          <w:szCs w:val="20"/>
          <w:lang w:val="en-GB" w:eastAsia="zh-CN" w:bidi="hi-IN"/>
        </w:rPr>
        <w:t xml:space="preserve"> </w:t>
      </w:r>
      <w:proofErr w:type="spellStart"/>
      <w:r w:rsidR="00DC396D" w:rsidRPr="007A4BEB">
        <w:rPr>
          <w:rFonts w:ascii="Palatino Linotype" w:eastAsia="Droid Sans Fallback" w:hAnsi="Palatino Linotype" w:cs="Palatino Linotype"/>
          <w:kern w:val="1"/>
          <w:sz w:val="20"/>
          <w:szCs w:val="20"/>
          <w:lang w:val="en-GB" w:eastAsia="zh-CN" w:bidi="hi-IN"/>
        </w:rPr>
        <w:t>Magner</w:t>
      </w:r>
      <w:proofErr w:type="spellEnd"/>
      <w:r w:rsidR="00DC396D" w:rsidRPr="007A4BEB">
        <w:rPr>
          <w:rFonts w:ascii="Palatino Linotype" w:eastAsia="Droid Sans Fallback" w:hAnsi="Palatino Linotype" w:cs="Palatino Linotype"/>
          <w:kern w:val="1"/>
          <w:sz w:val="20"/>
          <w:szCs w:val="20"/>
          <w:lang w:val="en-GB" w:eastAsia="zh-CN" w:bidi="hi-IN"/>
        </w:rPr>
        <w:t xml:space="preserve"> et al</w:t>
      </w:r>
      <w:r w:rsidR="001257CA" w:rsidRPr="007A4BEB">
        <w:rPr>
          <w:rFonts w:ascii="Palatino Linotype" w:eastAsia="Droid Sans Fallback" w:hAnsi="Palatino Linotype" w:cs="Palatino Linotype"/>
          <w:kern w:val="1"/>
          <w:sz w:val="20"/>
          <w:szCs w:val="20"/>
          <w:lang w:val="en-GB" w:eastAsia="zh-CN" w:bidi="hi-IN"/>
        </w:rPr>
        <w:t>.</w:t>
      </w:r>
      <w:r w:rsidR="00DC396D" w:rsidRPr="007A4BEB">
        <w:rPr>
          <w:rFonts w:ascii="Palatino Linotype" w:eastAsia="Droid Sans Fallback" w:hAnsi="Palatino Linotype" w:cs="Palatino Linotype"/>
          <w:kern w:val="1"/>
          <w:sz w:val="20"/>
          <w:szCs w:val="20"/>
          <w:lang w:val="en-GB" w:eastAsia="zh-CN" w:bidi="hi-IN"/>
        </w:rPr>
        <w:t xml:space="preserve"> 2008)</w:t>
      </w:r>
      <w:r w:rsidR="000B05B8" w:rsidRPr="007A4BEB">
        <w:rPr>
          <w:rFonts w:ascii="Palatino Linotype" w:eastAsia="Droid Sans Fallback" w:hAnsi="Palatino Linotype" w:cs="Palatino Linotype"/>
          <w:kern w:val="1"/>
          <w:sz w:val="20"/>
          <w:szCs w:val="20"/>
          <w:lang w:val="en-GB" w:eastAsia="zh-CN" w:bidi="hi-IN"/>
        </w:rPr>
        <w:t>.</w:t>
      </w:r>
    </w:p>
    <w:p w:rsidR="00704C90" w:rsidRDefault="00704C90" w:rsidP="00C919CA">
      <w:pPr>
        <w:widowControl w:val="0"/>
        <w:suppressAutoHyphens/>
        <w:rPr>
          <w:rFonts w:ascii="Palatino Linotype" w:eastAsia="Droid Sans Fallback" w:hAnsi="Palatino Linotype" w:cs="Palatino Linotype"/>
          <w:kern w:val="1"/>
          <w:sz w:val="20"/>
          <w:szCs w:val="20"/>
          <w:lang w:val="en-GB" w:eastAsia="zh-CN" w:bidi="hi-IN"/>
        </w:rPr>
      </w:pPr>
      <w:r w:rsidRPr="00C919CA">
        <w:rPr>
          <w:rFonts w:ascii="Palatino Linotype" w:eastAsia="Droid Sans Fallback" w:hAnsi="Palatino Linotype" w:cs="Palatino Linotype"/>
          <w:kern w:val="1"/>
          <w:sz w:val="20"/>
          <w:szCs w:val="20"/>
          <w:lang w:val="en-GB" w:eastAsia="zh-CN" w:bidi="hi-IN"/>
        </w:rPr>
        <w:t xml:space="preserve">The presence of contrasting vegetation did not modify the </w:t>
      </w:r>
      <w:r w:rsidR="00F6314C" w:rsidRPr="00091B89">
        <w:rPr>
          <w:rFonts w:ascii="Palatino Linotype" w:eastAsia="Droid Sans Fallback" w:hAnsi="Palatino Linotype" w:cs="Palatino Linotype"/>
          <w:i/>
          <w:kern w:val="1"/>
          <w:sz w:val="20"/>
          <w:szCs w:val="20"/>
          <w:lang w:val="en-GB" w:eastAsia="zh-CN" w:bidi="hi-IN"/>
        </w:rPr>
        <w:t>R</w:t>
      </w:r>
      <w:r w:rsidR="00F6314C" w:rsidRPr="00091B89">
        <w:rPr>
          <w:rFonts w:ascii="Palatino Linotype" w:eastAsia="Droid Sans Fallback" w:hAnsi="Palatino Linotype" w:cs="Palatino Linotype"/>
          <w:i/>
          <w:kern w:val="1"/>
          <w:sz w:val="20"/>
          <w:szCs w:val="20"/>
          <w:vertAlign w:val="subscript"/>
          <w:lang w:val="en-GB" w:eastAsia="zh-CN" w:bidi="hi-IN"/>
        </w:rPr>
        <w:t>h</w:t>
      </w:r>
      <w:r w:rsidR="00F6314C" w:rsidRPr="00C919CA">
        <w:rPr>
          <w:rFonts w:ascii="Palatino Linotype" w:eastAsia="Droid Sans Fallback" w:hAnsi="Palatino Linotype" w:cs="Palatino Linotype"/>
          <w:kern w:val="1"/>
          <w:sz w:val="20"/>
          <w:szCs w:val="20"/>
          <w:lang w:val="en-GB" w:eastAsia="zh-CN" w:bidi="hi-IN"/>
        </w:rPr>
        <w:t xml:space="preserve"> </w:t>
      </w:r>
      <w:r w:rsidRPr="00C919CA">
        <w:rPr>
          <w:rFonts w:ascii="Palatino Linotype" w:eastAsia="Droid Sans Fallback" w:hAnsi="Palatino Linotype" w:cs="Palatino Linotype"/>
          <w:kern w:val="1"/>
          <w:sz w:val="20"/>
          <w:szCs w:val="20"/>
          <w:lang w:val="en-GB" w:eastAsia="zh-CN" w:bidi="hi-IN"/>
        </w:rPr>
        <w:t>of the PFP</w:t>
      </w:r>
      <w:r w:rsidR="00572E3B">
        <w:rPr>
          <w:rFonts w:ascii="Palatino Linotype" w:eastAsia="Droid Sans Fallback" w:hAnsi="Palatino Linotype" w:cs="Palatino Linotype"/>
          <w:kern w:val="1"/>
          <w:sz w:val="20"/>
          <w:szCs w:val="20"/>
          <w:lang w:val="en-GB" w:eastAsia="zh-CN" w:bidi="hi-IN"/>
        </w:rPr>
        <w:t xml:space="preserve"> </w:t>
      </w:r>
      <w:r w:rsidR="00D10829" w:rsidRPr="00C919CA">
        <w:rPr>
          <w:rFonts w:ascii="Palatino Linotype" w:eastAsia="Droid Sans Fallback" w:hAnsi="Palatino Linotype" w:cs="Palatino Linotype"/>
          <w:kern w:val="1"/>
          <w:sz w:val="20"/>
          <w:szCs w:val="20"/>
          <w:lang w:val="en-GB" w:eastAsia="zh-CN" w:bidi="hi-IN"/>
        </w:rPr>
        <w:t>(0</w:t>
      </w:r>
      <w:r w:rsidR="006622A2" w:rsidRPr="00C919CA">
        <w:rPr>
          <w:rFonts w:ascii="Palatino Linotype" w:eastAsia="Droid Sans Fallback" w:hAnsi="Palatino Linotype" w:cs="Palatino Linotype"/>
          <w:kern w:val="1"/>
          <w:sz w:val="20"/>
          <w:szCs w:val="20"/>
          <w:lang w:val="en-GB" w:eastAsia="zh-CN" w:bidi="hi-IN"/>
        </w:rPr>
        <w:t>.</w:t>
      </w:r>
      <w:r w:rsidR="00D10829" w:rsidRPr="00C919CA">
        <w:rPr>
          <w:rFonts w:ascii="Palatino Linotype" w:eastAsia="Droid Sans Fallback" w:hAnsi="Palatino Linotype" w:cs="Palatino Linotype"/>
          <w:kern w:val="1"/>
          <w:sz w:val="20"/>
          <w:szCs w:val="20"/>
          <w:lang w:val="en-GB" w:eastAsia="zh-CN" w:bidi="hi-IN"/>
        </w:rPr>
        <w:t>01 and 0</w:t>
      </w:r>
      <w:r w:rsidR="006622A2" w:rsidRPr="00C919CA">
        <w:rPr>
          <w:rFonts w:ascii="Palatino Linotype" w:eastAsia="Droid Sans Fallback" w:hAnsi="Palatino Linotype" w:cs="Palatino Linotype"/>
          <w:kern w:val="1"/>
          <w:sz w:val="20"/>
          <w:szCs w:val="20"/>
          <w:lang w:val="en-GB" w:eastAsia="zh-CN" w:bidi="hi-IN"/>
        </w:rPr>
        <w:t>.</w:t>
      </w:r>
      <w:r w:rsidR="00D10829" w:rsidRPr="00C919CA">
        <w:rPr>
          <w:rFonts w:ascii="Palatino Linotype" w:eastAsia="Droid Sans Fallback" w:hAnsi="Palatino Linotype" w:cs="Palatino Linotype"/>
          <w:kern w:val="1"/>
          <w:sz w:val="20"/>
          <w:szCs w:val="20"/>
          <w:lang w:val="en-GB" w:eastAsia="zh-CN" w:bidi="hi-IN"/>
        </w:rPr>
        <w:t>02</w:t>
      </w:r>
      <w:r w:rsidR="00F6314C">
        <w:rPr>
          <w:rFonts w:ascii="Palatino Linotype" w:eastAsia="Droid Sans Fallback" w:hAnsi="Palatino Linotype" w:cs="Palatino Linotype"/>
          <w:kern w:val="1"/>
          <w:sz w:val="20"/>
          <w:szCs w:val="20"/>
          <w:lang w:val="en-GB" w:eastAsia="zh-CN" w:bidi="hi-IN"/>
        </w:rPr>
        <w:t xml:space="preserve"> for PFP </w:t>
      </w:r>
      <w:r w:rsidR="00F6314C" w:rsidRPr="00C919CA">
        <w:rPr>
          <w:rFonts w:ascii="Palatino Linotype" w:eastAsia="Droid Sans Fallback" w:hAnsi="Palatino Linotype" w:cs="Palatino Linotype"/>
          <w:kern w:val="1"/>
          <w:sz w:val="20"/>
          <w:szCs w:val="20"/>
          <w:lang w:val="en-GB" w:eastAsia="zh-CN" w:bidi="hi-IN"/>
        </w:rPr>
        <w:t>with and without trees</w:t>
      </w:r>
      <w:r w:rsidR="00D10829" w:rsidRPr="00C919CA">
        <w:rPr>
          <w:rFonts w:ascii="Palatino Linotype" w:eastAsia="Droid Sans Fallback" w:hAnsi="Palatino Linotype" w:cs="Palatino Linotype"/>
          <w:kern w:val="1"/>
          <w:sz w:val="20"/>
          <w:szCs w:val="20"/>
          <w:lang w:val="en-GB" w:eastAsia="zh-CN" w:bidi="hi-IN"/>
        </w:rPr>
        <w:t>, respectively)</w:t>
      </w:r>
      <w:r w:rsidR="00156BEF" w:rsidRPr="00C919CA">
        <w:rPr>
          <w:rFonts w:ascii="Palatino Linotype" w:eastAsia="Droid Sans Fallback" w:hAnsi="Palatino Linotype" w:cs="Palatino Linotype"/>
          <w:kern w:val="1"/>
          <w:sz w:val="20"/>
          <w:szCs w:val="20"/>
          <w:lang w:val="en-GB" w:eastAsia="zh-CN" w:bidi="hi-IN"/>
        </w:rPr>
        <w:t>.</w:t>
      </w:r>
      <w:r w:rsidR="00CF557F" w:rsidRPr="00CF557F">
        <w:rPr>
          <w:lang w:val="en-US"/>
        </w:rPr>
        <w:t xml:space="preserve"> </w:t>
      </w:r>
      <w:r w:rsidR="00CF557F" w:rsidRPr="00CF557F">
        <w:rPr>
          <w:rFonts w:ascii="Palatino Linotype" w:eastAsia="Droid Sans Fallback" w:hAnsi="Palatino Linotype" w:cs="Palatino Linotype"/>
          <w:kern w:val="1"/>
          <w:sz w:val="20"/>
          <w:szCs w:val="20"/>
          <w:lang w:val="en-GB" w:eastAsia="zh-CN" w:bidi="hi-IN"/>
        </w:rPr>
        <w:t>The soil surface roughness increases with grass cover and that was high</w:t>
      </w:r>
      <w:r w:rsidR="006834B0">
        <w:rPr>
          <w:rFonts w:ascii="Palatino Linotype" w:eastAsia="Droid Sans Fallback" w:hAnsi="Palatino Linotype" w:cs="Palatino Linotype"/>
          <w:kern w:val="1"/>
          <w:sz w:val="20"/>
          <w:szCs w:val="20"/>
          <w:lang w:val="en-GB" w:eastAsia="zh-CN" w:bidi="hi-IN"/>
        </w:rPr>
        <w:t>est</w:t>
      </w:r>
      <w:r w:rsidR="00CF557F" w:rsidRPr="00CF557F">
        <w:rPr>
          <w:rFonts w:ascii="Palatino Linotype" w:eastAsia="Droid Sans Fallback" w:hAnsi="Palatino Linotype" w:cs="Palatino Linotype"/>
          <w:kern w:val="1"/>
          <w:sz w:val="20"/>
          <w:szCs w:val="20"/>
          <w:lang w:val="en-GB" w:eastAsia="zh-CN" w:bidi="hi-IN"/>
        </w:rPr>
        <w:t xml:space="preserve"> when there were no trees,</w:t>
      </w:r>
      <w:r w:rsidR="006834B0">
        <w:rPr>
          <w:rFonts w:ascii="Palatino Linotype" w:eastAsia="Droid Sans Fallback" w:hAnsi="Palatino Linotype" w:cs="Palatino Linotype"/>
          <w:kern w:val="1"/>
          <w:sz w:val="20"/>
          <w:szCs w:val="20"/>
          <w:lang w:val="en-GB" w:eastAsia="zh-CN" w:bidi="hi-IN"/>
        </w:rPr>
        <w:t xml:space="preserve"> both</w:t>
      </w:r>
      <w:r w:rsidR="00CF557F" w:rsidRPr="00CF557F">
        <w:rPr>
          <w:rFonts w:ascii="Palatino Linotype" w:eastAsia="Droid Sans Fallback" w:hAnsi="Palatino Linotype" w:cs="Palatino Linotype"/>
          <w:kern w:val="1"/>
          <w:sz w:val="20"/>
          <w:szCs w:val="20"/>
          <w:lang w:val="en-GB" w:eastAsia="zh-CN" w:bidi="hi-IN"/>
        </w:rPr>
        <w:t xml:space="preserve"> inside and outside the PFP</w:t>
      </w:r>
      <w:r w:rsidR="00301EE3">
        <w:rPr>
          <w:rFonts w:ascii="Palatino Linotype" w:eastAsia="Droid Sans Fallback" w:hAnsi="Palatino Linotype" w:cs="Palatino Linotype"/>
          <w:kern w:val="1"/>
          <w:sz w:val="20"/>
          <w:szCs w:val="20"/>
          <w:lang w:val="en-GB" w:eastAsia="zh-CN" w:bidi="hi-IN"/>
        </w:rPr>
        <w:t xml:space="preserve"> </w:t>
      </w:r>
      <w:r w:rsidR="00073344" w:rsidRPr="00C919CA">
        <w:rPr>
          <w:rFonts w:ascii="Palatino Linotype" w:eastAsia="Droid Sans Fallback" w:hAnsi="Palatino Linotype" w:cs="Palatino Linotype"/>
          <w:kern w:val="1"/>
          <w:sz w:val="20"/>
          <w:szCs w:val="20"/>
          <w:lang w:val="en-GB" w:eastAsia="zh-CN" w:bidi="hi-IN"/>
        </w:rPr>
        <w:t>(</w:t>
      </w:r>
      <w:proofErr w:type="spellStart"/>
      <w:r w:rsidR="00073344" w:rsidRPr="00C919CA">
        <w:rPr>
          <w:rFonts w:ascii="Palatino Linotype" w:eastAsia="Droid Sans Fallback" w:hAnsi="Palatino Linotype" w:cs="Palatino Linotype"/>
          <w:kern w:val="1"/>
          <w:sz w:val="20"/>
          <w:szCs w:val="20"/>
          <w:lang w:val="en-GB" w:eastAsia="zh-CN" w:bidi="hi-IN"/>
        </w:rPr>
        <w:t>Dillaha</w:t>
      </w:r>
      <w:proofErr w:type="spellEnd"/>
      <w:r w:rsidR="00073344" w:rsidRPr="00C919CA">
        <w:rPr>
          <w:rFonts w:ascii="Palatino Linotype" w:eastAsia="Droid Sans Fallback" w:hAnsi="Palatino Linotype" w:cs="Palatino Linotype"/>
          <w:kern w:val="1"/>
          <w:sz w:val="20"/>
          <w:szCs w:val="20"/>
          <w:lang w:val="en-GB" w:eastAsia="zh-CN" w:bidi="hi-IN"/>
        </w:rPr>
        <w:t xml:space="preserve"> et al. 1989</w:t>
      </w:r>
      <w:r w:rsidR="003E71B9" w:rsidRPr="00C919CA">
        <w:rPr>
          <w:rFonts w:ascii="Palatino Linotype" w:eastAsia="Droid Sans Fallback" w:hAnsi="Palatino Linotype" w:cs="Palatino Linotype"/>
          <w:kern w:val="1"/>
          <w:sz w:val="20"/>
          <w:szCs w:val="20"/>
          <w:lang w:val="en-GB" w:eastAsia="zh-CN" w:bidi="hi-IN"/>
        </w:rPr>
        <w:t>;</w:t>
      </w:r>
      <w:r w:rsidR="00073344" w:rsidRPr="00C919CA">
        <w:rPr>
          <w:rFonts w:ascii="Palatino Linotype" w:eastAsia="Droid Sans Fallback" w:hAnsi="Palatino Linotype" w:cs="Palatino Linotype"/>
          <w:kern w:val="1"/>
          <w:sz w:val="20"/>
          <w:szCs w:val="20"/>
          <w:lang w:val="en-GB" w:eastAsia="zh-CN" w:bidi="hi-IN"/>
        </w:rPr>
        <w:t xml:space="preserve"> </w:t>
      </w:r>
      <w:proofErr w:type="spellStart"/>
      <w:r w:rsidR="00073344" w:rsidRPr="00C919CA">
        <w:rPr>
          <w:rFonts w:ascii="Palatino Linotype" w:eastAsia="Droid Sans Fallback" w:hAnsi="Palatino Linotype" w:cs="Palatino Linotype"/>
          <w:kern w:val="1"/>
          <w:sz w:val="20"/>
          <w:szCs w:val="20"/>
          <w:lang w:val="en-GB" w:eastAsia="zh-CN" w:bidi="hi-IN"/>
        </w:rPr>
        <w:t>Or</w:t>
      </w:r>
      <w:r w:rsidR="00CB441A" w:rsidRPr="00C919CA">
        <w:rPr>
          <w:rFonts w:ascii="Palatino Linotype" w:eastAsia="Droid Sans Fallback" w:hAnsi="Palatino Linotype" w:cs="Palatino Linotype"/>
          <w:kern w:val="1"/>
          <w:sz w:val="20"/>
          <w:szCs w:val="20"/>
          <w:lang w:val="en-GB" w:eastAsia="zh-CN" w:bidi="hi-IN"/>
        </w:rPr>
        <w:t>ué</w:t>
      </w:r>
      <w:proofErr w:type="spellEnd"/>
      <w:r w:rsidR="00073344" w:rsidRPr="00C919CA">
        <w:rPr>
          <w:rFonts w:ascii="Palatino Linotype" w:eastAsia="Droid Sans Fallback" w:hAnsi="Palatino Linotype" w:cs="Palatino Linotype"/>
          <w:kern w:val="1"/>
          <w:sz w:val="20"/>
          <w:szCs w:val="20"/>
          <w:lang w:val="en-GB" w:eastAsia="zh-CN" w:bidi="hi-IN"/>
        </w:rPr>
        <w:t xml:space="preserve"> 2008). S</w:t>
      </w:r>
      <w:r w:rsidRPr="00C919CA">
        <w:rPr>
          <w:rFonts w:ascii="Palatino Linotype" w:eastAsia="Droid Sans Fallback" w:hAnsi="Palatino Linotype" w:cs="Palatino Linotype"/>
          <w:kern w:val="1"/>
          <w:sz w:val="20"/>
          <w:szCs w:val="20"/>
          <w:lang w:val="en-GB" w:eastAsia="zh-CN" w:bidi="hi-IN"/>
        </w:rPr>
        <w:t>oil surface roughness was</w:t>
      </w:r>
      <w:r w:rsidR="00D860BA">
        <w:rPr>
          <w:rFonts w:ascii="Palatino Linotype" w:eastAsia="Droid Sans Fallback" w:hAnsi="Palatino Linotype" w:cs="Palatino Linotype"/>
          <w:kern w:val="1"/>
          <w:sz w:val="20"/>
          <w:szCs w:val="20"/>
          <w:lang w:val="en-GB" w:eastAsia="zh-CN" w:bidi="hi-IN"/>
        </w:rPr>
        <w:t xml:space="preserve"> </w:t>
      </w:r>
      <w:r w:rsidRPr="00C919CA">
        <w:rPr>
          <w:rFonts w:ascii="Palatino Linotype" w:eastAsia="Droid Sans Fallback" w:hAnsi="Palatino Linotype" w:cs="Palatino Linotype"/>
          <w:kern w:val="1"/>
          <w:sz w:val="20"/>
          <w:szCs w:val="20"/>
          <w:lang w:val="en-GB" w:eastAsia="zh-CN" w:bidi="hi-IN"/>
        </w:rPr>
        <w:t xml:space="preserve">1.2 times higher outside the </w:t>
      </w:r>
      <w:r w:rsidR="00DF509F" w:rsidRPr="00C919CA">
        <w:rPr>
          <w:rFonts w:ascii="Palatino Linotype" w:eastAsia="Droid Sans Fallback" w:hAnsi="Palatino Linotype" w:cs="Palatino Linotype"/>
          <w:kern w:val="1"/>
          <w:sz w:val="20"/>
          <w:szCs w:val="20"/>
          <w:lang w:val="en-GB" w:eastAsia="zh-CN" w:bidi="hi-IN"/>
        </w:rPr>
        <w:t>PFP</w:t>
      </w:r>
      <w:r w:rsidRPr="00C919CA">
        <w:rPr>
          <w:rFonts w:ascii="Palatino Linotype" w:eastAsia="Droid Sans Fallback" w:hAnsi="Palatino Linotype" w:cs="Palatino Linotype"/>
          <w:kern w:val="1"/>
          <w:sz w:val="20"/>
          <w:szCs w:val="20"/>
          <w:lang w:val="en-GB" w:eastAsia="zh-CN" w:bidi="hi-IN"/>
        </w:rPr>
        <w:t xml:space="preserve"> than inside </w:t>
      </w:r>
      <w:r w:rsidR="006834B0">
        <w:rPr>
          <w:rFonts w:ascii="Palatino Linotype" w:eastAsia="Droid Sans Fallback" w:hAnsi="Palatino Linotype" w:cs="Palatino Linotype"/>
          <w:kern w:val="1"/>
          <w:sz w:val="20"/>
          <w:szCs w:val="20"/>
          <w:lang w:val="en-GB" w:eastAsia="zh-CN" w:bidi="hi-IN"/>
        </w:rPr>
        <w:t>it</w:t>
      </w:r>
      <w:r w:rsidRPr="00C919CA">
        <w:rPr>
          <w:rFonts w:ascii="Palatino Linotype" w:eastAsia="Droid Sans Fallback" w:hAnsi="Palatino Linotype" w:cs="Palatino Linotype"/>
          <w:kern w:val="1"/>
          <w:sz w:val="20"/>
          <w:szCs w:val="20"/>
          <w:lang w:val="en-GB" w:eastAsia="zh-CN" w:bidi="hi-IN"/>
        </w:rPr>
        <w:t xml:space="preserve">, </w:t>
      </w:r>
      <w:r w:rsidRPr="00C919CA">
        <w:rPr>
          <w:rFonts w:ascii="Palatino Linotype" w:eastAsia="Droid Sans Fallback" w:hAnsi="Palatino Linotype" w:cs="Palatino Linotype"/>
          <w:kern w:val="1"/>
          <w:sz w:val="20"/>
          <w:szCs w:val="20"/>
          <w:lang w:val="en-GB" w:eastAsia="zh-CN" w:bidi="hi-IN"/>
        </w:rPr>
        <w:lastRenderedPageBreak/>
        <w:t xml:space="preserve">and in turn, 1.5 times higher outside the </w:t>
      </w:r>
      <w:r w:rsidR="00DF509F" w:rsidRPr="00C919CA">
        <w:rPr>
          <w:rFonts w:ascii="Palatino Linotype" w:eastAsia="Droid Sans Fallback" w:hAnsi="Palatino Linotype" w:cs="Palatino Linotype"/>
          <w:kern w:val="1"/>
          <w:sz w:val="20"/>
          <w:szCs w:val="20"/>
          <w:lang w:val="en-GB" w:eastAsia="zh-CN" w:bidi="hi-IN"/>
        </w:rPr>
        <w:t>PFP</w:t>
      </w:r>
      <w:r w:rsidRPr="00C919CA">
        <w:rPr>
          <w:rFonts w:ascii="Palatino Linotype" w:eastAsia="Droid Sans Fallback" w:hAnsi="Palatino Linotype" w:cs="Palatino Linotype"/>
          <w:kern w:val="1"/>
          <w:sz w:val="20"/>
          <w:szCs w:val="20"/>
          <w:lang w:val="en-GB" w:eastAsia="zh-CN" w:bidi="hi-IN"/>
        </w:rPr>
        <w:t xml:space="preserve"> without trees than outside the PFP with trees, as revealed by the </w:t>
      </w:r>
      <w:r w:rsidR="00EA523B" w:rsidRPr="00C919CA">
        <w:rPr>
          <w:rFonts w:ascii="Palatino Linotype" w:eastAsia="Droid Sans Fallback" w:hAnsi="Palatino Linotype" w:cs="Palatino Linotype"/>
          <w:kern w:val="1"/>
          <w:sz w:val="20"/>
          <w:szCs w:val="20"/>
          <w:lang w:val="en-GB" w:eastAsia="zh-CN" w:bidi="hi-IN"/>
        </w:rPr>
        <w:t xml:space="preserve">additive effects </w:t>
      </w:r>
      <w:r w:rsidR="006834B0">
        <w:rPr>
          <w:rFonts w:ascii="Palatino Linotype" w:eastAsia="Droid Sans Fallback" w:hAnsi="Palatino Linotype" w:cs="Palatino Linotype"/>
          <w:kern w:val="1"/>
          <w:sz w:val="20"/>
          <w:szCs w:val="20"/>
          <w:lang w:val="en-GB" w:eastAsia="zh-CN" w:bidi="hi-IN"/>
        </w:rPr>
        <w:t>among</w:t>
      </w:r>
      <w:r w:rsidR="006834B0" w:rsidRPr="00C919CA">
        <w:rPr>
          <w:rFonts w:ascii="Palatino Linotype" w:eastAsia="Droid Sans Fallback" w:hAnsi="Palatino Linotype" w:cs="Palatino Linotype"/>
          <w:kern w:val="1"/>
          <w:sz w:val="20"/>
          <w:szCs w:val="20"/>
          <w:lang w:val="en-GB" w:eastAsia="zh-CN" w:bidi="hi-IN"/>
        </w:rPr>
        <w:t xml:space="preserve"> </w:t>
      </w:r>
      <w:r w:rsidR="00DF509F" w:rsidRPr="00C919CA">
        <w:rPr>
          <w:rFonts w:ascii="Palatino Linotype" w:eastAsia="Droid Sans Fallback" w:hAnsi="Palatino Linotype" w:cs="Palatino Linotype"/>
          <w:kern w:val="1"/>
          <w:sz w:val="20"/>
          <w:szCs w:val="20"/>
          <w:lang w:val="en-GB" w:eastAsia="zh-CN" w:bidi="hi-IN"/>
        </w:rPr>
        <w:t>PFP</w:t>
      </w:r>
      <w:r w:rsidRPr="00C919CA">
        <w:rPr>
          <w:rFonts w:ascii="Palatino Linotype" w:eastAsia="Droid Sans Fallback" w:hAnsi="Palatino Linotype" w:cs="Palatino Linotype"/>
          <w:kern w:val="1"/>
          <w:sz w:val="20"/>
          <w:szCs w:val="20"/>
          <w:lang w:val="en-GB" w:eastAsia="zh-CN" w:bidi="hi-IN"/>
        </w:rPr>
        <w:t xml:space="preserve"> factors and presenc</w:t>
      </w:r>
      <w:r w:rsidR="006C3845" w:rsidRPr="00C919CA">
        <w:rPr>
          <w:rFonts w:ascii="Palatino Linotype" w:eastAsia="Droid Sans Fallback" w:hAnsi="Palatino Linotype" w:cs="Palatino Linotype"/>
          <w:kern w:val="1"/>
          <w:sz w:val="20"/>
          <w:szCs w:val="20"/>
          <w:lang w:val="en-GB" w:eastAsia="zh-CN" w:bidi="hi-IN"/>
        </w:rPr>
        <w:t>e or absence of trees (</w:t>
      </w:r>
      <w:r w:rsidR="00207E83" w:rsidRPr="00C919CA">
        <w:rPr>
          <w:rFonts w:ascii="Palatino Linotype" w:eastAsia="Droid Sans Fallback" w:hAnsi="Palatino Linotype" w:cs="Palatino Linotype"/>
          <w:kern w:val="1"/>
          <w:sz w:val="20"/>
          <w:szCs w:val="20"/>
          <w:lang w:val="en-GB" w:eastAsia="zh-CN" w:bidi="hi-IN"/>
        </w:rPr>
        <w:t>Fig</w:t>
      </w:r>
      <w:r w:rsidR="004A1570">
        <w:rPr>
          <w:rFonts w:ascii="Palatino Linotype" w:eastAsia="Droid Sans Fallback" w:hAnsi="Palatino Linotype" w:cs="Palatino Linotype"/>
          <w:kern w:val="1"/>
          <w:sz w:val="20"/>
          <w:szCs w:val="20"/>
          <w:lang w:val="en-GB" w:eastAsia="zh-CN" w:bidi="hi-IN"/>
        </w:rPr>
        <w:t>ure</w:t>
      </w:r>
      <w:r w:rsidR="00EB0BDF">
        <w:rPr>
          <w:rFonts w:ascii="Palatino Linotype" w:eastAsia="Droid Sans Fallback" w:hAnsi="Palatino Linotype" w:cs="Palatino Linotype"/>
          <w:kern w:val="1"/>
          <w:sz w:val="20"/>
          <w:szCs w:val="20"/>
          <w:lang w:val="en-GB" w:eastAsia="zh-CN" w:bidi="hi-IN"/>
        </w:rPr>
        <w:t xml:space="preserve"> </w:t>
      </w:r>
      <w:r w:rsidR="00EB0BDF" w:rsidRPr="008F075B">
        <w:rPr>
          <w:rFonts w:ascii="Palatino Linotype" w:eastAsia="Droid Sans Fallback" w:hAnsi="Palatino Linotype" w:cs="Palatino Linotype"/>
          <w:kern w:val="1"/>
          <w:sz w:val="20"/>
          <w:szCs w:val="20"/>
          <w:lang w:val="en-GB" w:eastAsia="zh-CN" w:bidi="hi-IN"/>
        </w:rPr>
        <w:t>9</w:t>
      </w:r>
      <w:r w:rsidRPr="008F075B">
        <w:rPr>
          <w:rFonts w:ascii="Palatino Linotype" w:eastAsia="Droid Sans Fallback" w:hAnsi="Palatino Linotype" w:cs="Palatino Linotype"/>
          <w:kern w:val="1"/>
          <w:sz w:val="20"/>
          <w:szCs w:val="20"/>
          <w:lang w:val="en-GB" w:eastAsia="zh-CN" w:bidi="hi-IN"/>
        </w:rPr>
        <w:t>)</w:t>
      </w:r>
      <w:r w:rsidRPr="00C919CA">
        <w:rPr>
          <w:rFonts w:ascii="Palatino Linotype" w:eastAsia="Droid Sans Fallback" w:hAnsi="Palatino Linotype" w:cs="Palatino Linotype"/>
          <w:kern w:val="1"/>
          <w:sz w:val="20"/>
          <w:szCs w:val="20"/>
          <w:lang w:val="en-GB" w:eastAsia="zh-CN" w:bidi="hi-IN"/>
        </w:rPr>
        <w:t>.</w:t>
      </w:r>
    </w:p>
    <w:p w:rsidR="00732CFA" w:rsidRPr="00831C00" w:rsidRDefault="006834B0" w:rsidP="00831C00">
      <w:pPr>
        <w:widowControl w:val="0"/>
        <w:suppressAutoHyphens/>
        <w:rPr>
          <w:rFonts w:ascii="Palatino Linotype" w:eastAsia="Droid Sans Fallback" w:hAnsi="Palatino Linotype" w:cs="Palatino Linotype"/>
          <w:kern w:val="1"/>
          <w:sz w:val="20"/>
          <w:szCs w:val="20"/>
          <w:lang w:val="en-GB" w:eastAsia="zh-CN" w:bidi="hi-IN"/>
        </w:rPr>
      </w:pPr>
      <w:r>
        <w:rPr>
          <w:rFonts w:ascii="Palatino Linotype" w:eastAsia="Droid Sans Fallback" w:hAnsi="Palatino Linotype" w:cs="Palatino Linotype"/>
          <w:kern w:val="1"/>
          <w:sz w:val="20"/>
          <w:szCs w:val="20"/>
          <w:lang w:val="en-GB" w:eastAsia="zh-CN" w:bidi="hi-IN"/>
        </w:rPr>
        <w:t>The current r</w:t>
      </w:r>
      <w:r w:rsidR="00B8256E" w:rsidRPr="00EB0BDF">
        <w:rPr>
          <w:rFonts w:ascii="Palatino Linotype" w:eastAsia="Droid Sans Fallback" w:hAnsi="Palatino Linotype" w:cs="Palatino Linotype"/>
          <w:kern w:val="1"/>
          <w:sz w:val="20"/>
          <w:szCs w:val="20"/>
          <w:lang w:val="en-GB" w:eastAsia="zh-CN" w:bidi="hi-IN"/>
        </w:rPr>
        <w:t>e</w:t>
      </w:r>
      <w:r w:rsidR="00B8256E" w:rsidRPr="00831C00">
        <w:rPr>
          <w:rFonts w:ascii="Palatino Linotype" w:eastAsia="Droid Sans Fallback" w:hAnsi="Palatino Linotype" w:cs="Palatino Linotype"/>
          <w:kern w:val="1"/>
          <w:sz w:val="20"/>
          <w:szCs w:val="20"/>
          <w:lang w:val="en-GB" w:eastAsia="zh-CN" w:bidi="hi-IN"/>
        </w:rPr>
        <w:t xml:space="preserve">sults </w:t>
      </w:r>
      <w:r w:rsidR="00B35561" w:rsidRPr="00831C00">
        <w:rPr>
          <w:rFonts w:ascii="Palatino Linotype" w:eastAsia="Droid Sans Fallback" w:hAnsi="Palatino Linotype" w:cs="Palatino Linotype"/>
          <w:kern w:val="1"/>
          <w:sz w:val="20"/>
          <w:szCs w:val="20"/>
          <w:lang w:val="en-GB" w:eastAsia="zh-CN" w:bidi="hi-IN"/>
        </w:rPr>
        <w:t>highlight the need to evaluate previous conclusions based on uniform experimental plots in RVS with caution and</w:t>
      </w:r>
      <w:r w:rsidR="005759A1">
        <w:rPr>
          <w:rFonts w:ascii="Palatino Linotype" w:eastAsia="Droid Sans Fallback" w:hAnsi="Palatino Linotype" w:cs="Palatino Linotype"/>
          <w:kern w:val="1"/>
          <w:sz w:val="20"/>
          <w:szCs w:val="20"/>
          <w:lang w:val="en-GB" w:eastAsia="zh-CN" w:bidi="hi-IN"/>
        </w:rPr>
        <w:t xml:space="preserve"> the current work also</w:t>
      </w:r>
      <w:r w:rsidR="002C5001">
        <w:rPr>
          <w:rFonts w:ascii="Palatino Linotype" w:eastAsia="Droid Sans Fallback" w:hAnsi="Palatino Linotype" w:cs="Palatino Linotype"/>
          <w:kern w:val="1"/>
          <w:sz w:val="20"/>
          <w:szCs w:val="20"/>
          <w:lang w:val="en-GB" w:eastAsia="zh-CN" w:bidi="hi-IN"/>
        </w:rPr>
        <w:t xml:space="preserve"> </w:t>
      </w:r>
      <w:r w:rsidR="00B8256E" w:rsidRPr="00831C00">
        <w:rPr>
          <w:rFonts w:ascii="Palatino Linotype" w:eastAsia="Droid Sans Fallback" w:hAnsi="Palatino Linotype" w:cs="Palatino Linotype"/>
          <w:kern w:val="1"/>
          <w:sz w:val="20"/>
          <w:szCs w:val="20"/>
          <w:lang w:val="en-GB" w:eastAsia="zh-CN" w:bidi="hi-IN"/>
        </w:rPr>
        <w:t>show</w:t>
      </w:r>
      <w:r w:rsidR="005759A1">
        <w:rPr>
          <w:rFonts w:ascii="Palatino Linotype" w:eastAsia="Droid Sans Fallback" w:hAnsi="Palatino Linotype" w:cs="Palatino Linotype"/>
          <w:kern w:val="1"/>
          <w:sz w:val="20"/>
          <w:szCs w:val="20"/>
          <w:lang w:val="en-GB" w:eastAsia="zh-CN" w:bidi="hi-IN"/>
        </w:rPr>
        <w:t>s</w:t>
      </w:r>
      <w:r w:rsidR="00B8256E" w:rsidRPr="00831C00">
        <w:rPr>
          <w:rFonts w:ascii="Palatino Linotype" w:eastAsia="Droid Sans Fallback" w:hAnsi="Palatino Linotype" w:cs="Palatino Linotype"/>
          <w:kern w:val="1"/>
          <w:sz w:val="20"/>
          <w:szCs w:val="20"/>
          <w:lang w:val="en-GB" w:eastAsia="zh-CN" w:bidi="hi-IN"/>
        </w:rPr>
        <w:t xml:space="preserve"> the </w:t>
      </w:r>
      <w:r w:rsidR="00B35561" w:rsidRPr="00831C00">
        <w:rPr>
          <w:rFonts w:ascii="Palatino Linotype" w:eastAsia="Droid Sans Fallback" w:hAnsi="Palatino Linotype" w:cs="Palatino Linotype"/>
          <w:kern w:val="1"/>
          <w:sz w:val="20"/>
          <w:szCs w:val="20"/>
          <w:lang w:val="en-GB" w:eastAsia="zh-CN" w:bidi="hi-IN"/>
        </w:rPr>
        <w:t>relevance</w:t>
      </w:r>
      <w:r w:rsidR="00B8256E" w:rsidRPr="00831C00">
        <w:rPr>
          <w:rFonts w:ascii="Palatino Linotype" w:eastAsia="Droid Sans Fallback" w:hAnsi="Palatino Linotype" w:cs="Palatino Linotype"/>
          <w:kern w:val="1"/>
          <w:sz w:val="20"/>
          <w:szCs w:val="20"/>
          <w:lang w:val="en-GB" w:eastAsia="zh-CN" w:bidi="hi-IN"/>
        </w:rPr>
        <w:t xml:space="preserve"> of taking into account the genesis and structure of superficial </w:t>
      </w:r>
      <w:r w:rsidR="00866263">
        <w:rPr>
          <w:rFonts w:ascii="Palatino Linotype" w:eastAsia="Droid Sans Fallback" w:hAnsi="Palatino Linotype" w:cs="Palatino Linotype"/>
          <w:kern w:val="1"/>
          <w:sz w:val="20"/>
          <w:szCs w:val="20"/>
          <w:lang w:val="en-GB" w:eastAsia="zh-CN" w:bidi="hi-IN"/>
        </w:rPr>
        <w:t xml:space="preserve">PFP </w:t>
      </w:r>
      <w:r w:rsidR="00B8256E" w:rsidRPr="00831C00">
        <w:rPr>
          <w:rFonts w:ascii="Palatino Linotype" w:eastAsia="Droid Sans Fallback" w:hAnsi="Palatino Linotype" w:cs="Palatino Linotype"/>
          <w:kern w:val="1"/>
          <w:sz w:val="20"/>
          <w:szCs w:val="20"/>
          <w:lang w:val="en-GB" w:eastAsia="zh-CN" w:bidi="hi-IN"/>
        </w:rPr>
        <w:t xml:space="preserve">in the design, evaluation and management of </w:t>
      </w:r>
      <w:r w:rsidR="00B35561" w:rsidRPr="00831C00">
        <w:rPr>
          <w:rFonts w:ascii="Palatino Linotype" w:eastAsia="Droid Sans Fallback" w:hAnsi="Palatino Linotype" w:cs="Palatino Linotype"/>
          <w:kern w:val="1"/>
          <w:sz w:val="20"/>
          <w:szCs w:val="20"/>
          <w:lang w:val="en-GB" w:eastAsia="zh-CN" w:bidi="hi-IN"/>
        </w:rPr>
        <w:t>R</w:t>
      </w:r>
      <w:r w:rsidR="00DB3A14" w:rsidRPr="00831C00">
        <w:rPr>
          <w:rFonts w:ascii="Palatino Linotype" w:eastAsia="Droid Sans Fallback" w:hAnsi="Palatino Linotype" w:cs="Palatino Linotype"/>
          <w:kern w:val="1"/>
          <w:sz w:val="20"/>
          <w:szCs w:val="20"/>
          <w:lang w:val="en-GB" w:eastAsia="zh-CN" w:bidi="hi-IN"/>
        </w:rPr>
        <w:t>V</w:t>
      </w:r>
      <w:r w:rsidR="00B35561" w:rsidRPr="00831C00">
        <w:rPr>
          <w:rFonts w:ascii="Palatino Linotype" w:eastAsia="Droid Sans Fallback" w:hAnsi="Palatino Linotype" w:cs="Palatino Linotype"/>
          <w:kern w:val="1"/>
          <w:sz w:val="20"/>
          <w:szCs w:val="20"/>
          <w:lang w:val="en-GB" w:eastAsia="zh-CN" w:bidi="hi-IN"/>
        </w:rPr>
        <w:t>S</w:t>
      </w:r>
      <w:r w:rsidR="00B8256E" w:rsidRPr="00831C00">
        <w:rPr>
          <w:rFonts w:ascii="Palatino Linotype" w:eastAsia="Droid Sans Fallback" w:hAnsi="Palatino Linotype" w:cs="Palatino Linotype"/>
          <w:kern w:val="1"/>
          <w:sz w:val="20"/>
          <w:szCs w:val="20"/>
          <w:lang w:val="en-GB" w:eastAsia="zh-CN" w:bidi="hi-IN"/>
        </w:rPr>
        <w:t xml:space="preserve">. </w:t>
      </w:r>
      <w:r w:rsidR="00036372" w:rsidRPr="00831C00">
        <w:rPr>
          <w:rFonts w:ascii="Palatino Linotype" w:eastAsia="Droid Sans Fallback" w:hAnsi="Palatino Linotype" w:cs="Palatino Linotype"/>
          <w:kern w:val="1"/>
          <w:sz w:val="20"/>
          <w:szCs w:val="20"/>
          <w:lang w:val="en-GB" w:eastAsia="zh-CN" w:bidi="hi-IN"/>
        </w:rPr>
        <w:t>Therefore, in</w:t>
      </w:r>
      <w:r w:rsidR="00866263">
        <w:rPr>
          <w:rFonts w:ascii="Palatino Linotype" w:eastAsia="Droid Sans Fallback" w:hAnsi="Palatino Linotype" w:cs="Palatino Linotype"/>
          <w:kern w:val="1"/>
          <w:sz w:val="20"/>
          <w:szCs w:val="20"/>
          <w:lang w:val="en-GB" w:eastAsia="zh-CN" w:bidi="hi-IN"/>
        </w:rPr>
        <w:t xml:space="preserve"> </w:t>
      </w:r>
      <w:r w:rsidR="00036372" w:rsidRPr="00831C00">
        <w:rPr>
          <w:rFonts w:ascii="Palatino Linotype" w:eastAsia="Droid Sans Fallback" w:hAnsi="Palatino Linotype" w:cs="Palatino Linotype"/>
          <w:kern w:val="1"/>
          <w:sz w:val="20"/>
          <w:szCs w:val="20"/>
          <w:lang w:val="en-GB" w:eastAsia="zh-CN" w:bidi="hi-IN"/>
        </w:rPr>
        <w:t xml:space="preserve">agreement </w:t>
      </w:r>
      <w:r w:rsidR="00732CFA" w:rsidRPr="00831C00">
        <w:rPr>
          <w:rFonts w:ascii="Palatino Linotype" w:eastAsia="Droid Sans Fallback" w:hAnsi="Palatino Linotype" w:cs="Palatino Linotype"/>
          <w:kern w:val="1"/>
          <w:sz w:val="20"/>
          <w:szCs w:val="20"/>
          <w:lang w:val="en-GB" w:eastAsia="zh-CN" w:bidi="hi-IN"/>
        </w:rPr>
        <w:t>with other studies focused on non-uniform RVS, the presence of PFP proved to be much more important as a predictor of their retention capacity than the type of vegetation</w:t>
      </w:r>
      <w:r w:rsidR="00B8256E" w:rsidRPr="00831C00">
        <w:rPr>
          <w:rFonts w:ascii="Palatino Linotype" w:eastAsia="Droid Sans Fallback" w:hAnsi="Palatino Linotype" w:cs="Palatino Linotype"/>
          <w:kern w:val="1"/>
          <w:sz w:val="20"/>
          <w:szCs w:val="20"/>
          <w:lang w:val="en-GB" w:eastAsia="zh-CN" w:bidi="hi-IN"/>
        </w:rPr>
        <w:t xml:space="preserve"> (</w:t>
      </w:r>
      <w:proofErr w:type="spellStart"/>
      <w:r w:rsidR="00B8256E" w:rsidRPr="00831C00">
        <w:rPr>
          <w:rFonts w:ascii="Palatino Linotype" w:eastAsia="Droid Sans Fallback" w:hAnsi="Palatino Linotype" w:cs="Palatino Linotype"/>
          <w:kern w:val="1"/>
          <w:sz w:val="20"/>
          <w:szCs w:val="20"/>
          <w:lang w:val="en-GB" w:eastAsia="zh-CN" w:bidi="hi-IN"/>
        </w:rPr>
        <w:t>Dillaha</w:t>
      </w:r>
      <w:proofErr w:type="spellEnd"/>
      <w:r w:rsidR="00B8256E" w:rsidRPr="00831C00">
        <w:rPr>
          <w:rFonts w:ascii="Palatino Linotype" w:eastAsia="Droid Sans Fallback" w:hAnsi="Palatino Linotype" w:cs="Palatino Linotype"/>
          <w:kern w:val="1"/>
          <w:sz w:val="20"/>
          <w:szCs w:val="20"/>
          <w:lang w:val="en-GB" w:eastAsia="zh-CN" w:bidi="hi-IN"/>
        </w:rPr>
        <w:t xml:space="preserve"> et al. 1989</w:t>
      </w:r>
      <w:r w:rsidR="00AE0927" w:rsidRPr="00831C00">
        <w:rPr>
          <w:rFonts w:ascii="Palatino Linotype" w:eastAsia="Droid Sans Fallback" w:hAnsi="Palatino Linotype" w:cs="Palatino Linotype"/>
          <w:kern w:val="1"/>
          <w:sz w:val="20"/>
          <w:szCs w:val="20"/>
          <w:lang w:val="en-GB" w:eastAsia="zh-CN" w:bidi="hi-IN"/>
        </w:rPr>
        <w:t>;</w:t>
      </w:r>
      <w:r w:rsidR="00B8256E" w:rsidRPr="00831C00">
        <w:rPr>
          <w:rFonts w:ascii="Palatino Linotype" w:eastAsia="Droid Sans Fallback" w:hAnsi="Palatino Linotype" w:cs="Palatino Linotype"/>
          <w:kern w:val="1"/>
          <w:sz w:val="20"/>
          <w:szCs w:val="20"/>
          <w:lang w:val="en-GB" w:eastAsia="zh-CN" w:bidi="hi-IN"/>
        </w:rPr>
        <w:t xml:space="preserve"> Sheppard et</w:t>
      </w:r>
      <w:r w:rsidR="00732CFA" w:rsidRPr="00831C00">
        <w:rPr>
          <w:rFonts w:ascii="Palatino Linotype" w:eastAsia="Droid Sans Fallback" w:hAnsi="Palatino Linotype" w:cs="Palatino Linotype"/>
          <w:kern w:val="1"/>
          <w:sz w:val="20"/>
          <w:szCs w:val="20"/>
          <w:lang w:val="en-GB" w:eastAsia="zh-CN" w:bidi="hi-IN"/>
        </w:rPr>
        <w:t xml:space="preserve"> al.</w:t>
      </w:r>
      <w:r w:rsidR="001C03AE" w:rsidRPr="00831C00">
        <w:rPr>
          <w:rFonts w:ascii="Palatino Linotype" w:eastAsia="Droid Sans Fallback" w:hAnsi="Palatino Linotype" w:cs="Palatino Linotype"/>
          <w:kern w:val="1"/>
          <w:sz w:val="20"/>
          <w:szCs w:val="20"/>
          <w:lang w:val="en-GB" w:eastAsia="zh-CN" w:bidi="hi-IN"/>
        </w:rPr>
        <w:t xml:space="preserve"> 2006</w:t>
      </w:r>
      <w:r w:rsidR="00AE0927" w:rsidRPr="00831C00">
        <w:rPr>
          <w:rFonts w:ascii="Palatino Linotype" w:eastAsia="Droid Sans Fallback" w:hAnsi="Palatino Linotype" w:cs="Palatino Linotype"/>
          <w:kern w:val="1"/>
          <w:sz w:val="20"/>
          <w:szCs w:val="20"/>
          <w:lang w:val="en-GB" w:eastAsia="zh-CN" w:bidi="hi-IN"/>
        </w:rPr>
        <w:t>;</w:t>
      </w:r>
      <w:r w:rsidR="00732CFA" w:rsidRPr="00831C00">
        <w:rPr>
          <w:rFonts w:ascii="Palatino Linotype" w:eastAsia="Droid Sans Fallback" w:hAnsi="Palatino Linotype" w:cs="Palatino Linotype"/>
          <w:kern w:val="1"/>
          <w:sz w:val="20"/>
          <w:szCs w:val="20"/>
          <w:lang w:val="en-GB" w:eastAsia="zh-CN" w:bidi="hi-IN"/>
        </w:rPr>
        <w:t xml:space="preserve"> </w:t>
      </w:r>
      <w:proofErr w:type="spellStart"/>
      <w:r w:rsidR="00732CFA" w:rsidRPr="00831C00">
        <w:rPr>
          <w:rFonts w:ascii="Palatino Linotype" w:eastAsia="Droid Sans Fallback" w:hAnsi="Palatino Linotype" w:cs="Palatino Linotype"/>
          <w:kern w:val="1"/>
          <w:sz w:val="20"/>
          <w:szCs w:val="20"/>
          <w:lang w:val="en-GB" w:eastAsia="zh-CN" w:bidi="hi-IN"/>
        </w:rPr>
        <w:t>Hösl</w:t>
      </w:r>
      <w:proofErr w:type="spellEnd"/>
      <w:r w:rsidR="00732CFA" w:rsidRPr="00831C00">
        <w:rPr>
          <w:rFonts w:ascii="Palatino Linotype" w:eastAsia="Droid Sans Fallback" w:hAnsi="Palatino Linotype" w:cs="Palatino Linotype"/>
          <w:kern w:val="1"/>
          <w:sz w:val="20"/>
          <w:szCs w:val="20"/>
          <w:lang w:val="en-GB" w:eastAsia="zh-CN" w:bidi="hi-IN"/>
        </w:rPr>
        <w:t xml:space="preserve"> et al. 2012).</w:t>
      </w:r>
    </w:p>
    <w:p w:rsidR="00732CFA" w:rsidRDefault="00732CFA" w:rsidP="00831C00">
      <w:pPr>
        <w:widowControl w:val="0"/>
        <w:suppressAutoHyphens/>
        <w:rPr>
          <w:rFonts w:ascii="Palatino Linotype" w:eastAsia="Droid Sans Fallback" w:hAnsi="Palatino Linotype" w:cs="Palatino Linotype"/>
          <w:kern w:val="1"/>
          <w:sz w:val="20"/>
          <w:szCs w:val="20"/>
          <w:lang w:val="en-GB" w:eastAsia="zh-CN" w:bidi="hi-IN"/>
        </w:rPr>
      </w:pPr>
      <w:r w:rsidRPr="00831C00">
        <w:rPr>
          <w:rFonts w:ascii="Palatino Linotype" w:eastAsia="Droid Sans Fallback" w:hAnsi="Palatino Linotype" w:cs="Palatino Linotype"/>
          <w:kern w:val="1"/>
          <w:sz w:val="20"/>
          <w:szCs w:val="20"/>
          <w:lang w:val="en-GB" w:eastAsia="zh-CN" w:bidi="hi-IN"/>
        </w:rPr>
        <w:t xml:space="preserve">In conclusion, glyphosate </w:t>
      </w:r>
      <w:r w:rsidR="00866263">
        <w:rPr>
          <w:rFonts w:ascii="Palatino Linotype" w:eastAsia="Droid Sans Fallback" w:hAnsi="Palatino Linotype" w:cs="Palatino Linotype"/>
          <w:kern w:val="1"/>
          <w:sz w:val="20"/>
          <w:szCs w:val="20"/>
          <w:lang w:val="en-GB" w:eastAsia="zh-CN" w:bidi="hi-IN"/>
        </w:rPr>
        <w:t>and</w:t>
      </w:r>
      <w:r w:rsidRPr="00831C00">
        <w:rPr>
          <w:rFonts w:ascii="Palatino Linotype" w:eastAsia="Droid Sans Fallback" w:hAnsi="Palatino Linotype" w:cs="Palatino Linotype"/>
          <w:kern w:val="1"/>
          <w:sz w:val="20"/>
          <w:szCs w:val="20"/>
          <w:lang w:val="en-GB" w:eastAsia="zh-CN" w:bidi="hi-IN"/>
        </w:rPr>
        <w:t xml:space="preserve"> AMPA, available</w:t>
      </w:r>
      <w:r w:rsidR="005759A1">
        <w:rPr>
          <w:rFonts w:ascii="Palatino Linotype" w:eastAsia="Droid Sans Fallback" w:hAnsi="Palatino Linotype" w:cs="Palatino Linotype"/>
          <w:kern w:val="1"/>
          <w:sz w:val="20"/>
          <w:szCs w:val="20"/>
          <w:lang w:val="en-GB" w:eastAsia="zh-CN" w:bidi="hi-IN"/>
        </w:rPr>
        <w:t xml:space="preserve"> and total</w:t>
      </w:r>
      <w:r w:rsidRPr="00831C00">
        <w:rPr>
          <w:rFonts w:ascii="Palatino Linotype" w:eastAsia="Droid Sans Fallback" w:hAnsi="Palatino Linotype" w:cs="Palatino Linotype"/>
          <w:kern w:val="1"/>
          <w:sz w:val="20"/>
          <w:szCs w:val="20"/>
          <w:lang w:val="en-GB" w:eastAsia="zh-CN" w:bidi="hi-IN"/>
        </w:rPr>
        <w:t xml:space="preserve"> phosphorus and nitrate in RVS </w:t>
      </w:r>
      <w:r w:rsidR="00866263">
        <w:rPr>
          <w:rFonts w:ascii="Palatino Linotype" w:eastAsia="Droid Sans Fallback" w:hAnsi="Palatino Linotype" w:cs="Palatino Linotype"/>
          <w:kern w:val="1"/>
          <w:sz w:val="20"/>
          <w:szCs w:val="20"/>
          <w:lang w:val="en-GB" w:eastAsia="zh-CN" w:bidi="hi-IN"/>
        </w:rPr>
        <w:t>were</w:t>
      </w:r>
      <w:r w:rsidR="00F74408" w:rsidRPr="00831C00">
        <w:rPr>
          <w:rFonts w:ascii="Palatino Linotype" w:eastAsia="Droid Sans Fallback" w:hAnsi="Palatino Linotype" w:cs="Palatino Linotype"/>
          <w:kern w:val="1"/>
          <w:sz w:val="20"/>
          <w:szCs w:val="20"/>
          <w:lang w:val="en-GB" w:eastAsia="zh-CN" w:bidi="hi-IN"/>
        </w:rPr>
        <w:t xml:space="preserve"> found</w:t>
      </w:r>
      <w:r w:rsidRPr="00831C00">
        <w:rPr>
          <w:rFonts w:ascii="Palatino Linotype" w:eastAsia="Droid Sans Fallback" w:hAnsi="Palatino Linotype" w:cs="Palatino Linotype"/>
          <w:kern w:val="1"/>
          <w:sz w:val="20"/>
          <w:szCs w:val="20"/>
          <w:lang w:val="en-GB" w:eastAsia="zh-CN" w:bidi="hi-IN"/>
        </w:rPr>
        <w:t xml:space="preserve"> more retained (as reflected by soi</w:t>
      </w:r>
      <w:r w:rsidR="00903C7F" w:rsidRPr="00831C00">
        <w:rPr>
          <w:rFonts w:ascii="Palatino Linotype" w:eastAsia="Droid Sans Fallback" w:hAnsi="Palatino Linotype" w:cs="Palatino Linotype"/>
          <w:kern w:val="1"/>
          <w:sz w:val="20"/>
          <w:szCs w:val="20"/>
          <w:lang w:val="en-GB" w:eastAsia="zh-CN" w:bidi="hi-IN"/>
        </w:rPr>
        <w:t>l</w:t>
      </w:r>
      <w:r w:rsidRPr="00831C00">
        <w:rPr>
          <w:rFonts w:ascii="Palatino Linotype" w:eastAsia="Droid Sans Fallback" w:hAnsi="Palatino Linotype" w:cs="Palatino Linotype"/>
          <w:kern w:val="1"/>
          <w:sz w:val="20"/>
          <w:szCs w:val="20"/>
          <w:lang w:val="en-GB" w:eastAsia="zh-CN" w:bidi="hi-IN"/>
        </w:rPr>
        <w:t xml:space="preserve"> content) in</w:t>
      </w:r>
      <w:r w:rsidR="00F74408" w:rsidRPr="00831C00">
        <w:rPr>
          <w:rFonts w:ascii="Palatino Linotype" w:eastAsia="Droid Sans Fallback" w:hAnsi="Palatino Linotype" w:cs="Palatino Linotype"/>
          <w:kern w:val="1"/>
          <w:sz w:val="20"/>
          <w:szCs w:val="20"/>
          <w:lang w:val="en-GB" w:eastAsia="zh-CN" w:bidi="hi-IN"/>
        </w:rPr>
        <w:t xml:space="preserve">side </w:t>
      </w:r>
      <w:r w:rsidR="00866263" w:rsidRPr="00831C00">
        <w:rPr>
          <w:rFonts w:ascii="Palatino Linotype" w:eastAsia="Droid Sans Fallback" w:hAnsi="Palatino Linotype" w:cs="Palatino Linotype"/>
          <w:kern w:val="1"/>
          <w:sz w:val="20"/>
          <w:szCs w:val="20"/>
          <w:lang w:val="en-GB" w:eastAsia="zh-CN" w:bidi="hi-IN"/>
        </w:rPr>
        <w:t xml:space="preserve">than outside </w:t>
      </w:r>
      <w:r w:rsidR="005759A1">
        <w:rPr>
          <w:rFonts w:ascii="Palatino Linotype" w:eastAsia="Droid Sans Fallback" w:hAnsi="Palatino Linotype" w:cs="Palatino Linotype"/>
          <w:kern w:val="1"/>
          <w:sz w:val="20"/>
          <w:szCs w:val="20"/>
          <w:lang w:val="en-GB" w:eastAsia="zh-CN" w:bidi="hi-IN"/>
        </w:rPr>
        <w:t xml:space="preserve">of </w:t>
      </w:r>
      <w:r w:rsidR="00F74408" w:rsidRPr="00831C00">
        <w:rPr>
          <w:rFonts w:ascii="Palatino Linotype" w:eastAsia="Droid Sans Fallback" w:hAnsi="Palatino Linotype" w:cs="Palatino Linotype"/>
          <w:kern w:val="1"/>
          <w:sz w:val="20"/>
          <w:szCs w:val="20"/>
          <w:lang w:val="en-GB" w:eastAsia="zh-CN" w:bidi="hi-IN"/>
        </w:rPr>
        <w:t xml:space="preserve">the </w:t>
      </w:r>
      <w:r w:rsidR="00D352D7" w:rsidRPr="00831C00">
        <w:rPr>
          <w:rFonts w:ascii="Palatino Linotype" w:eastAsia="Droid Sans Fallback" w:hAnsi="Palatino Linotype" w:cs="Palatino Linotype"/>
          <w:kern w:val="1"/>
          <w:sz w:val="20"/>
          <w:szCs w:val="20"/>
          <w:lang w:val="en-GB" w:eastAsia="zh-CN" w:bidi="hi-IN"/>
        </w:rPr>
        <w:t>PFP</w:t>
      </w:r>
      <w:r w:rsidR="005759A1">
        <w:rPr>
          <w:rFonts w:ascii="Palatino Linotype" w:eastAsia="Droid Sans Fallback" w:hAnsi="Palatino Linotype" w:cs="Palatino Linotype"/>
          <w:kern w:val="1"/>
          <w:sz w:val="20"/>
          <w:szCs w:val="20"/>
          <w:lang w:val="en-GB" w:eastAsia="zh-CN" w:bidi="hi-IN"/>
        </w:rPr>
        <w:t xml:space="preserve"> and </w:t>
      </w:r>
      <w:r w:rsidR="00F74408" w:rsidRPr="00831C00">
        <w:rPr>
          <w:rFonts w:ascii="Palatino Linotype" w:eastAsia="Droid Sans Fallback" w:hAnsi="Palatino Linotype" w:cs="Palatino Linotype"/>
          <w:kern w:val="1"/>
          <w:sz w:val="20"/>
          <w:szCs w:val="20"/>
          <w:lang w:val="en-GB" w:eastAsia="zh-CN" w:bidi="hi-IN"/>
        </w:rPr>
        <w:t xml:space="preserve">presence and functionality of </w:t>
      </w:r>
      <w:r w:rsidR="00D352D7" w:rsidRPr="00831C00">
        <w:rPr>
          <w:rFonts w:ascii="Palatino Linotype" w:eastAsia="Droid Sans Fallback" w:hAnsi="Palatino Linotype" w:cs="Palatino Linotype"/>
          <w:kern w:val="1"/>
          <w:sz w:val="20"/>
          <w:szCs w:val="20"/>
          <w:lang w:val="en-GB" w:eastAsia="zh-CN" w:bidi="hi-IN"/>
        </w:rPr>
        <w:t>PFP</w:t>
      </w:r>
      <w:r w:rsidR="00F74408" w:rsidRPr="00831C00">
        <w:rPr>
          <w:rFonts w:ascii="Palatino Linotype" w:eastAsia="Droid Sans Fallback" w:hAnsi="Palatino Linotype" w:cs="Palatino Linotype"/>
          <w:kern w:val="1"/>
          <w:sz w:val="20"/>
          <w:szCs w:val="20"/>
          <w:lang w:val="en-GB" w:eastAsia="zh-CN" w:bidi="hi-IN"/>
        </w:rPr>
        <w:t xml:space="preserve"> was put in evidence.</w:t>
      </w:r>
      <w:r w:rsidR="00C2386B">
        <w:rPr>
          <w:rFonts w:ascii="Palatino Linotype" w:eastAsia="Droid Sans Fallback" w:hAnsi="Palatino Linotype" w:cs="Palatino Linotype"/>
          <w:kern w:val="1"/>
          <w:sz w:val="20"/>
          <w:szCs w:val="20"/>
          <w:lang w:val="en-GB" w:eastAsia="zh-CN" w:bidi="hi-IN"/>
        </w:rPr>
        <w:t xml:space="preserve"> </w:t>
      </w:r>
      <w:r w:rsidR="00F74408" w:rsidRPr="00831C00">
        <w:rPr>
          <w:rFonts w:ascii="Palatino Linotype" w:eastAsia="Droid Sans Fallback" w:hAnsi="Palatino Linotype" w:cs="Palatino Linotype"/>
          <w:kern w:val="1"/>
          <w:sz w:val="20"/>
          <w:szCs w:val="20"/>
          <w:lang w:val="en-GB" w:eastAsia="zh-CN" w:bidi="hi-IN"/>
        </w:rPr>
        <w:t xml:space="preserve">Therefore, </w:t>
      </w:r>
      <w:r w:rsidR="005759A1">
        <w:rPr>
          <w:rFonts w:ascii="Palatino Linotype" w:eastAsia="Droid Sans Fallback" w:hAnsi="Palatino Linotype" w:cs="Palatino Linotype"/>
          <w:kern w:val="1"/>
          <w:sz w:val="20"/>
          <w:szCs w:val="20"/>
          <w:lang w:val="en-GB" w:eastAsia="zh-CN" w:bidi="hi-IN"/>
        </w:rPr>
        <w:t xml:space="preserve">due to </w:t>
      </w:r>
      <w:r w:rsidR="00F74408" w:rsidRPr="00831C00">
        <w:rPr>
          <w:rFonts w:ascii="Palatino Linotype" w:eastAsia="Droid Sans Fallback" w:hAnsi="Palatino Linotype" w:cs="Palatino Linotype"/>
          <w:kern w:val="1"/>
          <w:sz w:val="20"/>
          <w:szCs w:val="20"/>
          <w:lang w:val="en-GB" w:eastAsia="zh-CN" w:bidi="hi-IN"/>
        </w:rPr>
        <w:t>higher values ​​of bulk density and clay</w:t>
      </w:r>
      <w:r w:rsidR="005759A1">
        <w:rPr>
          <w:rFonts w:ascii="Palatino Linotype" w:eastAsia="Droid Sans Fallback" w:hAnsi="Palatino Linotype" w:cs="Palatino Linotype"/>
          <w:kern w:val="1"/>
          <w:sz w:val="20"/>
          <w:szCs w:val="20"/>
          <w:lang w:val="en-GB" w:eastAsia="zh-CN" w:bidi="hi-IN"/>
        </w:rPr>
        <w:t xml:space="preserve">s </w:t>
      </w:r>
      <w:r w:rsidR="00F74408" w:rsidRPr="00831C00">
        <w:rPr>
          <w:rFonts w:ascii="Palatino Linotype" w:eastAsia="Droid Sans Fallback" w:hAnsi="Palatino Linotype" w:cs="Palatino Linotype"/>
          <w:kern w:val="1"/>
          <w:sz w:val="20"/>
          <w:szCs w:val="20"/>
          <w:lang w:val="en-GB" w:eastAsia="zh-CN" w:bidi="hi-IN"/>
        </w:rPr>
        <w:t xml:space="preserve">in the </w:t>
      </w:r>
      <w:r w:rsidR="008350DA" w:rsidRPr="00040E03">
        <w:rPr>
          <w:rFonts w:ascii="Palatino Linotype" w:eastAsia="Droid Sans Fallback" w:hAnsi="Palatino Linotype" w:cs="Palatino Linotype"/>
          <w:kern w:val="1"/>
          <w:sz w:val="20"/>
          <w:szCs w:val="20"/>
          <w:lang w:val="en-GB" w:eastAsia="zh-CN" w:bidi="hi-IN"/>
        </w:rPr>
        <w:t>CF</w:t>
      </w:r>
      <w:r w:rsidR="00F74408" w:rsidRPr="00831C00">
        <w:rPr>
          <w:rFonts w:ascii="Palatino Linotype" w:eastAsia="Droid Sans Fallback" w:hAnsi="Palatino Linotype" w:cs="Palatino Linotype"/>
          <w:kern w:val="1"/>
          <w:sz w:val="20"/>
          <w:szCs w:val="20"/>
          <w:lang w:val="en-GB" w:eastAsia="zh-CN" w:bidi="hi-IN"/>
        </w:rPr>
        <w:t xml:space="preserve"> and inside </w:t>
      </w:r>
      <w:r w:rsidR="00D352D7" w:rsidRPr="00831C00">
        <w:rPr>
          <w:rFonts w:ascii="Palatino Linotype" w:eastAsia="Droid Sans Fallback" w:hAnsi="Palatino Linotype" w:cs="Palatino Linotype"/>
          <w:kern w:val="1"/>
          <w:sz w:val="20"/>
          <w:szCs w:val="20"/>
          <w:lang w:val="en-GB" w:eastAsia="zh-CN" w:bidi="hi-IN"/>
        </w:rPr>
        <w:t>PFP</w:t>
      </w:r>
      <w:r w:rsidR="00F74408" w:rsidRPr="00831C00">
        <w:rPr>
          <w:rFonts w:ascii="Palatino Linotype" w:eastAsia="Droid Sans Fallback" w:hAnsi="Palatino Linotype" w:cs="Palatino Linotype"/>
          <w:kern w:val="1"/>
          <w:sz w:val="20"/>
          <w:szCs w:val="20"/>
          <w:lang w:val="en-GB" w:eastAsia="zh-CN" w:bidi="hi-IN"/>
        </w:rPr>
        <w:t xml:space="preserve"> than outside </w:t>
      </w:r>
      <w:r w:rsidR="005759A1">
        <w:rPr>
          <w:rFonts w:ascii="Palatino Linotype" w:eastAsia="Droid Sans Fallback" w:hAnsi="Palatino Linotype" w:cs="Palatino Linotype"/>
          <w:kern w:val="1"/>
          <w:sz w:val="20"/>
          <w:szCs w:val="20"/>
          <w:lang w:val="en-GB" w:eastAsia="zh-CN" w:bidi="hi-IN"/>
        </w:rPr>
        <w:t xml:space="preserve">of </w:t>
      </w:r>
      <w:r w:rsidR="00F74408" w:rsidRPr="00831C00">
        <w:rPr>
          <w:rFonts w:ascii="Palatino Linotype" w:eastAsia="Droid Sans Fallback" w:hAnsi="Palatino Linotype" w:cs="Palatino Linotype"/>
          <w:kern w:val="1"/>
          <w:sz w:val="20"/>
          <w:szCs w:val="20"/>
          <w:lang w:val="en-GB" w:eastAsia="zh-CN" w:bidi="hi-IN"/>
        </w:rPr>
        <w:t xml:space="preserve">the </w:t>
      </w:r>
      <w:r w:rsidR="00D352D7" w:rsidRPr="00831C00">
        <w:rPr>
          <w:rFonts w:ascii="Palatino Linotype" w:eastAsia="Droid Sans Fallback" w:hAnsi="Palatino Linotype" w:cs="Palatino Linotype"/>
          <w:kern w:val="1"/>
          <w:sz w:val="20"/>
          <w:szCs w:val="20"/>
          <w:lang w:val="en-GB" w:eastAsia="zh-CN" w:bidi="hi-IN"/>
        </w:rPr>
        <w:t>PFP</w:t>
      </w:r>
      <w:r w:rsidR="00F74408" w:rsidRPr="00831C00">
        <w:rPr>
          <w:rFonts w:ascii="Palatino Linotype" w:eastAsia="Droid Sans Fallback" w:hAnsi="Palatino Linotype" w:cs="Palatino Linotype"/>
          <w:kern w:val="1"/>
          <w:sz w:val="20"/>
          <w:szCs w:val="20"/>
          <w:lang w:val="en-GB" w:eastAsia="zh-CN" w:bidi="hi-IN"/>
        </w:rPr>
        <w:t xml:space="preserve">, as well as by the higher retention </w:t>
      </w:r>
      <w:r w:rsidR="0054679A" w:rsidRPr="00831C00">
        <w:rPr>
          <w:rFonts w:ascii="Palatino Linotype" w:eastAsia="Droid Sans Fallback" w:hAnsi="Palatino Linotype" w:cs="Palatino Linotype"/>
          <w:kern w:val="1"/>
          <w:sz w:val="20"/>
          <w:szCs w:val="20"/>
          <w:lang w:val="en-GB" w:eastAsia="zh-CN" w:bidi="hi-IN"/>
        </w:rPr>
        <w:t>values inside</w:t>
      </w:r>
      <w:r w:rsidR="00F74408" w:rsidRPr="00831C00">
        <w:rPr>
          <w:rFonts w:ascii="Palatino Linotype" w:eastAsia="Droid Sans Fallback" w:hAnsi="Palatino Linotype" w:cs="Palatino Linotype"/>
          <w:kern w:val="1"/>
          <w:sz w:val="20"/>
          <w:szCs w:val="20"/>
          <w:lang w:val="en-GB" w:eastAsia="zh-CN" w:bidi="hi-IN"/>
        </w:rPr>
        <w:t xml:space="preserve"> than outside them, </w:t>
      </w:r>
      <w:r w:rsidR="00886145">
        <w:rPr>
          <w:rFonts w:ascii="Palatino Linotype" w:eastAsia="Droid Sans Fallback" w:hAnsi="Palatino Linotype" w:cs="Palatino Linotype"/>
          <w:kern w:val="1"/>
          <w:sz w:val="20"/>
          <w:szCs w:val="20"/>
          <w:lang w:val="en-GB" w:eastAsia="zh-CN" w:bidi="hi-IN"/>
        </w:rPr>
        <w:t>an</w:t>
      </w:r>
      <w:r w:rsidR="00F74408" w:rsidRPr="00831C00">
        <w:rPr>
          <w:rFonts w:ascii="Palatino Linotype" w:eastAsia="Droid Sans Fallback" w:hAnsi="Palatino Linotype" w:cs="Palatino Linotype"/>
          <w:kern w:val="1"/>
          <w:sz w:val="20"/>
          <w:szCs w:val="20"/>
          <w:lang w:val="en-GB" w:eastAsia="zh-CN" w:bidi="hi-IN"/>
        </w:rPr>
        <w:t xml:space="preserve"> active hydraulic connection exists between the </w:t>
      </w:r>
      <w:r w:rsidR="00D352D7" w:rsidRPr="00831C00">
        <w:rPr>
          <w:rFonts w:ascii="Palatino Linotype" w:eastAsia="Droid Sans Fallback" w:hAnsi="Palatino Linotype" w:cs="Palatino Linotype"/>
          <w:kern w:val="1"/>
          <w:sz w:val="20"/>
          <w:szCs w:val="20"/>
          <w:lang w:val="en-GB" w:eastAsia="zh-CN" w:bidi="hi-IN"/>
        </w:rPr>
        <w:t>PFP</w:t>
      </w:r>
      <w:r w:rsidR="00F74408" w:rsidRPr="00831C00">
        <w:rPr>
          <w:rFonts w:ascii="Palatino Linotype" w:eastAsia="Droid Sans Fallback" w:hAnsi="Palatino Linotype" w:cs="Palatino Linotype"/>
          <w:kern w:val="1"/>
          <w:sz w:val="20"/>
          <w:szCs w:val="20"/>
          <w:lang w:val="en-GB" w:eastAsia="zh-CN" w:bidi="hi-IN"/>
        </w:rPr>
        <w:t xml:space="preserve"> and the </w:t>
      </w:r>
      <w:r w:rsidR="008350DA" w:rsidRPr="00040E03">
        <w:rPr>
          <w:rFonts w:ascii="Palatino Linotype" w:eastAsia="Droid Sans Fallback" w:hAnsi="Palatino Linotype" w:cs="Palatino Linotype"/>
          <w:kern w:val="1"/>
          <w:sz w:val="20"/>
          <w:szCs w:val="20"/>
          <w:lang w:val="en-GB" w:eastAsia="zh-CN" w:bidi="hi-IN"/>
        </w:rPr>
        <w:t>CF</w:t>
      </w:r>
      <w:r w:rsidR="00F74408" w:rsidRPr="00831C00">
        <w:rPr>
          <w:rFonts w:ascii="Palatino Linotype" w:eastAsia="Droid Sans Fallback" w:hAnsi="Palatino Linotype" w:cs="Palatino Linotype"/>
          <w:kern w:val="1"/>
          <w:sz w:val="20"/>
          <w:szCs w:val="20"/>
          <w:lang w:val="en-GB" w:eastAsia="zh-CN" w:bidi="hi-IN"/>
        </w:rPr>
        <w:t xml:space="preserve">. In presence of </w:t>
      </w:r>
      <w:r w:rsidR="00D352D7" w:rsidRPr="00831C00">
        <w:rPr>
          <w:rFonts w:ascii="Palatino Linotype" w:eastAsia="Droid Sans Fallback" w:hAnsi="Palatino Linotype" w:cs="Palatino Linotype"/>
          <w:kern w:val="1"/>
          <w:sz w:val="20"/>
          <w:szCs w:val="20"/>
          <w:lang w:val="en-GB" w:eastAsia="zh-CN" w:bidi="hi-IN"/>
        </w:rPr>
        <w:t>PFP</w:t>
      </w:r>
      <w:r w:rsidR="00F74408" w:rsidRPr="00831C00">
        <w:rPr>
          <w:rFonts w:ascii="Palatino Linotype" w:eastAsia="Droid Sans Fallback" w:hAnsi="Palatino Linotype" w:cs="Palatino Linotype"/>
          <w:kern w:val="1"/>
          <w:sz w:val="20"/>
          <w:szCs w:val="20"/>
          <w:lang w:val="en-GB" w:eastAsia="zh-CN" w:bidi="hi-IN"/>
        </w:rPr>
        <w:t xml:space="preserve">, vegetation characteristic </w:t>
      </w:r>
      <w:r w:rsidR="00886145">
        <w:rPr>
          <w:rFonts w:ascii="Palatino Linotype" w:eastAsia="Droid Sans Fallback" w:hAnsi="Palatino Linotype" w:cs="Palatino Linotype"/>
          <w:kern w:val="1"/>
          <w:sz w:val="20"/>
          <w:szCs w:val="20"/>
          <w:lang w:val="en-GB" w:eastAsia="zh-CN" w:bidi="hi-IN"/>
        </w:rPr>
        <w:t>shows only a</w:t>
      </w:r>
      <w:r w:rsidR="00F74408" w:rsidRPr="00831C00">
        <w:rPr>
          <w:rFonts w:ascii="Palatino Linotype" w:eastAsia="Droid Sans Fallback" w:hAnsi="Palatino Linotype" w:cs="Palatino Linotype"/>
          <w:kern w:val="1"/>
          <w:sz w:val="20"/>
          <w:szCs w:val="20"/>
          <w:lang w:val="en-GB" w:eastAsia="zh-CN" w:bidi="hi-IN"/>
        </w:rPr>
        <w:t xml:space="preserve"> minor relevance </w:t>
      </w:r>
      <w:r w:rsidR="00D23146" w:rsidRPr="00831C00">
        <w:rPr>
          <w:rFonts w:ascii="Palatino Linotype" w:eastAsia="Droid Sans Fallback" w:hAnsi="Palatino Linotype" w:cs="Palatino Linotype"/>
          <w:kern w:val="1"/>
          <w:sz w:val="20"/>
          <w:szCs w:val="20"/>
          <w:lang w:val="en-GB" w:eastAsia="zh-CN" w:bidi="hi-IN"/>
        </w:rPr>
        <w:t>to retention capacity. I</w:t>
      </w:r>
      <w:r w:rsidR="00F74408" w:rsidRPr="00831C00">
        <w:rPr>
          <w:rFonts w:ascii="Palatino Linotype" w:eastAsia="Droid Sans Fallback" w:hAnsi="Palatino Linotype" w:cs="Palatino Linotype"/>
          <w:kern w:val="1"/>
          <w:sz w:val="20"/>
          <w:szCs w:val="20"/>
          <w:lang w:val="en-GB" w:eastAsia="zh-CN" w:bidi="hi-IN"/>
        </w:rPr>
        <w:t>n contrast</w:t>
      </w:r>
      <w:r w:rsidR="00582433" w:rsidRPr="00831C00">
        <w:rPr>
          <w:rFonts w:ascii="Palatino Linotype" w:eastAsia="Droid Sans Fallback" w:hAnsi="Palatino Linotype" w:cs="Palatino Linotype"/>
          <w:kern w:val="1"/>
          <w:sz w:val="20"/>
          <w:szCs w:val="20"/>
          <w:lang w:val="en-GB" w:eastAsia="zh-CN" w:bidi="hi-IN"/>
        </w:rPr>
        <w:t xml:space="preserve"> </w:t>
      </w:r>
      <w:r w:rsidR="00886145">
        <w:rPr>
          <w:rFonts w:ascii="Palatino Linotype" w:eastAsia="Droid Sans Fallback" w:hAnsi="Palatino Linotype" w:cs="Palatino Linotype"/>
          <w:kern w:val="1"/>
          <w:sz w:val="20"/>
          <w:szCs w:val="20"/>
          <w:lang w:val="en-GB" w:eastAsia="zh-CN" w:bidi="hi-IN"/>
        </w:rPr>
        <w:t>to</w:t>
      </w:r>
      <w:r w:rsidR="00886145" w:rsidRPr="00831C00">
        <w:rPr>
          <w:rFonts w:ascii="Palatino Linotype" w:eastAsia="Droid Sans Fallback" w:hAnsi="Palatino Linotype" w:cs="Palatino Linotype"/>
          <w:kern w:val="1"/>
          <w:sz w:val="20"/>
          <w:szCs w:val="20"/>
          <w:lang w:val="en-GB" w:eastAsia="zh-CN" w:bidi="hi-IN"/>
        </w:rPr>
        <w:t xml:space="preserve"> </w:t>
      </w:r>
      <w:r w:rsidR="00582433" w:rsidRPr="00831C00">
        <w:rPr>
          <w:rFonts w:ascii="Palatino Linotype" w:eastAsia="Droid Sans Fallback" w:hAnsi="Palatino Linotype" w:cs="Palatino Linotype"/>
          <w:kern w:val="1"/>
          <w:sz w:val="20"/>
          <w:szCs w:val="20"/>
          <w:lang w:val="en-GB" w:eastAsia="zh-CN" w:bidi="hi-IN"/>
        </w:rPr>
        <w:t>previous results (</w:t>
      </w:r>
      <w:proofErr w:type="spellStart"/>
      <w:r w:rsidR="00582433" w:rsidRPr="00831C00">
        <w:rPr>
          <w:rFonts w:ascii="Palatino Linotype" w:eastAsia="Droid Sans Fallback" w:hAnsi="Palatino Linotype" w:cs="Palatino Linotype"/>
          <w:kern w:val="1"/>
          <w:sz w:val="20"/>
          <w:szCs w:val="20"/>
          <w:lang w:val="en-GB" w:eastAsia="zh-CN" w:bidi="hi-IN"/>
        </w:rPr>
        <w:t>Kouwen</w:t>
      </w:r>
      <w:proofErr w:type="spellEnd"/>
      <w:r w:rsidR="00582433" w:rsidRPr="00831C00">
        <w:rPr>
          <w:rFonts w:ascii="Palatino Linotype" w:eastAsia="Droid Sans Fallback" w:hAnsi="Palatino Linotype" w:cs="Palatino Linotype"/>
          <w:kern w:val="1"/>
          <w:sz w:val="20"/>
          <w:szCs w:val="20"/>
          <w:lang w:val="en-GB" w:eastAsia="zh-CN" w:bidi="hi-IN"/>
        </w:rPr>
        <w:t xml:space="preserve"> </w:t>
      </w:r>
      <w:r w:rsidR="00831C00">
        <w:rPr>
          <w:rFonts w:ascii="Palatino Linotype" w:eastAsia="Droid Sans Fallback" w:hAnsi="Palatino Linotype" w:cs="Palatino Linotype"/>
          <w:kern w:val="1"/>
          <w:sz w:val="20"/>
          <w:szCs w:val="20"/>
          <w:lang w:val="en-GB" w:eastAsia="zh-CN" w:bidi="hi-IN"/>
        </w:rPr>
        <w:t>and</w:t>
      </w:r>
      <w:r w:rsidR="00582433" w:rsidRPr="00831C00">
        <w:rPr>
          <w:rFonts w:ascii="Palatino Linotype" w:eastAsia="Droid Sans Fallback" w:hAnsi="Palatino Linotype" w:cs="Palatino Linotype"/>
          <w:kern w:val="1"/>
          <w:sz w:val="20"/>
          <w:szCs w:val="20"/>
          <w:lang w:val="en-GB" w:eastAsia="zh-CN" w:bidi="hi-IN"/>
        </w:rPr>
        <w:t xml:space="preserve"> Li 1980), </w:t>
      </w:r>
      <w:r w:rsidR="00A61B45" w:rsidRPr="00831C00">
        <w:rPr>
          <w:rFonts w:ascii="Palatino Linotype" w:eastAsia="Droid Sans Fallback" w:hAnsi="Palatino Linotype" w:cs="Palatino Linotype"/>
          <w:kern w:val="1"/>
          <w:sz w:val="20"/>
          <w:szCs w:val="20"/>
          <w:lang w:val="en-GB" w:eastAsia="zh-CN" w:bidi="hi-IN"/>
        </w:rPr>
        <w:t>micro-topographic and texture differences due to presence</w:t>
      </w:r>
      <w:r w:rsidR="00886145">
        <w:rPr>
          <w:rFonts w:ascii="Palatino Linotype" w:eastAsia="Droid Sans Fallback" w:hAnsi="Palatino Linotype" w:cs="Palatino Linotype"/>
          <w:kern w:val="1"/>
          <w:sz w:val="20"/>
          <w:szCs w:val="20"/>
          <w:lang w:val="en-GB" w:eastAsia="zh-CN" w:bidi="hi-IN"/>
        </w:rPr>
        <w:t xml:space="preserve"> or</w:t>
      </w:r>
      <w:r w:rsidR="00A61B45" w:rsidRPr="00831C00">
        <w:rPr>
          <w:rFonts w:ascii="Palatino Linotype" w:eastAsia="Droid Sans Fallback" w:hAnsi="Palatino Linotype" w:cs="Palatino Linotype"/>
          <w:kern w:val="1"/>
          <w:sz w:val="20"/>
          <w:szCs w:val="20"/>
          <w:lang w:val="en-GB" w:eastAsia="zh-CN" w:bidi="hi-IN"/>
        </w:rPr>
        <w:t xml:space="preserve"> absence of trees seemed to be not enough </w:t>
      </w:r>
      <w:r w:rsidR="00866263">
        <w:rPr>
          <w:rFonts w:ascii="Palatino Linotype" w:eastAsia="Droid Sans Fallback" w:hAnsi="Palatino Linotype" w:cs="Palatino Linotype"/>
          <w:kern w:val="1"/>
          <w:sz w:val="20"/>
          <w:szCs w:val="20"/>
          <w:lang w:val="en-GB" w:eastAsia="zh-CN" w:bidi="hi-IN"/>
        </w:rPr>
        <w:t>to</w:t>
      </w:r>
      <w:r w:rsidR="00A61B45" w:rsidRPr="00831C00">
        <w:rPr>
          <w:rFonts w:ascii="Palatino Linotype" w:eastAsia="Droid Sans Fallback" w:hAnsi="Palatino Linotype" w:cs="Palatino Linotype"/>
          <w:kern w:val="1"/>
          <w:sz w:val="20"/>
          <w:szCs w:val="20"/>
          <w:lang w:val="en-GB" w:eastAsia="zh-CN" w:bidi="hi-IN"/>
        </w:rPr>
        <w:t xml:space="preserve"> </w:t>
      </w:r>
      <w:r w:rsidR="00F74408" w:rsidRPr="00831C00">
        <w:rPr>
          <w:rFonts w:ascii="Palatino Linotype" w:eastAsia="Droid Sans Fallback" w:hAnsi="Palatino Linotype" w:cs="Palatino Linotype"/>
          <w:kern w:val="1"/>
          <w:sz w:val="20"/>
          <w:szCs w:val="20"/>
          <w:lang w:val="en-GB" w:eastAsia="zh-CN" w:bidi="hi-IN"/>
        </w:rPr>
        <w:t>modify the</w:t>
      </w:r>
      <w:r w:rsidR="00A61B45" w:rsidRPr="00831C00">
        <w:rPr>
          <w:rFonts w:ascii="Palatino Linotype" w:eastAsia="Droid Sans Fallback" w:hAnsi="Palatino Linotype" w:cs="Palatino Linotype"/>
          <w:kern w:val="1"/>
          <w:sz w:val="20"/>
          <w:szCs w:val="20"/>
          <w:lang w:val="en-GB" w:eastAsia="zh-CN" w:bidi="hi-IN"/>
        </w:rPr>
        <w:t xml:space="preserve"> retention levels</w:t>
      </w:r>
      <w:r w:rsidR="00F74408" w:rsidRPr="00831C00">
        <w:rPr>
          <w:rFonts w:ascii="Palatino Linotype" w:eastAsia="Droid Sans Fallback" w:hAnsi="Palatino Linotype" w:cs="Palatino Linotype"/>
          <w:kern w:val="1"/>
          <w:sz w:val="20"/>
          <w:szCs w:val="20"/>
          <w:lang w:val="en-GB" w:eastAsia="zh-CN" w:bidi="hi-IN"/>
        </w:rPr>
        <w:t xml:space="preserve"> in most of the cases</w:t>
      </w:r>
      <w:r w:rsidR="00A61B45" w:rsidRPr="00831C00">
        <w:rPr>
          <w:rFonts w:ascii="Palatino Linotype" w:eastAsia="Droid Sans Fallback" w:hAnsi="Palatino Linotype" w:cs="Palatino Linotype"/>
          <w:kern w:val="1"/>
          <w:sz w:val="20"/>
          <w:szCs w:val="20"/>
          <w:lang w:val="en-GB" w:eastAsia="zh-CN" w:bidi="hi-IN"/>
        </w:rPr>
        <w:t>.</w:t>
      </w:r>
      <w:r w:rsidR="00ED3989" w:rsidRPr="00ED3989">
        <w:rPr>
          <w:lang w:val="en-US"/>
        </w:rPr>
        <w:t xml:space="preserve"> </w:t>
      </w:r>
      <w:r w:rsidR="00ED3989" w:rsidRPr="00ED3989">
        <w:rPr>
          <w:rFonts w:ascii="Palatino Linotype" w:eastAsia="Droid Sans Fallback" w:hAnsi="Palatino Linotype" w:cs="Palatino Linotype"/>
          <w:kern w:val="1"/>
          <w:sz w:val="20"/>
          <w:szCs w:val="20"/>
          <w:lang w:val="en-GB" w:eastAsia="zh-CN" w:bidi="hi-IN"/>
        </w:rPr>
        <w:t xml:space="preserve">This could be explained by </w:t>
      </w:r>
      <w:r w:rsidR="00886145">
        <w:rPr>
          <w:rFonts w:ascii="Palatino Linotype" w:eastAsia="Droid Sans Fallback" w:hAnsi="Palatino Linotype" w:cs="Palatino Linotype"/>
          <w:kern w:val="1"/>
          <w:sz w:val="20"/>
          <w:szCs w:val="20"/>
          <w:lang w:val="en-GB" w:eastAsia="zh-CN" w:bidi="hi-IN"/>
        </w:rPr>
        <w:t>a</w:t>
      </w:r>
      <w:r w:rsidR="00886145" w:rsidRPr="00ED3989">
        <w:rPr>
          <w:rFonts w:ascii="Palatino Linotype" w:eastAsia="Droid Sans Fallback" w:hAnsi="Palatino Linotype" w:cs="Palatino Linotype"/>
          <w:kern w:val="1"/>
          <w:sz w:val="20"/>
          <w:szCs w:val="20"/>
          <w:lang w:val="en-GB" w:eastAsia="zh-CN" w:bidi="hi-IN"/>
        </w:rPr>
        <w:t xml:space="preserve"> </w:t>
      </w:r>
      <w:r w:rsidR="00ED3989" w:rsidRPr="00ED3989">
        <w:rPr>
          <w:rFonts w:ascii="Palatino Linotype" w:eastAsia="Droid Sans Fallback" w:hAnsi="Palatino Linotype" w:cs="Palatino Linotype"/>
          <w:kern w:val="1"/>
          <w:sz w:val="20"/>
          <w:szCs w:val="20"/>
          <w:lang w:val="en-GB" w:eastAsia="zh-CN" w:bidi="hi-IN"/>
        </w:rPr>
        <w:t xml:space="preserve">relatively low accumulation of litter in the undergrowth of </w:t>
      </w:r>
      <w:r w:rsidR="00ED3989" w:rsidRPr="00ED3989">
        <w:rPr>
          <w:rFonts w:ascii="Palatino Linotype" w:eastAsia="Droid Sans Fallback" w:hAnsi="Palatino Linotype" w:cs="Palatino Linotype"/>
          <w:i/>
          <w:kern w:val="1"/>
          <w:sz w:val="20"/>
          <w:szCs w:val="20"/>
          <w:lang w:val="en-GB" w:eastAsia="zh-CN" w:bidi="hi-IN"/>
        </w:rPr>
        <w:t>Salix sp</w:t>
      </w:r>
      <w:r w:rsidR="00ED3989">
        <w:rPr>
          <w:rFonts w:ascii="Palatino Linotype" w:eastAsia="Droid Sans Fallback" w:hAnsi="Palatino Linotype" w:cs="Palatino Linotype"/>
          <w:kern w:val="1"/>
          <w:sz w:val="20"/>
          <w:szCs w:val="20"/>
          <w:lang w:val="en-GB" w:eastAsia="zh-CN" w:bidi="hi-IN"/>
        </w:rPr>
        <w:t>.</w:t>
      </w:r>
      <w:r w:rsidR="00ED3989" w:rsidRPr="00ED3989">
        <w:rPr>
          <w:rFonts w:ascii="Palatino Linotype" w:eastAsia="Droid Sans Fallback" w:hAnsi="Palatino Linotype" w:cs="Palatino Linotype"/>
          <w:kern w:val="1"/>
          <w:sz w:val="20"/>
          <w:szCs w:val="20"/>
          <w:lang w:val="en-GB" w:eastAsia="zh-CN" w:bidi="hi-IN"/>
        </w:rPr>
        <w:t>, which does not influence the ability to flow and reduce the speed of runoff flows.</w:t>
      </w:r>
      <w:r w:rsidR="00A61B45" w:rsidRPr="00831C00">
        <w:rPr>
          <w:rFonts w:ascii="Palatino Linotype" w:eastAsia="Droid Sans Fallback" w:hAnsi="Palatino Linotype" w:cs="Palatino Linotype"/>
          <w:kern w:val="1"/>
          <w:sz w:val="20"/>
          <w:szCs w:val="20"/>
          <w:lang w:val="en-GB" w:eastAsia="zh-CN" w:bidi="hi-IN"/>
        </w:rPr>
        <w:t xml:space="preserve"> </w:t>
      </w:r>
    </w:p>
    <w:p w:rsidR="00831C00" w:rsidRPr="00831C00" w:rsidRDefault="00831C00" w:rsidP="00831C00">
      <w:pPr>
        <w:widowControl w:val="0"/>
        <w:suppressAutoHyphens/>
        <w:rPr>
          <w:rFonts w:ascii="Palatino Linotype" w:eastAsia="Droid Sans Fallback" w:hAnsi="Palatino Linotype" w:cs="Palatino Linotype"/>
          <w:kern w:val="1"/>
          <w:sz w:val="20"/>
          <w:szCs w:val="20"/>
          <w:lang w:val="en-GB" w:eastAsia="zh-CN" w:bidi="hi-IN"/>
        </w:rPr>
      </w:pPr>
    </w:p>
    <w:p w:rsidR="00BA1576" w:rsidRPr="00D018F9" w:rsidRDefault="00BA1576" w:rsidP="00BA1576">
      <w:pPr>
        <w:spacing w:after="200" w:line="276" w:lineRule="auto"/>
        <w:jc w:val="both"/>
        <w:outlineLvl w:val="0"/>
        <w:rPr>
          <w:rFonts w:ascii="Palatino Linotype" w:eastAsia="Droid Sans Fallback" w:hAnsi="Palatino Linotype" w:cs="Palatino Linotype"/>
          <w:smallCaps/>
          <w:kern w:val="1"/>
          <w:sz w:val="26"/>
          <w:szCs w:val="26"/>
          <w:lang w:val="en-GB" w:eastAsia="zh-CN" w:bidi="hi-IN"/>
        </w:rPr>
      </w:pPr>
      <w:r w:rsidRPr="00D018F9">
        <w:rPr>
          <w:rFonts w:ascii="Palatino Linotype" w:eastAsia="Droid Sans Fallback" w:hAnsi="Palatino Linotype" w:cs="Palatino Linotype"/>
          <w:smallCaps/>
          <w:kern w:val="1"/>
          <w:sz w:val="26"/>
          <w:szCs w:val="26"/>
          <w:lang w:val="en-GB" w:eastAsia="zh-CN" w:bidi="hi-IN"/>
        </w:rPr>
        <w:t>ACKNOWLEDGEMENTS</w:t>
      </w:r>
    </w:p>
    <w:p w:rsidR="00D20FF8" w:rsidRPr="00D018F9" w:rsidRDefault="00664E9B" w:rsidP="008350DA">
      <w:pPr>
        <w:widowControl w:val="0"/>
        <w:suppressAutoHyphens/>
        <w:rPr>
          <w:rFonts w:ascii="Palatino Linotype" w:eastAsia="Droid Sans Fallback" w:hAnsi="Palatino Linotype" w:cs="Palatino Linotype"/>
          <w:smallCaps/>
          <w:kern w:val="1"/>
          <w:sz w:val="26"/>
          <w:szCs w:val="26"/>
          <w:lang w:val="en-GB" w:eastAsia="zh-CN" w:bidi="hi-IN"/>
        </w:rPr>
      </w:pPr>
      <w:proofErr w:type="spellStart"/>
      <w:r w:rsidRPr="00CE4042">
        <w:rPr>
          <w:rFonts w:ascii="Palatino Linotype" w:eastAsia="Droid Sans Fallback" w:hAnsi="Palatino Linotype" w:cs="Palatino Linotype"/>
          <w:kern w:val="1"/>
          <w:sz w:val="16"/>
          <w:szCs w:val="16"/>
          <w:lang w:val="es-AR" w:eastAsia="zh-CN" w:bidi="hi-IN"/>
        </w:rPr>
        <w:t>This</w:t>
      </w:r>
      <w:proofErr w:type="spellEnd"/>
      <w:r w:rsidRPr="00CE4042">
        <w:rPr>
          <w:rFonts w:ascii="Palatino Linotype" w:eastAsia="Droid Sans Fallback" w:hAnsi="Palatino Linotype" w:cs="Palatino Linotype"/>
          <w:kern w:val="1"/>
          <w:sz w:val="16"/>
          <w:szCs w:val="16"/>
          <w:lang w:val="es-AR" w:eastAsia="zh-CN" w:bidi="hi-IN"/>
        </w:rPr>
        <w:t xml:space="preserve"> </w:t>
      </w:r>
      <w:proofErr w:type="spellStart"/>
      <w:r w:rsidRPr="00CE4042">
        <w:rPr>
          <w:rFonts w:ascii="Palatino Linotype" w:eastAsia="Droid Sans Fallback" w:hAnsi="Palatino Linotype" w:cs="Palatino Linotype"/>
          <w:kern w:val="1"/>
          <w:sz w:val="16"/>
          <w:szCs w:val="16"/>
          <w:lang w:val="es-AR" w:eastAsia="zh-CN" w:bidi="hi-IN"/>
        </w:rPr>
        <w:t>work</w:t>
      </w:r>
      <w:proofErr w:type="spellEnd"/>
      <w:r w:rsidRPr="00CE4042">
        <w:rPr>
          <w:rFonts w:ascii="Palatino Linotype" w:eastAsia="Droid Sans Fallback" w:hAnsi="Palatino Linotype" w:cs="Palatino Linotype"/>
          <w:kern w:val="1"/>
          <w:sz w:val="16"/>
          <w:szCs w:val="16"/>
          <w:lang w:val="es-AR" w:eastAsia="zh-CN" w:bidi="hi-IN"/>
        </w:rPr>
        <w:t xml:space="preserve"> </w:t>
      </w:r>
      <w:proofErr w:type="spellStart"/>
      <w:r w:rsidRPr="00CE4042">
        <w:rPr>
          <w:rFonts w:ascii="Palatino Linotype" w:eastAsia="Droid Sans Fallback" w:hAnsi="Palatino Linotype" w:cs="Palatino Linotype"/>
          <w:kern w:val="1"/>
          <w:sz w:val="16"/>
          <w:szCs w:val="16"/>
          <w:lang w:val="es-AR" w:eastAsia="zh-CN" w:bidi="hi-IN"/>
        </w:rPr>
        <w:t>is</w:t>
      </w:r>
      <w:proofErr w:type="spellEnd"/>
      <w:r w:rsidRPr="00CE4042">
        <w:rPr>
          <w:rFonts w:ascii="Palatino Linotype" w:eastAsia="Droid Sans Fallback" w:hAnsi="Palatino Linotype" w:cs="Palatino Linotype"/>
          <w:kern w:val="1"/>
          <w:sz w:val="16"/>
          <w:szCs w:val="16"/>
          <w:lang w:val="es-AR" w:eastAsia="zh-CN" w:bidi="hi-IN"/>
        </w:rPr>
        <w:t xml:space="preserve"> </w:t>
      </w:r>
      <w:proofErr w:type="spellStart"/>
      <w:r w:rsidRPr="00CE4042">
        <w:rPr>
          <w:rFonts w:ascii="Palatino Linotype" w:eastAsia="Droid Sans Fallback" w:hAnsi="Palatino Linotype" w:cs="Palatino Linotype"/>
          <w:kern w:val="1"/>
          <w:sz w:val="16"/>
          <w:szCs w:val="16"/>
          <w:lang w:val="es-AR" w:eastAsia="zh-CN" w:bidi="hi-IN"/>
        </w:rPr>
        <w:t>part</w:t>
      </w:r>
      <w:proofErr w:type="spellEnd"/>
      <w:r w:rsidRPr="00CE4042">
        <w:rPr>
          <w:rFonts w:ascii="Palatino Linotype" w:eastAsia="Droid Sans Fallback" w:hAnsi="Palatino Linotype" w:cs="Palatino Linotype"/>
          <w:kern w:val="1"/>
          <w:sz w:val="16"/>
          <w:szCs w:val="16"/>
          <w:lang w:val="es-AR" w:eastAsia="zh-CN" w:bidi="hi-IN"/>
        </w:rPr>
        <w:t xml:space="preserve"> of </w:t>
      </w:r>
      <w:proofErr w:type="spellStart"/>
      <w:r w:rsidRPr="00CE4042">
        <w:rPr>
          <w:rFonts w:ascii="Palatino Linotype" w:eastAsia="Droid Sans Fallback" w:hAnsi="Palatino Linotype" w:cs="Palatino Linotype"/>
          <w:kern w:val="1"/>
          <w:sz w:val="16"/>
          <w:szCs w:val="16"/>
          <w:lang w:val="es-AR" w:eastAsia="zh-CN" w:bidi="hi-IN"/>
        </w:rPr>
        <w:t>the</w:t>
      </w:r>
      <w:proofErr w:type="spellEnd"/>
      <w:r w:rsidRPr="00CE4042">
        <w:rPr>
          <w:rFonts w:ascii="Palatino Linotype" w:eastAsia="Droid Sans Fallback" w:hAnsi="Palatino Linotype" w:cs="Palatino Linotype"/>
          <w:kern w:val="1"/>
          <w:sz w:val="16"/>
          <w:szCs w:val="16"/>
          <w:lang w:val="es-AR" w:eastAsia="zh-CN" w:bidi="hi-IN"/>
        </w:rPr>
        <w:t xml:space="preserve"> doctoral </w:t>
      </w:r>
      <w:proofErr w:type="spellStart"/>
      <w:r w:rsidRPr="00CE4042">
        <w:rPr>
          <w:rFonts w:ascii="Palatino Linotype" w:eastAsia="Droid Sans Fallback" w:hAnsi="Palatino Linotype" w:cs="Palatino Linotype"/>
          <w:kern w:val="1"/>
          <w:sz w:val="16"/>
          <w:szCs w:val="16"/>
          <w:lang w:val="es-AR" w:eastAsia="zh-CN" w:bidi="hi-IN"/>
        </w:rPr>
        <w:t>studies</w:t>
      </w:r>
      <w:proofErr w:type="spellEnd"/>
      <w:r w:rsidRPr="00CE4042">
        <w:rPr>
          <w:rFonts w:ascii="Palatino Linotype" w:eastAsia="Droid Sans Fallback" w:hAnsi="Palatino Linotype" w:cs="Palatino Linotype"/>
          <w:kern w:val="1"/>
          <w:sz w:val="16"/>
          <w:szCs w:val="16"/>
          <w:lang w:val="es-AR" w:eastAsia="zh-CN" w:bidi="hi-IN"/>
        </w:rPr>
        <w:t xml:space="preserve"> of Gustavo Carlos María Giaccio at </w:t>
      </w:r>
      <w:proofErr w:type="spellStart"/>
      <w:r w:rsidRPr="00CE4042">
        <w:rPr>
          <w:rFonts w:ascii="Palatino Linotype" w:eastAsia="Droid Sans Fallback" w:hAnsi="Palatino Linotype" w:cs="Palatino Linotype"/>
          <w:kern w:val="1"/>
          <w:sz w:val="16"/>
          <w:szCs w:val="16"/>
          <w:lang w:val="es-AR" w:eastAsia="zh-CN" w:bidi="hi-IN"/>
        </w:rPr>
        <w:t>the</w:t>
      </w:r>
      <w:proofErr w:type="spellEnd"/>
      <w:r w:rsidRPr="00CE4042">
        <w:rPr>
          <w:rFonts w:ascii="Palatino Linotype" w:eastAsia="Droid Sans Fallback" w:hAnsi="Palatino Linotype" w:cs="Palatino Linotype"/>
          <w:kern w:val="1"/>
          <w:sz w:val="16"/>
          <w:szCs w:val="16"/>
          <w:lang w:val="es-AR" w:eastAsia="zh-CN" w:bidi="hi-IN"/>
        </w:rPr>
        <w:t xml:space="preserve"> Facultad de Ciencias Agrarias, Universidad Nacional de Mar del Plata (Argentina). </w:t>
      </w:r>
      <w:r w:rsidR="00A74103" w:rsidRPr="00D018F9">
        <w:rPr>
          <w:rFonts w:ascii="Palatino Linotype" w:eastAsia="Droid Sans Fallback" w:hAnsi="Palatino Linotype" w:cs="Palatino Linotype"/>
          <w:kern w:val="1"/>
          <w:sz w:val="16"/>
          <w:szCs w:val="16"/>
          <w:lang w:val="en-GB" w:eastAsia="zh-CN" w:bidi="hi-IN"/>
        </w:rPr>
        <w:t xml:space="preserve">Nutrients and glyphosate content in soil samples were performed by the Chemical Analysis Laboratory of the Universidad </w:t>
      </w:r>
      <w:proofErr w:type="spellStart"/>
      <w:r w:rsidR="00A74103" w:rsidRPr="00D018F9">
        <w:rPr>
          <w:rFonts w:ascii="Palatino Linotype" w:eastAsia="Droid Sans Fallback" w:hAnsi="Palatino Linotype" w:cs="Palatino Linotype"/>
          <w:kern w:val="1"/>
          <w:sz w:val="16"/>
          <w:szCs w:val="16"/>
          <w:lang w:val="en-GB" w:eastAsia="zh-CN" w:bidi="hi-IN"/>
        </w:rPr>
        <w:t>Nacional</w:t>
      </w:r>
      <w:proofErr w:type="spellEnd"/>
      <w:r w:rsidR="00A74103" w:rsidRPr="00D018F9">
        <w:rPr>
          <w:rFonts w:ascii="Palatino Linotype" w:eastAsia="Droid Sans Fallback" w:hAnsi="Palatino Linotype" w:cs="Palatino Linotype"/>
          <w:kern w:val="1"/>
          <w:sz w:val="16"/>
          <w:szCs w:val="16"/>
          <w:lang w:val="en-GB" w:eastAsia="zh-CN" w:bidi="hi-IN"/>
        </w:rPr>
        <w:t xml:space="preserve"> </w:t>
      </w:r>
      <w:proofErr w:type="gramStart"/>
      <w:r w:rsidR="00A74103" w:rsidRPr="00D018F9">
        <w:rPr>
          <w:rFonts w:ascii="Palatino Linotype" w:eastAsia="Droid Sans Fallback" w:hAnsi="Palatino Linotype" w:cs="Palatino Linotype"/>
          <w:kern w:val="1"/>
          <w:sz w:val="16"/>
          <w:szCs w:val="16"/>
          <w:lang w:val="en-GB" w:eastAsia="zh-CN" w:bidi="hi-IN"/>
        </w:rPr>
        <w:t>del</w:t>
      </w:r>
      <w:proofErr w:type="gramEnd"/>
      <w:r w:rsidR="00A74103" w:rsidRPr="00D018F9">
        <w:rPr>
          <w:rFonts w:ascii="Palatino Linotype" w:eastAsia="Droid Sans Fallback" w:hAnsi="Palatino Linotype" w:cs="Palatino Linotype"/>
          <w:kern w:val="1"/>
          <w:sz w:val="16"/>
          <w:szCs w:val="16"/>
          <w:lang w:val="en-GB" w:eastAsia="zh-CN" w:bidi="hi-IN"/>
        </w:rPr>
        <w:t xml:space="preserve"> Sur, and the INTA Balcarce Agricultural Experimental Station. </w:t>
      </w:r>
      <w:r w:rsidR="00497A79" w:rsidRPr="00D018F9">
        <w:rPr>
          <w:rFonts w:ascii="Palatino Linotype" w:eastAsia="Droid Sans Fallback" w:hAnsi="Palatino Linotype" w:cs="Palatino Linotype"/>
          <w:kern w:val="1"/>
          <w:sz w:val="16"/>
          <w:szCs w:val="16"/>
          <w:lang w:val="en-GB" w:eastAsia="zh-CN" w:bidi="hi-IN"/>
        </w:rPr>
        <w:t xml:space="preserve">This research was funded by </w:t>
      </w:r>
      <w:r w:rsidR="00A23A72" w:rsidRPr="00D018F9">
        <w:rPr>
          <w:rFonts w:ascii="Palatino Linotype" w:eastAsia="Droid Sans Fallback" w:hAnsi="Palatino Linotype" w:cs="Palatino Linotype"/>
          <w:kern w:val="1"/>
          <w:sz w:val="16"/>
          <w:szCs w:val="16"/>
          <w:lang w:val="en-GB" w:eastAsia="zh-CN" w:bidi="hi-IN"/>
        </w:rPr>
        <w:t>the</w:t>
      </w:r>
      <w:r w:rsidR="00A22775">
        <w:rPr>
          <w:rFonts w:ascii="Palatino Linotype" w:eastAsia="Droid Sans Fallback" w:hAnsi="Palatino Linotype" w:cs="Palatino Linotype"/>
          <w:kern w:val="1"/>
          <w:sz w:val="16"/>
          <w:szCs w:val="16"/>
          <w:lang w:val="en-GB" w:eastAsia="zh-CN" w:bidi="hi-IN"/>
        </w:rPr>
        <w:t xml:space="preserve"> </w:t>
      </w:r>
      <w:r w:rsidR="00A23A72" w:rsidRPr="00D018F9">
        <w:rPr>
          <w:rFonts w:ascii="Palatino Linotype" w:eastAsia="Droid Sans Fallback" w:hAnsi="Palatino Linotype" w:cs="Palatino Linotype"/>
          <w:kern w:val="1"/>
          <w:sz w:val="16"/>
          <w:szCs w:val="16"/>
          <w:lang w:val="en-GB" w:eastAsia="zh-CN" w:bidi="hi-IN"/>
        </w:rPr>
        <w:t>projects BEST-p (Bridging Ecosystem Services and Territorial</w:t>
      </w:r>
      <w:r w:rsidR="00A22775">
        <w:rPr>
          <w:rFonts w:ascii="Palatino Linotype" w:eastAsia="Droid Sans Fallback" w:hAnsi="Palatino Linotype" w:cs="Palatino Linotype"/>
          <w:kern w:val="1"/>
          <w:sz w:val="16"/>
          <w:szCs w:val="16"/>
          <w:lang w:val="en-GB" w:eastAsia="zh-CN" w:bidi="hi-IN"/>
        </w:rPr>
        <w:t xml:space="preserve"> </w:t>
      </w:r>
      <w:r w:rsidR="00A23A72" w:rsidRPr="00D018F9">
        <w:rPr>
          <w:rFonts w:ascii="Palatino Linotype" w:eastAsia="Droid Sans Fallback" w:hAnsi="Palatino Linotype" w:cs="Palatino Linotype"/>
          <w:kern w:val="1"/>
          <w:sz w:val="16"/>
          <w:szCs w:val="16"/>
          <w:lang w:val="en-GB" w:eastAsia="zh-CN" w:bidi="hi-IN"/>
        </w:rPr>
        <w:t>Planning</w:t>
      </w:r>
      <w:r w:rsidR="0079275C" w:rsidRPr="00D018F9">
        <w:rPr>
          <w:rFonts w:ascii="Palatino Linotype" w:eastAsia="Droid Sans Fallback" w:hAnsi="Palatino Linotype" w:cs="Palatino Linotype"/>
          <w:kern w:val="1"/>
          <w:sz w:val="16"/>
          <w:szCs w:val="16"/>
          <w:lang w:val="en-GB" w:eastAsia="zh-CN" w:bidi="hi-IN"/>
        </w:rPr>
        <w:t>)</w:t>
      </w:r>
      <w:r w:rsidR="00A23A72" w:rsidRPr="00D018F9">
        <w:rPr>
          <w:rFonts w:ascii="Palatino Linotype" w:eastAsia="Droid Sans Fallback" w:hAnsi="Palatino Linotype" w:cs="Palatino Linotype"/>
          <w:kern w:val="1"/>
          <w:sz w:val="16"/>
          <w:szCs w:val="16"/>
          <w:lang w:val="en-GB" w:eastAsia="zh-CN" w:bidi="hi-IN"/>
        </w:rPr>
        <w:t>; Inter-American Institute for Global Change</w:t>
      </w:r>
      <w:r w:rsidR="00A22775">
        <w:rPr>
          <w:rFonts w:ascii="Palatino Linotype" w:eastAsia="Droid Sans Fallback" w:hAnsi="Palatino Linotype" w:cs="Palatino Linotype"/>
          <w:kern w:val="1"/>
          <w:sz w:val="16"/>
          <w:szCs w:val="16"/>
          <w:lang w:val="en-GB" w:eastAsia="zh-CN" w:bidi="hi-IN"/>
        </w:rPr>
        <w:t xml:space="preserve"> </w:t>
      </w:r>
      <w:r w:rsidR="00A23A72" w:rsidRPr="00D018F9">
        <w:rPr>
          <w:rFonts w:ascii="Palatino Linotype" w:eastAsia="Droid Sans Fallback" w:hAnsi="Palatino Linotype" w:cs="Palatino Linotype"/>
          <w:kern w:val="1"/>
          <w:sz w:val="16"/>
          <w:szCs w:val="16"/>
          <w:lang w:val="en-GB" w:eastAsia="zh-CN" w:bidi="hi-IN"/>
        </w:rPr>
        <w:t>Research (IAI) CRN3095 which is supported by the US National</w:t>
      </w:r>
      <w:r w:rsidR="00A22775">
        <w:rPr>
          <w:rFonts w:ascii="Palatino Linotype" w:eastAsia="Droid Sans Fallback" w:hAnsi="Palatino Linotype" w:cs="Palatino Linotype"/>
          <w:kern w:val="1"/>
          <w:sz w:val="16"/>
          <w:szCs w:val="16"/>
          <w:lang w:val="en-GB" w:eastAsia="zh-CN" w:bidi="hi-IN"/>
        </w:rPr>
        <w:t xml:space="preserve"> </w:t>
      </w:r>
      <w:r w:rsidR="00A23A72" w:rsidRPr="00D018F9">
        <w:rPr>
          <w:rFonts w:ascii="Palatino Linotype" w:eastAsia="Droid Sans Fallback" w:hAnsi="Palatino Linotype" w:cs="Palatino Linotype"/>
          <w:kern w:val="1"/>
          <w:sz w:val="16"/>
          <w:szCs w:val="16"/>
          <w:lang w:val="en-GB" w:eastAsia="zh-CN" w:bidi="hi-IN"/>
        </w:rPr>
        <w:t xml:space="preserve">Science Foundation (Grant GEO-1128040), </w:t>
      </w:r>
      <w:r w:rsidR="0047569F" w:rsidRPr="0047569F">
        <w:rPr>
          <w:rFonts w:ascii="Palatino Linotype" w:eastAsia="Droid Sans Fallback" w:hAnsi="Palatino Linotype" w:cs="Palatino Linotype"/>
          <w:kern w:val="1"/>
          <w:sz w:val="16"/>
          <w:szCs w:val="16"/>
          <w:lang w:val="en-GB" w:eastAsia="zh-CN" w:bidi="hi-IN"/>
        </w:rPr>
        <w:t>MINCYT</w:t>
      </w:r>
      <w:r w:rsidR="0047569F">
        <w:rPr>
          <w:rFonts w:ascii="Palatino Linotype" w:eastAsia="Droid Sans Fallback" w:hAnsi="Palatino Linotype" w:cs="Palatino Linotype"/>
          <w:kern w:val="1"/>
          <w:sz w:val="16"/>
          <w:szCs w:val="16"/>
          <w:lang w:val="en-GB" w:eastAsia="zh-CN" w:bidi="hi-IN"/>
        </w:rPr>
        <w:t>-Argentina</w:t>
      </w:r>
      <w:r w:rsidR="0047569F" w:rsidRPr="0047569F">
        <w:rPr>
          <w:rFonts w:ascii="Palatino Linotype" w:eastAsia="Droid Sans Fallback" w:hAnsi="Palatino Linotype" w:cs="Palatino Linotype"/>
          <w:kern w:val="1"/>
          <w:sz w:val="16"/>
          <w:szCs w:val="16"/>
          <w:lang w:val="en-GB" w:eastAsia="zh-CN" w:bidi="hi-IN"/>
        </w:rPr>
        <w:t xml:space="preserve"> </w:t>
      </w:r>
      <w:r w:rsidR="0047569F">
        <w:rPr>
          <w:rFonts w:ascii="Palatino Linotype" w:eastAsia="Droid Sans Fallback" w:hAnsi="Palatino Linotype" w:cs="Palatino Linotype"/>
          <w:kern w:val="1"/>
          <w:sz w:val="16"/>
          <w:szCs w:val="16"/>
          <w:lang w:val="en-GB" w:eastAsia="zh-CN" w:bidi="hi-IN"/>
        </w:rPr>
        <w:t>(</w:t>
      </w:r>
      <w:r w:rsidR="00A23A72" w:rsidRPr="00D018F9">
        <w:rPr>
          <w:rFonts w:ascii="Palatino Linotype" w:eastAsia="Droid Sans Fallback" w:hAnsi="Palatino Linotype" w:cs="Palatino Linotype"/>
          <w:kern w:val="1"/>
          <w:sz w:val="16"/>
          <w:szCs w:val="16"/>
          <w:lang w:val="en-GB" w:eastAsia="zh-CN" w:bidi="hi-IN"/>
        </w:rPr>
        <w:t>PICT</w:t>
      </w:r>
      <w:r w:rsidR="0047569F">
        <w:rPr>
          <w:rFonts w:ascii="Palatino Linotype" w:eastAsia="Droid Sans Fallback" w:hAnsi="Palatino Linotype" w:cs="Palatino Linotype"/>
          <w:kern w:val="1"/>
          <w:sz w:val="16"/>
          <w:szCs w:val="16"/>
          <w:lang w:val="en-GB" w:eastAsia="zh-CN" w:bidi="hi-IN"/>
        </w:rPr>
        <w:t xml:space="preserve"> 20</w:t>
      </w:r>
      <w:r w:rsidR="00A23A72" w:rsidRPr="00D018F9">
        <w:rPr>
          <w:rFonts w:ascii="Palatino Linotype" w:eastAsia="Droid Sans Fallback" w:hAnsi="Palatino Linotype" w:cs="Palatino Linotype"/>
          <w:kern w:val="1"/>
          <w:sz w:val="16"/>
          <w:szCs w:val="16"/>
          <w:lang w:val="en-GB" w:eastAsia="zh-CN" w:bidi="hi-IN"/>
        </w:rPr>
        <w:t xml:space="preserve">12-0607 </w:t>
      </w:r>
      <w:r w:rsidR="0047569F">
        <w:rPr>
          <w:rFonts w:ascii="Palatino Linotype" w:eastAsia="Droid Sans Fallback" w:hAnsi="Palatino Linotype" w:cs="Palatino Linotype"/>
          <w:kern w:val="1"/>
          <w:sz w:val="16"/>
          <w:szCs w:val="16"/>
          <w:lang w:val="en-GB" w:eastAsia="zh-CN" w:bidi="hi-IN"/>
        </w:rPr>
        <w:t xml:space="preserve">and </w:t>
      </w:r>
      <w:r w:rsidR="008E51BC" w:rsidRPr="00D018F9">
        <w:rPr>
          <w:rFonts w:ascii="Palatino Linotype" w:eastAsia="Droid Sans Fallback" w:hAnsi="Palatino Linotype" w:cs="Palatino Linotype"/>
          <w:kern w:val="1"/>
          <w:sz w:val="16"/>
          <w:szCs w:val="16"/>
          <w:lang w:val="en-GB" w:eastAsia="zh-CN" w:bidi="hi-IN"/>
        </w:rPr>
        <w:t xml:space="preserve">PICT 2015 0672), </w:t>
      </w:r>
      <w:r w:rsidR="00A23A72" w:rsidRPr="00D018F9">
        <w:rPr>
          <w:rFonts w:ascii="Palatino Linotype" w:eastAsia="Droid Sans Fallback" w:hAnsi="Palatino Linotype" w:cs="Palatino Linotype"/>
          <w:kern w:val="1"/>
          <w:sz w:val="16"/>
          <w:szCs w:val="16"/>
          <w:lang w:val="en-GB" w:eastAsia="zh-CN" w:bidi="hi-IN"/>
        </w:rPr>
        <w:t xml:space="preserve">VESPLAN (CYTED Red413RT0472) and Instituto </w:t>
      </w:r>
      <w:proofErr w:type="spellStart"/>
      <w:r w:rsidR="00A23A72" w:rsidRPr="00D018F9">
        <w:rPr>
          <w:rFonts w:ascii="Palatino Linotype" w:eastAsia="Droid Sans Fallback" w:hAnsi="Palatino Linotype" w:cs="Palatino Linotype"/>
          <w:kern w:val="1"/>
          <w:sz w:val="16"/>
          <w:szCs w:val="16"/>
          <w:lang w:val="en-GB" w:eastAsia="zh-CN" w:bidi="hi-IN"/>
        </w:rPr>
        <w:t>Nacional</w:t>
      </w:r>
      <w:proofErr w:type="spellEnd"/>
      <w:r w:rsidR="00A23A72" w:rsidRPr="00D018F9">
        <w:rPr>
          <w:rFonts w:ascii="Palatino Linotype" w:eastAsia="Droid Sans Fallback" w:hAnsi="Palatino Linotype" w:cs="Palatino Linotype"/>
          <w:kern w:val="1"/>
          <w:sz w:val="16"/>
          <w:szCs w:val="16"/>
          <w:lang w:val="en-GB" w:eastAsia="zh-CN" w:bidi="hi-IN"/>
        </w:rPr>
        <w:t xml:space="preserve"> de </w:t>
      </w:r>
      <w:proofErr w:type="spellStart"/>
      <w:r w:rsidR="00A23A72" w:rsidRPr="00D018F9">
        <w:rPr>
          <w:rFonts w:ascii="Palatino Linotype" w:eastAsia="Droid Sans Fallback" w:hAnsi="Palatino Linotype" w:cs="Palatino Linotype"/>
          <w:kern w:val="1"/>
          <w:sz w:val="16"/>
          <w:szCs w:val="16"/>
          <w:lang w:val="en-GB" w:eastAsia="zh-CN" w:bidi="hi-IN"/>
        </w:rPr>
        <w:t>Tecnología</w:t>
      </w:r>
      <w:proofErr w:type="spellEnd"/>
      <w:r w:rsidR="00A23A72" w:rsidRPr="00D018F9">
        <w:rPr>
          <w:rFonts w:ascii="Palatino Linotype" w:eastAsia="Droid Sans Fallback" w:hAnsi="Palatino Linotype" w:cs="Palatino Linotype"/>
          <w:kern w:val="1"/>
          <w:sz w:val="16"/>
          <w:szCs w:val="16"/>
          <w:lang w:val="en-GB" w:eastAsia="zh-CN" w:bidi="hi-IN"/>
        </w:rPr>
        <w:t xml:space="preserve"> Agropecuaria</w:t>
      </w:r>
      <w:r w:rsidR="0079275C" w:rsidRPr="00D018F9">
        <w:rPr>
          <w:rFonts w:ascii="Palatino Linotype" w:eastAsia="Droid Sans Fallback" w:hAnsi="Palatino Linotype" w:cs="Palatino Linotype"/>
          <w:kern w:val="1"/>
          <w:sz w:val="16"/>
          <w:szCs w:val="16"/>
          <w:lang w:val="en-GB" w:eastAsia="zh-CN" w:bidi="hi-IN"/>
        </w:rPr>
        <w:t>.</w:t>
      </w:r>
    </w:p>
    <w:p w:rsidR="00706216" w:rsidRDefault="00706216" w:rsidP="008350DA">
      <w:pPr>
        <w:widowControl w:val="0"/>
        <w:suppressAutoHyphens/>
        <w:rPr>
          <w:rFonts w:ascii="Palatino Linotype" w:eastAsia="Droid Sans Fallback" w:hAnsi="Palatino Linotype" w:cs="Palatino Linotype"/>
          <w:smallCaps/>
          <w:kern w:val="1"/>
          <w:sz w:val="26"/>
          <w:szCs w:val="26"/>
          <w:lang w:val="en-GB" w:eastAsia="zh-CN" w:bidi="hi-IN"/>
        </w:rPr>
      </w:pPr>
    </w:p>
    <w:p w:rsidR="003D3AEA" w:rsidRPr="00971BB9" w:rsidRDefault="00967E82" w:rsidP="00BA1576">
      <w:pPr>
        <w:spacing w:after="200" w:line="276" w:lineRule="auto"/>
        <w:jc w:val="both"/>
        <w:outlineLvl w:val="0"/>
        <w:rPr>
          <w:rFonts w:ascii="Palatino Linotype" w:eastAsia="Droid Sans Fallback" w:hAnsi="Palatino Linotype" w:cs="Palatino Linotype"/>
          <w:smallCaps/>
          <w:kern w:val="1"/>
          <w:sz w:val="26"/>
          <w:szCs w:val="26"/>
          <w:lang w:val="en-GB" w:eastAsia="zh-CN" w:bidi="hi-IN"/>
        </w:rPr>
      </w:pPr>
      <w:r w:rsidRPr="00971BB9">
        <w:rPr>
          <w:rFonts w:ascii="Palatino Linotype" w:eastAsia="Droid Sans Fallback" w:hAnsi="Palatino Linotype" w:cs="Palatino Linotype"/>
          <w:smallCaps/>
          <w:kern w:val="1"/>
          <w:sz w:val="26"/>
          <w:szCs w:val="26"/>
          <w:lang w:val="en-GB" w:eastAsia="zh-CN" w:bidi="hi-IN"/>
        </w:rPr>
        <w:t>R</w:t>
      </w:r>
      <w:r w:rsidR="00BA1576" w:rsidRPr="00971BB9">
        <w:rPr>
          <w:rFonts w:ascii="Palatino Linotype" w:eastAsia="Droid Sans Fallback" w:hAnsi="Palatino Linotype" w:cs="Palatino Linotype"/>
          <w:smallCaps/>
          <w:kern w:val="1"/>
          <w:sz w:val="26"/>
          <w:szCs w:val="26"/>
          <w:lang w:val="en-GB" w:eastAsia="zh-CN" w:bidi="hi-IN"/>
        </w:rPr>
        <w:t>EFERENCES</w:t>
      </w:r>
    </w:p>
    <w:p w:rsidR="00BC086A" w:rsidRPr="0088415B" w:rsidRDefault="00BC086A" w:rsidP="0088415B">
      <w:pPr>
        <w:widowControl w:val="0"/>
        <w:suppressAutoHyphens/>
        <w:rPr>
          <w:rFonts w:ascii="Palatino Linotype" w:eastAsia="Droid Sans Fallback" w:hAnsi="Palatino Linotype" w:cs="Palatino Linotype"/>
          <w:kern w:val="1"/>
          <w:sz w:val="16"/>
          <w:szCs w:val="16"/>
          <w:lang w:val="en-US" w:eastAsia="zh-CN" w:bidi="hi-IN"/>
        </w:rPr>
      </w:pPr>
      <w:proofErr w:type="spellStart"/>
      <w:proofErr w:type="gramStart"/>
      <w:r w:rsidRPr="0088415B">
        <w:rPr>
          <w:rFonts w:ascii="Palatino Linotype" w:eastAsia="Droid Sans Fallback" w:hAnsi="Palatino Linotype" w:cs="Palatino Linotype"/>
          <w:kern w:val="1"/>
          <w:sz w:val="16"/>
          <w:szCs w:val="16"/>
          <w:lang w:val="en-US" w:eastAsia="zh-CN" w:bidi="hi-IN"/>
        </w:rPr>
        <w:t>Allmaras</w:t>
      </w:r>
      <w:proofErr w:type="spellEnd"/>
      <w:r w:rsidR="004C4600" w:rsidRPr="0088415B">
        <w:rPr>
          <w:rFonts w:ascii="Palatino Linotype" w:eastAsia="Droid Sans Fallback" w:hAnsi="Palatino Linotype" w:cs="Palatino Linotype"/>
          <w:kern w:val="1"/>
          <w:sz w:val="16"/>
          <w:szCs w:val="16"/>
          <w:lang w:val="en-US" w:eastAsia="zh-CN" w:bidi="hi-IN"/>
        </w:rPr>
        <w:t>,</w:t>
      </w:r>
      <w:r w:rsidR="00631111">
        <w:rPr>
          <w:rFonts w:ascii="Palatino Linotype" w:eastAsia="Droid Sans Fallback" w:hAnsi="Palatino Linotype" w:cs="Palatino Linotype"/>
          <w:kern w:val="1"/>
          <w:sz w:val="16"/>
          <w:szCs w:val="16"/>
          <w:lang w:val="en-US" w:eastAsia="zh-CN" w:bidi="hi-IN"/>
        </w:rPr>
        <w:t xml:space="preserve"> </w:t>
      </w:r>
      <w:r w:rsidR="00BB4DFE" w:rsidRPr="0088415B">
        <w:rPr>
          <w:rFonts w:ascii="Palatino Linotype" w:eastAsia="Droid Sans Fallback" w:hAnsi="Palatino Linotype" w:cs="Palatino Linotype"/>
          <w:kern w:val="1"/>
          <w:sz w:val="16"/>
          <w:szCs w:val="16"/>
          <w:lang w:val="en-US" w:eastAsia="zh-CN" w:bidi="hi-IN"/>
        </w:rPr>
        <w:t>R</w:t>
      </w:r>
      <w:r w:rsidR="004C4600" w:rsidRPr="0088415B">
        <w:rPr>
          <w:rFonts w:ascii="Palatino Linotype" w:eastAsia="Droid Sans Fallback" w:hAnsi="Palatino Linotype" w:cs="Palatino Linotype"/>
          <w:kern w:val="1"/>
          <w:sz w:val="16"/>
          <w:szCs w:val="16"/>
          <w:lang w:val="en-US" w:eastAsia="zh-CN" w:bidi="hi-IN"/>
        </w:rPr>
        <w:t>.</w:t>
      </w:r>
      <w:r w:rsidR="00BB4DFE" w:rsidRPr="0088415B">
        <w:rPr>
          <w:rFonts w:ascii="Palatino Linotype" w:eastAsia="Droid Sans Fallback" w:hAnsi="Palatino Linotype" w:cs="Palatino Linotype"/>
          <w:kern w:val="1"/>
          <w:sz w:val="16"/>
          <w:szCs w:val="16"/>
          <w:lang w:val="en-US" w:eastAsia="zh-CN" w:bidi="hi-IN"/>
        </w:rPr>
        <w:t>R</w:t>
      </w:r>
      <w:r w:rsidR="004C4600" w:rsidRPr="0088415B">
        <w:rPr>
          <w:rFonts w:ascii="Palatino Linotype" w:eastAsia="Droid Sans Fallback" w:hAnsi="Palatino Linotype" w:cs="Palatino Linotype"/>
          <w:kern w:val="1"/>
          <w:sz w:val="16"/>
          <w:szCs w:val="16"/>
          <w:lang w:val="en-US" w:eastAsia="zh-CN" w:bidi="hi-IN"/>
        </w:rPr>
        <w:t>.</w:t>
      </w:r>
      <w:r w:rsidR="000A43CC" w:rsidRPr="0088415B">
        <w:rPr>
          <w:rFonts w:ascii="Palatino Linotype" w:eastAsia="Droid Sans Fallback" w:hAnsi="Palatino Linotype" w:cs="Palatino Linotype"/>
          <w:kern w:val="1"/>
          <w:sz w:val="16"/>
          <w:szCs w:val="16"/>
          <w:lang w:val="en-US" w:eastAsia="zh-CN" w:bidi="hi-IN"/>
        </w:rPr>
        <w:t>,</w:t>
      </w:r>
      <w:r w:rsidR="00631111">
        <w:rPr>
          <w:rFonts w:ascii="Palatino Linotype" w:eastAsia="Droid Sans Fallback" w:hAnsi="Palatino Linotype" w:cs="Palatino Linotype"/>
          <w:kern w:val="1"/>
          <w:sz w:val="16"/>
          <w:szCs w:val="16"/>
          <w:lang w:val="en-US" w:eastAsia="zh-CN" w:bidi="hi-IN"/>
        </w:rPr>
        <w:t xml:space="preserve"> </w:t>
      </w:r>
      <w:r w:rsidR="004C4600" w:rsidRPr="0088415B">
        <w:rPr>
          <w:rFonts w:ascii="Palatino Linotype" w:eastAsia="Droid Sans Fallback" w:hAnsi="Palatino Linotype" w:cs="Palatino Linotype"/>
          <w:kern w:val="1"/>
          <w:sz w:val="16"/>
          <w:szCs w:val="16"/>
          <w:lang w:val="en-US" w:eastAsia="zh-CN" w:bidi="hi-IN"/>
        </w:rPr>
        <w:t xml:space="preserve">R.E. </w:t>
      </w:r>
      <w:r w:rsidR="00BB4DFE" w:rsidRPr="0088415B">
        <w:rPr>
          <w:rFonts w:ascii="Palatino Linotype" w:eastAsia="Droid Sans Fallback" w:hAnsi="Palatino Linotype" w:cs="Palatino Linotype"/>
          <w:kern w:val="1"/>
          <w:sz w:val="16"/>
          <w:szCs w:val="16"/>
          <w:lang w:val="en-US" w:eastAsia="zh-CN" w:bidi="hi-IN"/>
        </w:rPr>
        <w:t>Burwell</w:t>
      </w:r>
      <w:r w:rsidR="000A43CC" w:rsidRPr="0088415B">
        <w:rPr>
          <w:rFonts w:ascii="Palatino Linotype" w:eastAsia="Droid Sans Fallback" w:hAnsi="Palatino Linotype" w:cs="Palatino Linotype"/>
          <w:kern w:val="1"/>
          <w:sz w:val="16"/>
          <w:szCs w:val="16"/>
          <w:lang w:val="en-US" w:eastAsia="zh-CN" w:bidi="hi-IN"/>
        </w:rPr>
        <w:t>,</w:t>
      </w:r>
      <w:r w:rsidR="004C4600" w:rsidRPr="0088415B">
        <w:rPr>
          <w:rFonts w:ascii="Palatino Linotype" w:eastAsia="Droid Sans Fallback" w:hAnsi="Palatino Linotype" w:cs="Palatino Linotype"/>
          <w:kern w:val="1"/>
          <w:sz w:val="16"/>
          <w:szCs w:val="16"/>
          <w:lang w:val="en-US" w:eastAsia="zh-CN" w:bidi="hi-IN"/>
        </w:rPr>
        <w:t xml:space="preserve"> W.E.</w:t>
      </w:r>
      <w:r w:rsidR="00BB4DFE" w:rsidRPr="0088415B">
        <w:rPr>
          <w:rFonts w:ascii="Palatino Linotype" w:eastAsia="Droid Sans Fallback" w:hAnsi="Palatino Linotype" w:cs="Palatino Linotype"/>
          <w:kern w:val="1"/>
          <w:sz w:val="16"/>
          <w:szCs w:val="16"/>
          <w:lang w:val="en-US" w:eastAsia="zh-CN" w:bidi="hi-IN"/>
        </w:rPr>
        <w:t xml:space="preserve"> Larson</w:t>
      </w:r>
      <w:r w:rsidR="000A43CC" w:rsidRPr="0088415B">
        <w:rPr>
          <w:rFonts w:ascii="Palatino Linotype" w:eastAsia="Droid Sans Fallback" w:hAnsi="Palatino Linotype" w:cs="Palatino Linotype"/>
          <w:kern w:val="1"/>
          <w:sz w:val="16"/>
          <w:szCs w:val="16"/>
          <w:lang w:val="en-US" w:eastAsia="zh-CN" w:bidi="hi-IN"/>
        </w:rPr>
        <w:t>,</w:t>
      </w:r>
      <w:r w:rsidR="00631111">
        <w:rPr>
          <w:rFonts w:ascii="Palatino Linotype" w:eastAsia="Droid Sans Fallback" w:hAnsi="Palatino Linotype" w:cs="Palatino Linotype"/>
          <w:kern w:val="1"/>
          <w:sz w:val="16"/>
          <w:szCs w:val="16"/>
          <w:lang w:val="en-US" w:eastAsia="zh-CN" w:bidi="hi-IN"/>
        </w:rPr>
        <w:t xml:space="preserve"> </w:t>
      </w:r>
      <w:r w:rsidR="004C4600" w:rsidRPr="0088415B">
        <w:rPr>
          <w:rFonts w:ascii="Palatino Linotype" w:eastAsia="Droid Sans Fallback" w:hAnsi="Palatino Linotype" w:cs="Palatino Linotype"/>
          <w:kern w:val="1"/>
          <w:sz w:val="16"/>
          <w:szCs w:val="16"/>
          <w:lang w:val="en-US" w:eastAsia="zh-CN" w:bidi="hi-IN"/>
        </w:rPr>
        <w:t>R.</w:t>
      </w:r>
      <w:r w:rsidR="00BB4DFE" w:rsidRPr="0088415B">
        <w:rPr>
          <w:rFonts w:ascii="Palatino Linotype" w:eastAsia="Droid Sans Fallback" w:hAnsi="Palatino Linotype" w:cs="Palatino Linotype"/>
          <w:kern w:val="1"/>
          <w:sz w:val="16"/>
          <w:szCs w:val="16"/>
          <w:lang w:val="en-US" w:eastAsia="zh-CN" w:bidi="hi-IN"/>
        </w:rPr>
        <w:t xml:space="preserve"> Holt</w:t>
      </w:r>
      <w:r w:rsidR="00971BB9">
        <w:rPr>
          <w:rFonts w:ascii="Palatino Linotype" w:eastAsia="Droid Sans Fallback" w:hAnsi="Palatino Linotype" w:cs="Palatino Linotype"/>
          <w:kern w:val="1"/>
          <w:sz w:val="16"/>
          <w:szCs w:val="16"/>
          <w:lang w:val="en-US" w:eastAsia="zh-CN" w:bidi="hi-IN"/>
        </w:rPr>
        <w:t>,</w:t>
      </w:r>
      <w:r w:rsidR="00631111">
        <w:rPr>
          <w:rFonts w:ascii="Palatino Linotype" w:eastAsia="Droid Sans Fallback" w:hAnsi="Palatino Linotype" w:cs="Palatino Linotype"/>
          <w:kern w:val="1"/>
          <w:sz w:val="16"/>
          <w:szCs w:val="16"/>
          <w:lang w:val="en-US" w:eastAsia="zh-CN" w:bidi="hi-IN"/>
        </w:rPr>
        <w:t xml:space="preserve"> </w:t>
      </w:r>
      <w:r w:rsidR="00971BB9">
        <w:rPr>
          <w:rFonts w:ascii="Palatino Linotype" w:eastAsia="Droid Sans Fallback" w:hAnsi="Palatino Linotype" w:cs="Palatino Linotype"/>
          <w:kern w:val="1"/>
          <w:sz w:val="16"/>
          <w:szCs w:val="16"/>
          <w:lang w:val="en-US" w:eastAsia="zh-CN" w:bidi="hi-IN"/>
        </w:rPr>
        <w:t>and</w:t>
      </w:r>
      <w:r w:rsidR="00631111">
        <w:rPr>
          <w:rFonts w:ascii="Palatino Linotype" w:eastAsia="Droid Sans Fallback" w:hAnsi="Palatino Linotype" w:cs="Palatino Linotype"/>
          <w:kern w:val="1"/>
          <w:sz w:val="16"/>
          <w:szCs w:val="16"/>
          <w:lang w:val="en-US" w:eastAsia="zh-CN" w:bidi="hi-IN"/>
        </w:rPr>
        <w:t xml:space="preserve"> </w:t>
      </w:r>
      <w:r w:rsidR="004C4600" w:rsidRPr="0088415B">
        <w:rPr>
          <w:rFonts w:ascii="Palatino Linotype" w:eastAsia="Droid Sans Fallback" w:hAnsi="Palatino Linotype" w:cs="Palatino Linotype"/>
          <w:kern w:val="1"/>
          <w:sz w:val="16"/>
          <w:szCs w:val="16"/>
          <w:lang w:val="en-US" w:eastAsia="zh-CN" w:bidi="hi-IN"/>
        </w:rPr>
        <w:t>W.W.</w:t>
      </w:r>
      <w:r w:rsidR="00BB4DFE" w:rsidRPr="0088415B">
        <w:rPr>
          <w:rFonts w:ascii="Palatino Linotype" w:eastAsia="Droid Sans Fallback" w:hAnsi="Palatino Linotype" w:cs="Palatino Linotype"/>
          <w:kern w:val="1"/>
          <w:sz w:val="16"/>
          <w:szCs w:val="16"/>
          <w:lang w:val="en-US" w:eastAsia="zh-CN" w:bidi="hi-IN"/>
        </w:rPr>
        <w:t xml:space="preserve"> </w:t>
      </w:r>
      <w:proofErr w:type="spellStart"/>
      <w:r w:rsidR="00BB4DFE" w:rsidRPr="0088415B">
        <w:rPr>
          <w:rFonts w:ascii="Palatino Linotype" w:eastAsia="Droid Sans Fallback" w:hAnsi="Palatino Linotype" w:cs="Palatino Linotype"/>
          <w:kern w:val="1"/>
          <w:sz w:val="16"/>
          <w:szCs w:val="16"/>
          <w:lang w:val="en-US" w:eastAsia="zh-CN" w:bidi="hi-IN"/>
        </w:rPr>
        <w:t>Nelso</w:t>
      </w:r>
      <w:proofErr w:type="spellEnd"/>
      <w:r w:rsidR="00AA331C">
        <w:rPr>
          <w:rFonts w:ascii="Palatino Linotype" w:eastAsia="Droid Sans Fallback" w:hAnsi="Palatino Linotype" w:cs="Palatino Linotype"/>
          <w:kern w:val="1"/>
          <w:sz w:val="16"/>
          <w:szCs w:val="16"/>
          <w:lang w:val="en-US" w:eastAsia="zh-CN" w:bidi="hi-IN"/>
        </w:rPr>
        <w:t>.</w:t>
      </w:r>
      <w:proofErr w:type="gramEnd"/>
      <w:r w:rsidR="00BB4DFE" w:rsidRPr="0088415B">
        <w:rPr>
          <w:rFonts w:ascii="Palatino Linotype" w:eastAsia="Droid Sans Fallback" w:hAnsi="Palatino Linotype" w:cs="Palatino Linotype"/>
          <w:kern w:val="1"/>
          <w:sz w:val="16"/>
          <w:szCs w:val="16"/>
          <w:lang w:val="en-US" w:eastAsia="zh-CN" w:bidi="hi-IN"/>
        </w:rPr>
        <w:t xml:space="preserve"> 1966</w:t>
      </w:r>
      <w:r w:rsidR="004C4600" w:rsidRPr="0088415B">
        <w:rPr>
          <w:rFonts w:ascii="Palatino Linotype" w:eastAsia="Droid Sans Fallback" w:hAnsi="Palatino Linotype" w:cs="Palatino Linotype"/>
          <w:kern w:val="1"/>
          <w:sz w:val="16"/>
          <w:szCs w:val="16"/>
          <w:lang w:val="en-US" w:eastAsia="zh-CN" w:bidi="hi-IN"/>
        </w:rPr>
        <w:t>.</w:t>
      </w:r>
      <w:r w:rsidR="00BB4DFE" w:rsidRPr="0088415B">
        <w:rPr>
          <w:rFonts w:ascii="Palatino Linotype" w:eastAsia="Droid Sans Fallback" w:hAnsi="Palatino Linotype" w:cs="Palatino Linotype"/>
          <w:kern w:val="1"/>
          <w:sz w:val="16"/>
          <w:szCs w:val="16"/>
          <w:lang w:val="en-US" w:eastAsia="zh-CN" w:bidi="hi-IN"/>
        </w:rPr>
        <w:t xml:space="preserve"> Total porosity and random roughness of the inter row zone as influenced by tillage. </w:t>
      </w:r>
      <w:proofErr w:type="gramStart"/>
      <w:r w:rsidR="00BB4DFE" w:rsidRPr="0088415B">
        <w:rPr>
          <w:rFonts w:ascii="Palatino Linotype" w:eastAsia="Droid Sans Fallback" w:hAnsi="Palatino Linotype" w:cs="Palatino Linotype"/>
          <w:kern w:val="1"/>
          <w:sz w:val="16"/>
          <w:szCs w:val="16"/>
          <w:lang w:val="en-US" w:eastAsia="zh-CN" w:bidi="hi-IN"/>
        </w:rPr>
        <w:t>United States Department of Agriculture.</w:t>
      </w:r>
      <w:proofErr w:type="gramEnd"/>
      <w:r w:rsidR="00BB4DFE" w:rsidRPr="0088415B">
        <w:rPr>
          <w:rFonts w:ascii="Palatino Linotype" w:eastAsia="Droid Sans Fallback" w:hAnsi="Palatino Linotype" w:cs="Palatino Linotype"/>
          <w:kern w:val="1"/>
          <w:sz w:val="16"/>
          <w:szCs w:val="16"/>
          <w:lang w:val="en-US" w:eastAsia="zh-CN" w:bidi="hi-IN"/>
        </w:rPr>
        <w:t xml:space="preserve"> </w:t>
      </w:r>
      <w:proofErr w:type="gramStart"/>
      <w:r w:rsidR="00BB4DFE" w:rsidRPr="0088415B">
        <w:rPr>
          <w:rFonts w:ascii="Palatino Linotype" w:eastAsia="Droid Sans Fallback" w:hAnsi="Palatino Linotype" w:cs="Palatino Linotype"/>
          <w:kern w:val="1"/>
          <w:sz w:val="16"/>
          <w:szCs w:val="16"/>
          <w:lang w:val="en-US" w:eastAsia="zh-CN" w:bidi="hi-IN"/>
        </w:rPr>
        <w:t>Washington, D.C. Conservation Research Report N° 7, 22 p.</w:t>
      </w:r>
      <w:proofErr w:type="gramEnd"/>
    </w:p>
    <w:p w:rsidR="00BC086A" w:rsidRPr="009F06A8" w:rsidRDefault="00BC086A" w:rsidP="00AA331C">
      <w:pPr>
        <w:widowControl w:val="0"/>
        <w:suppressAutoHyphens/>
        <w:rPr>
          <w:rFonts w:ascii="Palatino Linotype" w:eastAsia="Droid Sans Fallback" w:hAnsi="Palatino Linotype" w:cs="Palatino Linotype"/>
          <w:kern w:val="1"/>
          <w:sz w:val="16"/>
          <w:szCs w:val="16"/>
          <w:lang w:val="es-ES_tradnl" w:eastAsia="zh-CN" w:bidi="hi-IN"/>
        </w:rPr>
      </w:pPr>
      <w:proofErr w:type="spellStart"/>
      <w:proofErr w:type="gramStart"/>
      <w:r w:rsidRPr="00AA331C">
        <w:rPr>
          <w:rFonts w:ascii="Palatino Linotype" w:eastAsia="Droid Sans Fallback" w:hAnsi="Palatino Linotype" w:cs="Palatino Linotype"/>
          <w:kern w:val="1"/>
          <w:sz w:val="16"/>
          <w:szCs w:val="16"/>
          <w:lang w:val="en-US" w:eastAsia="zh-CN" w:bidi="hi-IN"/>
        </w:rPr>
        <w:t>Amoah</w:t>
      </w:r>
      <w:proofErr w:type="spellEnd"/>
      <w:r w:rsidR="002017C7" w:rsidRPr="00AA331C">
        <w:rPr>
          <w:rFonts w:ascii="Palatino Linotype" w:eastAsia="Droid Sans Fallback" w:hAnsi="Palatino Linotype" w:cs="Palatino Linotype"/>
          <w:kern w:val="1"/>
          <w:sz w:val="16"/>
          <w:szCs w:val="16"/>
          <w:lang w:val="en-US" w:eastAsia="zh-CN" w:bidi="hi-IN"/>
        </w:rPr>
        <w:t>,</w:t>
      </w:r>
      <w:r w:rsidR="00631111">
        <w:rPr>
          <w:rFonts w:ascii="Palatino Linotype" w:eastAsia="Droid Sans Fallback" w:hAnsi="Palatino Linotype" w:cs="Palatino Linotype"/>
          <w:kern w:val="1"/>
          <w:sz w:val="16"/>
          <w:szCs w:val="16"/>
          <w:lang w:val="en-US" w:eastAsia="zh-CN" w:bidi="hi-IN"/>
        </w:rPr>
        <w:t xml:space="preserve"> </w:t>
      </w:r>
      <w:r w:rsidR="00BB4DFE" w:rsidRPr="00AA331C">
        <w:rPr>
          <w:rFonts w:ascii="Palatino Linotype" w:eastAsia="Droid Sans Fallback" w:hAnsi="Palatino Linotype" w:cs="Palatino Linotype"/>
          <w:kern w:val="1"/>
          <w:sz w:val="16"/>
          <w:szCs w:val="16"/>
          <w:lang w:val="en-US" w:eastAsia="zh-CN" w:bidi="hi-IN"/>
        </w:rPr>
        <w:t>J</w:t>
      </w:r>
      <w:r w:rsidR="002017C7" w:rsidRPr="00AA331C">
        <w:rPr>
          <w:rFonts w:ascii="Palatino Linotype" w:eastAsia="Droid Sans Fallback" w:hAnsi="Palatino Linotype" w:cs="Palatino Linotype"/>
          <w:kern w:val="1"/>
          <w:sz w:val="16"/>
          <w:szCs w:val="16"/>
          <w:lang w:val="en-US" w:eastAsia="zh-CN" w:bidi="hi-IN"/>
        </w:rPr>
        <w:t>.</w:t>
      </w:r>
      <w:r w:rsidR="00BB4DFE" w:rsidRPr="00AA331C">
        <w:rPr>
          <w:rFonts w:ascii="Palatino Linotype" w:eastAsia="Droid Sans Fallback" w:hAnsi="Palatino Linotype" w:cs="Palatino Linotype"/>
          <w:kern w:val="1"/>
          <w:sz w:val="16"/>
          <w:szCs w:val="16"/>
          <w:lang w:val="en-US" w:eastAsia="zh-CN" w:bidi="hi-IN"/>
        </w:rPr>
        <w:t>K</w:t>
      </w:r>
      <w:r w:rsidR="002017C7" w:rsidRPr="00AA331C">
        <w:rPr>
          <w:rFonts w:ascii="Palatino Linotype" w:eastAsia="Droid Sans Fallback" w:hAnsi="Palatino Linotype" w:cs="Palatino Linotype"/>
          <w:kern w:val="1"/>
          <w:sz w:val="16"/>
          <w:szCs w:val="16"/>
          <w:lang w:val="en-US" w:eastAsia="zh-CN" w:bidi="hi-IN"/>
        </w:rPr>
        <w:t>.</w:t>
      </w:r>
      <w:r w:rsidR="00BB4DFE" w:rsidRPr="00AA331C">
        <w:rPr>
          <w:rFonts w:ascii="Palatino Linotype" w:eastAsia="Droid Sans Fallback" w:hAnsi="Palatino Linotype" w:cs="Palatino Linotype"/>
          <w:kern w:val="1"/>
          <w:sz w:val="16"/>
          <w:szCs w:val="16"/>
          <w:lang w:val="en-US" w:eastAsia="zh-CN" w:bidi="hi-IN"/>
        </w:rPr>
        <w:t>O</w:t>
      </w:r>
      <w:r w:rsidR="002017C7" w:rsidRPr="00AA331C">
        <w:rPr>
          <w:rFonts w:ascii="Palatino Linotype" w:eastAsia="Droid Sans Fallback" w:hAnsi="Palatino Linotype" w:cs="Palatino Linotype"/>
          <w:kern w:val="1"/>
          <w:sz w:val="16"/>
          <w:szCs w:val="16"/>
          <w:lang w:val="en-US" w:eastAsia="zh-CN" w:bidi="hi-IN"/>
        </w:rPr>
        <w:t>.</w:t>
      </w:r>
      <w:r w:rsidR="000A43CC" w:rsidRPr="00AA331C">
        <w:rPr>
          <w:rFonts w:ascii="Palatino Linotype" w:eastAsia="Droid Sans Fallback" w:hAnsi="Palatino Linotype" w:cs="Palatino Linotype"/>
          <w:kern w:val="1"/>
          <w:sz w:val="16"/>
          <w:szCs w:val="16"/>
          <w:lang w:val="en-US" w:eastAsia="zh-CN" w:bidi="hi-IN"/>
        </w:rPr>
        <w:t>,</w:t>
      </w:r>
      <w:r w:rsidR="002017C7" w:rsidRPr="00AA331C">
        <w:rPr>
          <w:rFonts w:ascii="Palatino Linotype" w:eastAsia="Droid Sans Fallback" w:hAnsi="Palatino Linotype" w:cs="Palatino Linotype"/>
          <w:kern w:val="1"/>
          <w:sz w:val="16"/>
          <w:szCs w:val="16"/>
          <w:lang w:val="en-US" w:eastAsia="zh-CN" w:bidi="hi-IN"/>
        </w:rPr>
        <w:t xml:space="preserve"> D.M.</w:t>
      </w:r>
      <w:r w:rsidR="00BB4DFE" w:rsidRPr="00AA331C">
        <w:rPr>
          <w:rFonts w:ascii="Palatino Linotype" w:eastAsia="Droid Sans Fallback" w:hAnsi="Palatino Linotype" w:cs="Palatino Linotype"/>
          <w:kern w:val="1"/>
          <w:sz w:val="16"/>
          <w:szCs w:val="16"/>
          <w:lang w:val="en-US" w:eastAsia="zh-CN" w:bidi="hi-IN"/>
        </w:rPr>
        <w:t xml:space="preserve"> </w:t>
      </w:r>
      <w:proofErr w:type="spellStart"/>
      <w:r w:rsidR="00BB4DFE" w:rsidRPr="00AA331C">
        <w:rPr>
          <w:rFonts w:ascii="Palatino Linotype" w:eastAsia="Droid Sans Fallback" w:hAnsi="Palatino Linotype" w:cs="Palatino Linotype"/>
          <w:kern w:val="1"/>
          <w:sz w:val="16"/>
          <w:szCs w:val="16"/>
          <w:lang w:val="en-US" w:eastAsia="zh-CN" w:bidi="hi-IN"/>
        </w:rPr>
        <w:t>Amatya</w:t>
      </w:r>
      <w:proofErr w:type="spellEnd"/>
      <w:r w:rsidR="00AA331C">
        <w:rPr>
          <w:rFonts w:ascii="Palatino Linotype" w:eastAsia="Droid Sans Fallback" w:hAnsi="Palatino Linotype" w:cs="Palatino Linotype"/>
          <w:kern w:val="1"/>
          <w:sz w:val="16"/>
          <w:szCs w:val="16"/>
          <w:lang w:val="en-US" w:eastAsia="zh-CN" w:bidi="hi-IN"/>
        </w:rPr>
        <w:t>,</w:t>
      </w:r>
      <w:r w:rsidR="00631111">
        <w:rPr>
          <w:rFonts w:ascii="Palatino Linotype" w:eastAsia="Droid Sans Fallback" w:hAnsi="Palatino Linotype" w:cs="Palatino Linotype"/>
          <w:kern w:val="1"/>
          <w:sz w:val="16"/>
          <w:szCs w:val="16"/>
          <w:lang w:val="en-US" w:eastAsia="zh-CN" w:bidi="hi-IN"/>
        </w:rPr>
        <w:t xml:space="preserve"> </w:t>
      </w:r>
      <w:r w:rsidR="00AA331C">
        <w:rPr>
          <w:rFonts w:ascii="Palatino Linotype" w:eastAsia="Droid Sans Fallback" w:hAnsi="Palatino Linotype" w:cs="Palatino Linotype"/>
          <w:kern w:val="1"/>
          <w:sz w:val="16"/>
          <w:szCs w:val="16"/>
          <w:lang w:val="en-US" w:eastAsia="zh-CN" w:bidi="hi-IN"/>
        </w:rPr>
        <w:t>and</w:t>
      </w:r>
      <w:r w:rsidR="002017C7" w:rsidRPr="00AA331C">
        <w:rPr>
          <w:rFonts w:ascii="Palatino Linotype" w:eastAsia="Droid Sans Fallback" w:hAnsi="Palatino Linotype" w:cs="Palatino Linotype"/>
          <w:kern w:val="1"/>
          <w:sz w:val="16"/>
          <w:szCs w:val="16"/>
          <w:lang w:val="en-US" w:eastAsia="zh-CN" w:bidi="hi-IN"/>
        </w:rPr>
        <w:t xml:space="preserve"> S.</w:t>
      </w:r>
      <w:r w:rsidR="00BB4DFE" w:rsidRPr="00AA331C">
        <w:rPr>
          <w:rFonts w:ascii="Palatino Linotype" w:eastAsia="Droid Sans Fallback" w:hAnsi="Palatino Linotype" w:cs="Palatino Linotype"/>
          <w:kern w:val="1"/>
          <w:sz w:val="16"/>
          <w:szCs w:val="16"/>
          <w:lang w:val="en-US" w:eastAsia="zh-CN" w:bidi="hi-IN"/>
        </w:rPr>
        <w:t xml:space="preserve"> </w:t>
      </w:r>
      <w:proofErr w:type="spellStart"/>
      <w:r w:rsidR="00BB4DFE" w:rsidRPr="00AA331C">
        <w:rPr>
          <w:rFonts w:ascii="Palatino Linotype" w:eastAsia="Droid Sans Fallback" w:hAnsi="Palatino Linotype" w:cs="Palatino Linotype"/>
          <w:kern w:val="1"/>
          <w:sz w:val="16"/>
          <w:szCs w:val="16"/>
          <w:lang w:val="en-US" w:eastAsia="zh-CN" w:bidi="hi-IN"/>
        </w:rPr>
        <w:t>Nnaji</w:t>
      </w:r>
      <w:proofErr w:type="spellEnd"/>
      <w:r w:rsidR="00AA331C">
        <w:rPr>
          <w:rFonts w:ascii="Palatino Linotype" w:eastAsia="Droid Sans Fallback" w:hAnsi="Palatino Linotype" w:cs="Palatino Linotype"/>
          <w:kern w:val="1"/>
          <w:sz w:val="16"/>
          <w:szCs w:val="16"/>
          <w:lang w:val="en-US" w:eastAsia="zh-CN" w:bidi="hi-IN"/>
        </w:rPr>
        <w:t>.</w:t>
      </w:r>
      <w:proofErr w:type="gramEnd"/>
      <w:r w:rsidR="00BB4DFE" w:rsidRPr="00AA331C">
        <w:rPr>
          <w:rFonts w:ascii="Palatino Linotype" w:eastAsia="Droid Sans Fallback" w:hAnsi="Palatino Linotype" w:cs="Palatino Linotype"/>
          <w:kern w:val="1"/>
          <w:sz w:val="16"/>
          <w:szCs w:val="16"/>
          <w:lang w:val="en-US" w:eastAsia="zh-CN" w:bidi="hi-IN"/>
        </w:rPr>
        <w:t xml:space="preserve"> 2013</w:t>
      </w:r>
      <w:r w:rsidR="002017C7" w:rsidRPr="00AA331C">
        <w:rPr>
          <w:rFonts w:ascii="Palatino Linotype" w:eastAsia="Droid Sans Fallback" w:hAnsi="Palatino Linotype" w:cs="Palatino Linotype"/>
          <w:kern w:val="1"/>
          <w:sz w:val="16"/>
          <w:szCs w:val="16"/>
          <w:lang w:val="en-US" w:eastAsia="zh-CN" w:bidi="hi-IN"/>
        </w:rPr>
        <w:t>.</w:t>
      </w:r>
      <w:r w:rsidR="00BB4DFE" w:rsidRPr="00AA331C">
        <w:rPr>
          <w:rFonts w:ascii="Palatino Linotype" w:eastAsia="Droid Sans Fallback" w:hAnsi="Palatino Linotype" w:cs="Palatino Linotype"/>
          <w:kern w:val="1"/>
          <w:sz w:val="16"/>
          <w:szCs w:val="16"/>
          <w:lang w:val="en-US" w:eastAsia="zh-CN" w:bidi="hi-IN"/>
        </w:rPr>
        <w:t xml:space="preserve"> Quantifying watershed surface depression storage: determination and application in a hydrologic model. </w:t>
      </w:r>
      <w:proofErr w:type="spellStart"/>
      <w:r w:rsidR="00BB4DFE" w:rsidRPr="009F06A8">
        <w:rPr>
          <w:rFonts w:ascii="Palatino Linotype" w:eastAsia="Droid Sans Fallback" w:hAnsi="Palatino Linotype" w:cs="Palatino Linotype"/>
          <w:kern w:val="1"/>
          <w:sz w:val="16"/>
          <w:szCs w:val="16"/>
          <w:lang w:val="es-ES_tradnl" w:eastAsia="zh-CN" w:bidi="hi-IN"/>
        </w:rPr>
        <w:t>Hydrological</w:t>
      </w:r>
      <w:proofErr w:type="spellEnd"/>
      <w:r w:rsidR="00BB4DFE" w:rsidRPr="009F06A8">
        <w:rPr>
          <w:rFonts w:ascii="Palatino Linotype" w:eastAsia="Droid Sans Fallback" w:hAnsi="Palatino Linotype" w:cs="Palatino Linotype"/>
          <w:kern w:val="1"/>
          <w:sz w:val="16"/>
          <w:szCs w:val="16"/>
          <w:lang w:val="es-ES_tradnl" w:eastAsia="zh-CN" w:bidi="hi-IN"/>
        </w:rPr>
        <w:t xml:space="preserve"> </w:t>
      </w:r>
      <w:proofErr w:type="spellStart"/>
      <w:r w:rsidR="00BB4DFE" w:rsidRPr="009F06A8">
        <w:rPr>
          <w:rFonts w:ascii="Palatino Linotype" w:eastAsia="Droid Sans Fallback" w:hAnsi="Palatino Linotype" w:cs="Palatino Linotype"/>
          <w:kern w:val="1"/>
          <w:sz w:val="16"/>
          <w:szCs w:val="16"/>
          <w:lang w:val="es-ES_tradnl" w:eastAsia="zh-CN" w:bidi="hi-IN"/>
        </w:rPr>
        <w:t>Processes</w:t>
      </w:r>
      <w:proofErr w:type="spellEnd"/>
      <w:r w:rsidR="00BB4DFE" w:rsidRPr="009F06A8">
        <w:rPr>
          <w:rFonts w:ascii="Palatino Linotype" w:eastAsia="Droid Sans Fallback" w:hAnsi="Palatino Linotype" w:cs="Palatino Linotype"/>
          <w:kern w:val="1"/>
          <w:sz w:val="16"/>
          <w:szCs w:val="16"/>
          <w:lang w:val="es-ES_tradnl" w:eastAsia="zh-CN" w:bidi="hi-IN"/>
        </w:rPr>
        <w:t xml:space="preserve"> 27:2401-2413.</w:t>
      </w:r>
    </w:p>
    <w:p w:rsidR="00331098" w:rsidRPr="00D018F9" w:rsidRDefault="00331098" w:rsidP="00AA331C">
      <w:pPr>
        <w:widowControl w:val="0"/>
        <w:suppressAutoHyphens/>
        <w:rPr>
          <w:rFonts w:ascii="Palatino Linotype" w:eastAsia="Droid Sans Fallback" w:hAnsi="Palatino Linotype" w:cs="Palatino Linotype"/>
          <w:kern w:val="1"/>
          <w:sz w:val="16"/>
          <w:szCs w:val="16"/>
          <w:lang w:val="es-ES_tradnl" w:eastAsia="zh-CN" w:bidi="hi-IN"/>
        </w:rPr>
      </w:pPr>
      <w:r w:rsidRPr="00AA331C">
        <w:rPr>
          <w:rFonts w:ascii="Palatino Linotype" w:eastAsia="Droid Sans Fallback" w:hAnsi="Palatino Linotype" w:cs="Palatino Linotype"/>
          <w:kern w:val="1"/>
          <w:sz w:val="16"/>
          <w:szCs w:val="16"/>
          <w:lang w:val="es-ES_tradnl" w:eastAsia="zh-CN" w:bidi="hi-IN"/>
        </w:rPr>
        <w:t>Aparicio</w:t>
      </w:r>
      <w:r w:rsidR="002017C7" w:rsidRPr="00AA331C">
        <w:rPr>
          <w:rFonts w:ascii="Palatino Linotype" w:eastAsia="Droid Sans Fallback" w:hAnsi="Palatino Linotype" w:cs="Palatino Linotype"/>
          <w:kern w:val="1"/>
          <w:sz w:val="16"/>
          <w:szCs w:val="16"/>
          <w:lang w:val="es-ES_tradnl" w:eastAsia="zh-CN" w:bidi="hi-IN"/>
        </w:rPr>
        <w:t>,</w:t>
      </w:r>
      <w:r w:rsidRPr="00AA331C">
        <w:rPr>
          <w:rFonts w:ascii="Palatino Linotype" w:eastAsia="Droid Sans Fallback" w:hAnsi="Palatino Linotype" w:cs="Palatino Linotype"/>
          <w:kern w:val="1"/>
          <w:sz w:val="16"/>
          <w:szCs w:val="16"/>
          <w:lang w:val="es-ES_tradnl" w:eastAsia="zh-CN" w:bidi="hi-IN"/>
        </w:rPr>
        <w:t xml:space="preserve"> V</w:t>
      </w:r>
      <w:r w:rsidR="008F23B2" w:rsidRPr="00AA331C">
        <w:rPr>
          <w:rFonts w:ascii="Palatino Linotype" w:eastAsia="Droid Sans Fallback" w:hAnsi="Palatino Linotype" w:cs="Palatino Linotype"/>
          <w:kern w:val="1"/>
          <w:sz w:val="16"/>
          <w:szCs w:val="16"/>
          <w:lang w:val="es-ES_tradnl" w:eastAsia="zh-CN" w:bidi="hi-IN"/>
        </w:rPr>
        <w:t>.</w:t>
      </w:r>
      <w:r w:rsidR="00995B56" w:rsidRPr="00AA331C">
        <w:rPr>
          <w:rFonts w:ascii="Palatino Linotype" w:eastAsia="Droid Sans Fallback" w:hAnsi="Palatino Linotype" w:cs="Palatino Linotype"/>
          <w:kern w:val="1"/>
          <w:sz w:val="16"/>
          <w:szCs w:val="16"/>
          <w:lang w:val="es-ES_tradnl" w:eastAsia="zh-CN" w:bidi="hi-IN"/>
        </w:rPr>
        <w:t>,</w:t>
      </w:r>
      <w:r w:rsidR="002017C7" w:rsidRPr="00AA331C">
        <w:rPr>
          <w:rFonts w:ascii="Palatino Linotype" w:eastAsia="Droid Sans Fallback" w:hAnsi="Palatino Linotype" w:cs="Palatino Linotype"/>
          <w:kern w:val="1"/>
          <w:sz w:val="16"/>
          <w:szCs w:val="16"/>
          <w:lang w:val="es-ES_tradnl" w:eastAsia="zh-CN" w:bidi="hi-IN"/>
        </w:rPr>
        <w:t xml:space="preserve"> E.</w:t>
      </w:r>
      <w:r w:rsidRPr="00AA331C">
        <w:rPr>
          <w:rFonts w:ascii="Palatino Linotype" w:eastAsia="Droid Sans Fallback" w:hAnsi="Palatino Linotype" w:cs="Palatino Linotype"/>
          <w:kern w:val="1"/>
          <w:sz w:val="16"/>
          <w:szCs w:val="16"/>
          <w:lang w:val="es-ES_tradnl" w:eastAsia="zh-CN" w:bidi="hi-IN"/>
        </w:rPr>
        <w:t xml:space="preserve"> De Gerónimo</w:t>
      </w:r>
      <w:r w:rsidR="00995B56" w:rsidRPr="00AA331C">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002017C7" w:rsidRPr="00AA331C">
        <w:rPr>
          <w:rFonts w:ascii="Palatino Linotype" w:eastAsia="Droid Sans Fallback" w:hAnsi="Palatino Linotype" w:cs="Palatino Linotype"/>
          <w:kern w:val="1"/>
          <w:sz w:val="16"/>
          <w:szCs w:val="16"/>
          <w:lang w:val="es-ES_tradnl" w:eastAsia="zh-CN" w:bidi="hi-IN"/>
        </w:rPr>
        <w:t>K.</w:t>
      </w:r>
      <w:r w:rsidRPr="00AA331C">
        <w:rPr>
          <w:rFonts w:ascii="Palatino Linotype" w:eastAsia="Droid Sans Fallback" w:hAnsi="Palatino Linotype" w:cs="Palatino Linotype"/>
          <w:kern w:val="1"/>
          <w:sz w:val="16"/>
          <w:szCs w:val="16"/>
          <w:lang w:val="es-ES_tradnl" w:eastAsia="zh-CN" w:bidi="hi-IN"/>
        </w:rPr>
        <w:t xml:space="preserve"> Hernández Guijarro</w:t>
      </w:r>
      <w:r w:rsidR="00995B56" w:rsidRPr="00AA331C">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002017C7" w:rsidRPr="00AA331C">
        <w:rPr>
          <w:rFonts w:ascii="Palatino Linotype" w:eastAsia="Droid Sans Fallback" w:hAnsi="Palatino Linotype" w:cs="Palatino Linotype"/>
          <w:kern w:val="1"/>
          <w:sz w:val="16"/>
          <w:szCs w:val="16"/>
          <w:lang w:val="es-ES_tradnl" w:eastAsia="zh-CN" w:bidi="hi-IN"/>
        </w:rPr>
        <w:t>D.</w:t>
      </w:r>
      <w:r w:rsidRPr="00AA331C">
        <w:rPr>
          <w:rFonts w:ascii="Palatino Linotype" w:eastAsia="Droid Sans Fallback" w:hAnsi="Palatino Linotype" w:cs="Palatino Linotype"/>
          <w:kern w:val="1"/>
          <w:sz w:val="16"/>
          <w:szCs w:val="16"/>
          <w:lang w:val="es-ES_tradnl" w:eastAsia="zh-CN" w:bidi="hi-IN"/>
        </w:rPr>
        <w:t xml:space="preserve"> Pérez</w:t>
      </w:r>
      <w:r w:rsidR="00995B56" w:rsidRPr="00AA331C">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002017C7" w:rsidRPr="00AA331C">
        <w:rPr>
          <w:rFonts w:ascii="Palatino Linotype" w:eastAsia="Droid Sans Fallback" w:hAnsi="Palatino Linotype" w:cs="Palatino Linotype"/>
          <w:kern w:val="1"/>
          <w:sz w:val="16"/>
          <w:szCs w:val="16"/>
          <w:lang w:val="es-ES_tradnl" w:eastAsia="zh-CN" w:bidi="hi-IN"/>
        </w:rPr>
        <w:t>R.</w:t>
      </w:r>
      <w:r w:rsidRPr="00AA331C">
        <w:rPr>
          <w:rFonts w:ascii="Palatino Linotype" w:eastAsia="Droid Sans Fallback" w:hAnsi="Palatino Linotype" w:cs="Palatino Linotype"/>
          <w:kern w:val="1"/>
          <w:sz w:val="16"/>
          <w:szCs w:val="16"/>
          <w:lang w:val="es-ES_tradnl" w:eastAsia="zh-CN" w:bidi="hi-IN"/>
        </w:rPr>
        <w:t xml:space="preserve"> Portocarrero</w:t>
      </w:r>
      <w:r w:rsidR="00AA331C" w:rsidRPr="00AA331C">
        <w:rPr>
          <w:rFonts w:ascii="Palatino Linotype" w:eastAsia="Droid Sans Fallback" w:hAnsi="Palatino Linotype" w:cs="Palatino Linotype"/>
          <w:kern w:val="1"/>
          <w:sz w:val="16"/>
          <w:szCs w:val="16"/>
          <w:lang w:val="es-ES_tradnl" w:eastAsia="zh-CN" w:bidi="hi-IN"/>
        </w:rPr>
        <w:t>, and</w:t>
      </w:r>
      <w:r w:rsidR="00631111">
        <w:rPr>
          <w:rFonts w:ascii="Palatino Linotype" w:eastAsia="Droid Sans Fallback" w:hAnsi="Palatino Linotype" w:cs="Palatino Linotype"/>
          <w:kern w:val="1"/>
          <w:sz w:val="16"/>
          <w:szCs w:val="16"/>
          <w:lang w:val="es-ES_tradnl" w:eastAsia="zh-CN" w:bidi="hi-IN"/>
        </w:rPr>
        <w:t xml:space="preserve"> </w:t>
      </w:r>
      <w:r w:rsidR="002017C7" w:rsidRPr="00AA331C">
        <w:rPr>
          <w:rFonts w:ascii="Palatino Linotype" w:eastAsia="Droid Sans Fallback" w:hAnsi="Palatino Linotype" w:cs="Palatino Linotype"/>
          <w:kern w:val="1"/>
          <w:sz w:val="16"/>
          <w:szCs w:val="16"/>
          <w:lang w:val="es-ES_tradnl" w:eastAsia="zh-CN" w:bidi="hi-IN"/>
        </w:rPr>
        <w:t>C.</w:t>
      </w:r>
      <w:r w:rsidRPr="00AA331C">
        <w:rPr>
          <w:rFonts w:ascii="Palatino Linotype" w:eastAsia="Droid Sans Fallback" w:hAnsi="Palatino Linotype" w:cs="Palatino Linotype"/>
          <w:kern w:val="1"/>
          <w:sz w:val="16"/>
          <w:szCs w:val="16"/>
          <w:lang w:val="es-ES_tradnl" w:eastAsia="zh-CN" w:bidi="hi-IN"/>
        </w:rPr>
        <w:t xml:space="preserve"> Vidal</w:t>
      </w:r>
      <w:r w:rsidR="00AA331C">
        <w:rPr>
          <w:rFonts w:ascii="Palatino Linotype" w:eastAsia="Droid Sans Fallback" w:hAnsi="Palatino Linotype" w:cs="Palatino Linotype"/>
          <w:kern w:val="1"/>
          <w:sz w:val="16"/>
          <w:szCs w:val="16"/>
          <w:lang w:val="es-ES_tradnl" w:eastAsia="zh-CN" w:bidi="hi-IN"/>
        </w:rPr>
        <w:t>.</w:t>
      </w:r>
      <w:r w:rsidRPr="00AA331C">
        <w:rPr>
          <w:rFonts w:ascii="Palatino Linotype" w:eastAsia="Droid Sans Fallback" w:hAnsi="Palatino Linotype" w:cs="Palatino Linotype"/>
          <w:kern w:val="1"/>
          <w:sz w:val="16"/>
          <w:szCs w:val="16"/>
          <w:lang w:val="es-ES_tradnl" w:eastAsia="zh-CN" w:bidi="hi-IN"/>
        </w:rPr>
        <w:t xml:space="preserve"> 2015</w:t>
      </w:r>
      <w:r w:rsidR="002017C7" w:rsidRPr="00AA331C">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Pr="00D018F9">
        <w:rPr>
          <w:rFonts w:ascii="Palatino Linotype" w:eastAsia="Droid Sans Fallback" w:hAnsi="Palatino Linotype" w:cs="Palatino Linotype"/>
          <w:kern w:val="1"/>
          <w:sz w:val="16"/>
          <w:szCs w:val="16"/>
          <w:lang w:val="es-ES_tradnl" w:eastAsia="zh-CN" w:bidi="hi-IN"/>
        </w:rPr>
        <w:t>Los plaguicidas agregados al suelo y su destino en el ambiente. 1</w:t>
      </w:r>
      <w:r w:rsidRPr="00D018F9">
        <w:rPr>
          <w:rFonts w:ascii="Palatino Linotype" w:eastAsia="Droid Sans Fallback" w:hAnsi="Palatino Linotype" w:cs="Palatino Linotype"/>
          <w:kern w:val="1"/>
          <w:sz w:val="16"/>
          <w:szCs w:val="16"/>
          <w:vertAlign w:val="superscript"/>
          <w:lang w:val="es-ES_tradnl" w:eastAsia="zh-CN" w:bidi="hi-IN"/>
        </w:rPr>
        <w:t>a</w:t>
      </w:r>
      <w:r w:rsidR="00631111">
        <w:rPr>
          <w:rFonts w:ascii="Palatino Linotype" w:eastAsia="Droid Sans Fallback" w:hAnsi="Palatino Linotype" w:cs="Palatino Linotype"/>
          <w:kern w:val="1"/>
          <w:sz w:val="16"/>
          <w:szCs w:val="16"/>
          <w:vertAlign w:val="superscript"/>
          <w:lang w:val="es-ES_tradnl" w:eastAsia="zh-CN" w:bidi="hi-IN"/>
        </w:rPr>
        <w:t xml:space="preserve"> </w:t>
      </w:r>
      <w:r w:rsidR="002E62DA" w:rsidRPr="00D018F9">
        <w:rPr>
          <w:rFonts w:ascii="Palatino Linotype" w:eastAsia="Droid Sans Fallback" w:hAnsi="Palatino Linotype" w:cs="Palatino Linotype"/>
          <w:kern w:val="1"/>
          <w:sz w:val="16"/>
          <w:szCs w:val="16"/>
          <w:lang w:val="es-ES_tradnl" w:eastAsia="zh-CN" w:bidi="hi-IN"/>
        </w:rPr>
        <w:t>E</w:t>
      </w:r>
      <w:r w:rsidRPr="00D018F9">
        <w:rPr>
          <w:rFonts w:ascii="Palatino Linotype" w:eastAsia="Droid Sans Fallback" w:hAnsi="Palatino Linotype" w:cs="Palatino Linotype"/>
          <w:kern w:val="1"/>
          <w:sz w:val="16"/>
          <w:szCs w:val="16"/>
          <w:lang w:val="es-ES_tradnl" w:eastAsia="zh-CN" w:bidi="hi-IN"/>
        </w:rPr>
        <w:t xml:space="preserve">d. Balcarce, Buenos Aires; </w:t>
      </w:r>
      <w:proofErr w:type="spellStart"/>
      <w:r w:rsidRPr="00D018F9">
        <w:rPr>
          <w:rFonts w:ascii="Palatino Linotype" w:eastAsia="Droid Sans Fallback" w:hAnsi="Palatino Linotype" w:cs="Palatino Linotype"/>
          <w:kern w:val="1"/>
          <w:sz w:val="16"/>
          <w:szCs w:val="16"/>
          <w:lang w:val="es-ES_tradnl" w:eastAsia="zh-CN" w:bidi="hi-IN"/>
        </w:rPr>
        <w:t>Famaillá</w:t>
      </w:r>
      <w:proofErr w:type="spellEnd"/>
      <w:r w:rsidRPr="00D018F9">
        <w:rPr>
          <w:rFonts w:ascii="Palatino Linotype" w:eastAsia="Droid Sans Fallback" w:hAnsi="Palatino Linotype" w:cs="Palatino Linotype"/>
          <w:kern w:val="1"/>
          <w:sz w:val="16"/>
          <w:szCs w:val="16"/>
          <w:lang w:val="es-ES_tradnl" w:eastAsia="zh-CN" w:bidi="hi-IN"/>
        </w:rPr>
        <w:t>, Tucumán; Reconquista, Santa Fe. Ediciones INTA, 73 p.</w:t>
      </w:r>
    </w:p>
    <w:p w:rsidR="00211275" w:rsidRPr="00D018F9" w:rsidRDefault="00211275" w:rsidP="002114B0">
      <w:pPr>
        <w:widowControl w:val="0"/>
        <w:suppressAutoHyphens/>
        <w:rPr>
          <w:rFonts w:ascii="Palatino Linotype" w:eastAsia="Droid Sans Fallback" w:hAnsi="Palatino Linotype" w:cs="Palatino Linotype"/>
          <w:kern w:val="1"/>
          <w:sz w:val="16"/>
          <w:szCs w:val="16"/>
          <w:lang w:val="en-GB" w:eastAsia="zh-CN" w:bidi="hi-IN"/>
        </w:rPr>
      </w:pPr>
      <w:r w:rsidRPr="002114B0">
        <w:rPr>
          <w:rFonts w:ascii="Palatino Linotype" w:eastAsia="Droid Sans Fallback" w:hAnsi="Palatino Linotype" w:cs="Palatino Linotype"/>
          <w:kern w:val="1"/>
          <w:sz w:val="16"/>
          <w:szCs w:val="16"/>
          <w:lang w:val="es-ES_tradnl" w:eastAsia="zh-CN" w:bidi="hi-IN"/>
        </w:rPr>
        <w:t>A</w:t>
      </w:r>
      <w:r w:rsidR="00CA4468" w:rsidRPr="002114B0">
        <w:rPr>
          <w:rFonts w:ascii="Palatino Linotype" w:eastAsia="Droid Sans Fallback" w:hAnsi="Palatino Linotype" w:cs="Palatino Linotype"/>
          <w:kern w:val="1"/>
          <w:sz w:val="16"/>
          <w:szCs w:val="16"/>
          <w:lang w:val="es-ES_tradnl" w:eastAsia="zh-CN" w:bidi="hi-IN"/>
        </w:rPr>
        <w:t>paricio</w:t>
      </w:r>
      <w:r w:rsidR="000C6584" w:rsidRPr="002114B0">
        <w:rPr>
          <w:rFonts w:ascii="Palatino Linotype" w:eastAsia="Droid Sans Fallback" w:hAnsi="Palatino Linotype" w:cs="Palatino Linotype"/>
          <w:kern w:val="1"/>
          <w:sz w:val="16"/>
          <w:szCs w:val="16"/>
          <w:lang w:val="es-ES_tradnl" w:eastAsia="zh-CN" w:bidi="hi-IN"/>
        </w:rPr>
        <w:t>,</w:t>
      </w:r>
      <w:r w:rsidRPr="002114B0">
        <w:rPr>
          <w:rFonts w:ascii="Palatino Linotype" w:eastAsia="Droid Sans Fallback" w:hAnsi="Palatino Linotype" w:cs="Palatino Linotype"/>
          <w:kern w:val="1"/>
          <w:sz w:val="16"/>
          <w:szCs w:val="16"/>
          <w:lang w:val="es-ES_tradnl" w:eastAsia="zh-CN" w:bidi="hi-IN"/>
        </w:rPr>
        <w:t xml:space="preserve"> V</w:t>
      </w:r>
      <w:r w:rsidR="000C6584" w:rsidRPr="002114B0">
        <w:rPr>
          <w:rFonts w:ascii="Palatino Linotype" w:eastAsia="Droid Sans Fallback" w:hAnsi="Palatino Linotype" w:cs="Palatino Linotype"/>
          <w:kern w:val="1"/>
          <w:sz w:val="16"/>
          <w:szCs w:val="16"/>
          <w:lang w:val="es-ES_tradnl" w:eastAsia="zh-CN" w:bidi="hi-IN"/>
        </w:rPr>
        <w:t>.</w:t>
      </w:r>
      <w:r w:rsidRPr="002114B0">
        <w:rPr>
          <w:rFonts w:ascii="Palatino Linotype" w:eastAsia="Droid Sans Fallback" w:hAnsi="Palatino Linotype" w:cs="Palatino Linotype"/>
          <w:kern w:val="1"/>
          <w:sz w:val="16"/>
          <w:szCs w:val="16"/>
          <w:lang w:val="es-ES_tradnl" w:eastAsia="zh-CN" w:bidi="hi-IN"/>
        </w:rPr>
        <w:t>C</w:t>
      </w:r>
      <w:r w:rsidR="000C6584" w:rsidRPr="002114B0">
        <w:rPr>
          <w:rFonts w:ascii="Palatino Linotype" w:eastAsia="Droid Sans Fallback" w:hAnsi="Palatino Linotype" w:cs="Palatino Linotype"/>
          <w:kern w:val="1"/>
          <w:sz w:val="16"/>
          <w:szCs w:val="16"/>
          <w:lang w:val="es-ES_tradnl" w:eastAsia="zh-CN" w:bidi="hi-IN"/>
        </w:rPr>
        <w:t>.</w:t>
      </w:r>
      <w:r w:rsidR="00110D5A" w:rsidRPr="002114B0">
        <w:rPr>
          <w:rFonts w:ascii="Palatino Linotype" w:eastAsia="Droid Sans Fallback" w:hAnsi="Palatino Linotype" w:cs="Palatino Linotype"/>
          <w:kern w:val="1"/>
          <w:sz w:val="16"/>
          <w:szCs w:val="16"/>
          <w:lang w:val="es-ES_tradnl" w:eastAsia="zh-CN" w:bidi="hi-IN"/>
        </w:rPr>
        <w:t>,</w:t>
      </w:r>
      <w:r w:rsidR="000C6584" w:rsidRPr="002114B0">
        <w:rPr>
          <w:rFonts w:ascii="Palatino Linotype" w:eastAsia="Droid Sans Fallback" w:hAnsi="Palatino Linotype" w:cs="Palatino Linotype"/>
          <w:kern w:val="1"/>
          <w:sz w:val="16"/>
          <w:szCs w:val="16"/>
          <w:lang w:val="es-ES_tradnl" w:eastAsia="zh-CN" w:bidi="hi-IN"/>
        </w:rPr>
        <w:t xml:space="preserve"> E.</w:t>
      </w:r>
      <w:r w:rsidRPr="002114B0">
        <w:rPr>
          <w:rFonts w:ascii="Palatino Linotype" w:eastAsia="Droid Sans Fallback" w:hAnsi="Palatino Linotype" w:cs="Palatino Linotype"/>
          <w:kern w:val="1"/>
          <w:sz w:val="16"/>
          <w:szCs w:val="16"/>
          <w:lang w:val="es-ES_tradnl" w:eastAsia="zh-CN" w:bidi="hi-IN"/>
        </w:rPr>
        <w:t xml:space="preserve"> D</w:t>
      </w:r>
      <w:r w:rsidR="00CA4468" w:rsidRPr="002114B0">
        <w:rPr>
          <w:rFonts w:ascii="Palatino Linotype" w:eastAsia="Droid Sans Fallback" w:hAnsi="Palatino Linotype" w:cs="Palatino Linotype"/>
          <w:kern w:val="1"/>
          <w:sz w:val="16"/>
          <w:szCs w:val="16"/>
          <w:lang w:val="es-ES_tradnl" w:eastAsia="zh-CN" w:bidi="hi-IN"/>
        </w:rPr>
        <w:t>e</w:t>
      </w:r>
      <w:r w:rsidRPr="002114B0">
        <w:rPr>
          <w:rFonts w:ascii="Palatino Linotype" w:eastAsia="Droid Sans Fallback" w:hAnsi="Palatino Linotype" w:cs="Palatino Linotype"/>
          <w:kern w:val="1"/>
          <w:sz w:val="16"/>
          <w:szCs w:val="16"/>
          <w:lang w:val="es-ES_tradnl" w:eastAsia="zh-CN" w:bidi="hi-IN"/>
        </w:rPr>
        <w:t xml:space="preserve"> G</w:t>
      </w:r>
      <w:r w:rsidR="00CA4468" w:rsidRPr="002114B0">
        <w:rPr>
          <w:rFonts w:ascii="Palatino Linotype" w:eastAsia="Droid Sans Fallback" w:hAnsi="Palatino Linotype" w:cs="Palatino Linotype"/>
          <w:kern w:val="1"/>
          <w:sz w:val="16"/>
          <w:szCs w:val="16"/>
          <w:lang w:val="es-ES_tradnl" w:eastAsia="zh-CN" w:bidi="hi-IN"/>
        </w:rPr>
        <w:t>erónimo</w:t>
      </w:r>
      <w:r w:rsidR="00110D5A" w:rsidRPr="002114B0">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000C6584" w:rsidRPr="002114B0">
        <w:rPr>
          <w:rFonts w:ascii="Palatino Linotype" w:eastAsia="Droid Sans Fallback" w:hAnsi="Palatino Linotype" w:cs="Palatino Linotype"/>
          <w:kern w:val="1"/>
          <w:sz w:val="16"/>
          <w:szCs w:val="16"/>
          <w:lang w:val="es-ES_tradnl" w:eastAsia="zh-CN" w:bidi="hi-IN"/>
        </w:rPr>
        <w:t>D.</w:t>
      </w:r>
      <w:r w:rsidRPr="002114B0">
        <w:rPr>
          <w:rFonts w:ascii="Palatino Linotype" w:eastAsia="Droid Sans Fallback" w:hAnsi="Palatino Linotype" w:cs="Palatino Linotype"/>
          <w:kern w:val="1"/>
          <w:sz w:val="16"/>
          <w:szCs w:val="16"/>
          <w:lang w:val="es-ES_tradnl" w:eastAsia="zh-CN" w:bidi="hi-IN"/>
        </w:rPr>
        <w:t xml:space="preserve"> M</w:t>
      </w:r>
      <w:r w:rsidR="00CA4468" w:rsidRPr="002114B0">
        <w:rPr>
          <w:rFonts w:ascii="Palatino Linotype" w:eastAsia="Droid Sans Fallback" w:hAnsi="Palatino Linotype" w:cs="Palatino Linotype"/>
          <w:kern w:val="1"/>
          <w:sz w:val="16"/>
          <w:szCs w:val="16"/>
          <w:lang w:val="es-ES_tradnl" w:eastAsia="zh-CN" w:bidi="hi-IN"/>
        </w:rPr>
        <w:t>arino</w:t>
      </w:r>
      <w:r w:rsidR="00110D5A" w:rsidRPr="002114B0">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000C6584" w:rsidRPr="002114B0">
        <w:rPr>
          <w:rFonts w:ascii="Palatino Linotype" w:eastAsia="Droid Sans Fallback" w:hAnsi="Palatino Linotype" w:cs="Palatino Linotype"/>
          <w:kern w:val="1"/>
          <w:sz w:val="16"/>
          <w:szCs w:val="16"/>
          <w:lang w:val="es-ES_tradnl" w:eastAsia="zh-CN" w:bidi="hi-IN"/>
        </w:rPr>
        <w:t>J.</w:t>
      </w:r>
      <w:r w:rsidRPr="002114B0">
        <w:rPr>
          <w:rFonts w:ascii="Palatino Linotype" w:eastAsia="Droid Sans Fallback" w:hAnsi="Palatino Linotype" w:cs="Palatino Linotype"/>
          <w:kern w:val="1"/>
          <w:sz w:val="16"/>
          <w:szCs w:val="16"/>
          <w:lang w:val="es-ES_tradnl" w:eastAsia="zh-CN" w:bidi="hi-IN"/>
        </w:rPr>
        <w:t xml:space="preserve"> </w:t>
      </w:r>
      <w:proofErr w:type="spellStart"/>
      <w:r w:rsidRPr="002114B0">
        <w:rPr>
          <w:rFonts w:ascii="Palatino Linotype" w:eastAsia="Droid Sans Fallback" w:hAnsi="Palatino Linotype" w:cs="Palatino Linotype"/>
          <w:kern w:val="1"/>
          <w:sz w:val="16"/>
          <w:szCs w:val="16"/>
          <w:lang w:val="es-ES_tradnl" w:eastAsia="zh-CN" w:bidi="hi-IN"/>
        </w:rPr>
        <w:t>P</w:t>
      </w:r>
      <w:r w:rsidR="00CA4468" w:rsidRPr="002114B0">
        <w:rPr>
          <w:rFonts w:ascii="Palatino Linotype" w:eastAsia="Droid Sans Fallback" w:hAnsi="Palatino Linotype" w:cs="Palatino Linotype"/>
          <w:kern w:val="1"/>
          <w:sz w:val="16"/>
          <w:szCs w:val="16"/>
          <w:lang w:val="es-ES_tradnl" w:eastAsia="zh-CN" w:bidi="hi-IN"/>
        </w:rPr>
        <w:t>rimost</w:t>
      </w:r>
      <w:proofErr w:type="spellEnd"/>
      <w:r w:rsidR="00110D5A" w:rsidRPr="002114B0">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000C6584" w:rsidRPr="002114B0">
        <w:rPr>
          <w:rFonts w:ascii="Palatino Linotype" w:eastAsia="Droid Sans Fallback" w:hAnsi="Palatino Linotype" w:cs="Palatino Linotype"/>
          <w:kern w:val="1"/>
          <w:sz w:val="16"/>
          <w:szCs w:val="16"/>
          <w:lang w:val="es-ES_tradnl" w:eastAsia="zh-CN" w:bidi="hi-IN"/>
        </w:rPr>
        <w:t>P.</w:t>
      </w:r>
      <w:r w:rsidRPr="002114B0">
        <w:rPr>
          <w:rFonts w:ascii="Palatino Linotype" w:eastAsia="Droid Sans Fallback" w:hAnsi="Palatino Linotype" w:cs="Palatino Linotype"/>
          <w:kern w:val="1"/>
          <w:sz w:val="16"/>
          <w:szCs w:val="16"/>
          <w:lang w:val="es-ES_tradnl" w:eastAsia="zh-CN" w:bidi="hi-IN"/>
        </w:rPr>
        <w:t xml:space="preserve"> </w:t>
      </w:r>
      <w:proofErr w:type="spellStart"/>
      <w:r w:rsidRPr="002114B0">
        <w:rPr>
          <w:rFonts w:ascii="Palatino Linotype" w:eastAsia="Droid Sans Fallback" w:hAnsi="Palatino Linotype" w:cs="Palatino Linotype"/>
          <w:kern w:val="1"/>
          <w:sz w:val="16"/>
          <w:szCs w:val="16"/>
          <w:lang w:val="es-ES_tradnl" w:eastAsia="zh-CN" w:bidi="hi-IN"/>
        </w:rPr>
        <w:t>C</w:t>
      </w:r>
      <w:r w:rsidR="00CA4468" w:rsidRPr="002114B0">
        <w:rPr>
          <w:rFonts w:ascii="Palatino Linotype" w:eastAsia="Droid Sans Fallback" w:hAnsi="Palatino Linotype" w:cs="Palatino Linotype"/>
          <w:kern w:val="1"/>
          <w:sz w:val="16"/>
          <w:szCs w:val="16"/>
          <w:lang w:val="es-ES_tradnl" w:eastAsia="zh-CN" w:bidi="hi-IN"/>
        </w:rPr>
        <w:t>arriquiriborde</w:t>
      </w:r>
      <w:proofErr w:type="spellEnd"/>
      <w:r w:rsidR="002114B0">
        <w:rPr>
          <w:rFonts w:ascii="Palatino Linotype" w:eastAsia="Droid Sans Fallback" w:hAnsi="Palatino Linotype" w:cs="Palatino Linotype"/>
          <w:kern w:val="1"/>
          <w:sz w:val="16"/>
          <w:szCs w:val="16"/>
          <w:lang w:val="es-ES_tradnl" w:eastAsia="zh-CN" w:bidi="hi-IN"/>
        </w:rPr>
        <w:t>, and</w:t>
      </w:r>
      <w:r w:rsidR="000C6584" w:rsidRPr="002114B0">
        <w:rPr>
          <w:rFonts w:ascii="Palatino Linotype" w:eastAsia="Droid Sans Fallback" w:hAnsi="Palatino Linotype" w:cs="Palatino Linotype"/>
          <w:kern w:val="1"/>
          <w:sz w:val="16"/>
          <w:szCs w:val="16"/>
          <w:lang w:val="es-ES_tradnl" w:eastAsia="zh-CN" w:bidi="hi-IN"/>
        </w:rPr>
        <w:t xml:space="preserve"> J.L.</w:t>
      </w:r>
      <w:r w:rsidRPr="002114B0">
        <w:rPr>
          <w:rFonts w:ascii="Palatino Linotype" w:eastAsia="Droid Sans Fallback" w:hAnsi="Palatino Linotype" w:cs="Palatino Linotype"/>
          <w:kern w:val="1"/>
          <w:sz w:val="16"/>
          <w:szCs w:val="16"/>
          <w:lang w:val="es-ES_tradnl" w:eastAsia="zh-CN" w:bidi="hi-IN"/>
        </w:rPr>
        <w:t xml:space="preserve"> C</w:t>
      </w:r>
      <w:r w:rsidR="00CA4468" w:rsidRPr="002114B0">
        <w:rPr>
          <w:rFonts w:ascii="Palatino Linotype" w:eastAsia="Droid Sans Fallback" w:hAnsi="Palatino Linotype" w:cs="Palatino Linotype"/>
          <w:kern w:val="1"/>
          <w:sz w:val="16"/>
          <w:szCs w:val="16"/>
          <w:lang w:val="es-ES_tradnl" w:eastAsia="zh-CN" w:bidi="hi-IN"/>
        </w:rPr>
        <w:t>osta</w:t>
      </w:r>
      <w:r w:rsidR="002114B0">
        <w:rPr>
          <w:rFonts w:ascii="Palatino Linotype" w:eastAsia="Droid Sans Fallback" w:hAnsi="Palatino Linotype" w:cs="Palatino Linotype"/>
          <w:kern w:val="1"/>
          <w:sz w:val="16"/>
          <w:szCs w:val="16"/>
          <w:lang w:val="es-ES_tradnl" w:eastAsia="zh-CN" w:bidi="hi-IN"/>
        </w:rPr>
        <w:t>.</w:t>
      </w:r>
      <w:r w:rsidR="00631111">
        <w:rPr>
          <w:rFonts w:ascii="Palatino Linotype" w:eastAsia="Droid Sans Fallback" w:hAnsi="Palatino Linotype" w:cs="Palatino Linotype"/>
          <w:kern w:val="1"/>
          <w:sz w:val="16"/>
          <w:szCs w:val="16"/>
          <w:lang w:val="es-ES_tradnl" w:eastAsia="zh-CN" w:bidi="hi-IN"/>
        </w:rPr>
        <w:t xml:space="preserve"> </w:t>
      </w:r>
      <w:r w:rsidRPr="009F4C06">
        <w:rPr>
          <w:rFonts w:ascii="Palatino Linotype" w:eastAsia="Droid Sans Fallback" w:hAnsi="Palatino Linotype" w:cs="Palatino Linotype"/>
          <w:kern w:val="1"/>
          <w:sz w:val="16"/>
          <w:szCs w:val="16"/>
          <w:lang w:val="en-GB" w:eastAsia="zh-CN" w:bidi="hi-IN"/>
        </w:rPr>
        <w:t>2013</w:t>
      </w:r>
      <w:r w:rsidR="000C6584" w:rsidRPr="009F4C06">
        <w:rPr>
          <w:rFonts w:ascii="Palatino Linotype" w:eastAsia="Droid Sans Fallback" w:hAnsi="Palatino Linotype" w:cs="Palatino Linotype"/>
          <w:kern w:val="1"/>
          <w:sz w:val="16"/>
          <w:szCs w:val="16"/>
          <w:lang w:val="en-GB" w:eastAsia="zh-CN" w:bidi="hi-IN"/>
        </w:rPr>
        <w:t>.</w:t>
      </w:r>
      <w:r w:rsidRPr="009F4C06">
        <w:rPr>
          <w:rFonts w:ascii="Palatino Linotype" w:eastAsia="Droid Sans Fallback" w:hAnsi="Palatino Linotype" w:cs="Palatino Linotype"/>
          <w:kern w:val="1"/>
          <w:sz w:val="16"/>
          <w:szCs w:val="16"/>
          <w:lang w:val="en-GB" w:eastAsia="zh-CN" w:bidi="hi-IN"/>
        </w:rPr>
        <w:t xml:space="preserve"> </w:t>
      </w:r>
      <w:r w:rsidRPr="00D018F9">
        <w:rPr>
          <w:rFonts w:ascii="Palatino Linotype" w:eastAsia="Droid Sans Fallback" w:hAnsi="Palatino Linotype" w:cs="Palatino Linotype"/>
          <w:kern w:val="1"/>
          <w:sz w:val="16"/>
          <w:szCs w:val="16"/>
          <w:lang w:val="en-GB" w:eastAsia="zh-CN" w:bidi="hi-IN"/>
        </w:rPr>
        <w:t xml:space="preserve">Environmental fate of glyphosate and </w:t>
      </w:r>
      <w:proofErr w:type="spellStart"/>
      <w:r w:rsidRPr="00D018F9">
        <w:rPr>
          <w:rFonts w:ascii="Palatino Linotype" w:eastAsia="Droid Sans Fallback" w:hAnsi="Palatino Linotype" w:cs="Palatino Linotype"/>
          <w:kern w:val="1"/>
          <w:sz w:val="16"/>
          <w:szCs w:val="16"/>
          <w:lang w:val="en-GB" w:eastAsia="zh-CN" w:bidi="hi-IN"/>
        </w:rPr>
        <w:t>aminomethylphosphonic</w:t>
      </w:r>
      <w:proofErr w:type="spellEnd"/>
      <w:r w:rsidRPr="00D018F9">
        <w:rPr>
          <w:rFonts w:ascii="Palatino Linotype" w:eastAsia="Droid Sans Fallback" w:hAnsi="Palatino Linotype" w:cs="Palatino Linotype"/>
          <w:kern w:val="1"/>
          <w:sz w:val="16"/>
          <w:szCs w:val="16"/>
          <w:lang w:val="en-GB" w:eastAsia="zh-CN" w:bidi="hi-IN"/>
        </w:rPr>
        <w:t xml:space="preserve"> acid in surface waters and soil of agricultural basins. Chemosphere 93(9):1866-1873.</w:t>
      </w:r>
    </w:p>
    <w:p w:rsidR="00426FC8" w:rsidRPr="00CC2E6D" w:rsidRDefault="00426FC8" w:rsidP="00AF281D">
      <w:pPr>
        <w:widowControl w:val="0"/>
        <w:suppressAutoHyphens/>
        <w:rPr>
          <w:rFonts w:ascii="Palatino Linotype" w:eastAsia="Droid Sans Fallback" w:hAnsi="Palatino Linotype" w:cs="Palatino Linotype"/>
          <w:kern w:val="1"/>
          <w:sz w:val="16"/>
          <w:szCs w:val="16"/>
          <w:lang w:val="en-US" w:eastAsia="zh-CN" w:bidi="hi-IN"/>
        </w:rPr>
      </w:pPr>
      <w:proofErr w:type="spellStart"/>
      <w:r w:rsidRPr="00AF281D">
        <w:rPr>
          <w:rFonts w:ascii="Palatino Linotype" w:eastAsia="Droid Sans Fallback" w:hAnsi="Palatino Linotype" w:cs="Palatino Linotype"/>
          <w:kern w:val="1"/>
          <w:sz w:val="16"/>
          <w:szCs w:val="16"/>
          <w:lang w:val="en-GB" w:eastAsia="zh-CN" w:bidi="hi-IN"/>
        </w:rPr>
        <w:t>Bai</w:t>
      </w:r>
      <w:proofErr w:type="spellEnd"/>
      <w:r w:rsidR="000C6584" w:rsidRPr="00AF281D">
        <w:rPr>
          <w:rFonts w:ascii="Palatino Linotype" w:eastAsia="Droid Sans Fallback" w:hAnsi="Palatino Linotype" w:cs="Palatino Linotype"/>
          <w:kern w:val="1"/>
          <w:sz w:val="16"/>
          <w:szCs w:val="16"/>
          <w:lang w:val="en-GB" w:eastAsia="zh-CN" w:bidi="hi-IN"/>
        </w:rPr>
        <w:t>,</w:t>
      </w:r>
      <w:r w:rsidRPr="00AF281D">
        <w:rPr>
          <w:rFonts w:ascii="Palatino Linotype" w:eastAsia="Droid Sans Fallback" w:hAnsi="Palatino Linotype" w:cs="Palatino Linotype"/>
          <w:kern w:val="1"/>
          <w:sz w:val="16"/>
          <w:szCs w:val="16"/>
          <w:lang w:val="en-GB" w:eastAsia="zh-CN" w:bidi="hi-IN"/>
        </w:rPr>
        <w:t xml:space="preserve"> J</w:t>
      </w:r>
      <w:r w:rsidR="008F23B2" w:rsidRPr="00AF281D">
        <w:rPr>
          <w:rFonts w:ascii="Palatino Linotype" w:eastAsia="Droid Sans Fallback" w:hAnsi="Palatino Linotype" w:cs="Palatino Linotype"/>
          <w:kern w:val="1"/>
          <w:sz w:val="16"/>
          <w:szCs w:val="16"/>
          <w:lang w:val="en-GB" w:eastAsia="zh-CN" w:bidi="hi-IN"/>
        </w:rPr>
        <w:t>.</w:t>
      </w:r>
      <w:r w:rsidR="008F6820"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8F23B2" w:rsidRPr="00AF281D">
        <w:rPr>
          <w:rFonts w:ascii="Palatino Linotype" w:eastAsia="Droid Sans Fallback" w:hAnsi="Palatino Linotype" w:cs="Palatino Linotype"/>
          <w:kern w:val="1"/>
          <w:sz w:val="16"/>
          <w:szCs w:val="16"/>
          <w:lang w:val="en-GB" w:eastAsia="zh-CN" w:bidi="hi-IN"/>
        </w:rPr>
        <w:t xml:space="preserve">X. </w:t>
      </w:r>
      <w:r w:rsidRPr="00AF281D">
        <w:rPr>
          <w:rFonts w:ascii="Palatino Linotype" w:eastAsia="Droid Sans Fallback" w:hAnsi="Palatino Linotype" w:cs="Palatino Linotype"/>
          <w:kern w:val="1"/>
          <w:sz w:val="16"/>
          <w:szCs w:val="16"/>
          <w:lang w:val="en-GB" w:eastAsia="zh-CN" w:bidi="hi-IN"/>
        </w:rPr>
        <w:t>Ye</w:t>
      </w:r>
      <w:r w:rsidR="008F6820"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8F23B2" w:rsidRPr="00AF281D">
        <w:rPr>
          <w:rFonts w:ascii="Palatino Linotype" w:eastAsia="Droid Sans Fallback" w:hAnsi="Palatino Linotype" w:cs="Palatino Linotype"/>
          <w:kern w:val="1"/>
          <w:sz w:val="16"/>
          <w:szCs w:val="16"/>
          <w:lang w:val="en-GB" w:eastAsia="zh-CN" w:bidi="hi-IN"/>
        </w:rPr>
        <w:t>J.</w:t>
      </w:r>
      <w:r w:rsidRPr="00AF281D">
        <w:rPr>
          <w:rFonts w:ascii="Palatino Linotype" w:eastAsia="Droid Sans Fallback" w:hAnsi="Palatino Linotype" w:cs="Palatino Linotype"/>
          <w:kern w:val="1"/>
          <w:sz w:val="16"/>
          <w:szCs w:val="16"/>
          <w:lang w:val="en-GB" w:eastAsia="zh-CN" w:bidi="hi-IN"/>
        </w:rPr>
        <w:t xml:space="preserve"> </w:t>
      </w:r>
      <w:proofErr w:type="spellStart"/>
      <w:r w:rsidRPr="00AF281D">
        <w:rPr>
          <w:rFonts w:ascii="Palatino Linotype" w:eastAsia="Droid Sans Fallback" w:hAnsi="Palatino Linotype" w:cs="Palatino Linotype"/>
          <w:kern w:val="1"/>
          <w:sz w:val="16"/>
          <w:szCs w:val="16"/>
          <w:lang w:val="en-GB" w:eastAsia="zh-CN" w:bidi="hi-IN"/>
        </w:rPr>
        <w:t>Jia</w:t>
      </w:r>
      <w:proofErr w:type="spellEnd"/>
      <w:r w:rsidR="008F6820"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8F23B2" w:rsidRPr="00AF281D">
        <w:rPr>
          <w:rFonts w:ascii="Palatino Linotype" w:eastAsia="Droid Sans Fallback" w:hAnsi="Palatino Linotype" w:cs="Palatino Linotype"/>
          <w:kern w:val="1"/>
          <w:sz w:val="16"/>
          <w:szCs w:val="16"/>
          <w:lang w:val="en-GB" w:eastAsia="zh-CN" w:bidi="hi-IN"/>
        </w:rPr>
        <w:t>G.</w:t>
      </w:r>
      <w:r w:rsidRPr="00AF281D">
        <w:rPr>
          <w:rFonts w:ascii="Palatino Linotype" w:eastAsia="Droid Sans Fallback" w:hAnsi="Palatino Linotype" w:cs="Palatino Linotype"/>
          <w:kern w:val="1"/>
          <w:sz w:val="16"/>
          <w:szCs w:val="16"/>
          <w:lang w:val="en-GB" w:eastAsia="zh-CN" w:bidi="hi-IN"/>
        </w:rPr>
        <w:t xml:space="preserve"> Zhang</w:t>
      </w:r>
      <w:r w:rsidR="008F6820"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8F23B2" w:rsidRPr="00AF281D">
        <w:rPr>
          <w:rFonts w:ascii="Palatino Linotype" w:eastAsia="Droid Sans Fallback" w:hAnsi="Palatino Linotype" w:cs="Palatino Linotype"/>
          <w:kern w:val="1"/>
          <w:sz w:val="16"/>
          <w:szCs w:val="16"/>
          <w:lang w:val="en-GB" w:eastAsia="zh-CN" w:bidi="hi-IN"/>
        </w:rPr>
        <w:t>Q.</w:t>
      </w:r>
      <w:r w:rsidRPr="00AF281D">
        <w:rPr>
          <w:rFonts w:ascii="Palatino Linotype" w:eastAsia="Droid Sans Fallback" w:hAnsi="Palatino Linotype" w:cs="Palatino Linotype"/>
          <w:kern w:val="1"/>
          <w:sz w:val="16"/>
          <w:szCs w:val="16"/>
          <w:lang w:val="en-GB" w:eastAsia="zh-CN" w:bidi="hi-IN"/>
        </w:rPr>
        <w:t xml:space="preserve"> Zhao</w:t>
      </w:r>
      <w:r w:rsidR="008F6820"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8F23B2" w:rsidRPr="00AF281D">
        <w:rPr>
          <w:rFonts w:ascii="Palatino Linotype" w:eastAsia="Droid Sans Fallback" w:hAnsi="Palatino Linotype" w:cs="Palatino Linotype"/>
          <w:kern w:val="1"/>
          <w:sz w:val="16"/>
          <w:szCs w:val="16"/>
          <w:lang w:val="en-GB" w:eastAsia="zh-CN" w:bidi="hi-IN"/>
        </w:rPr>
        <w:t>B.</w:t>
      </w:r>
      <w:r w:rsidRPr="00AF281D">
        <w:rPr>
          <w:rFonts w:ascii="Palatino Linotype" w:eastAsia="Droid Sans Fallback" w:hAnsi="Palatino Linotype" w:cs="Palatino Linotype"/>
          <w:kern w:val="1"/>
          <w:sz w:val="16"/>
          <w:szCs w:val="16"/>
          <w:lang w:val="en-GB" w:eastAsia="zh-CN" w:bidi="hi-IN"/>
        </w:rPr>
        <w:t xml:space="preserve"> Cui</w:t>
      </w:r>
      <w:r w:rsidR="00AF281D"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AF281D" w:rsidRPr="00AF281D">
        <w:rPr>
          <w:rFonts w:ascii="Palatino Linotype" w:eastAsia="Droid Sans Fallback" w:hAnsi="Palatino Linotype" w:cs="Palatino Linotype"/>
          <w:kern w:val="1"/>
          <w:sz w:val="16"/>
          <w:szCs w:val="16"/>
          <w:lang w:val="en-GB" w:eastAsia="zh-CN" w:bidi="hi-IN"/>
        </w:rPr>
        <w:t>and</w:t>
      </w:r>
      <w:r w:rsidR="008F23B2" w:rsidRPr="00AF281D">
        <w:rPr>
          <w:rFonts w:ascii="Palatino Linotype" w:eastAsia="Droid Sans Fallback" w:hAnsi="Palatino Linotype" w:cs="Palatino Linotype"/>
          <w:kern w:val="1"/>
          <w:sz w:val="16"/>
          <w:szCs w:val="16"/>
          <w:lang w:val="en-GB" w:eastAsia="zh-CN" w:bidi="hi-IN"/>
        </w:rPr>
        <w:t xml:space="preserve"> X. </w:t>
      </w:r>
      <w:r w:rsidRPr="00AF281D">
        <w:rPr>
          <w:rFonts w:ascii="Palatino Linotype" w:eastAsia="Droid Sans Fallback" w:hAnsi="Palatino Linotype" w:cs="Palatino Linotype"/>
          <w:kern w:val="1"/>
          <w:sz w:val="16"/>
          <w:szCs w:val="16"/>
          <w:lang w:val="en-GB" w:eastAsia="zh-CN" w:bidi="hi-IN"/>
        </w:rPr>
        <w:t>Liu</w:t>
      </w:r>
      <w:r w:rsidR="00AF281D">
        <w:rPr>
          <w:rFonts w:ascii="Palatino Linotype" w:eastAsia="Droid Sans Fallback" w:hAnsi="Palatino Linotype" w:cs="Palatino Linotype"/>
          <w:kern w:val="1"/>
          <w:sz w:val="16"/>
          <w:szCs w:val="16"/>
          <w:lang w:val="en-GB" w:eastAsia="zh-CN" w:bidi="hi-IN"/>
        </w:rPr>
        <w:t>.</w:t>
      </w:r>
      <w:r w:rsidRPr="00AF281D">
        <w:rPr>
          <w:rFonts w:ascii="Palatino Linotype" w:eastAsia="Droid Sans Fallback" w:hAnsi="Palatino Linotype" w:cs="Palatino Linotype"/>
          <w:kern w:val="1"/>
          <w:sz w:val="16"/>
          <w:szCs w:val="16"/>
          <w:lang w:val="en-GB" w:eastAsia="zh-CN" w:bidi="hi-IN"/>
        </w:rPr>
        <w:t xml:space="preserve"> 2017</w:t>
      </w:r>
      <w:r w:rsidR="008F23B2" w:rsidRPr="00AF281D">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Pr="00D018F9">
        <w:rPr>
          <w:rFonts w:ascii="Palatino Linotype" w:eastAsia="Droid Sans Fallback" w:hAnsi="Palatino Linotype" w:cs="Palatino Linotype"/>
          <w:kern w:val="1"/>
          <w:sz w:val="16"/>
          <w:szCs w:val="16"/>
          <w:lang w:val="en-GB" w:eastAsia="zh-CN" w:bidi="hi-IN"/>
        </w:rPr>
        <w:t>Phosphorus sorption-desorption and effects of temperature, pH and salinity on phosphorus sorption in marsh soils from coastal wetlands with different f</w:t>
      </w:r>
      <w:r w:rsidR="005E44D3" w:rsidRPr="00D018F9">
        <w:rPr>
          <w:rFonts w:ascii="Palatino Linotype" w:eastAsia="Droid Sans Fallback" w:hAnsi="Palatino Linotype" w:cs="Palatino Linotype"/>
          <w:kern w:val="1"/>
          <w:sz w:val="16"/>
          <w:szCs w:val="16"/>
          <w:lang w:val="en-GB" w:eastAsia="zh-CN" w:bidi="hi-IN"/>
        </w:rPr>
        <w:t xml:space="preserve">looding conditions. </w:t>
      </w:r>
      <w:proofErr w:type="spellStart"/>
      <w:r w:rsidR="005E44D3" w:rsidRPr="00CC2E6D">
        <w:rPr>
          <w:rFonts w:ascii="Palatino Linotype" w:eastAsia="Droid Sans Fallback" w:hAnsi="Palatino Linotype" w:cs="Palatino Linotype"/>
          <w:kern w:val="1"/>
          <w:sz w:val="16"/>
          <w:szCs w:val="16"/>
          <w:lang w:val="en-US" w:eastAsia="zh-CN" w:bidi="hi-IN"/>
        </w:rPr>
        <w:t>Chemosphere.D</w:t>
      </w:r>
      <w:r w:rsidRPr="00CC2E6D">
        <w:rPr>
          <w:rFonts w:ascii="Palatino Linotype" w:eastAsia="Droid Sans Fallback" w:hAnsi="Palatino Linotype" w:cs="Palatino Linotype"/>
          <w:kern w:val="1"/>
          <w:sz w:val="16"/>
          <w:szCs w:val="16"/>
          <w:lang w:val="en-US" w:eastAsia="zh-CN" w:bidi="hi-IN"/>
        </w:rPr>
        <w:t>oi</w:t>
      </w:r>
      <w:proofErr w:type="spellEnd"/>
      <w:r w:rsidRPr="00CC2E6D">
        <w:rPr>
          <w:rFonts w:ascii="Palatino Linotype" w:eastAsia="Droid Sans Fallback" w:hAnsi="Palatino Linotype" w:cs="Palatino Linotype"/>
          <w:kern w:val="1"/>
          <w:sz w:val="16"/>
          <w:szCs w:val="16"/>
          <w:lang w:val="en-US" w:eastAsia="zh-CN" w:bidi="hi-IN"/>
        </w:rPr>
        <w:t>: 10.1016/j.chemosphere.2017.08.117.</w:t>
      </w:r>
    </w:p>
    <w:p w:rsidR="003A4CE7" w:rsidRPr="001E7FB3" w:rsidRDefault="003A4CE7" w:rsidP="001E7FB3">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1E7FB3">
        <w:rPr>
          <w:rFonts w:ascii="Palatino Linotype" w:eastAsia="Droid Sans Fallback" w:hAnsi="Palatino Linotype" w:cs="Palatino Linotype"/>
          <w:kern w:val="1"/>
          <w:sz w:val="16"/>
          <w:szCs w:val="16"/>
          <w:lang w:val="en-GB" w:eastAsia="zh-CN" w:bidi="hi-IN"/>
        </w:rPr>
        <w:t>Blake</w:t>
      </w:r>
      <w:r w:rsidR="008F23B2" w:rsidRPr="001E7FB3">
        <w:rPr>
          <w:rFonts w:ascii="Palatino Linotype" w:eastAsia="Droid Sans Fallback" w:hAnsi="Palatino Linotype" w:cs="Palatino Linotype"/>
          <w:kern w:val="1"/>
          <w:sz w:val="16"/>
          <w:szCs w:val="16"/>
          <w:lang w:val="en-GB" w:eastAsia="zh-CN" w:bidi="hi-IN"/>
        </w:rPr>
        <w:t>,</w:t>
      </w:r>
      <w:r w:rsidRPr="001E7FB3">
        <w:rPr>
          <w:rFonts w:ascii="Palatino Linotype" w:eastAsia="Droid Sans Fallback" w:hAnsi="Palatino Linotype" w:cs="Palatino Linotype"/>
          <w:kern w:val="1"/>
          <w:sz w:val="16"/>
          <w:szCs w:val="16"/>
          <w:lang w:val="en-GB" w:eastAsia="zh-CN" w:bidi="hi-IN"/>
        </w:rPr>
        <w:t xml:space="preserve"> G</w:t>
      </w:r>
      <w:r w:rsidR="008F23B2" w:rsidRPr="001E7FB3">
        <w:rPr>
          <w:rFonts w:ascii="Palatino Linotype" w:eastAsia="Droid Sans Fallback" w:hAnsi="Palatino Linotype" w:cs="Palatino Linotype"/>
          <w:kern w:val="1"/>
          <w:sz w:val="16"/>
          <w:szCs w:val="16"/>
          <w:lang w:val="en-GB" w:eastAsia="zh-CN" w:bidi="hi-IN"/>
        </w:rPr>
        <w:t>.</w:t>
      </w:r>
      <w:r w:rsidRPr="001E7FB3">
        <w:rPr>
          <w:rFonts w:ascii="Palatino Linotype" w:eastAsia="Droid Sans Fallback" w:hAnsi="Palatino Linotype" w:cs="Palatino Linotype"/>
          <w:kern w:val="1"/>
          <w:sz w:val="16"/>
          <w:szCs w:val="16"/>
          <w:lang w:val="en-GB" w:eastAsia="zh-CN" w:bidi="hi-IN"/>
        </w:rPr>
        <w:t>R</w:t>
      </w:r>
      <w:r w:rsidR="008F23B2" w:rsidRPr="001E7FB3">
        <w:rPr>
          <w:rFonts w:ascii="Palatino Linotype" w:eastAsia="Droid Sans Fallback" w:hAnsi="Palatino Linotype" w:cs="Palatino Linotype"/>
          <w:kern w:val="1"/>
          <w:sz w:val="16"/>
          <w:szCs w:val="16"/>
          <w:lang w:val="en-GB" w:eastAsia="zh-CN" w:bidi="hi-IN"/>
        </w:rPr>
        <w:t>.</w:t>
      </w:r>
      <w:r w:rsidR="001E7FB3">
        <w:rPr>
          <w:rFonts w:ascii="Palatino Linotype" w:eastAsia="Droid Sans Fallback" w:hAnsi="Palatino Linotype" w:cs="Palatino Linotype"/>
          <w:kern w:val="1"/>
          <w:sz w:val="16"/>
          <w:szCs w:val="16"/>
          <w:lang w:val="en-GB" w:eastAsia="zh-CN" w:bidi="hi-IN"/>
        </w:rPr>
        <w:t>, and</w:t>
      </w:r>
      <w:r w:rsidR="008F23B2" w:rsidRPr="001E7FB3">
        <w:rPr>
          <w:rFonts w:ascii="Palatino Linotype" w:eastAsia="Droid Sans Fallback" w:hAnsi="Palatino Linotype" w:cs="Palatino Linotype"/>
          <w:kern w:val="1"/>
          <w:sz w:val="16"/>
          <w:szCs w:val="16"/>
          <w:lang w:val="en-GB" w:eastAsia="zh-CN" w:bidi="hi-IN"/>
        </w:rPr>
        <w:t xml:space="preserve"> K.H.</w:t>
      </w:r>
      <w:r w:rsidRPr="001E7FB3">
        <w:rPr>
          <w:rFonts w:ascii="Palatino Linotype" w:eastAsia="Droid Sans Fallback" w:hAnsi="Palatino Linotype" w:cs="Palatino Linotype"/>
          <w:kern w:val="1"/>
          <w:sz w:val="16"/>
          <w:szCs w:val="16"/>
          <w:lang w:val="en-GB" w:eastAsia="zh-CN" w:bidi="hi-IN"/>
        </w:rPr>
        <w:t xml:space="preserve"> </w:t>
      </w:r>
      <w:proofErr w:type="spellStart"/>
      <w:r w:rsidRPr="001E7FB3">
        <w:rPr>
          <w:rFonts w:ascii="Palatino Linotype" w:eastAsia="Droid Sans Fallback" w:hAnsi="Palatino Linotype" w:cs="Palatino Linotype"/>
          <w:kern w:val="1"/>
          <w:sz w:val="16"/>
          <w:szCs w:val="16"/>
          <w:lang w:val="en-GB" w:eastAsia="zh-CN" w:bidi="hi-IN"/>
        </w:rPr>
        <w:t>Hartge</w:t>
      </w:r>
      <w:proofErr w:type="spellEnd"/>
      <w:r w:rsidR="001E7FB3">
        <w:rPr>
          <w:rFonts w:ascii="Palatino Linotype" w:eastAsia="Droid Sans Fallback" w:hAnsi="Palatino Linotype" w:cs="Palatino Linotype"/>
          <w:kern w:val="1"/>
          <w:sz w:val="16"/>
          <w:szCs w:val="16"/>
          <w:lang w:val="en-GB" w:eastAsia="zh-CN" w:bidi="hi-IN"/>
        </w:rPr>
        <w:t>.</w:t>
      </w:r>
      <w:proofErr w:type="gramEnd"/>
      <w:r w:rsidRPr="001E7FB3">
        <w:rPr>
          <w:rFonts w:ascii="Palatino Linotype" w:eastAsia="Droid Sans Fallback" w:hAnsi="Palatino Linotype" w:cs="Palatino Linotype"/>
          <w:kern w:val="1"/>
          <w:sz w:val="16"/>
          <w:szCs w:val="16"/>
          <w:lang w:val="en-GB" w:eastAsia="zh-CN" w:bidi="hi-IN"/>
        </w:rPr>
        <w:t xml:space="preserve"> 1986</w:t>
      </w:r>
      <w:r w:rsidR="008F23B2" w:rsidRPr="001E7FB3">
        <w:rPr>
          <w:rFonts w:ascii="Palatino Linotype" w:eastAsia="Droid Sans Fallback" w:hAnsi="Palatino Linotype" w:cs="Palatino Linotype"/>
          <w:kern w:val="1"/>
          <w:sz w:val="16"/>
          <w:szCs w:val="16"/>
          <w:lang w:val="en-GB" w:eastAsia="zh-CN" w:bidi="hi-IN"/>
        </w:rPr>
        <w:t>.</w:t>
      </w:r>
      <w:r w:rsidRPr="001E7FB3">
        <w:rPr>
          <w:rFonts w:ascii="Palatino Linotype" w:eastAsia="Droid Sans Fallback" w:hAnsi="Palatino Linotype" w:cs="Palatino Linotype"/>
          <w:kern w:val="1"/>
          <w:sz w:val="16"/>
          <w:szCs w:val="16"/>
          <w:lang w:val="en-GB" w:eastAsia="zh-CN" w:bidi="hi-IN"/>
        </w:rPr>
        <w:t xml:space="preserve"> Bulk density. In: A. </w:t>
      </w:r>
      <w:proofErr w:type="spellStart"/>
      <w:r w:rsidRPr="001E7FB3">
        <w:rPr>
          <w:rFonts w:ascii="Palatino Linotype" w:eastAsia="Droid Sans Fallback" w:hAnsi="Palatino Linotype" w:cs="Palatino Linotype"/>
          <w:kern w:val="1"/>
          <w:sz w:val="16"/>
          <w:szCs w:val="16"/>
          <w:lang w:val="en-GB" w:eastAsia="zh-CN" w:bidi="hi-IN"/>
        </w:rPr>
        <w:t>Klute</w:t>
      </w:r>
      <w:proofErr w:type="spellEnd"/>
      <w:r w:rsidRPr="001E7FB3">
        <w:rPr>
          <w:rFonts w:ascii="Palatino Linotype" w:eastAsia="Droid Sans Fallback" w:hAnsi="Palatino Linotype" w:cs="Palatino Linotype"/>
          <w:kern w:val="1"/>
          <w:sz w:val="16"/>
          <w:szCs w:val="16"/>
          <w:lang w:val="en-GB" w:eastAsia="zh-CN" w:bidi="hi-IN"/>
        </w:rPr>
        <w:t xml:space="preserve"> (</w:t>
      </w:r>
      <w:r w:rsidR="00426E7C" w:rsidRPr="001E7FB3">
        <w:rPr>
          <w:rFonts w:ascii="Palatino Linotype" w:eastAsia="Droid Sans Fallback" w:hAnsi="Palatino Linotype" w:cs="Palatino Linotype"/>
          <w:kern w:val="1"/>
          <w:sz w:val="16"/>
          <w:szCs w:val="16"/>
          <w:lang w:val="en-GB" w:eastAsia="zh-CN" w:bidi="hi-IN"/>
        </w:rPr>
        <w:t>E</w:t>
      </w:r>
      <w:r w:rsidRPr="001E7FB3">
        <w:rPr>
          <w:rFonts w:ascii="Palatino Linotype" w:eastAsia="Droid Sans Fallback" w:hAnsi="Palatino Linotype" w:cs="Palatino Linotype"/>
          <w:kern w:val="1"/>
          <w:sz w:val="16"/>
          <w:szCs w:val="16"/>
          <w:lang w:val="en-GB" w:eastAsia="zh-CN" w:bidi="hi-IN"/>
        </w:rPr>
        <w:t>d.) Methods of soil analysis, Part 1. 2</w:t>
      </w:r>
      <w:r w:rsidRPr="001E7FB3">
        <w:rPr>
          <w:rFonts w:ascii="Palatino Linotype" w:eastAsia="Droid Sans Fallback" w:hAnsi="Palatino Linotype" w:cs="Palatino Linotype"/>
          <w:kern w:val="1"/>
          <w:sz w:val="16"/>
          <w:szCs w:val="16"/>
          <w:vertAlign w:val="superscript"/>
          <w:lang w:val="en-GB" w:eastAsia="zh-CN" w:bidi="hi-IN"/>
        </w:rPr>
        <w:t>nd</w:t>
      </w:r>
      <w:r w:rsidR="00523C28">
        <w:rPr>
          <w:rFonts w:ascii="Palatino Linotype" w:eastAsia="Droid Sans Fallback" w:hAnsi="Palatino Linotype" w:cs="Palatino Linotype"/>
          <w:kern w:val="1"/>
          <w:sz w:val="16"/>
          <w:szCs w:val="16"/>
          <w:vertAlign w:val="superscript"/>
          <w:lang w:val="en-GB" w:eastAsia="zh-CN" w:bidi="hi-IN"/>
        </w:rPr>
        <w:t xml:space="preserve"> </w:t>
      </w:r>
      <w:r w:rsidR="005E44D3" w:rsidRPr="001E7FB3">
        <w:rPr>
          <w:rFonts w:ascii="Palatino Linotype" w:eastAsia="Droid Sans Fallback" w:hAnsi="Palatino Linotype" w:cs="Palatino Linotype"/>
          <w:kern w:val="1"/>
          <w:sz w:val="16"/>
          <w:szCs w:val="16"/>
          <w:lang w:val="en-GB" w:eastAsia="zh-CN" w:bidi="hi-IN"/>
        </w:rPr>
        <w:t>E</w:t>
      </w:r>
      <w:r w:rsidRPr="001E7FB3">
        <w:rPr>
          <w:rFonts w:ascii="Palatino Linotype" w:eastAsia="Droid Sans Fallback" w:hAnsi="Palatino Linotype" w:cs="Palatino Linotype"/>
          <w:kern w:val="1"/>
          <w:sz w:val="16"/>
          <w:szCs w:val="16"/>
          <w:lang w:val="en-GB" w:eastAsia="zh-CN" w:bidi="hi-IN"/>
        </w:rPr>
        <w:t>d. Agronomy 9: 363-375.</w:t>
      </w:r>
    </w:p>
    <w:p w:rsidR="00AE1F6D" w:rsidRPr="00604916" w:rsidRDefault="00AE1F6D" w:rsidP="00604916">
      <w:pPr>
        <w:widowControl w:val="0"/>
        <w:suppressAutoHyphens/>
        <w:rPr>
          <w:rFonts w:ascii="Palatino Linotype" w:eastAsia="Droid Sans Fallback" w:hAnsi="Palatino Linotype" w:cs="Palatino Linotype"/>
          <w:kern w:val="1"/>
          <w:sz w:val="16"/>
          <w:szCs w:val="16"/>
          <w:lang w:val="en-GB" w:eastAsia="zh-CN" w:bidi="hi-IN"/>
        </w:rPr>
      </w:pPr>
      <w:r w:rsidRPr="00604916">
        <w:rPr>
          <w:rFonts w:ascii="Palatino Linotype" w:eastAsia="Droid Sans Fallback" w:hAnsi="Palatino Linotype" w:cs="Palatino Linotype"/>
          <w:kern w:val="1"/>
          <w:sz w:val="16"/>
          <w:szCs w:val="16"/>
          <w:lang w:val="en-GB" w:eastAsia="zh-CN" w:bidi="hi-IN"/>
        </w:rPr>
        <w:t>Bray</w:t>
      </w:r>
      <w:r w:rsidR="00355726" w:rsidRPr="00604916">
        <w:rPr>
          <w:rFonts w:ascii="Palatino Linotype" w:eastAsia="Droid Sans Fallback" w:hAnsi="Palatino Linotype" w:cs="Palatino Linotype"/>
          <w:kern w:val="1"/>
          <w:sz w:val="16"/>
          <w:szCs w:val="16"/>
          <w:lang w:val="en-GB" w:eastAsia="zh-CN" w:bidi="hi-IN"/>
        </w:rPr>
        <w:t>,</w:t>
      </w:r>
      <w:r w:rsidR="008E15B6" w:rsidRPr="00604916">
        <w:rPr>
          <w:rFonts w:ascii="Palatino Linotype" w:eastAsia="Droid Sans Fallback" w:hAnsi="Palatino Linotype" w:cs="Palatino Linotype"/>
          <w:kern w:val="1"/>
          <w:sz w:val="16"/>
          <w:szCs w:val="16"/>
          <w:lang w:val="en-GB" w:eastAsia="zh-CN" w:bidi="hi-IN"/>
        </w:rPr>
        <w:t xml:space="preserve"> R</w:t>
      </w:r>
      <w:r w:rsidR="00355726" w:rsidRPr="00604916">
        <w:rPr>
          <w:rFonts w:ascii="Palatino Linotype" w:eastAsia="Droid Sans Fallback" w:hAnsi="Palatino Linotype" w:cs="Palatino Linotype"/>
          <w:kern w:val="1"/>
          <w:sz w:val="16"/>
          <w:szCs w:val="16"/>
          <w:lang w:val="en-GB" w:eastAsia="zh-CN" w:bidi="hi-IN"/>
        </w:rPr>
        <w:t>.</w:t>
      </w:r>
      <w:r w:rsidR="008E15B6" w:rsidRPr="00604916">
        <w:rPr>
          <w:rFonts w:ascii="Palatino Linotype" w:eastAsia="Droid Sans Fallback" w:hAnsi="Palatino Linotype" w:cs="Palatino Linotype"/>
          <w:kern w:val="1"/>
          <w:sz w:val="16"/>
          <w:szCs w:val="16"/>
          <w:lang w:val="en-GB" w:eastAsia="zh-CN" w:bidi="hi-IN"/>
        </w:rPr>
        <w:t>H</w:t>
      </w:r>
      <w:r w:rsidR="00355726" w:rsidRPr="00604916">
        <w:rPr>
          <w:rFonts w:ascii="Palatino Linotype" w:eastAsia="Droid Sans Fallback" w:hAnsi="Palatino Linotype" w:cs="Palatino Linotype"/>
          <w:kern w:val="1"/>
          <w:sz w:val="16"/>
          <w:szCs w:val="16"/>
          <w:lang w:val="en-GB" w:eastAsia="zh-CN" w:bidi="hi-IN"/>
        </w:rPr>
        <w:t>.</w:t>
      </w:r>
      <w:r w:rsidR="00604916">
        <w:rPr>
          <w:rFonts w:ascii="Palatino Linotype" w:eastAsia="Droid Sans Fallback" w:hAnsi="Palatino Linotype" w:cs="Palatino Linotype"/>
          <w:kern w:val="1"/>
          <w:sz w:val="16"/>
          <w:szCs w:val="16"/>
          <w:lang w:val="en-GB" w:eastAsia="zh-CN" w:bidi="hi-IN"/>
        </w:rPr>
        <w:t>, and</w:t>
      </w:r>
      <w:r w:rsidR="00355726" w:rsidRPr="00604916">
        <w:rPr>
          <w:rFonts w:ascii="Palatino Linotype" w:eastAsia="Droid Sans Fallback" w:hAnsi="Palatino Linotype" w:cs="Palatino Linotype"/>
          <w:kern w:val="1"/>
          <w:sz w:val="16"/>
          <w:szCs w:val="16"/>
          <w:lang w:val="en-GB" w:eastAsia="zh-CN" w:bidi="hi-IN"/>
        </w:rPr>
        <w:t xml:space="preserve"> L.T.</w:t>
      </w:r>
      <w:r w:rsidRPr="00604916">
        <w:rPr>
          <w:rFonts w:ascii="Palatino Linotype" w:eastAsia="Droid Sans Fallback" w:hAnsi="Palatino Linotype" w:cs="Palatino Linotype"/>
          <w:kern w:val="1"/>
          <w:sz w:val="16"/>
          <w:szCs w:val="16"/>
          <w:lang w:val="en-GB" w:eastAsia="zh-CN" w:bidi="hi-IN"/>
        </w:rPr>
        <w:t xml:space="preserve"> Kurtz</w:t>
      </w:r>
      <w:r w:rsidR="00604916">
        <w:rPr>
          <w:rFonts w:ascii="Palatino Linotype" w:eastAsia="Droid Sans Fallback" w:hAnsi="Palatino Linotype" w:cs="Palatino Linotype"/>
          <w:kern w:val="1"/>
          <w:sz w:val="16"/>
          <w:szCs w:val="16"/>
          <w:lang w:val="en-GB" w:eastAsia="zh-CN" w:bidi="hi-IN"/>
        </w:rPr>
        <w:t>.</w:t>
      </w:r>
      <w:r w:rsidRPr="00604916">
        <w:rPr>
          <w:rFonts w:ascii="Palatino Linotype" w:eastAsia="Droid Sans Fallback" w:hAnsi="Palatino Linotype" w:cs="Palatino Linotype"/>
          <w:kern w:val="1"/>
          <w:sz w:val="16"/>
          <w:szCs w:val="16"/>
          <w:lang w:val="en-GB" w:eastAsia="zh-CN" w:bidi="hi-IN"/>
        </w:rPr>
        <w:t xml:space="preserve"> 1945</w:t>
      </w:r>
      <w:r w:rsidR="00355726" w:rsidRPr="00604916">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E90E52" w:rsidRPr="00604916">
        <w:rPr>
          <w:rFonts w:ascii="Palatino Linotype" w:eastAsia="Droid Sans Fallback" w:hAnsi="Palatino Linotype" w:cs="Palatino Linotype"/>
          <w:kern w:val="1"/>
          <w:sz w:val="16"/>
          <w:szCs w:val="16"/>
          <w:lang w:val="en-GB" w:eastAsia="zh-CN" w:bidi="hi-IN"/>
        </w:rPr>
        <w:t>Determination of total, organic and available forms of phosphate in soils. Soil Sci</w:t>
      </w:r>
      <w:r w:rsidR="002B2E46" w:rsidRPr="00604916">
        <w:rPr>
          <w:rFonts w:ascii="Palatino Linotype" w:eastAsia="Droid Sans Fallback" w:hAnsi="Palatino Linotype" w:cs="Palatino Linotype"/>
          <w:kern w:val="1"/>
          <w:sz w:val="16"/>
          <w:szCs w:val="16"/>
          <w:lang w:val="en-GB" w:eastAsia="zh-CN" w:bidi="hi-IN"/>
        </w:rPr>
        <w:t>ence</w:t>
      </w:r>
      <w:r w:rsidR="00E90E52" w:rsidRPr="00604916">
        <w:rPr>
          <w:rFonts w:ascii="Palatino Linotype" w:eastAsia="Droid Sans Fallback" w:hAnsi="Palatino Linotype" w:cs="Palatino Linotype"/>
          <w:kern w:val="1"/>
          <w:sz w:val="16"/>
          <w:szCs w:val="16"/>
          <w:lang w:val="en-GB" w:eastAsia="zh-CN" w:bidi="hi-IN"/>
        </w:rPr>
        <w:t xml:space="preserve"> (59):39-45.</w:t>
      </w:r>
    </w:p>
    <w:p w:rsidR="00663CDC" w:rsidRPr="008A0472" w:rsidRDefault="006F099F" w:rsidP="008A0472">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8A0472">
        <w:rPr>
          <w:rFonts w:ascii="Palatino Linotype" w:eastAsia="Droid Sans Fallback" w:hAnsi="Palatino Linotype" w:cs="Palatino Linotype"/>
          <w:kern w:val="1"/>
          <w:sz w:val="16"/>
          <w:szCs w:val="16"/>
          <w:lang w:val="en-GB" w:eastAsia="zh-CN" w:bidi="hi-IN"/>
        </w:rPr>
        <w:t>Bremner</w:t>
      </w:r>
      <w:proofErr w:type="spellEnd"/>
      <w:r w:rsidR="00286A71" w:rsidRPr="008A0472">
        <w:rPr>
          <w:rFonts w:ascii="Palatino Linotype" w:eastAsia="Droid Sans Fallback" w:hAnsi="Palatino Linotype" w:cs="Palatino Linotype"/>
          <w:kern w:val="1"/>
          <w:sz w:val="16"/>
          <w:szCs w:val="16"/>
          <w:lang w:val="en-GB" w:eastAsia="zh-CN" w:bidi="hi-IN"/>
        </w:rPr>
        <w:t>,</w:t>
      </w:r>
      <w:r w:rsidRPr="008A0472">
        <w:rPr>
          <w:rFonts w:ascii="Palatino Linotype" w:eastAsia="Droid Sans Fallback" w:hAnsi="Palatino Linotype" w:cs="Palatino Linotype"/>
          <w:kern w:val="1"/>
          <w:sz w:val="16"/>
          <w:szCs w:val="16"/>
          <w:lang w:val="en-GB" w:eastAsia="zh-CN" w:bidi="hi-IN"/>
        </w:rPr>
        <w:t xml:space="preserve"> J</w:t>
      </w:r>
      <w:r w:rsidR="00286A71" w:rsidRPr="008A0472">
        <w:rPr>
          <w:rFonts w:ascii="Palatino Linotype" w:eastAsia="Droid Sans Fallback" w:hAnsi="Palatino Linotype" w:cs="Palatino Linotype"/>
          <w:kern w:val="1"/>
          <w:sz w:val="16"/>
          <w:szCs w:val="16"/>
          <w:lang w:val="en-GB" w:eastAsia="zh-CN" w:bidi="hi-IN"/>
        </w:rPr>
        <w:t>.</w:t>
      </w:r>
      <w:r w:rsidRPr="008A0472">
        <w:rPr>
          <w:rFonts w:ascii="Palatino Linotype" w:eastAsia="Droid Sans Fallback" w:hAnsi="Palatino Linotype" w:cs="Palatino Linotype"/>
          <w:kern w:val="1"/>
          <w:sz w:val="16"/>
          <w:szCs w:val="16"/>
          <w:lang w:val="en-GB" w:eastAsia="zh-CN" w:bidi="hi-IN"/>
        </w:rPr>
        <w:t>M</w:t>
      </w:r>
      <w:r w:rsidR="00286A71" w:rsidRPr="008A0472">
        <w:rPr>
          <w:rFonts w:ascii="Palatino Linotype" w:eastAsia="Droid Sans Fallback" w:hAnsi="Palatino Linotype" w:cs="Palatino Linotype"/>
          <w:kern w:val="1"/>
          <w:sz w:val="16"/>
          <w:szCs w:val="16"/>
          <w:lang w:val="en-GB" w:eastAsia="zh-CN" w:bidi="hi-IN"/>
        </w:rPr>
        <w:t>.</w:t>
      </w:r>
      <w:r w:rsidR="008A0472">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8A0472">
        <w:rPr>
          <w:rFonts w:ascii="Palatino Linotype" w:eastAsia="Droid Sans Fallback" w:hAnsi="Palatino Linotype" w:cs="Palatino Linotype"/>
          <w:kern w:val="1"/>
          <w:sz w:val="16"/>
          <w:szCs w:val="16"/>
          <w:lang w:val="en-GB" w:eastAsia="zh-CN" w:bidi="hi-IN"/>
        </w:rPr>
        <w:t>and</w:t>
      </w:r>
      <w:r w:rsidR="00286A71" w:rsidRPr="008A0472">
        <w:rPr>
          <w:rFonts w:ascii="Palatino Linotype" w:eastAsia="Droid Sans Fallback" w:hAnsi="Palatino Linotype" w:cs="Palatino Linotype"/>
          <w:kern w:val="1"/>
          <w:sz w:val="16"/>
          <w:szCs w:val="16"/>
          <w:lang w:val="en-GB" w:eastAsia="zh-CN" w:bidi="hi-IN"/>
        </w:rPr>
        <w:t xml:space="preserve"> D.R.</w:t>
      </w:r>
      <w:r w:rsidRPr="008A0472">
        <w:rPr>
          <w:rFonts w:ascii="Palatino Linotype" w:eastAsia="Droid Sans Fallback" w:hAnsi="Palatino Linotype" w:cs="Palatino Linotype"/>
          <w:kern w:val="1"/>
          <w:sz w:val="16"/>
          <w:szCs w:val="16"/>
          <w:lang w:val="en-GB" w:eastAsia="zh-CN" w:bidi="hi-IN"/>
        </w:rPr>
        <w:t xml:space="preserve"> Keeney</w:t>
      </w:r>
      <w:r w:rsidR="008A0472">
        <w:rPr>
          <w:rFonts w:ascii="Palatino Linotype" w:eastAsia="Droid Sans Fallback" w:hAnsi="Palatino Linotype" w:cs="Palatino Linotype"/>
          <w:kern w:val="1"/>
          <w:sz w:val="16"/>
          <w:szCs w:val="16"/>
          <w:lang w:val="en-GB" w:eastAsia="zh-CN" w:bidi="hi-IN"/>
        </w:rPr>
        <w:t>.</w:t>
      </w:r>
      <w:proofErr w:type="gramEnd"/>
      <w:r w:rsidR="00523C28">
        <w:rPr>
          <w:rFonts w:ascii="Palatino Linotype" w:eastAsia="Droid Sans Fallback" w:hAnsi="Palatino Linotype" w:cs="Palatino Linotype"/>
          <w:kern w:val="1"/>
          <w:sz w:val="16"/>
          <w:szCs w:val="16"/>
          <w:lang w:val="en-GB" w:eastAsia="zh-CN" w:bidi="hi-IN"/>
        </w:rPr>
        <w:t xml:space="preserve"> </w:t>
      </w:r>
      <w:r w:rsidR="00663CDC" w:rsidRPr="008A0472">
        <w:rPr>
          <w:rFonts w:ascii="Palatino Linotype" w:eastAsia="Droid Sans Fallback" w:hAnsi="Palatino Linotype" w:cs="Palatino Linotype"/>
          <w:kern w:val="1"/>
          <w:sz w:val="16"/>
          <w:szCs w:val="16"/>
          <w:lang w:val="en-GB" w:eastAsia="zh-CN" w:bidi="hi-IN"/>
        </w:rPr>
        <w:t>1965</w:t>
      </w:r>
      <w:r w:rsidR="00286A71" w:rsidRPr="008A0472">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405330" w:rsidRPr="008A0472">
        <w:rPr>
          <w:rFonts w:ascii="Palatino Linotype" w:eastAsia="Droid Sans Fallback" w:hAnsi="Palatino Linotype" w:cs="Palatino Linotype"/>
          <w:kern w:val="1"/>
          <w:sz w:val="16"/>
          <w:szCs w:val="16"/>
          <w:lang w:val="en-GB" w:eastAsia="zh-CN" w:bidi="hi-IN"/>
        </w:rPr>
        <w:t xml:space="preserve">Steam distillation methods for determination of ammonium, nitrate and nitrite. </w:t>
      </w:r>
      <w:proofErr w:type="spellStart"/>
      <w:r w:rsidR="003B1F85" w:rsidRPr="008A0472">
        <w:rPr>
          <w:rFonts w:ascii="Palatino Linotype" w:eastAsia="Droid Sans Fallback" w:hAnsi="Palatino Linotype" w:cs="Palatino Linotype"/>
          <w:kern w:val="1"/>
          <w:sz w:val="16"/>
          <w:szCs w:val="16"/>
          <w:lang w:val="en-GB" w:eastAsia="zh-CN" w:bidi="hi-IN"/>
        </w:rPr>
        <w:t>Analytica</w:t>
      </w:r>
      <w:proofErr w:type="spellEnd"/>
      <w:r w:rsidR="003B1F85" w:rsidRPr="008A0472">
        <w:rPr>
          <w:rFonts w:ascii="Palatino Linotype" w:eastAsia="Droid Sans Fallback" w:hAnsi="Palatino Linotype" w:cs="Palatino Linotype"/>
          <w:kern w:val="1"/>
          <w:sz w:val="16"/>
          <w:szCs w:val="16"/>
          <w:lang w:val="en-GB" w:eastAsia="zh-CN" w:bidi="hi-IN"/>
        </w:rPr>
        <w:t xml:space="preserve"> </w:t>
      </w:r>
      <w:proofErr w:type="spellStart"/>
      <w:r w:rsidR="003B1F85" w:rsidRPr="008A0472">
        <w:rPr>
          <w:rFonts w:ascii="Palatino Linotype" w:eastAsia="Droid Sans Fallback" w:hAnsi="Palatino Linotype" w:cs="Palatino Linotype"/>
          <w:kern w:val="1"/>
          <w:sz w:val="16"/>
          <w:szCs w:val="16"/>
          <w:lang w:val="en-GB" w:eastAsia="zh-CN" w:bidi="hi-IN"/>
        </w:rPr>
        <w:t>Chimica</w:t>
      </w:r>
      <w:proofErr w:type="spellEnd"/>
      <w:r w:rsidR="003B1F85" w:rsidRPr="008A0472">
        <w:rPr>
          <w:rFonts w:ascii="Palatino Linotype" w:eastAsia="Droid Sans Fallback" w:hAnsi="Palatino Linotype" w:cs="Palatino Linotype"/>
          <w:kern w:val="1"/>
          <w:sz w:val="16"/>
          <w:szCs w:val="16"/>
          <w:lang w:val="en-GB" w:eastAsia="zh-CN" w:bidi="hi-IN"/>
        </w:rPr>
        <w:t xml:space="preserve"> </w:t>
      </w:r>
      <w:proofErr w:type="spellStart"/>
      <w:r w:rsidR="003B1F85" w:rsidRPr="008A0472">
        <w:rPr>
          <w:rFonts w:ascii="Palatino Linotype" w:eastAsia="Droid Sans Fallback" w:hAnsi="Palatino Linotype" w:cs="Palatino Linotype"/>
          <w:kern w:val="1"/>
          <w:sz w:val="16"/>
          <w:szCs w:val="16"/>
          <w:lang w:val="en-GB" w:eastAsia="zh-CN" w:bidi="hi-IN"/>
        </w:rPr>
        <w:t>Acta</w:t>
      </w:r>
      <w:proofErr w:type="spellEnd"/>
      <w:r w:rsidR="003B1F85" w:rsidRPr="008A0472">
        <w:rPr>
          <w:rFonts w:ascii="Palatino Linotype" w:eastAsia="Droid Sans Fallback" w:hAnsi="Palatino Linotype" w:cs="Palatino Linotype"/>
          <w:kern w:val="1"/>
          <w:sz w:val="16"/>
          <w:szCs w:val="16"/>
          <w:lang w:val="en-GB" w:eastAsia="zh-CN" w:bidi="hi-IN"/>
        </w:rPr>
        <w:t xml:space="preserve"> 32:485-495.</w:t>
      </w:r>
    </w:p>
    <w:p w:rsidR="00DA2479" w:rsidRPr="008A0472" w:rsidRDefault="00DA2479" w:rsidP="008A0472">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8A0472">
        <w:rPr>
          <w:rFonts w:ascii="Palatino Linotype" w:eastAsia="Droid Sans Fallback" w:hAnsi="Palatino Linotype" w:cs="Palatino Linotype"/>
          <w:kern w:val="1"/>
          <w:sz w:val="16"/>
          <w:szCs w:val="16"/>
          <w:lang w:val="en-GB" w:eastAsia="zh-CN" w:bidi="hi-IN"/>
        </w:rPr>
        <w:t>Bremner</w:t>
      </w:r>
      <w:proofErr w:type="spellEnd"/>
      <w:r w:rsidR="00286A71" w:rsidRPr="008A0472">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286A71" w:rsidRPr="008A0472">
        <w:rPr>
          <w:rFonts w:ascii="Palatino Linotype" w:eastAsia="Droid Sans Fallback" w:hAnsi="Palatino Linotype" w:cs="Palatino Linotype"/>
          <w:kern w:val="1"/>
          <w:sz w:val="16"/>
          <w:szCs w:val="16"/>
          <w:lang w:val="en-GB" w:eastAsia="zh-CN" w:bidi="hi-IN"/>
        </w:rPr>
        <w:t>J.M.</w:t>
      </w:r>
      <w:r w:rsidR="008A0472">
        <w:rPr>
          <w:rFonts w:ascii="Palatino Linotype" w:eastAsia="Droid Sans Fallback" w:hAnsi="Palatino Linotype" w:cs="Palatino Linotype"/>
          <w:kern w:val="1"/>
          <w:sz w:val="16"/>
          <w:szCs w:val="16"/>
          <w:lang w:val="en-GB" w:eastAsia="zh-CN" w:bidi="hi-IN"/>
        </w:rPr>
        <w:t>, and</w:t>
      </w:r>
      <w:r w:rsidR="00523C28">
        <w:rPr>
          <w:rFonts w:ascii="Palatino Linotype" w:eastAsia="Droid Sans Fallback" w:hAnsi="Palatino Linotype" w:cs="Palatino Linotype"/>
          <w:kern w:val="1"/>
          <w:sz w:val="16"/>
          <w:szCs w:val="16"/>
          <w:lang w:val="en-GB" w:eastAsia="zh-CN" w:bidi="hi-IN"/>
        </w:rPr>
        <w:t xml:space="preserve"> </w:t>
      </w:r>
      <w:r w:rsidR="00286A71" w:rsidRPr="008A0472">
        <w:rPr>
          <w:rFonts w:ascii="Palatino Linotype" w:eastAsia="Droid Sans Fallback" w:hAnsi="Palatino Linotype" w:cs="Palatino Linotype"/>
          <w:kern w:val="1"/>
          <w:sz w:val="16"/>
          <w:szCs w:val="16"/>
          <w:lang w:val="en-GB" w:eastAsia="zh-CN" w:bidi="hi-IN"/>
        </w:rPr>
        <w:t xml:space="preserve">C.S. </w:t>
      </w:r>
      <w:proofErr w:type="spellStart"/>
      <w:r w:rsidRPr="008A0472">
        <w:rPr>
          <w:rFonts w:ascii="Palatino Linotype" w:eastAsia="Droid Sans Fallback" w:hAnsi="Palatino Linotype" w:cs="Palatino Linotype"/>
          <w:kern w:val="1"/>
          <w:sz w:val="16"/>
          <w:szCs w:val="16"/>
          <w:lang w:val="en-GB" w:eastAsia="zh-CN" w:bidi="hi-IN"/>
        </w:rPr>
        <w:t>Mulvaney</w:t>
      </w:r>
      <w:proofErr w:type="spellEnd"/>
      <w:r w:rsidR="008A0472">
        <w:rPr>
          <w:rFonts w:ascii="Palatino Linotype" w:eastAsia="Droid Sans Fallback" w:hAnsi="Palatino Linotype" w:cs="Palatino Linotype"/>
          <w:kern w:val="1"/>
          <w:sz w:val="16"/>
          <w:szCs w:val="16"/>
          <w:lang w:val="en-GB" w:eastAsia="zh-CN" w:bidi="hi-IN"/>
        </w:rPr>
        <w:t>.</w:t>
      </w:r>
      <w:proofErr w:type="gramEnd"/>
      <w:r w:rsidRPr="008A0472">
        <w:rPr>
          <w:rFonts w:ascii="Palatino Linotype" w:eastAsia="Droid Sans Fallback" w:hAnsi="Palatino Linotype" w:cs="Palatino Linotype"/>
          <w:kern w:val="1"/>
          <w:sz w:val="16"/>
          <w:szCs w:val="16"/>
          <w:lang w:val="en-GB" w:eastAsia="zh-CN" w:bidi="hi-IN"/>
        </w:rPr>
        <w:t xml:space="preserve"> 1982</w:t>
      </w:r>
      <w:r w:rsidR="00286A71" w:rsidRPr="008A0472">
        <w:rPr>
          <w:rFonts w:ascii="Palatino Linotype" w:eastAsia="Droid Sans Fallback" w:hAnsi="Palatino Linotype" w:cs="Palatino Linotype"/>
          <w:kern w:val="1"/>
          <w:sz w:val="16"/>
          <w:szCs w:val="16"/>
          <w:lang w:val="en-GB" w:eastAsia="zh-CN" w:bidi="hi-IN"/>
        </w:rPr>
        <w:t>.</w:t>
      </w:r>
      <w:r w:rsidRPr="008A0472">
        <w:rPr>
          <w:rFonts w:ascii="Palatino Linotype" w:eastAsia="Droid Sans Fallback" w:hAnsi="Palatino Linotype" w:cs="Palatino Linotype"/>
          <w:kern w:val="1"/>
          <w:sz w:val="16"/>
          <w:szCs w:val="16"/>
          <w:lang w:val="en-GB" w:eastAsia="zh-CN" w:bidi="hi-IN"/>
        </w:rPr>
        <w:t xml:space="preserve"> Total Nitrogen, in: Methods of Soil Analysis Part 2</w:t>
      </w:r>
      <w:r w:rsidR="00796A0E" w:rsidRPr="008A0472">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796A0E" w:rsidRPr="008A0472">
        <w:rPr>
          <w:rFonts w:ascii="Palatino Linotype" w:eastAsia="Droid Sans Fallback" w:hAnsi="Palatino Linotype" w:cs="Palatino Linotype"/>
          <w:kern w:val="1"/>
          <w:sz w:val="16"/>
          <w:szCs w:val="16"/>
          <w:lang w:val="en-GB" w:eastAsia="zh-CN" w:bidi="hi-IN"/>
        </w:rPr>
        <w:t>American Society of Agronomy</w:t>
      </w:r>
      <w:r w:rsidRPr="008A0472">
        <w:rPr>
          <w:rFonts w:ascii="Palatino Linotype" w:eastAsia="Droid Sans Fallback" w:hAnsi="Palatino Linotype" w:cs="Palatino Linotype"/>
          <w:kern w:val="1"/>
          <w:sz w:val="16"/>
          <w:szCs w:val="16"/>
          <w:lang w:val="en-GB" w:eastAsia="zh-CN" w:bidi="hi-IN"/>
        </w:rPr>
        <w:t xml:space="preserve"> 9</w:t>
      </w:r>
      <w:r w:rsidR="004772F7" w:rsidRPr="008A0472">
        <w:rPr>
          <w:rFonts w:ascii="Palatino Linotype" w:eastAsia="Droid Sans Fallback" w:hAnsi="Palatino Linotype" w:cs="Palatino Linotype"/>
          <w:kern w:val="1"/>
          <w:sz w:val="16"/>
          <w:szCs w:val="16"/>
          <w:lang w:val="en-GB" w:eastAsia="zh-CN" w:bidi="hi-IN"/>
        </w:rPr>
        <w:t>:</w:t>
      </w:r>
      <w:r w:rsidRPr="008A0472">
        <w:rPr>
          <w:rFonts w:ascii="Palatino Linotype" w:eastAsia="Droid Sans Fallback" w:hAnsi="Palatino Linotype" w:cs="Palatino Linotype"/>
          <w:kern w:val="1"/>
          <w:sz w:val="16"/>
          <w:szCs w:val="16"/>
          <w:lang w:val="en-GB" w:eastAsia="zh-CN" w:bidi="hi-IN"/>
        </w:rPr>
        <w:t xml:space="preserve"> 595-624.</w:t>
      </w:r>
    </w:p>
    <w:p w:rsidR="003E785D" w:rsidRPr="009F06A8" w:rsidRDefault="003E785D" w:rsidP="003C73AB">
      <w:pPr>
        <w:widowControl w:val="0"/>
        <w:suppressAutoHyphens/>
        <w:rPr>
          <w:rFonts w:ascii="Palatino Linotype" w:eastAsia="Droid Sans Fallback" w:hAnsi="Palatino Linotype" w:cs="Palatino Linotype"/>
          <w:kern w:val="1"/>
          <w:sz w:val="16"/>
          <w:szCs w:val="16"/>
          <w:lang w:val="es-ES_tradnl" w:eastAsia="zh-CN" w:bidi="hi-IN"/>
        </w:rPr>
      </w:pPr>
      <w:proofErr w:type="gramStart"/>
      <w:r w:rsidRPr="003C73AB">
        <w:rPr>
          <w:rFonts w:ascii="Palatino Linotype" w:eastAsia="Droid Sans Fallback" w:hAnsi="Palatino Linotype" w:cs="Palatino Linotype"/>
          <w:kern w:val="1"/>
          <w:sz w:val="16"/>
          <w:szCs w:val="16"/>
          <w:lang w:val="en-GB" w:eastAsia="zh-CN" w:bidi="hi-IN"/>
        </w:rPr>
        <w:lastRenderedPageBreak/>
        <w:t>Burwell</w:t>
      </w:r>
      <w:r w:rsidR="00286A71" w:rsidRPr="003C73AB">
        <w:rPr>
          <w:rFonts w:ascii="Palatino Linotype" w:eastAsia="Droid Sans Fallback" w:hAnsi="Palatino Linotype" w:cs="Palatino Linotype"/>
          <w:kern w:val="1"/>
          <w:sz w:val="16"/>
          <w:szCs w:val="16"/>
          <w:lang w:val="en-GB" w:eastAsia="zh-CN" w:bidi="hi-IN"/>
        </w:rPr>
        <w:t>,</w:t>
      </w:r>
      <w:r w:rsidR="00523C28">
        <w:rPr>
          <w:rFonts w:ascii="Palatino Linotype" w:eastAsia="Droid Sans Fallback" w:hAnsi="Palatino Linotype" w:cs="Palatino Linotype"/>
          <w:kern w:val="1"/>
          <w:sz w:val="16"/>
          <w:szCs w:val="16"/>
          <w:lang w:val="en-GB" w:eastAsia="zh-CN" w:bidi="hi-IN"/>
        </w:rPr>
        <w:t xml:space="preserve"> </w:t>
      </w:r>
      <w:r w:rsidR="00ED7430" w:rsidRPr="003C73AB">
        <w:rPr>
          <w:rFonts w:ascii="Palatino Linotype" w:eastAsia="Droid Sans Fallback" w:hAnsi="Palatino Linotype" w:cs="Palatino Linotype"/>
          <w:kern w:val="1"/>
          <w:sz w:val="16"/>
          <w:szCs w:val="16"/>
          <w:lang w:val="en-GB" w:eastAsia="zh-CN" w:bidi="hi-IN"/>
        </w:rPr>
        <w:t>R</w:t>
      </w:r>
      <w:r w:rsidR="00286A71" w:rsidRPr="003C73AB">
        <w:rPr>
          <w:rFonts w:ascii="Palatino Linotype" w:eastAsia="Droid Sans Fallback" w:hAnsi="Palatino Linotype" w:cs="Palatino Linotype"/>
          <w:kern w:val="1"/>
          <w:sz w:val="16"/>
          <w:szCs w:val="16"/>
          <w:lang w:val="en-GB" w:eastAsia="zh-CN" w:bidi="hi-IN"/>
        </w:rPr>
        <w:t>.</w:t>
      </w:r>
      <w:r w:rsidR="00ED7430" w:rsidRPr="003C73AB">
        <w:rPr>
          <w:rFonts w:ascii="Palatino Linotype" w:eastAsia="Droid Sans Fallback" w:hAnsi="Palatino Linotype" w:cs="Palatino Linotype"/>
          <w:kern w:val="1"/>
          <w:sz w:val="16"/>
          <w:szCs w:val="16"/>
          <w:lang w:val="en-GB" w:eastAsia="zh-CN" w:bidi="hi-IN"/>
        </w:rPr>
        <w:t>E</w:t>
      </w:r>
      <w:r w:rsidR="00286A71" w:rsidRPr="003C73AB">
        <w:rPr>
          <w:rFonts w:ascii="Palatino Linotype" w:eastAsia="Droid Sans Fallback" w:hAnsi="Palatino Linotype" w:cs="Palatino Linotype"/>
          <w:kern w:val="1"/>
          <w:sz w:val="16"/>
          <w:szCs w:val="16"/>
          <w:lang w:val="en-GB" w:eastAsia="zh-CN" w:bidi="hi-IN"/>
        </w:rPr>
        <w:t>.</w:t>
      </w:r>
      <w:r w:rsidR="003C73AB">
        <w:rPr>
          <w:rFonts w:ascii="Palatino Linotype" w:eastAsia="Droid Sans Fallback" w:hAnsi="Palatino Linotype" w:cs="Palatino Linotype"/>
          <w:kern w:val="1"/>
          <w:sz w:val="16"/>
          <w:szCs w:val="16"/>
          <w:lang w:val="en-GB" w:eastAsia="zh-CN" w:bidi="hi-IN"/>
        </w:rPr>
        <w:t>, and</w:t>
      </w:r>
      <w:r w:rsidR="00286A71" w:rsidRPr="003C73AB">
        <w:rPr>
          <w:rFonts w:ascii="Palatino Linotype" w:eastAsia="Droid Sans Fallback" w:hAnsi="Palatino Linotype" w:cs="Palatino Linotype"/>
          <w:kern w:val="1"/>
          <w:sz w:val="16"/>
          <w:szCs w:val="16"/>
          <w:lang w:val="en-GB" w:eastAsia="zh-CN" w:bidi="hi-IN"/>
        </w:rPr>
        <w:t xml:space="preserve"> W.E.</w:t>
      </w:r>
      <w:r w:rsidRPr="003C73AB">
        <w:rPr>
          <w:rFonts w:ascii="Palatino Linotype" w:eastAsia="Droid Sans Fallback" w:hAnsi="Palatino Linotype" w:cs="Palatino Linotype"/>
          <w:kern w:val="1"/>
          <w:sz w:val="16"/>
          <w:szCs w:val="16"/>
          <w:lang w:val="en-GB" w:eastAsia="zh-CN" w:bidi="hi-IN"/>
        </w:rPr>
        <w:t xml:space="preserve"> Larson</w:t>
      </w:r>
      <w:r w:rsidR="003C73AB">
        <w:rPr>
          <w:rFonts w:ascii="Palatino Linotype" w:eastAsia="Droid Sans Fallback" w:hAnsi="Palatino Linotype" w:cs="Palatino Linotype"/>
          <w:kern w:val="1"/>
          <w:sz w:val="16"/>
          <w:szCs w:val="16"/>
          <w:lang w:val="en-GB" w:eastAsia="zh-CN" w:bidi="hi-IN"/>
        </w:rPr>
        <w:t>.</w:t>
      </w:r>
      <w:proofErr w:type="gramEnd"/>
      <w:r w:rsidR="00297B9C">
        <w:rPr>
          <w:rFonts w:ascii="Palatino Linotype" w:eastAsia="Droid Sans Fallback" w:hAnsi="Palatino Linotype" w:cs="Palatino Linotype"/>
          <w:kern w:val="1"/>
          <w:sz w:val="16"/>
          <w:szCs w:val="16"/>
          <w:lang w:val="en-GB" w:eastAsia="zh-CN" w:bidi="hi-IN"/>
        </w:rPr>
        <w:t xml:space="preserve"> </w:t>
      </w:r>
      <w:r w:rsidR="00ED7430" w:rsidRPr="003C73AB">
        <w:rPr>
          <w:rFonts w:ascii="Palatino Linotype" w:eastAsia="Droid Sans Fallback" w:hAnsi="Palatino Linotype" w:cs="Palatino Linotype"/>
          <w:kern w:val="1"/>
          <w:sz w:val="16"/>
          <w:szCs w:val="16"/>
          <w:lang w:val="en-GB" w:eastAsia="zh-CN" w:bidi="hi-IN"/>
        </w:rPr>
        <w:t>1969</w:t>
      </w:r>
      <w:r w:rsidR="00286A71" w:rsidRPr="003C73AB">
        <w:rPr>
          <w:rFonts w:ascii="Palatino Linotype" w:eastAsia="Droid Sans Fallback" w:hAnsi="Palatino Linotype" w:cs="Palatino Linotype"/>
          <w:kern w:val="1"/>
          <w:sz w:val="16"/>
          <w:szCs w:val="16"/>
          <w:lang w:val="en-GB" w:eastAsia="zh-CN" w:bidi="hi-IN"/>
        </w:rPr>
        <w:t>.</w:t>
      </w:r>
      <w:r w:rsidR="00ED7430" w:rsidRPr="003C73AB">
        <w:rPr>
          <w:rFonts w:ascii="Palatino Linotype" w:eastAsia="Droid Sans Fallback" w:hAnsi="Palatino Linotype" w:cs="Palatino Linotype"/>
          <w:kern w:val="1"/>
          <w:sz w:val="16"/>
          <w:szCs w:val="16"/>
          <w:lang w:val="en-GB" w:eastAsia="zh-CN" w:bidi="hi-IN"/>
        </w:rPr>
        <w:t xml:space="preserve"> Infiltration as influenced by tillage induced roughness and pore space. </w:t>
      </w:r>
      <w:proofErr w:type="spellStart"/>
      <w:r w:rsidR="00ED7430" w:rsidRPr="009F06A8">
        <w:rPr>
          <w:rFonts w:ascii="Palatino Linotype" w:eastAsia="Droid Sans Fallback" w:hAnsi="Palatino Linotype" w:cs="Palatino Linotype"/>
          <w:kern w:val="1"/>
          <w:sz w:val="16"/>
          <w:szCs w:val="16"/>
          <w:lang w:val="es-ES_tradnl" w:eastAsia="zh-CN" w:bidi="hi-IN"/>
        </w:rPr>
        <w:t>Soil</w:t>
      </w:r>
      <w:proofErr w:type="spellEnd"/>
      <w:r w:rsidR="00ED7430" w:rsidRPr="009F06A8">
        <w:rPr>
          <w:rFonts w:ascii="Palatino Linotype" w:eastAsia="Droid Sans Fallback" w:hAnsi="Palatino Linotype" w:cs="Palatino Linotype"/>
          <w:kern w:val="1"/>
          <w:sz w:val="16"/>
          <w:szCs w:val="16"/>
          <w:lang w:val="es-ES_tradnl" w:eastAsia="zh-CN" w:bidi="hi-IN"/>
        </w:rPr>
        <w:t xml:space="preserve"> </w:t>
      </w:r>
      <w:proofErr w:type="spellStart"/>
      <w:r w:rsidR="00ED7430" w:rsidRPr="009F06A8">
        <w:rPr>
          <w:rFonts w:ascii="Palatino Linotype" w:eastAsia="Droid Sans Fallback" w:hAnsi="Palatino Linotype" w:cs="Palatino Linotype"/>
          <w:kern w:val="1"/>
          <w:sz w:val="16"/>
          <w:szCs w:val="16"/>
          <w:lang w:val="es-ES_tradnl" w:eastAsia="zh-CN" w:bidi="hi-IN"/>
        </w:rPr>
        <w:t>Science</w:t>
      </w:r>
      <w:proofErr w:type="spellEnd"/>
      <w:r w:rsidR="00ED7430" w:rsidRPr="009F06A8">
        <w:rPr>
          <w:rFonts w:ascii="Palatino Linotype" w:eastAsia="Droid Sans Fallback" w:hAnsi="Palatino Linotype" w:cs="Palatino Linotype"/>
          <w:kern w:val="1"/>
          <w:sz w:val="16"/>
          <w:szCs w:val="16"/>
          <w:lang w:val="es-ES_tradnl" w:eastAsia="zh-CN" w:bidi="hi-IN"/>
        </w:rPr>
        <w:t xml:space="preserve"> </w:t>
      </w:r>
      <w:proofErr w:type="spellStart"/>
      <w:r w:rsidR="00ED7430" w:rsidRPr="009F06A8">
        <w:rPr>
          <w:rFonts w:ascii="Palatino Linotype" w:eastAsia="Droid Sans Fallback" w:hAnsi="Palatino Linotype" w:cs="Palatino Linotype"/>
          <w:kern w:val="1"/>
          <w:sz w:val="16"/>
          <w:szCs w:val="16"/>
          <w:lang w:val="es-ES_tradnl" w:eastAsia="zh-CN" w:bidi="hi-IN"/>
        </w:rPr>
        <w:t>Society</w:t>
      </w:r>
      <w:proofErr w:type="spellEnd"/>
      <w:r w:rsidR="00ED7430" w:rsidRPr="009F06A8">
        <w:rPr>
          <w:rFonts w:ascii="Palatino Linotype" w:eastAsia="Droid Sans Fallback" w:hAnsi="Palatino Linotype" w:cs="Palatino Linotype"/>
          <w:kern w:val="1"/>
          <w:sz w:val="16"/>
          <w:szCs w:val="16"/>
          <w:lang w:val="es-ES_tradnl" w:eastAsia="zh-CN" w:bidi="hi-IN"/>
        </w:rPr>
        <w:t xml:space="preserve"> of </w:t>
      </w:r>
      <w:proofErr w:type="spellStart"/>
      <w:r w:rsidR="00ED7430" w:rsidRPr="009F06A8">
        <w:rPr>
          <w:rFonts w:ascii="Palatino Linotype" w:eastAsia="Droid Sans Fallback" w:hAnsi="Palatino Linotype" w:cs="Palatino Linotype"/>
          <w:kern w:val="1"/>
          <w:sz w:val="16"/>
          <w:szCs w:val="16"/>
          <w:lang w:val="es-ES_tradnl" w:eastAsia="zh-CN" w:bidi="hi-IN"/>
        </w:rPr>
        <w:t>America</w:t>
      </w:r>
      <w:proofErr w:type="spellEnd"/>
      <w:r w:rsidR="00ED7430" w:rsidRPr="009F06A8">
        <w:rPr>
          <w:rFonts w:ascii="Palatino Linotype" w:eastAsia="Droid Sans Fallback" w:hAnsi="Palatino Linotype" w:cs="Palatino Linotype"/>
          <w:kern w:val="1"/>
          <w:sz w:val="16"/>
          <w:szCs w:val="16"/>
          <w:lang w:val="es-ES_tradnl" w:eastAsia="zh-CN" w:bidi="hi-IN"/>
        </w:rPr>
        <w:t xml:space="preserve">, </w:t>
      </w:r>
      <w:proofErr w:type="spellStart"/>
      <w:r w:rsidR="00ED7430" w:rsidRPr="009F06A8">
        <w:rPr>
          <w:rFonts w:ascii="Palatino Linotype" w:eastAsia="Droid Sans Fallback" w:hAnsi="Palatino Linotype" w:cs="Palatino Linotype"/>
          <w:kern w:val="1"/>
          <w:sz w:val="16"/>
          <w:szCs w:val="16"/>
          <w:lang w:val="es-ES_tradnl" w:eastAsia="zh-CN" w:bidi="hi-IN"/>
        </w:rPr>
        <w:t>Proceedings</w:t>
      </w:r>
      <w:proofErr w:type="spellEnd"/>
      <w:r w:rsidR="00ED7430" w:rsidRPr="009F06A8">
        <w:rPr>
          <w:rFonts w:ascii="Palatino Linotype" w:eastAsia="Droid Sans Fallback" w:hAnsi="Palatino Linotype" w:cs="Palatino Linotype"/>
          <w:kern w:val="1"/>
          <w:sz w:val="16"/>
          <w:szCs w:val="16"/>
          <w:lang w:val="es-ES_tradnl" w:eastAsia="zh-CN" w:bidi="hi-IN"/>
        </w:rPr>
        <w:t xml:space="preserve"> 33(3):449-452.</w:t>
      </w:r>
    </w:p>
    <w:p w:rsidR="00145BB1" w:rsidRPr="00D018F9" w:rsidRDefault="00145BB1" w:rsidP="003C73AB">
      <w:pPr>
        <w:widowControl w:val="0"/>
        <w:suppressAutoHyphens/>
        <w:rPr>
          <w:rFonts w:ascii="Palatino Linotype" w:eastAsia="Droid Sans Fallback" w:hAnsi="Palatino Linotype" w:cs="Palatino Linotype"/>
          <w:kern w:val="1"/>
          <w:sz w:val="16"/>
          <w:szCs w:val="16"/>
          <w:lang w:val="es-ES_tradnl" w:eastAsia="zh-CN" w:bidi="hi-IN"/>
        </w:rPr>
      </w:pPr>
      <w:proofErr w:type="spellStart"/>
      <w:r w:rsidRPr="00D018F9">
        <w:rPr>
          <w:rFonts w:ascii="Palatino Linotype" w:eastAsia="Droid Sans Fallback" w:hAnsi="Palatino Linotype" w:cs="Palatino Linotype"/>
          <w:kern w:val="1"/>
          <w:sz w:val="16"/>
          <w:szCs w:val="16"/>
          <w:lang w:val="es-ES_tradnl" w:eastAsia="zh-CN" w:bidi="hi-IN"/>
        </w:rPr>
        <w:t>Carriquiriborde</w:t>
      </w:r>
      <w:proofErr w:type="spellEnd"/>
      <w:r w:rsidR="00286A71" w:rsidRPr="00D018F9">
        <w:rPr>
          <w:rFonts w:ascii="Palatino Linotype" w:eastAsia="Droid Sans Fallback" w:hAnsi="Palatino Linotype" w:cs="Palatino Linotype"/>
          <w:kern w:val="1"/>
          <w:sz w:val="16"/>
          <w:szCs w:val="16"/>
          <w:lang w:val="es-ES_tradnl" w:eastAsia="zh-CN" w:bidi="hi-IN"/>
        </w:rPr>
        <w:t>,</w:t>
      </w:r>
      <w:r w:rsidR="00297B9C">
        <w:rPr>
          <w:rFonts w:ascii="Palatino Linotype" w:eastAsia="Droid Sans Fallback" w:hAnsi="Palatino Linotype" w:cs="Palatino Linotype"/>
          <w:kern w:val="1"/>
          <w:sz w:val="16"/>
          <w:szCs w:val="16"/>
          <w:lang w:val="es-ES_tradnl" w:eastAsia="zh-CN" w:bidi="hi-IN"/>
        </w:rPr>
        <w:t xml:space="preserve"> </w:t>
      </w:r>
      <w:r w:rsidR="00845759" w:rsidRPr="00D018F9">
        <w:rPr>
          <w:rFonts w:ascii="Palatino Linotype" w:eastAsia="Droid Sans Fallback" w:hAnsi="Palatino Linotype" w:cs="Palatino Linotype"/>
          <w:kern w:val="1"/>
          <w:sz w:val="16"/>
          <w:szCs w:val="16"/>
          <w:lang w:val="es-ES_tradnl" w:eastAsia="zh-CN" w:bidi="hi-IN"/>
        </w:rPr>
        <w:t>P</w:t>
      </w:r>
      <w:r w:rsidR="00286A71" w:rsidRPr="00D018F9">
        <w:rPr>
          <w:rFonts w:ascii="Palatino Linotype" w:eastAsia="Droid Sans Fallback" w:hAnsi="Palatino Linotype" w:cs="Palatino Linotype"/>
          <w:kern w:val="1"/>
          <w:sz w:val="16"/>
          <w:szCs w:val="16"/>
          <w:lang w:val="es-ES_tradnl" w:eastAsia="zh-CN" w:bidi="hi-IN"/>
        </w:rPr>
        <w:t>.</w:t>
      </w:r>
      <w:r w:rsidR="00845759" w:rsidRPr="00D018F9">
        <w:rPr>
          <w:rFonts w:ascii="Palatino Linotype" w:eastAsia="Droid Sans Fallback" w:hAnsi="Palatino Linotype" w:cs="Palatino Linotype"/>
          <w:kern w:val="1"/>
          <w:sz w:val="16"/>
          <w:szCs w:val="16"/>
          <w:lang w:val="es-ES_tradnl" w:eastAsia="zh-CN" w:bidi="hi-IN"/>
        </w:rPr>
        <w:t xml:space="preserve"> 2010</w:t>
      </w:r>
      <w:r w:rsidR="00286A71" w:rsidRPr="00D018F9">
        <w:rPr>
          <w:rFonts w:ascii="Palatino Linotype" w:eastAsia="Droid Sans Fallback" w:hAnsi="Palatino Linotype" w:cs="Palatino Linotype"/>
          <w:kern w:val="1"/>
          <w:sz w:val="16"/>
          <w:szCs w:val="16"/>
          <w:lang w:val="es-ES_tradnl" w:eastAsia="zh-CN" w:bidi="hi-IN"/>
        </w:rPr>
        <w:t>.</w:t>
      </w:r>
      <w:r w:rsidR="00845759" w:rsidRPr="00D018F9">
        <w:rPr>
          <w:rFonts w:ascii="Palatino Linotype" w:eastAsia="Droid Sans Fallback" w:hAnsi="Palatino Linotype" w:cs="Palatino Linotype"/>
          <w:kern w:val="1"/>
          <w:sz w:val="16"/>
          <w:szCs w:val="16"/>
          <w:lang w:val="es-ES_tradnl" w:eastAsia="zh-CN" w:bidi="hi-IN"/>
        </w:rPr>
        <w:t xml:space="preserve"> Toxicidad de glifosato en peces autóctonos: estudios de laboratorio y campo. En: Camino,</w:t>
      </w:r>
      <w:r w:rsidR="003C73AB" w:rsidRPr="00D018F9">
        <w:rPr>
          <w:rFonts w:ascii="Palatino Linotype" w:eastAsia="Droid Sans Fallback" w:hAnsi="Palatino Linotype" w:cs="Palatino Linotype"/>
          <w:kern w:val="1"/>
          <w:sz w:val="16"/>
          <w:szCs w:val="16"/>
          <w:lang w:val="es-ES_tradnl" w:eastAsia="zh-CN" w:bidi="hi-IN"/>
        </w:rPr>
        <w:t xml:space="preserve"> M., and</w:t>
      </w:r>
      <w:r w:rsidR="00286A71" w:rsidRPr="00D018F9">
        <w:rPr>
          <w:rFonts w:ascii="Palatino Linotype" w:eastAsia="Droid Sans Fallback" w:hAnsi="Palatino Linotype" w:cs="Palatino Linotype"/>
          <w:kern w:val="1"/>
          <w:sz w:val="16"/>
          <w:szCs w:val="16"/>
          <w:lang w:val="es-ES_tradnl" w:eastAsia="zh-CN" w:bidi="hi-IN"/>
        </w:rPr>
        <w:t xml:space="preserve"> V.</w:t>
      </w:r>
      <w:r w:rsidR="00845759" w:rsidRPr="00D018F9">
        <w:rPr>
          <w:rFonts w:ascii="Palatino Linotype" w:eastAsia="Droid Sans Fallback" w:hAnsi="Palatino Linotype" w:cs="Palatino Linotype"/>
          <w:kern w:val="1"/>
          <w:sz w:val="16"/>
          <w:szCs w:val="16"/>
          <w:lang w:val="es-ES_tradnl" w:eastAsia="zh-CN" w:bidi="hi-IN"/>
        </w:rPr>
        <w:t xml:space="preserve"> Aparicio (</w:t>
      </w:r>
      <w:r w:rsidR="00426E7C" w:rsidRPr="00D018F9">
        <w:rPr>
          <w:rFonts w:ascii="Palatino Linotype" w:eastAsia="Droid Sans Fallback" w:hAnsi="Palatino Linotype" w:cs="Palatino Linotype"/>
          <w:kern w:val="1"/>
          <w:sz w:val="16"/>
          <w:szCs w:val="16"/>
          <w:lang w:val="es-ES_tradnl" w:eastAsia="zh-CN" w:bidi="hi-IN"/>
        </w:rPr>
        <w:t>E</w:t>
      </w:r>
      <w:r w:rsidR="00845759" w:rsidRPr="00D018F9">
        <w:rPr>
          <w:rFonts w:ascii="Palatino Linotype" w:eastAsia="Droid Sans Fallback" w:hAnsi="Palatino Linotype" w:cs="Palatino Linotype"/>
          <w:kern w:val="1"/>
          <w:sz w:val="16"/>
          <w:szCs w:val="16"/>
          <w:lang w:val="es-ES_tradnl" w:eastAsia="zh-CN" w:bidi="hi-IN"/>
        </w:rPr>
        <w:t>d.). Aspectos ambientales del uso de glifosato. Ediciones INTA. EEA Balcarce. 114 p.</w:t>
      </w:r>
    </w:p>
    <w:p w:rsidR="00145BB1" w:rsidRPr="00D018F9" w:rsidRDefault="00145BB1" w:rsidP="003C73AB">
      <w:pPr>
        <w:widowControl w:val="0"/>
        <w:suppressAutoHyphens/>
        <w:rPr>
          <w:rFonts w:ascii="Palatino Linotype" w:eastAsia="Droid Sans Fallback" w:hAnsi="Palatino Linotype" w:cs="Palatino Linotype"/>
          <w:kern w:val="1"/>
          <w:sz w:val="16"/>
          <w:szCs w:val="16"/>
          <w:lang w:val="es-ES_tradnl" w:eastAsia="zh-CN" w:bidi="hi-IN"/>
        </w:rPr>
      </w:pPr>
      <w:proofErr w:type="spellStart"/>
      <w:r w:rsidRPr="00D018F9">
        <w:rPr>
          <w:rFonts w:ascii="Palatino Linotype" w:eastAsia="Droid Sans Fallback" w:hAnsi="Palatino Linotype" w:cs="Palatino Linotype"/>
          <w:kern w:val="1"/>
          <w:sz w:val="16"/>
          <w:szCs w:val="16"/>
          <w:lang w:val="es-ES_tradnl" w:eastAsia="zh-CN" w:bidi="hi-IN"/>
        </w:rPr>
        <w:t>Cazenave</w:t>
      </w:r>
      <w:proofErr w:type="spellEnd"/>
      <w:r w:rsidR="00DB7917" w:rsidRPr="00D018F9">
        <w:rPr>
          <w:rFonts w:ascii="Palatino Linotype" w:eastAsia="Droid Sans Fallback" w:hAnsi="Palatino Linotype" w:cs="Palatino Linotype"/>
          <w:kern w:val="1"/>
          <w:sz w:val="16"/>
          <w:szCs w:val="16"/>
          <w:lang w:val="es-ES_tradnl" w:eastAsia="zh-CN" w:bidi="hi-IN"/>
        </w:rPr>
        <w:t>,</w:t>
      </w:r>
      <w:r w:rsidR="00297B9C">
        <w:rPr>
          <w:rFonts w:ascii="Palatino Linotype" w:eastAsia="Droid Sans Fallback" w:hAnsi="Palatino Linotype" w:cs="Palatino Linotype"/>
          <w:kern w:val="1"/>
          <w:sz w:val="16"/>
          <w:szCs w:val="16"/>
          <w:lang w:val="es-ES_tradnl" w:eastAsia="zh-CN" w:bidi="hi-IN"/>
        </w:rPr>
        <w:t xml:space="preserve"> </w:t>
      </w:r>
      <w:r w:rsidR="0039298A" w:rsidRPr="00D018F9">
        <w:rPr>
          <w:rFonts w:ascii="Palatino Linotype" w:eastAsia="Droid Sans Fallback" w:hAnsi="Palatino Linotype" w:cs="Palatino Linotype"/>
          <w:kern w:val="1"/>
          <w:sz w:val="16"/>
          <w:szCs w:val="16"/>
          <w:lang w:val="es-ES_tradnl" w:eastAsia="zh-CN" w:bidi="hi-IN"/>
        </w:rPr>
        <w:t>G</w:t>
      </w:r>
      <w:r w:rsidR="00DB7917" w:rsidRPr="00D018F9">
        <w:rPr>
          <w:rFonts w:ascii="Palatino Linotype" w:eastAsia="Droid Sans Fallback" w:hAnsi="Palatino Linotype" w:cs="Palatino Linotype"/>
          <w:kern w:val="1"/>
          <w:sz w:val="16"/>
          <w:szCs w:val="16"/>
          <w:lang w:val="es-ES_tradnl" w:eastAsia="zh-CN" w:bidi="hi-IN"/>
        </w:rPr>
        <w:t>.</w:t>
      </w:r>
      <w:r w:rsidR="0039298A" w:rsidRPr="00D018F9">
        <w:rPr>
          <w:rFonts w:ascii="Palatino Linotype" w:eastAsia="Droid Sans Fallback" w:hAnsi="Palatino Linotype" w:cs="Palatino Linotype"/>
          <w:kern w:val="1"/>
          <w:sz w:val="16"/>
          <w:szCs w:val="16"/>
          <w:lang w:val="es-ES_tradnl" w:eastAsia="zh-CN" w:bidi="hi-IN"/>
        </w:rPr>
        <w:t xml:space="preserve"> 2012</w:t>
      </w:r>
      <w:r w:rsidR="00DB7917" w:rsidRPr="00D018F9">
        <w:rPr>
          <w:rFonts w:ascii="Palatino Linotype" w:eastAsia="Droid Sans Fallback" w:hAnsi="Palatino Linotype" w:cs="Palatino Linotype"/>
          <w:kern w:val="1"/>
          <w:sz w:val="16"/>
          <w:szCs w:val="16"/>
          <w:lang w:val="es-ES_tradnl" w:eastAsia="zh-CN" w:bidi="hi-IN"/>
        </w:rPr>
        <w:t>.</w:t>
      </w:r>
      <w:r w:rsidR="0039298A" w:rsidRPr="00D018F9">
        <w:rPr>
          <w:rFonts w:ascii="Palatino Linotype" w:eastAsia="Droid Sans Fallback" w:hAnsi="Palatino Linotype" w:cs="Palatino Linotype"/>
          <w:kern w:val="1"/>
          <w:sz w:val="16"/>
          <w:szCs w:val="16"/>
          <w:lang w:val="es-ES_tradnl" w:eastAsia="zh-CN" w:bidi="hi-IN"/>
        </w:rPr>
        <w:t xml:space="preserve"> Inundaciones del 18 y 24 de agosto de 2012. Informe de actividades. Instituto de Hidrología de Llanuras. Universidad Nacional del Centro de la Provincia de Buenos Aires, 11 p.</w:t>
      </w:r>
    </w:p>
    <w:p w:rsidR="00145BB1" w:rsidRPr="003C73AB" w:rsidRDefault="00145BB1" w:rsidP="003C73AB">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3C73AB">
        <w:rPr>
          <w:rFonts w:ascii="Palatino Linotype" w:eastAsia="Droid Sans Fallback" w:hAnsi="Palatino Linotype" w:cs="Palatino Linotype"/>
          <w:kern w:val="1"/>
          <w:sz w:val="16"/>
          <w:szCs w:val="16"/>
          <w:lang w:val="en-GB" w:eastAsia="zh-CN" w:bidi="hi-IN"/>
        </w:rPr>
        <w:t>Chappell</w:t>
      </w:r>
      <w:r w:rsidR="00DB7917" w:rsidRPr="003C73AB">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435FB6" w:rsidRPr="003C73AB">
        <w:rPr>
          <w:rFonts w:ascii="Palatino Linotype" w:eastAsia="Droid Sans Fallback" w:hAnsi="Palatino Linotype" w:cs="Palatino Linotype"/>
          <w:kern w:val="1"/>
          <w:sz w:val="16"/>
          <w:szCs w:val="16"/>
          <w:lang w:val="en-GB" w:eastAsia="zh-CN" w:bidi="hi-IN"/>
        </w:rPr>
        <w:t>N</w:t>
      </w:r>
      <w:r w:rsidR="00DB7917" w:rsidRPr="003C73AB">
        <w:rPr>
          <w:rFonts w:ascii="Palatino Linotype" w:eastAsia="Droid Sans Fallback" w:hAnsi="Palatino Linotype" w:cs="Palatino Linotype"/>
          <w:kern w:val="1"/>
          <w:sz w:val="16"/>
          <w:szCs w:val="16"/>
          <w:lang w:val="en-GB" w:eastAsia="zh-CN" w:bidi="hi-IN"/>
        </w:rPr>
        <w:t>.</w:t>
      </w:r>
      <w:r w:rsidR="003C73AB">
        <w:rPr>
          <w:rFonts w:ascii="Palatino Linotype" w:eastAsia="Droid Sans Fallback" w:hAnsi="Palatino Linotype" w:cs="Palatino Linotype"/>
          <w:kern w:val="1"/>
          <w:sz w:val="16"/>
          <w:szCs w:val="16"/>
          <w:lang w:val="en-GB" w:eastAsia="zh-CN" w:bidi="hi-IN"/>
        </w:rPr>
        <w:t xml:space="preserve">, and </w:t>
      </w:r>
      <w:r w:rsidR="00DB7917" w:rsidRPr="003C73AB">
        <w:rPr>
          <w:rFonts w:ascii="Palatino Linotype" w:eastAsia="Droid Sans Fallback" w:hAnsi="Palatino Linotype" w:cs="Palatino Linotype"/>
          <w:kern w:val="1"/>
          <w:sz w:val="16"/>
          <w:szCs w:val="16"/>
          <w:lang w:val="en-GB" w:eastAsia="zh-CN" w:bidi="hi-IN"/>
        </w:rPr>
        <w:t>L.</w:t>
      </w:r>
      <w:r w:rsidRPr="003C73AB">
        <w:rPr>
          <w:rFonts w:ascii="Palatino Linotype" w:eastAsia="Droid Sans Fallback" w:hAnsi="Palatino Linotype" w:cs="Palatino Linotype"/>
          <w:kern w:val="1"/>
          <w:sz w:val="16"/>
          <w:szCs w:val="16"/>
          <w:lang w:val="en-GB" w:eastAsia="zh-CN" w:bidi="hi-IN"/>
        </w:rPr>
        <w:t xml:space="preserve"> </w:t>
      </w:r>
      <w:proofErr w:type="spellStart"/>
      <w:r w:rsidRPr="003C73AB">
        <w:rPr>
          <w:rFonts w:ascii="Palatino Linotype" w:eastAsia="Droid Sans Fallback" w:hAnsi="Palatino Linotype" w:cs="Palatino Linotype"/>
          <w:kern w:val="1"/>
          <w:sz w:val="16"/>
          <w:szCs w:val="16"/>
          <w:lang w:val="en-GB" w:eastAsia="zh-CN" w:bidi="hi-IN"/>
        </w:rPr>
        <w:t>Ternan</w:t>
      </w:r>
      <w:proofErr w:type="spellEnd"/>
      <w:r w:rsidR="003C73AB">
        <w:rPr>
          <w:rFonts w:ascii="Palatino Linotype" w:eastAsia="Droid Sans Fallback" w:hAnsi="Palatino Linotype" w:cs="Palatino Linotype"/>
          <w:kern w:val="1"/>
          <w:sz w:val="16"/>
          <w:szCs w:val="16"/>
          <w:lang w:val="en-GB" w:eastAsia="zh-CN" w:bidi="hi-IN"/>
        </w:rPr>
        <w:t>.</w:t>
      </w:r>
      <w:proofErr w:type="gramEnd"/>
      <w:r w:rsidR="00297B9C">
        <w:rPr>
          <w:rFonts w:ascii="Palatino Linotype" w:eastAsia="Droid Sans Fallback" w:hAnsi="Palatino Linotype" w:cs="Palatino Linotype"/>
          <w:kern w:val="1"/>
          <w:sz w:val="16"/>
          <w:szCs w:val="16"/>
          <w:lang w:val="en-GB" w:eastAsia="zh-CN" w:bidi="hi-IN"/>
        </w:rPr>
        <w:t xml:space="preserve"> </w:t>
      </w:r>
      <w:r w:rsidR="00435FB6" w:rsidRPr="003C73AB">
        <w:rPr>
          <w:rFonts w:ascii="Palatino Linotype" w:eastAsia="Droid Sans Fallback" w:hAnsi="Palatino Linotype" w:cs="Palatino Linotype"/>
          <w:kern w:val="1"/>
          <w:sz w:val="16"/>
          <w:szCs w:val="16"/>
          <w:lang w:val="en-GB" w:eastAsia="zh-CN" w:bidi="hi-IN"/>
        </w:rPr>
        <w:t>1992</w:t>
      </w:r>
      <w:r w:rsidR="00DB7917" w:rsidRPr="003C73AB">
        <w:rPr>
          <w:rFonts w:ascii="Palatino Linotype" w:eastAsia="Droid Sans Fallback" w:hAnsi="Palatino Linotype" w:cs="Palatino Linotype"/>
          <w:kern w:val="1"/>
          <w:sz w:val="16"/>
          <w:szCs w:val="16"/>
          <w:lang w:val="en-GB" w:eastAsia="zh-CN" w:bidi="hi-IN"/>
        </w:rPr>
        <w:t>.</w:t>
      </w:r>
      <w:r w:rsidR="00435FB6" w:rsidRPr="003C73AB">
        <w:rPr>
          <w:rFonts w:ascii="Palatino Linotype" w:eastAsia="Droid Sans Fallback" w:hAnsi="Palatino Linotype" w:cs="Palatino Linotype"/>
          <w:kern w:val="1"/>
          <w:sz w:val="16"/>
          <w:szCs w:val="16"/>
          <w:lang w:val="en-GB" w:eastAsia="zh-CN" w:bidi="hi-IN"/>
        </w:rPr>
        <w:t xml:space="preserve"> Flow path dimensionality and hydrological modelling. Hydrological Processes 6:327-345.</w:t>
      </w:r>
    </w:p>
    <w:p w:rsidR="00494989" w:rsidRPr="00DB7917" w:rsidRDefault="00494989" w:rsidP="003C73AB">
      <w:pPr>
        <w:widowControl w:val="0"/>
        <w:suppressAutoHyphens/>
        <w:rPr>
          <w:rFonts w:ascii="Calibri" w:hAnsi="Calibri" w:cs="Calibri"/>
          <w:color w:val="000000"/>
          <w:sz w:val="22"/>
          <w:szCs w:val="22"/>
          <w:lang w:val="en-US"/>
        </w:rPr>
      </w:pPr>
      <w:proofErr w:type="spellStart"/>
      <w:r w:rsidRPr="00CE4042">
        <w:rPr>
          <w:rFonts w:ascii="Palatino Linotype" w:eastAsia="Droid Sans Fallback" w:hAnsi="Palatino Linotype" w:cs="Palatino Linotype"/>
          <w:kern w:val="1"/>
          <w:sz w:val="16"/>
          <w:szCs w:val="16"/>
          <w:lang w:val="es-AR" w:eastAsia="zh-CN" w:bidi="hi-IN"/>
        </w:rPr>
        <w:t>Chow</w:t>
      </w:r>
      <w:proofErr w:type="spellEnd"/>
      <w:r w:rsidR="00DB7917" w:rsidRPr="00CE4042">
        <w:rPr>
          <w:rFonts w:ascii="Palatino Linotype" w:eastAsia="Droid Sans Fallback" w:hAnsi="Palatino Linotype" w:cs="Palatino Linotype"/>
          <w:kern w:val="1"/>
          <w:sz w:val="16"/>
          <w:szCs w:val="16"/>
          <w:lang w:val="es-AR" w:eastAsia="zh-CN" w:bidi="hi-IN"/>
        </w:rPr>
        <w:t>,</w:t>
      </w:r>
      <w:r w:rsidRPr="00CE4042">
        <w:rPr>
          <w:rFonts w:ascii="Palatino Linotype" w:eastAsia="Droid Sans Fallback" w:hAnsi="Palatino Linotype" w:cs="Palatino Linotype"/>
          <w:kern w:val="1"/>
          <w:sz w:val="16"/>
          <w:szCs w:val="16"/>
          <w:lang w:val="es-AR" w:eastAsia="zh-CN" w:bidi="hi-IN"/>
        </w:rPr>
        <w:t xml:space="preserve"> V</w:t>
      </w:r>
      <w:r w:rsidR="00DB7917" w:rsidRPr="00CE4042">
        <w:rPr>
          <w:rFonts w:ascii="Palatino Linotype" w:eastAsia="Droid Sans Fallback" w:hAnsi="Palatino Linotype" w:cs="Palatino Linotype"/>
          <w:kern w:val="1"/>
          <w:sz w:val="16"/>
          <w:szCs w:val="16"/>
          <w:lang w:val="es-AR" w:eastAsia="zh-CN" w:bidi="hi-IN"/>
        </w:rPr>
        <w:t>.</w:t>
      </w:r>
      <w:r w:rsidRPr="00CE4042">
        <w:rPr>
          <w:rFonts w:ascii="Palatino Linotype" w:eastAsia="Droid Sans Fallback" w:hAnsi="Palatino Linotype" w:cs="Palatino Linotype"/>
          <w:kern w:val="1"/>
          <w:sz w:val="16"/>
          <w:szCs w:val="16"/>
          <w:lang w:val="es-AR" w:eastAsia="zh-CN" w:bidi="hi-IN"/>
        </w:rPr>
        <w:t>T</w:t>
      </w:r>
      <w:r w:rsidR="00DB7917" w:rsidRPr="00CE4042">
        <w:rPr>
          <w:rFonts w:ascii="Palatino Linotype" w:eastAsia="Droid Sans Fallback" w:hAnsi="Palatino Linotype" w:cs="Palatino Linotype"/>
          <w:kern w:val="1"/>
          <w:sz w:val="16"/>
          <w:szCs w:val="16"/>
          <w:lang w:val="es-AR" w:eastAsia="zh-CN" w:bidi="hi-IN"/>
        </w:rPr>
        <w:t>.</w:t>
      </w:r>
      <w:r w:rsidR="00297B9C" w:rsidRPr="00CE4042">
        <w:rPr>
          <w:rFonts w:ascii="Palatino Linotype" w:eastAsia="Droid Sans Fallback" w:hAnsi="Palatino Linotype" w:cs="Palatino Linotype"/>
          <w:kern w:val="1"/>
          <w:sz w:val="16"/>
          <w:szCs w:val="16"/>
          <w:lang w:val="es-AR" w:eastAsia="zh-CN" w:bidi="hi-IN"/>
        </w:rPr>
        <w:t xml:space="preserve"> </w:t>
      </w:r>
      <w:r w:rsidR="00DB160D" w:rsidRPr="00CE4042">
        <w:rPr>
          <w:rFonts w:ascii="Palatino Linotype" w:eastAsia="Droid Sans Fallback" w:hAnsi="Palatino Linotype" w:cs="Palatino Linotype"/>
          <w:kern w:val="1"/>
          <w:sz w:val="16"/>
          <w:szCs w:val="16"/>
          <w:lang w:val="es-AR" w:eastAsia="zh-CN" w:bidi="hi-IN"/>
        </w:rPr>
        <w:t>199</w:t>
      </w:r>
      <w:r w:rsidR="00217F54" w:rsidRPr="00CE4042">
        <w:rPr>
          <w:rFonts w:ascii="Palatino Linotype" w:eastAsia="Droid Sans Fallback" w:hAnsi="Palatino Linotype" w:cs="Palatino Linotype"/>
          <w:kern w:val="1"/>
          <w:sz w:val="16"/>
          <w:szCs w:val="16"/>
          <w:lang w:val="es-AR" w:eastAsia="zh-CN" w:bidi="hi-IN"/>
        </w:rPr>
        <w:t>4</w:t>
      </w:r>
      <w:r w:rsidR="00DB7917" w:rsidRPr="00CE4042">
        <w:rPr>
          <w:rFonts w:ascii="Palatino Linotype" w:eastAsia="Droid Sans Fallback" w:hAnsi="Palatino Linotype" w:cs="Palatino Linotype"/>
          <w:kern w:val="1"/>
          <w:sz w:val="16"/>
          <w:szCs w:val="16"/>
          <w:lang w:val="es-AR" w:eastAsia="zh-CN" w:bidi="hi-IN"/>
        </w:rPr>
        <w:t>.</w:t>
      </w:r>
      <w:r w:rsidRPr="00CE4042">
        <w:rPr>
          <w:rFonts w:ascii="Palatino Linotype" w:eastAsia="Droid Sans Fallback" w:hAnsi="Palatino Linotype" w:cs="Palatino Linotype"/>
          <w:kern w:val="1"/>
          <w:sz w:val="16"/>
          <w:szCs w:val="16"/>
          <w:lang w:val="es-AR" w:eastAsia="zh-CN" w:bidi="hi-IN"/>
        </w:rPr>
        <w:t xml:space="preserve"> Hidráulica de canal</w:t>
      </w:r>
      <w:r w:rsidR="00217F54" w:rsidRPr="00CE4042">
        <w:rPr>
          <w:rFonts w:ascii="Palatino Linotype" w:eastAsia="Droid Sans Fallback" w:hAnsi="Palatino Linotype" w:cs="Palatino Linotype"/>
          <w:kern w:val="1"/>
          <w:sz w:val="16"/>
          <w:szCs w:val="16"/>
          <w:lang w:val="es-AR" w:eastAsia="zh-CN" w:bidi="hi-IN"/>
        </w:rPr>
        <w:t>e</w:t>
      </w:r>
      <w:r w:rsidRPr="00CE4042">
        <w:rPr>
          <w:rFonts w:ascii="Palatino Linotype" w:eastAsia="Droid Sans Fallback" w:hAnsi="Palatino Linotype" w:cs="Palatino Linotype"/>
          <w:kern w:val="1"/>
          <w:sz w:val="16"/>
          <w:szCs w:val="16"/>
          <w:lang w:val="es-AR" w:eastAsia="zh-CN" w:bidi="hi-IN"/>
        </w:rPr>
        <w:t>s abiertos.</w:t>
      </w:r>
      <w:r w:rsidR="00217F54" w:rsidRPr="00CE4042">
        <w:rPr>
          <w:rFonts w:ascii="Palatino Linotype" w:eastAsia="Droid Sans Fallback" w:hAnsi="Palatino Linotype" w:cs="Palatino Linotype"/>
          <w:kern w:val="1"/>
          <w:sz w:val="16"/>
          <w:szCs w:val="16"/>
          <w:lang w:val="es-AR" w:eastAsia="zh-CN" w:bidi="hi-IN"/>
        </w:rPr>
        <w:t xml:space="preserve"> </w:t>
      </w:r>
      <w:r w:rsidR="00217F54" w:rsidRPr="003C73AB">
        <w:rPr>
          <w:rFonts w:ascii="Palatino Linotype" w:eastAsia="Droid Sans Fallback" w:hAnsi="Palatino Linotype" w:cs="Palatino Linotype"/>
          <w:kern w:val="1"/>
          <w:sz w:val="16"/>
          <w:szCs w:val="16"/>
          <w:lang w:val="en-GB" w:eastAsia="zh-CN" w:bidi="hi-IN"/>
        </w:rPr>
        <w:t>Ed. McGraw-Hill</w:t>
      </w:r>
      <w:r w:rsidR="00DB160D" w:rsidRPr="003C73AB">
        <w:rPr>
          <w:rFonts w:ascii="Palatino Linotype" w:eastAsia="Droid Sans Fallback" w:hAnsi="Palatino Linotype" w:cs="Palatino Linotype"/>
          <w:kern w:val="1"/>
          <w:sz w:val="16"/>
          <w:szCs w:val="16"/>
          <w:lang w:val="en-GB" w:eastAsia="zh-CN" w:bidi="hi-IN"/>
        </w:rPr>
        <w:t>. ISBN: 958-600-228-4, pp. 19-23.</w:t>
      </w:r>
    </w:p>
    <w:p w:rsidR="00141596" w:rsidRPr="003C73AB" w:rsidRDefault="00141596" w:rsidP="003C73AB">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3C73AB">
        <w:rPr>
          <w:rFonts w:ascii="Palatino Linotype" w:eastAsia="Droid Sans Fallback" w:hAnsi="Palatino Linotype" w:cs="Palatino Linotype"/>
          <w:kern w:val="1"/>
          <w:sz w:val="16"/>
          <w:szCs w:val="16"/>
          <w:lang w:val="en-GB" w:eastAsia="zh-CN" w:bidi="hi-IN"/>
        </w:rPr>
        <w:t>Cogo</w:t>
      </w:r>
      <w:r w:rsidR="00355726" w:rsidRPr="003C73AB">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AC47C8" w:rsidRPr="003C73AB">
        <w:rPr>
          <w:rFonts w:ascii="Palatino Linotype" w:eastAsia="Droid Sans Fallback" w:hAnsi="Palatino Linotype" w:cs="Palatino Linotype"/>
          <w:kern w:val="1"/>
          <w:sz w:val="16"/>
          <w:szCs w:val="16"/>
          <w:lang w:val="en-GB" w:eastAsia="zh-CN" w:bidi="hi-IN"/>
        </w:rPr>
        <w:t>N</w:t>
      </w:r>
      <w:r w:rsidR="00355726" w:rsidRPr="003C73AB">
        <w:rPr>
          <w:rFonts w:ascii="Palatino Linotype" w:eastAsia="Droid Sans Fallback" w:hAnsi="Palatino Linotype" w:cs="Palatino Linotype"/>
          <w:kern w:val="1"/>
          <w:sz w:val="16"/>
          <w:szCs w:val="16"/>
          <w:lang w:val="en-GB" w:eastAsia="zh-CN" w:bidi="hi-IN"/>
        </w:rPr>
        <w:t>.</w:t>
      </w:r>
      <w:r w:rsidR="00AC47C8" w:rsidRPr="003C73AB">
        <w:rPr>
          <w:rFonts w:ascii="Palatino Linotype" w:eastAsia="Droid Sans Fallback" w:hAnsi="Palatino Linotype" w:cs="Palatino Linotype"/>
          <w:kern w:val="1"/>
          <w:sz w:val="16"/>
          <w:szCs w:val="16"/>
          <w:lang w:val="en-GB" w:eastAsia="zh-CN" w:bidi="hi-IN"/>
        </w:rPr>
        <w:t>P</w:t>
      </w:r>
      <w:r w:rsidR="00355726" w:rsidRPr="003C73AB">
        <w:rPr>
          <w:rFonts w:ascii="Palatino Linotype" w:eastAsia="Droid Sans Fallback" w:hAnsi="Palatino Linotype" w:cs="Palatino Linotype"/>
          <w:kern w:val="1"/>
          <w:sz w:val="16"/>
          <w:szCs w:val="16"/>
          <w:lang w:val="en-GB" w:eastAsia="zh-CN" w:bidi="hi-IN"/>
        </w:rPr>
        <w:t>.</w:t>
      </w:r>
      <w:r w:rsidR="006438BD" w:rsidRPr="003C73AB">
        <w:rPr>
          <w:rFonts w:ascii="Palatino Linotype" w:eastAsia="Droid Sans Fallback" w:hAnsi="Palatino Linotype" w:cs="Palatino Linotype"/>
          <w:kern w:val="1"/>
          <w:sz w:val="16"/>
          <w:szCs w:val="16"/>
          <w:lang w:val="en-GB" w:eastAsia="zh-CN" w:bidi="hi-IN"/>
        </w:rPr>
        <w:t>,</w:t>
      </w:r>
      <w:r w:rsidR="008E341D" w:rsidRPr="003C73AB">
        <w:rPr>
          <w:rFonts w:ascii="Palatino Linotype" w:eastAsia="Droid Sans Fallback" w:hAnsi="Palatino Linotype" w:cs="Palatino Linotype"/>
          <w:kern w:val="1"/>
          <w:sz w:val="16"/>
          <w:szCs w:val="16"/>
          <w:lang w:val="en-GB" w:eastAsia="zh-CN" w:bidi="hi-IN"/>
        </w:rPr>
        <w:t xml:space="preserve"> W.C.</w:t>
      </w:r>
      <w:r w:rsidR="00AC47C8" w:rsidRPr="003C73AB">
        <w:rPr>
          <w:rFonts w:ascii="Palatino Linotype" w:eastAsia="Droid Sans Fallback" w:hAnsi="Palatino Linotype" w:cs="Palatino Linotype"/>
          <w:kern w:val="1"/>
          <w:sz w:val="16"/>
          <w:szCs w:val="16"/>
          <w:lang w:val="en-GB" w:eastAsia="zh-CN" w:bidi="hi-IN"/>
        </w:rPr>
        <w:t xml:space="preserve"> </w:t>
      </w:r>
      <w:proofErr w:type="spellStart"/>
      <w:r w:rsidR="00AC47C8" w:rsidRPr="003C73AB">
        <w:rPr>
          <w:rFonts w:ascii="Palatino Linotype" w:eastAsia="Droid Sans Fallback" w:hAnsi="Palatino Linotype" w:cs="Palatino Linotype"/>
          <w:kern w:val="1"/>
          <w:sz w:val="16"/>
          <w:szCs w:val="16"/>
          <w:lang w:val="en-GB" w:eastAsia="zh-CN" w:bidi="hi-IN"/>
        </w:rPr>
        <w:t>Moldenhauer</w:t>
      </w:r>
      <w:proofErr w:type="spellEnd"/>
      <w:r w:rsidR="003C73AB">
        <w:rPr>
          <w:rFonts w:ascii="Palatino Linotype" w:eastAsia="Droid Sans Fallback" w:hAnsi="Palatino Linotype" w:cs="Palatino Linotype"/>
          <w:kern w:val="1"/>
          <w:sz w:val="16"/>
          <w:szCs w:val="16"/>
          <w:lang w:val="en-GB" w:eastAsia="zh-CN" w:bidi="hi-IN"/>
        </w:rPr>
        <w:t>, and</w:t>
      </w:r>
      <w:r w:rsidR="008E341D" w:rsidRPr="003C73AB">
        <w:rPr>
          <w:rFonts w:ascii="Palatino Linotype" w:eastAsia="Droid Sans Fallback" w:hAnsi="Palatino Linotype" w:cs="Palatino Linotype"/>
          <w:kern w:val="1"/>
          <w:sz w:val="16"/>
          <w:szCs w:val="16"/>
          <w:lang w:val="en-GB" w:eastAsia="zh-CN" w:bidi="hi-IN"/>
        </w:rPr>
        <w:t xml:space="preserve"> G.R.</w:t>
      </w:r>
      <w:r w:rsidR="00AC47C8" w:rsidRPr="003C73AB">
        <w:rPr>
          <w:rFonts w:ascii="Palatino Linotype" w:eastAsia="Droid Sans Fallback" w:hAnsi="Palatino Linotype" w:cs="Palatino Linotype"/>
          <w:kern w:val="1"/>
          <w:sz w:val="16"/>
          <w:szCs w:val="16"/>
          <w:lang w:val="en-GB" w:eastAsia="zh-CN" w:bidi="hi-IN"/>
        </w:rPr>
        <w:t xml:space="preserve"> Foster</w:t>
      </w:r>
      <w:r w:rsidR="003C73AB">
        <w:rPr>
          <w:rFonts w:ascii="Palatino Linotype" w:eastAsia="Droid Sans Fallback" w:hAnsi="Palatino Linotype" w:cs="Palatino Linotype"/>
          <w:kern w:val="1"/>
          <w:sz w:val="16"/>
          <w:szCs w:val="16"/>
          <w:lang w:val="en-GB" w:eastAsia="zh-CN" w:bidi="hi-IN"/>
        </w:rPr>
        <w:t>.</w:t>
      </w:r>
      <w:proofErr w:type="gramEnd"/>
      <w:r w:rsidR="00AC47C8" w:rsidRPr="003C73AB">
        <w:rPr>
          <w:rFonts w:ascii="Palatino Linotype" w:eastAsia="Droid Sans Fallback" w:hAnsi="Palatino Linotype" w:cs="Palatino Linotype"/>
          <w:kern w:val="1"/>
          <w:sz w:val="16"/>
          <w:szCs w:val="16"/>
          <w:lang w:val="en-GB" w:eastAsia="zh-CN" w:bidi="hi-IN"/>
        </w:rPr>
        <w:t xml:space="preserve"> 1983</w:t>
      </w:r>
      <w:r w:rsidR="008E341D" w:rsidRPr="003C73AB">
        <w:rPr>
          <w:rFonts w:ascii="Palatino Linotype" w:eastAsia="Droid Sans Fallback" w:hAnsi="Palatino Linotype" w:cs="Palatino Linotype"/>
          <w:kern w:val="1"/>
          <w:sz w:val="16"/>
          <w:szCs w:val="16"/>
          <w:lang w:val="en-GB" w:eastAsia="zh-CN" w:bidi="hi-IN"/>
        </w:rPr>
        <w:t>.</w:t>
      </w:r>
      <w:r w:rsidR="00AC47C8" w:rsidRPr="003C73AB">
        <w:rPr>
          <w:rFonts w:ascii="Palatino Linotype" w:eastAsia="Droid Sans Fallback" w:hAnsi="Palatino Linotype" w:cs="Palatino Linotype"/>
          <w:kern w:val="1"/>
          <w:sz w:val="16"/>
          <w:szCs w:val="16"/>
          <w:lang w:val="en-GB" w:eastAsia="zh-CN" w:bidi="hi-IN"/>
        </w:rPr>
        <w:t xml:space="preserve"> Effect of crop residue, tillage-induced roughness and runoff velocity on size distribution of eroded soil aggregates. Soil Science Society of America Journal 47:1005-1008.</w:t>
      </w:r>
    </w:p>
    <w:p w:rsidR="00873B21" w:rsidRDefault="00873B21" w:rsidP="003C73AB">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3C73AB">
        <w:rPr>
          <w:rFonts w:ascii="Palatino Linotype" w:eastAsia="Droid Sans Fallback" w:hAnsi="Palatino Linotype" w:cs="Palatino Linotype"/>
          <w:kern w:val="1"/>
          <w:sz w:val="16"/>
          <w:szCs w:val="16"/>
          <w:lang w:val="en-GB" w:eastAsia="zh-CN" w:bidi="hi-IN"/>
        </w:rPr>
        <w:t>Dillaha</w:t>
      </w:r>
      <w:proofErr w:type="spellEnd"/>
      <w:r w:rsidR="008E341D" w:rsidRPr="003C73AB">
        <w:rPr>
          <w:rFonts w:ascii="Palatino Linotype" w:eastAsia="Droid Sans Fallback" w:hAnsi="Palatino Linotype" w:cs="Palatino Linotype"/>
          <w:kern w:val="1"/>
          <w:sz w:val="16"/>
          <w:szCs w:val="16"/>
          <w:lang w:val="en-GB" w:eastAsia="zh-CN" w:bidi="hi-IN"/>
        </w:rPr>
        <w:t>,</w:t>
      </w:r>
      <w:r w:rsidR="004C17B1">
        <w:rPr>
          <w:rFonts w:ascii="Palatino Linotype" w:eastAsia="Droid Sans Fallback" w:hAnsi="Palatino Linotype" w:cs="Palatino Linotype"/>
          <w:kern w:val="1"/>
          <w:sz w:val="16"/>
          <w:szCs w:val="16"/>
          <w:lang w:val="en-GB" w:eastAsia="zh-CN" w:bidi="hi-IN"/>
        </w:rPr>
        <w:t xml:space="preserve"> </w:t>
      </w:r>
      <w:r w:rsidR="0065660D" w:rsidRPr="003C73AB">
        <w:rPr>
          <w:rFonts w:ascii="Palatino Linotype" w:eastAsia="Droid Sans Fallback" w:hAnsi="Palatino Linotype" w:cs="Palatino Linotype"/>
          <w:kern w:val="1"/>
          <w:sz w:val="16"/>
          <w:szCs w:val="16"/>
          <w:lang w:val="en-GB" w:eastAsia="zh-CN" w:bidi="hi-IN"/>
        </w:rPr>
        <w:t>T</w:t>
      </w:r>
      <w:r w:rsidR="008E341D" w:rsidRPr="003C73AB">
        <w:rPr>
          <w:rFonts w:ascii="Palatino Linotype" w:eastAsia="Droid Sans Fallback" w:hAnsi="Palatino Linotype" w:cs="Palatino Linotype"/>
          <w:kern w:val="1"/>
          <w:sz w:val="16"/>
          <w:szCs w:val="16"/>
          <w:lang w:val="en-GB" w:eastAsia="zh-CN" w:bidi="hi-IN"/>
        </w:rPr>
        <w:t>.</w:t>
      </w:r>
      <w:r w:rsidR="0065660D" w:rsidRPr="003C73AB">
        <w:rPr>
          <w:rFonts w:ascii="Palatino Linotype" w:eastAsia="Droid Sans Fallback" w:hAnsi="Palatino Linotype" w:cs="Palatino Linotype"/>
          <w:kern w:val="1"/>
          <w:sz w:val="16"/>
          <w:szCs w:val="16"/>
          <w:lang w:val="en-GB" w:eastAsia="zh-CN" w:bidi="hi-IN"/>
        </w:rPr>
        <w:t>A</w:t>
      </w:r>
      <w:r w:rsidR="008E341D" w:rsidRPr="003C73AB">
        <w:rPr>
          <w:rFonts w:ascii="Palatino Linotype" w:eastAsia="Droid Sans Fallback" w:hAnsi="Palatino Linotype" w:cs="Palatino Linotype"/>
          <w:kern w:val="1"/>
          <w:sz w:val="16"/>
          <w:szCs w:val="16"/>
          <w:lang w:val="en-GB" w:eastAsia="zh-CN" w:bidi="hi-IN"/>
        </w:rPr>
        <w:t>.</w:t>
      </w:r>
      <w:r w:rsidR="006438BD" w:rsidRPr="003C73AB">
        <w:rPr>
          <w:rFonts w:ascii="Palatino Linotype" w:eastAsia="Droid Sans Fallback" w:hAnsi="Palatino Linotype" w:cs="Palatino Linotype"/>
          <w:kern w:val="1"/>
          <w:sz w:val="16"/>
          <w:szCs w:val="16"/>
          <w:lang w:val="en-GB" w:eastAsia="zh-CN" w:bidi="hi-IN"/>
        </w:rPr>
        <w:t>,</w:t>
      </w:r>
      <w:r w:rsidR="008E341D" w:rsidRPr="003C73AB">
        <w:rPr>
          <w:rFonts w:ascii="Palatino Linotype" w:eastAsia="Droid Sans Fallback" w:hAnsi="Palatino Linotype" w:cs="Palatino Linotype"/>
          <w:kern w:val="1"/>
          <w:sz w:val="16"/>
          <w:szCs w:val="16"/>
          <w:lang w:val="en-GB" w:eastAsia="zh-CN" w:bidi="hi-IN"/>
        </w:rPr>
        <w:t xml:space="preserve"> R.B.</w:t>
      </w:r>
      <w:r w:rsidR="0065660D" w:rsidRPr="003C73AB">
        <w:rPr>
          <w:rFonts w:ascii="Palatino Linotype" w:eastAsia="Droid Sans Fallback" w:hAnsi="Palatino Linotype" w:cs="Palatino Linotype"/>
          <w:kern w:val="1"/>
          <w:sz w:val="16"/>
          <w:szCs w:val="16"/>
          <w:lang w:val="en-GB" w:eastAsia="zh-CN" w:bidi="hi-IN"/>
        </w:rPr>
        <w:t xml:space="preserve"> </w:t>
      </w:r>
      <w:proofErr w:type="spellStart"/>
      <w:r w:rsidR="0065660D" w:rsidRPr="003C73AB">
        <w:rPr>
          <w:rFonts w:ascii="Palatino Linotype" w:eastAsia="Droid Sans Fallback" w:hAnsi="Palatino Linotype" w:cs="Palatino Linotype"/>
          <w:kern w:val="1"/>
          <w:sz w:val="16"/>
          <w:szCs w:val="16"/>
          <w:lang w:val="en-GB" w:eastAsia="zh-CN" w:bidi="hi-IN"/>
        </w:rPr>
        <w:t>Reneau</w:t>
      </w:r>
      <w:proofErr w:type="spellEnd"/>
      <w:r w:rsidR="006438BD" w:rsidRPr="003C73AB">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8E341D" w:rsidRPr="003C73AB">
        <w:rPr>
          <w:rFonts w:ascii="Palatino Linotype" w:eastAsia="Droid Sans Fallback" w:hAnsi="Palatino Linotype" w:cs="Palatino Linotype"/>
          <w:kern w:val="1"/>
          <w:sz w:val="16"/>
          <w:szCs w:val="16"/>
          <w:lang w:val="en-GB" w:eastAsia="zh-CN" w:bidi="hi-IN"/>
        </w:rPr>
        <w:t>S.</w:t>
      </w:r>
      <w:r w:rsidR="0065660D" w:rsidRPr="003C73AB">
        <w:rPr>
          <w:rFonts w:ascii="Palatino Linotype" w:eastAsia="Droid Sans Fallback" w:hAnsi="Palatino Linotype" w:cs="Palatino Linotype"/>
          <w:kern w:val="1"/>
          <w:sz w:val="16"/>
          <w:szCs w:val="16"/>
          <w:lang w:val="en-GB" w:eastAsia="zh-CN" w:bidi="hi-IN"/>
        </w:rPr>
        <w:t xml:space="preserve"> </w:t>
      </w:r>
      <w:proofErr w:type="spellStart"/>
      <w:r w:rsidR="0065660D" w:rsidRPr="003C73AB">
        <w:rPr>
          <w:rFonts w:ascii="Palatino Linotype" w:eastAsia="Droid Sans Fallback" w:hAnsi="Palatino Linotype" w:cs="Palatino Linotype"/>
          <w:kern w:val="1"/>
          <w:sz w:val="16"/>
          <w:szCs w:val="16"/>
          <w:lang w:val="en-GB" w:eastAsia="zh-CN" w:bidi="hi-IN"/>
        </w:rPr>
        <w:t>Mostaghimi</w:t>
      </w:r>
      <w:proofErr w:type="spellEnd"/>
      <w:r w:rsidR="003C73AB">
        <w:rPr>
          <w:rFonts w:ascii="Palatino Linotype" w:eastAsia="Droid Sans Fallback" w:hAnsi="Palatino Linotype" w:cs="Palatino Linotype"/>
          <w:kern w:val="1"/>
          <w:sz w:val="16"/>
          <w:szCs w:val="16"/>
          <w:lang w:val="en-GB" w:eastAsia="zh-CN" w:bidi="hi-IN"/>
        </w:rPr>
        <w:t>, and</w:t>
      </w:r>
      <w:r w:rsidR="008E341D" w:rsidRPr="003C73AB">
        <w:rPr>
          <w:rFonts w:ascii="Palatino Linotype" w:eastAsia="Droid Sans Fallback" w:hAnsi="Palatino Linotype" w:cs="Palatino Linotype"/>
          <w:kern w:val="1"/>
          <w:sz w:val="16"/>
          <w:szCs w:val="16"/>
          <w:lang w:val="en-GB" w:eastAsia="zh-CN" w:bidi="hi-IN"/>
        </w:rPr>
        <w:t xml:space="preserve"> D.</w:t>
      </w:r>
      <w:r w:rsidR="0065660D" w:rsidRPr="003C73AB">
        <w:rPr>
          <w:rFonts w:ascii="Palatino Linotype" w:eastAsia="Droid Sans Fallback" w:hAnsi="Palatino Linotype" w:cs="Palatino Linotype"/>
          <w:kern w:val="1"/>
          <w:sz w:val="16"/>
          <w:szCs w:val="16"/>
          <w:lang w:val="en-GB" w:eastAsia="zh-CN" w:bidi="hi-IN"/>
        </w:rPr>
        <w:t xml:space="preserve"> Lee</w:t>
      </w:r>
      <w:r w:rsidR="003C73AB">
        <w:rPr>
          <w:rFonts w:ascii="Palatino Linotype" w:eastAsia="Droid Sans Fallback" w:hAnsi="Palatino Linotype" w:cs="Palatino Linotype"/>
          <w:kern w:val="1"/>
          <w:sz w:val="16"/>
          <w:szCs w:val="16"/>
          <w:lang w:val="en-GB" w:eastAsia="zh-CN" w:bidi="hi-IN"/>
        </w:rPr>
        <w:t>.</w:t>
      </w:r>
      <w:proofErr w:type="gramEnd"/>
      <w:r w:rsidR="0065660D" w:rsidRPr="003C73AB">
        <w:rPr>
          <w:rFonts w:ascii="Palatino Linotype" w:eastAsia="Droid Sans Fallback" w:hAnsi="Palatino Linotype" w:cs="Palatino Linotype"/>
          <w:kern w:val="1"/>
          <w:sz w:val="16"/>
          <w:szCs w:val="16"/>
          <w:lang w:val="en-GB" w:eastAsia="zh-CN" w:bidi="hi-IN"/>
        </w:rPr>
        <w:t xml:space="preserve"> 1989</w:t>
      </w:r>
      <w:r w:rsidR="008E341D" w:rsidRPr="003C73AB">
        <w:rPr>
          <w:rFonts w:ascii="Palatino Linotype" w:eastAsia="Droid Sans Fallback" w:hAnsi="Palatino Linotype" w:cs="Palatino Linotype"/>
          <w:kern w:val="1"/>
          <w:sz w:val="16"/>
          <w:szCs w:val="16"/>
          <w:lang w:val="en-GB" w:eastAsia="zh-CN" w:bidi="hi-IN"/>
        </w:rPr>
        <w:t>.</w:t>
      </w:r>
      <w:r w:rsidR="0065660D" w:rsidRPr="003C73AB">
        <w:rPr>
          <w:rFonts w:ascii="Palatino Linotype" w:eastAsia="Droid Sans Fallback" w:hAnsi="Palatino Linotype" w:cs="Palatino Linotype"/>
          <w:kern w:val="1"/>
          <w:sz w:val="16"/>
          <w:szCs w:val="16"/>
          <w:lang w:val="en-GB" w:eastAsia="zh-CN" w:bidi="hi-IN"/>
        </w:rPr>
        <w:t xml:space="preserve"> Vegetative filter strips for agricultural nonpoint source pollution control. Transactions of the American Society of Agricultural Engineers 32:513-519.</w:t>
      </w:r>
    </w:p>
    <w:p w:rsidR="004C17B1" w:rsidRPr="003C73AB" w:rsidRDefault="004C17B1" w:rsidP="003C73AB">
      <w:pPr>
        <w:widowControl w:val="0"/>
        <w:suppressAutoHyphens/>
        <w:rPr>
          <w:rFonts w:ascii="Palatino Linotype" w:eastAsia="Droid Sans Fallback" w:hAnsi="Palatino Linotype" w:cs="Palatino Linotype"/>
          <w:kern w:val="1"/>
          <w:sz w:val="16"/>
          <w:szCs w:val="16"/>
          <w:lang w:val="en-GB" w:eastAsia="zh-CN" w:bidi="hi-IN"/>
        </w:rPr>
      </w:pPr>
      <w:r w:rsidRPr="004C17B1">
        <w:rPr>
          <w:rFonts w:ascii="Palatino Linotype" w:eastAsia="Droid Sans Fallback" w:hAnsi="Palatino Linotype" w:cs="Palatino Linotype"/>
          <w:kern w:val="1"/>
          <w:sz w:val="16"/>
          <w:szCs w:val="16"/>
          <w:lang w:val="en-GB" w:eastAsia="zh-CN" w:bidi="hi-IN"/>
        </w:rPr>
        <w:t xml:space="preserve">Fox, J. 2005. The R Commander: A basic-statistics graphical user interface to R. J. Stat. </w:t>
      </w:r>
      <w:proofErr w:type="spellStart"/>
      <w:r w:rsidRPr="004C17B1">
        <w:rPr>
          <w:rFonts w:ascii="Palatino Linotype" w:eastAsia="Droid Sans Fallback" w:hAnsi="Palatino Linotype" w:cs="Palatino Linotype"/>
          <w:kern w:val="1"/>
          <w:sz w:val="16"/>
          <w:szCs w:val="16"/>
          <w:lang w:val="en-GB" w:eastAsia="zh-CN" w:bidi="hi-IN"/>
        </w:rPr>
        <w:t>Softw</w:t>
      </w:r>
      <w:proofErr w:type="spellEnd"/>
      <w:r w:rsidRPr="004C17B1">
        <w:rPr>
          <w:rFonts w:ascii="Palatino Linotype" w:eastAsia="Droid Sans Fallback" w:hAnsi="Palatino Linotype" w:cs="Palatino Linotype"/>
          <w:kern w:val="1"/>
          <w:sz w:val="16"/>
          <w:szCs w:val="16"/>
          <w:lang w:val="en-GB" w:eastAsia="zh-CN" w:bidi="hi-IN"/>
        </w:rPr>
        <w:t>. 19(9):1-42.</w:t>
      </w:r>
    </w:p>
    <w:p w:rsidR="00F92DA0" w:rsidRPr="003C73AB" w:rsidRDefault="00F92DA0" w:rsidP="003C73AB">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3C73AB">
        <w:rPr>
          <w:rFonts w:ascii="Palatino Linotype" w:eastAsia="Droid Sans Fallback" w:hAnsi="Palatino Linotype" w:cs="Palatino Linotype"/>
          <w:kern w:val="1"/>
          <w:sz w:val="16"/>
          <w:szCs w:val="16"/>
          <w:lang w:val="en-GB" w:eastAsia="zh-CN" w:bidi="hi-IN"/>
        </w:rPr>
        <w:t>García Moreno</w:t>
      </w:r>
      <w:r w:rsidR="006C15F9" w:rsidRPr="003C73AB">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0A600C" w:rsidRPr="003C73AB">
        <w:rPr>
          <w:rFonts w:ascii="Palatino Linotype" w:eastAsia="Droid Sans Fallback" w:hAnsi="Palatino Linotype" w:cs="Palatino Linotype"/>
          <w:kern w:val="1"/>
          <w:sz w:val="16"/>
          <w:szCs w:val="16"/>
          <w:lang w:val="en-GB" w:eastAsia="zh-CN" w:bidi="hi-IN"/>
        </w:rPr>
        <w:t>R</w:t>
      </w:r>
      <w:r w:rsidR="006C15F9" w:rsidRPr="003C73AB">
        <w:rPr>
          <w:rFonts w:ascii="Palatino Linotype" w:eastAsia="Droid Sans Fallback" w:hAnsi="Palatino Linotype" w:cs="Palatino Linotype"/>
          <w:kern w:val="1"/>
          <w:sz w:val="16"/>
          <w:szCs w:val="16"/>
          <w:lang w:val="en-GB" w:eastAsia="zh-CN" w:bidi="hi-IN"/>
        </w:rPr>
        <w:t>.</w:t>
      </w:r>
      <w:r w:rsidR="00E30F82" w:rsidRPr="003C73AB">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6C15F9" w:rsidRPr="003C73AB">
        <w:rPr>
          <w:rFonts w:ascii="Palatino Linotype" w:eastAsia="Droid Sans Fallback" w:hAnsi="Palatino Linotype" w:cs="Palatino Linotype"/>
          <w:kern w:val="1"/>
          <w:sz w:val="16"/>
          <w:szCs w:val="16"/>
          <w:lang w:val="en-GB" w:eastAsia="zh-CN" w:bidi="hi-IN"/>
        </w:rPr>
        <w:t xml:space="preserve">A. </w:t>
      </w:r>
      <w:proofErr w:type="spellStart"/>
      <w:r w:rsidR="000A600C" w:rsidRPr="003C73AB">
        <w:rPr>
          <w:rFonts w:ascii="Palatino Linotype" w:eastAsia="Droid Sans Fallback" w:hAnsi="Palatino Linotype" w:cs="Palatino Linotype"/>
          <w:kern w:val="1"/>
          <w:sz w:val="16"/>
          <w:szCs w:val="16"/>
          <w:lang w:val="en-GB" w:eastAsia="zh-CN" w:bidi="hi-IN"/>
        </w:rPr>
        <w:t>Saa</w:t>
      </w:r>
      <w:proofErr w:type="spellEnd"/>
      <w:r w:rsidR="000A600C" w:rsidRPr="003C73AB">
        <w:rPr>
          <w:rFonts w:ascii="Palatino Linotype" w:eastAsia="Droid Sans Fallback" w:hAnsi="Palatino Linotype" w:cs="Palatino Linotype"/>
          <w:kern w:val="1"/>
          <w:sz w:val="16"/>
          <w:szCs w:val="16"/>
          <w:lang w:val="en-GB" w:eastAsia="zh-CN" w:bidi="hi-IN"/>
        </w:rPr>
        <w:t xml:space="preserve"> </w:t>
      </w:r>
      <w:proofErr w:type="spellStart"/>
      <w:r w:rsidR="000A600C" w:rsidRPr="003C73AB">
        <w:rPr>
          <w:rFonts w:ascii="Palatino Linotype" w:eastAsia="Droid Sans Fallback" w:hAnsi="Palatino Linotype" w:cs="Palatino Linotype"/>
          <w:kern w:val="1"/>
          <w:sz w:val="16"/>
          <w:szCs w:val="16"/>
          <w:lang w:val="en-GB" w:eastAsia="zh-CN" w:bidi="hi-IN"/>
        </w:rPr>
        <w:t>Requejo</w:t>
      </w:r>
      <w:proofErr w:type="spellEnd"/>
      <w:r w:rsidR="00E30F82" w:rsidRPr="003C73AB">
        <w:rPr>
          <w:rFonts w:ascii="Palatino Linotype" w:eastAsia="Droid Sans Fallback" w:hAnsi="Palatino Linotype" w:cs="Palatino Linotype"/>
          <w:kern w:val="1"/>
          <w:sz w:val="16"/>
          <w:szCs w:val="16"/>
          <w:lang w:val="en-GB" w:eastAsia="zh-CN" w:bidi="hi-IN"/>
        </w:rPr>
        <w:t>,</w:t>
      </w:r>
      <w:r w:rsidR="000A600C" w:rsidRPr="003C73AB">
        <w:rPr>
          <w:rFonts w:ascii="Palatino Linotype" w:eastAsia="Droid Sans Fallback" w:hAnsi="Palatino Linotype" w:cs="Palatino Linotype"/>
          <w:kern w:val="1"/>
          <w:sz w:val="16"/>
          <w:szCs w:val="16"/>
          <w:lang w:val="en-GB" w:eastAsia="zh-CN" w:bidi="hi-IN"/>
        </w:rPr>
        <w:t xml:space="preserve"> A</w:t>
      </w:r>
      <w:r w:rsidR="006C15F9" w:rsidRPr="003C73AB">
        <w:rPr>
          <w:rFonts w:ascii="Palatino Linotype" w:eastAsia="Droid Sans Fallback" w:hAnsi="Palatino Linotype" w:cs="Palatino Linotype"/>
          <w:kern w:val="1"/>
          <w:sz w:val="16"/>
          <w:szCs w:val="16"/>
          <w:lang w:val="en-GB" w:eastAsia="zh-CN" w:bidi="hi-IN"/>
        </w:rPr>
        <w:t>.M.</w:t>
      </w:r>
      <w:r w:rsidR="000A600C" w:rsidRPr="003C73AB">
        <w:rPr>
          <w:rFonts w:ascii="Palatino Linotype" w:eastAsia="Droid Sans Fallback" w:hAnsi="Palatino Linotype" w:cs="Palatino Linotype"/>
          <w:kern w:val="1"/>
          <w:sz w:val="16"/>
          <w:szCs w:val="16"/>
          <w:lang w:val="en-GB" w:eastAsia="zh-CN" w:bidi="hi-IN"/>
        </w:rPr>
        <w:t xml:space="preserve"> </w:t>
      </w:r>
      <w:proofErr w:type="spellStart"/>
      <w:r w:rsidR="000A600C" w:rsidRPr="003C73AB">
        <w:rPr>
          <w:rFonts w:ascii="Palatino Linotype" w:eastAsia="Droid Sans Fallback" w:hAnsi="Palatino Linotype" w:cs="Palatino Linotype"/>
          <w:kern w:val="1"/>
          <w:sz w:val="16"/>
          <w:szCs w:val="16"/>
          <w:lang w:val="en-GB" w:eastAsia="zh-CN" w:bidi="hi-IN"/>
        </w:rPr>
        <w:t>Tarquis</w:t>
      </w:r>
      <w:proofErr w:type="spellEnd"/>
      <w:r w:rsidR="000A600C" w:rsidRPr="003C73AB">
        <w:rPr>
          <w:rFonts w:ascii="Palatino Linotype" w:eastAsia="Droid Sans Fallback" w:hAnsi="Palatino Linotype" w:cs="Palatino Linotype"/>
          <w:kern w:val="1"/>
          <w:sz w:val="16"/>
          <w:szCs w:val="16"/>
          <w:lang w:val="en-GB" w:eastAsia="zh-CN" w:bidi="hi-IN"/>
        </w:rPr>
        <w:t xml:space="preserve"> Alonso</w:t>
      </w:r>
      <w:r w:rsidR="00E30F82" w:rsidRPr="003C73AB">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6C15F9" w:rsidRPr="003C73AB">
        <w:rPr>
          <w:rFonts w:ascii="Palatino Linotype" w:eastAsia="Droid Sans Fallback" w:hAnsi="Palatino Linotype" w:cs="Palatino Linotype"/>
          <w:kern w:val="1"/>
          <w:sz w:val="16"/>
          <w:szCs w:val="16"/>
          <w:lang w:val="en-GB" w:eastAsia="zh-CN" w:bidi="hi-IN"/>
        </w:rPr>
        <w:t>S.</w:t>
      </w:r>
      <w:r w:rsidR="000A600C" w:rsidRPr="003C73AB">
        <w:rPr>
          <w:rFonts w:ascii="Palatino Linotype" w:eastAsia="Droid Sans Fallback" w:hAnsi="Palatino Linotype" w:cs="Palatino Linotype"/>
          <w:kern w:val="1"/>
          <w:sz w:val="16"/>
          <w:szCs w:val="16"/>
          <w:lang w:val="en-GB" w:eastAsia="zh-CN" w:bidi="hi-IN"/>
        </w:rPr>
        <w:t xml:space="preserve"> </w:t>
      </w:r>
      <w:proofErr w:type="spellStart"/>
      <w:r w:rsidR="000A600C" w:rsidRPr="003C73AB">
        <w:rPr>
          <w:rFonts w:ascii="Palatino Linotype" w:eastAsia="Droid Sans Fallback" w:hAnsi="Palatino Linotype" w:cs="Palatino Linotype"/>
          <w:kern w:val="1"/>
          <w:sz w:val="16"/>
          <w:szCs w:val="16"/>
          <w:lang w:val="en-GB" w:eastAsia="zh-CN" w:bidi="hi-IN"/>
        </w:rPr>
        <w:t>Barringron</w:t>
      </w:r>
      <w:proofErr w:type="spellEnd"/>
      <w:r w:rsidR="003C73AB">
        <w:rPr>
          <w:rFonts w:ascii="Palatino Linotype" w:eastAsia="Droid Sans Fallback" w:hAnsi="Palatino Linotype" w:cs="Palatino Linotype"/>
          <w:kern w:val="1"/>
          <w:sz w:val="16"/>
          <w:szCs w:val="16"/>
          <w:lang w:val="en-GB" w:eastAsia="zh-CN" w:bidi="hi-IN"/>
        </w:rPr>
        <w:t>, and</w:t>
      </w:r>
      <w:r w:rsidR="00297B9C">
        <w:rPr>
          <w:rFonts w:ascii="Palatino Linotype" w:eastAsia="Droid Sans Fallback" w:hAnsi="Palatino Linotype" w:cs="Palatino Linotype"/>
          <w:kern w:val="1"/>
          <w:sz w:val="16"/>
          <w:szCs w:val="16"/>
          <w:lang w:val="en-GB" w:eastAsia="zh-CN" w:bidi="hi-IN"/>
        </w:rPr>
        <w:t xml:space="preserve"> </w:t>
      </w:r>
      <w:r w:rsidR="006C15F9" w:rsidRPr="003C73AB">
        <w:rPr>
          <w:rFonts w:ascii="Palatino Linotype" w:eastAsia="Droid Sans Fallback" w:hAnsi="Palatino Linotype" w:cs="Palatino Linotype"/>
          <w:kern w:val="1"/>
          <w:sz w:val="16"/>
          <w:szCs w:val="16"/>
          <w:lang w:val="en-GB" w:eastAsia="zh-CN" w:bidi="hi-IN"/>
        </w:rPr>
        <w:t>M.C.</w:t>
      </w:r>
      <w:r w:rsidR="000A600C" w:rsidRPr="003C73AB">
        <w:rPr>
          <w:rFonts w:ascii="Palatino Linotype" w:eastAsia="Droid Sans Fallback" w:hAnsi="Palatino Linotype" w:cs="Palatino Linotype"/>
          <w:kern w:val="1"/>
          <w:sz w:val="16"/>
          <w:szCs w:val="16"/>
          <w:lang w:val="en-GB" w:eastAsia="zh-CN" w:bidi="hi-IN"/>
        </w:rPr>
        <w:t xml:space="preserve"> </w:t>
      </w:r>
      <w:proofErr w:type="spellStart"/>
      <w:r w:rsidR="000A600C" w:rsidRPr="003C73AB">
        <w:rPr>
          <w:rFonts w:ascii="Palatino Linotype" w:eastAsia="Droid Sans Fallback" w:hAnsi="Palatino Linotype" w:cs="Palatino Linotype"/>
          <w:kern w:val="1"/>
          <w:sz w:val="16"/>
          <w:szCs w:val="16"/>
          <w:lang w:val="en-GB" w:eastAsia="zh-CN" w:bidi="hi-IN"/>
        </w:rPr>
        <w:t>D</w:t>
      </w:r>
      <w:r w:rsidR="006C15F9" w:rsidRPr="003C73AB">
        <w:rPr>
          <w:rFonts w:ascii="Palatino Linotype" w:eastAsia="Droid Sans Fallback" w:hAnsi="Palatino Linotype" w:cs="Palatino Linotype"/>
          <w:kern w:val="1"/>
          <w:sz w:val="16"/>
          <w:szCs w:val="16"/>
          <w:lang w:val="en-GB" w:eastAsia="zh-CN" w:bidi="hi-IN"/>
        </w:rPr>
        <w:t>í</w:t>
      </w:r>
      <w:r w:rsidR="000A600C" w:rsidRPr="003C73AB">
        <w:rPr>
          <w:rFonts w:ascii="Palatino Linotype" w:eastAsia="Droid Sans Fallback" w:hAnsi="Palatino Linotype" w:cs="Palatino Linotype"/>
          <w:kern w:val="1"/>
          <w:sz w:val="16"/>
          <w:szCs w:val="16"/>
          <w:lang w:val="en-GB" w:eastAsia="zh-CN" w:bidi="hi-IN"/>
        </w:rPr>
        <w:t>az</w:t>
      </w:r>
      <w:proofErr w:type="spellEnd"/>
      <w:r w:rsidR="003C73AB">
        <w:rPr>
          <w:rFonts w:ascii="Palatino Linotype" w:eastAsia="Droid Sans Fallback" w:hAnsi="Palatino Linotype" w:cs="Palatino Linotype"/>
          <w:kern w:val="1"/>
          <w:sz w:val="16"/>
          <w:szCs w:val="16"/>
          <w:lang w:val="en-GB" w:eastAsia="zh-CN" w:bidi="hi-IN"/>
        </w:rPr>
        <w:t>.</w:t>
      </w:r>
      <w:proofErr w:type="gramEnd"/>
      <w:r w:rsidR="000A600C" w:rsidRPr="003C73AB">
        <w:rPr>
          <w:rFonts w:ascii="Palatino Linotype" w:eastAsia="Droid Sans Fallback" w:hAnsi="Palatino Linotype" w:cs="Palatino Linotype"/>
          <w:kern w:val="1"/>
          <w:sz w:val="16"/>
          <w:szCs w:val="16"/>
          <w:lang w:val="en-GB" w:eastAsia="zh-CN" w:bidi="hi-IN"/>
        </w:rPr>
        <w:t xml:space="preserve"> 2008b</w:t>
      </w:r>
      <w:r w:rsidR="006C15F9" w:rsidRPr="003C73AB">
        <w:rPr>
          <w:rFonts w:ascii="Palatino Linotype" w:eastAsia="Droid Sans Fallback" w:hAnsi="Palatino Linotype" w:cs="Palatino Linotype"/>
          <w:kern w:val="1"/>
          <w:sz w:val="16"/>
          <w:szCs w:val="16"/>
          <w:lang w:val="en-GB" w:eastAsia="zh-CN" w:bidi="hi-IN"/>
        </w:rPr>
        <w:t>.</w:t>
      </w:r>
      <w:r w:rsidR="000A600C" w:rsidRPr="003C73AB">
        <w:rPr>
          <w:rFonts w:ascii="Palatino Linotype" w:eastAsia="Droid Sans Fallback" w:hAnsi="Palatino Linotype" w:cs="Palatino Linotype"/>
          <w:kern w:val="1"/>
          <w:sz w:val="16"/>
          <w:szCs w:val="16"/>
          <w:lang w:val="en-GB" w:eastAsia="zh-CN" w:bidi="hi-IN"/>
        </w:rPr>
        <w:t xml:space="preserve"> Shadow analysis: a method for measuring soil surface roughness. </w:t>
      </w:r>
      <w:proofErr w:type="spellStart"/>
      <w:r w:rsidR="000A600C" w:rsidRPr="003C73AB">
        <w:rPr>
          <w:rFonts w:ascii="Palatino Linotype" w:eastAsia="Droid Sans Fallback" w:hAnsi="Palatino Linotype" w:cs="Palatino Linotype"/>
          <w:kern w:val="1"/>
          <w:sz w:val="16"/>
          <w:szCs w:val="16"/>
          <w:lang w:val="en-GB" w:eastAsia="zh-CN" w:bidi="hi-IN"/>
        </w:rPr>
        <w:t>Geoderma</w:t>
      </w:r>
      <w:proofErr w:type="spellEnd"/>
      <w:r w:rsidR="000A600C" w:rsidRPr="003C73AB">
        <w:rPr>
          <w:rFonts w:ascii="Palatino Linotype" w:eastAsia="Droid Sans Fallback" w:hAnsi="Palatino Linotype" w:cs="Palatino Linotype"/>
          <w:kern w:val="1"/>
          <w:sz w:val="16"/>
          <w:szCs w:val="16"/>
          <w:lang w:val="en-GB" w:eastAsia="zh-CN" w:bidi="hi-IN"/>
        </w:rPr>
        <w:t xml:space="preserve"> 146:201-208.</w:t>
      </w:r>
    </w:p>
    <w:p w:rsidR="00F92DA0" w:rsidRPr="00AD15B6" w:rsidRDefault="00F92DA0" w:rsidP="00BC75F8">
      <w:pPr>
        <w:widowControl w:val="0"/>
        <w:suppressAutoHyphens/>
        <w:rPr>
          <w:rFonts w:ascii="Palatino Linotype" w:eastAsia="Droid Sans Fallback" w:hAnsi="Palatino Linotype" w:cs="Palatino Linotype"/>
          <w:kern w:val="1"/>
          <w:sz w:val="16"/>
          <w:szCs w:val="16"/>
          <w:lang w:val="es-ES_tradnl" w:eastAsia="zh-CN" w:bidi="hi-IN"/>
        </w:rPr>
      </w:pPr>
      <w:proofErr w:type="spellStart"/>
      <w:proofErr w:type="gramStart"/>
      <w:r w:rsidRPr="00BC75F8">
        <w:rPr>
          <w:rFonts w:ascii="Palatino Linotype" w:eastAsia="Droid Sans Fallback" w:hAnsi="Palatino Linotype" w:cs="Palatino Linotype"/>
          <w:kern w:val="1"/>
          <w:sz w:val="16"/>
          <w:szCs w:val="16"/>
          <w:lang w:val="en-GB" w:eastAsia="zh-CN" w:bidi="hi-IN"/>
        </w:rPr>
        <w:t>Ghadiri</w:t>
      </w:r>
      <w:proofErr w:type="spellEnd"/>
      <w:r w:rsidR="0090110C" w:rsidRPr="00BC75F8">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0A600C" w:rsidRPr="00BC75F8">
        <w:rPr>
          <w:rFonts w:ascii="Palatino Linotype" w:eastAsia="Droid Sans Fallback" w:hAnsi="Palatino Linotype" w:cs="Palatino Linotype"/>
          <w:kern w:val="1"/>
          <w:sz w:val="16"/>
          <w:szCs w:val="16"/>
          <w:lang w:val="en-GB" w:eastAsia="zh-CN" w:bidi="hi-IN"/>
        </w:rPr>
        <w:t>H</w:t>
      </w:r>
      <w:r w:rsidR="0090110C" w:rsidRPr="00BC75F8">
        <w:rPr>
          <w:rFonts w:ascii="Palatino Linotype" w:eastAsia="Droid Sans Fallback" w:hAnsi="Palatino Linotype" w:cs="Palatino Linotype"/>
          <w:kern w:val="1"/>
          <w:sz w:val="16"/>
          <w:szCs w:val="16"/>
          <w:lang w:val="en-GB" w:eastAsia="zh-CN" w:bidi="hi-IN"/>
        </w:rPr>
        <w:t>.</w:t>
      </w:r>
      <w:r w:rsidR="00E30F82" w:rsidRPr="00BC75F8">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90110C" w:rsidRPr="00BC75F8">
        <w:rPr>
          <w:rFonts w:ascii="Palatino Linotype" w:eastAsia="Droid Sans Fallback" w:hAnsi="Palatino Linotype" w:cs="Palatino Linotype"/>
          <w:kern w:val="1"/>
          <w:sz w:val="16"/>
          <w:szCs w:val="16"/>
          <w:lang w:val="en-GB" w:eastAsia="zh-CN" w:bidi="hi-IN"/>
        </w:rPr>
        <w:t xml:space="preserve">C.W. </w:t>
      </w:r>
      <w:r w:rsidR="000A600C" w:rsidRPr="00BC75F8">
        <w:rPr>
          <w:rFonts w:ascii="Palatino Linotype" w:eastAsia="Droid Sans Fallback" w:hAnsi="Palatino Linotype" w:cs="Palatino Linotype"/>
          <w:kern w:val="1"/>
          <w:sz w:val="16"/>
          <w:szCs w:val="16"/>
          <w:lang w:val="en-GB" w:eastAsia="zh-CN" w:bidi="hi-IN"/>
        </w:rPr>
        <w:t>Rose</w:t>
      </w:r>
      <w:r w:rsidR="00BC75F8">
        <w:rPr>
          <w:rFonts w:ascii="Palatino Linotype" w:eastAsia="Droid Sans Fallback" w:hAnsi="Palatino Linotype" w:cs="Palatino Linotype"/>
          <w:kern w:val="1"/>
          <w:sz w:val="16"/>
          <w:szCs w:val="16"/>
          <w:lang w:val="en-GB" w:eastAsia="zh-CN" w:bidi="hi-IN"/>
        </w:rPr>
        <w:t>, and</w:t>
      </w:r>
      <w:r w:rsidR="00297B9C">
        <w:rPr>
          <w:rFonts w:ascii="Palatino Linotype" w:eastAsia="Droid Sans Fallback" w:hAnsi="Palatino Linotype" w:cs="Palatino Linotype"/>
          <w:kern w:val="1"/>
          <w:sz w:val="16"/>
          <w:szCs w:val="16"/>
          <w:lang w:val="en-GB" w:eastAsia="zh-CN" w:bidi="hi-IN"/>
        </w:rPr>
        <w:t xml:space="preserve"> </w:t>
      </w:r>
      <w:r w:rsidR="000A600C" w:rsidRPr="00BC75F8">
        <w:rPr>
          <w:rFonts w:ascii="Palatino Linotype" w:eastAsia="Droid Sans Fallback" w:hAnsi="Palatino Linotype" w:cs="Palatino Linotype"/>
          <w:kern w:val="1"/>
          <w:sz w:val="16"/>
          <w:szCs w:val="16"/>
          <w:lang w:val="en-GB" w:eastAsia="zh-CN" w:bidi="hi-IN"/>
        </w:rPr>
        <w:t>W</w:t>
      </w:r>
      <w:r w:rsidR="0090110C" w:rsidRPr="00BC75F8">
        <w:rPr>
          <w:rFonts w:ascii="Palatino Linotype" w:eastAsia="Droid Sans Fallback" w:hAnsi="Palatino Linotype" w:cs="Palatino Linotype"/>
          <w:kern w:val="1"/>
          <w:sz w:val="16"/>
          <w:szCs w:val="16"/>
          <w:lang w:val="en-GB" w:eastAsia="zh-CN" w:bidi="hi-IN"/>
        </w:rPr>
        <w:t>.L.</w:t>
      </w:r>
      <w:r w:rsidR="000A600C" w:rsidRPr="00BC75F8">
        <w:rPr>
          <w:rFonts w:ascii="Palatino Linotype" w:eastAsia="Droid Sans Fallback" w:hAnsi="Palatino Linotype" w:cs="Palatino Linotype"/>
          <w:kern w:val="1"/>
          <w:sz w:val="16"/>
          <w:szCs w:val="16"/>
          <w:lang w:val="en-GB" w:eastAsia="zh-CN" w:bidi="hi-IN"/>
        </w:rPr>
        <w:t xml:space="preserve"> Hogarth</w:t>
      </w:r>
      <w:r w:rsidR="00BC75F8">
        <w:rPr>
          <w:rFonts w:ascii="Palatino Linotype" w:eastAsia="Droid Sans Fallback" w:hAnsi="Palatino Linotype" w:cs="Palatino Linotype"/>
          <w:kern w:val="1"/>
          <w:sz w:val="16"/>
          <w:szCs w:val="16"/>
          <w:lang w:val="en-GB" w:eastAsia="zh-CN" w:bidi="hi-IN"/>
        </w:rPr>
        <w:t>.</w:t>
      </w:r>
      <w:proofErr w:type="gramEnd"/>
      <w:r w:rsidR="000A600C" w:rsidRPr="00BC75F8">
        <w:rPr>
          <w:rFonts w:ascii="Palatino Linotype" w:eastAsia="Droid Sans Fallback" w:hAnsi="Palatino Linotype" w:cs="Palatino Linotype"/>
          <w:kern w:val="1"/>
          <w:sz w:val="16"/>
          <w:szCs w:val="16"/>
          <w:lang w:val="en-GB" w:eastAsia="zh-CN" w:bidi="hi-IN"/>
        </w:rPr>
        <w:t xml:space="preserve"> 2001</w:t>
      </w:r>
      <w:r w:rsidR="0090110C" w:rsidRPr="00BC75F8">
        <w:rPr>
          <w:rFonts w:ascii="Palatino Linotype" w:eastAsia="Droid Sans Fallback" w:hAnsi="Palatino Linotype" w:cs="Palatino Linotype"/>
          <w:kern w:val="1"/>
          <w:sz w:val="16"/>
          <w:szCs w:val="16"/>
          <w:lang w:val="en-GB" w:eastAsia="zh-CN" w:bidi="hi-IN"/>
        </w:rPr>
        <w:t>.</w:t>
      </w:r>
      <w:r w:rsidR="000A600C" w:rsidRPr="00BC75F8">
        <w:rPr>
          <w:rFonts w:ascii="Palatino Linotype" w:eastAsia="Droid Sans Fallback" w:hAnsi="Palatino Linotype" w:cs="Palatino Linotype"/>
          <w:kern w:val="1"/>
          <w:sz w:val="16"/>
          <w:szCs w:val="16"/>
          <w:lang w:val="en-GB" w:eastAsia="zh-CN" w:bidi="hi-IN"/>
        </w:rPr>
        <w:t xml:space="preserve"> The influence of grass and porous barrier strips on runoff hydrology and sediment transport. </w:t>
      </w:r>
      <w:proofErr w:type="spellStart"/>
      <w:r w:rsidR="000A600C" w:rsidRPr="00AD15B6">
        <w:rPr>
          <w:rFonts w:ascii="Palatino Linotype" w:eastAsia="Droid Sans Fallback" w:hAnsi="Palatino Linotype" w:cs="Palatino Linotype"/>
          <w:kern w:val="1"/>
          <w:sz w:val="16"/>
          <w:szCs w:val="16"/>
          <w:lang w:val="es-ES_tradnl" w:eastAsia="zh-CN" w:bidi="hi-IN"/>
        </w:rPr>
        <w:t>Transactions</w:t>
      </w:r>
      <w:proofErr w:type="spellEnd"/>
      <w:r w:rsidR="000A600C" w:rsidRPr="00AD15B6">
        <w:rPr>
          <w:rFonts w:ascii="Palatino Linotype" w:eastAsia="Droid Sans Fallback" w:hAnsi="Palatino Linotype" w:cs="Palatino Linotype"/>
          <w:kern w:val="1"/>
          <w:sz w:val="16"/>
          <w:szCs w:val="16"/>
          <w:lang w:val="es-ES_tradnl" w:eastAsia="zh-CN" w:bidi="hi-IN"/>
        </w:rPr>
        <w:t xml:space="preserve"> of </w:t>
      </w:r>
      <w:proofErr w:type="spellStart"/>
      <w:r w:rsidR="000A600C" w:rsidRPr="00AD15B6">
        <w:rPr>
          <w:rFonts w:ascii="Palatino Linotype" w:eastAsia="Droid Sans Fallback" w:hAnsi="Palatino Linotype" w:cs="Palatino Linotype"/>
          <w:kern w:val="1"/>
          <w:sz w:val="16"/>
          <w:szCs w:val="16"/>
          <w:lang w:val="es-ES_tradnl" w:eastAsia="zh-CN" w:bidi="hi-IN"/>
        </w:rPr>
        <w:t>the</w:t>
      </w:r>
      <w:proofErr w:type="spellEnd"/>
      <w:r w:rsidR="000A600C" w:rsidRPr="00AD15B6">
        <w:rPr>
          <w:rFonts w:ascii="Palatino Linotype" w:eastAsia="Droid Sans Fallback" w:hAnsi="Palatino Linotype" w:cs="Palatino Linotype"/>
          <w:kern w:val="1"/>
          <w:sz w:val="16"/>
          <w:szCs w:val="16"/>
          <w:lang w:val="es-ES_tradnl" w:eastAsia="zh-CN" w:bidi="hi-IN"/>
        </w:rPr>
        <w:t xml:space="preserve"> American </w:t>
      </w:r>
      <w:proofErr w:type="spellStart"/>
      <w:r w:rsidR="000A600C" w:rsidRPr="00AD15B6">
        <w:rPr>
          <w:rFonts w:ascii="Palatino Linotype" w:eastAsia="Droid Sans Fallback" w:hAnsi="Palatino Linotype" w:cs="Palatino Linotype"/>
          <w:kern w:val="1"/>
          <w:sz w:val="16"/>
          <w:szCs w:val="16"/>
          <w:lang w:val="es-ES_tradnl" w:eastAsia="zh-CN" w:bidi="hi-IN"/>
        </w:rPr>
        <w:t>Society</w:t>
      </w:r>
      <w:proofErr w:type="spellEnd"/>
      <w:r w:rsidR="000A600C" w:rsidRPr="00AD15B6">
        <w:rPr>
          <w:rFonts w:ascii="Palatino Linotype" w:eastAsia="Droid Sans Fallback" w:hAnsi="Palatino Linotype" w:cs="Palatino Linotype"/>
          <w:kern w:val="1"/>
          <w:sz w:val="16"/>
          <w:szCs w:val="16"/>
          <w:lang w:val="es-ES_tradnl" w:eastAsia="zh-CN" w:bidi="hi-IN"/>
        </w:rPr>
        <w:t xml:space="preserve"> of </w:t>
      </w:r>
      <w:proofErr w:type="spellStart"/>
      <w:r w:rsidR="000A600C" w:rsidRPr="00AD15B6">
        <w:rPr>
          <w:rFonts w:ascii="Palatino Linotype" w:eastAsia="Droid Sans Fallback" w:hAnsi="Palatino Linotype" w:cs="Palatino Linotype"/>
          <w:kern w:val="1"/>
          <w:sz w:val="16"/>
          <w:szCs w:val="16"/>
          <w:lang w:val="es-ES_tradnl" w:eastAsia="zh-CN" w:bidi="hi-IN"/>
        </w:rPr>
        <w:t>Agricultural</w:t>
      </w:r>
      <w:proofErr w:type="spellEnd"/>
      <w:r w:rsidR="000A600C" w:rsidRPr="00AD15B6">
        <w:rPr>
          <w:rFonts w:ascii="Palatino Linotype" w:eastAsia="Droid Sans Fallback" w:hAnsi="Palatino Linotype" w:cs="Palatino Linotype"/>
          <w:kern w:val="1"/>
          <w:sz w:val="16"/>
          <w:szCs w:val="16"/>
          <w:lang w:val="es-ES_tradnl" w:eastAsia="zh-CN" w:bidi="hi-IN"/>
        </w:rPr>
        <w:t xml:space="preserve"> </w:t>
      </w:r>
      <w:proofErr w:type="spellStart"/>
      <w:r w:rsidR="000A600C" w:rsidRPr="00AD15B6">
        <w:rPr>
          <w:rFonts w:ascii="Palatino Linotype" w:eastAsia="Droid Sans Fallback" w:hAnsi="Palatino Linotype" w:cs="Palatino Linotype"/>
          <w:kern w:val="1"/>
          <w:sz w:val="16"/>
          <w:szCs w:val="16"/>
          <w:lang w:val="es-ES_tradnl" w:eastAsia="zh-CN" w:bidi="hi-IN"/>
        </w:rPr>
        <w:t>Engineers</w:t>
      </w:r>
      <w:proofErr w:type="spellEnd"/>
      <w:r w:rsidR="000A600C" w:rsidRPr="00AD15B6">
        <w:rPr>
          <w:rFonts w:ascii="Palatino Linotype" w:eastAsia="Droid Sans Fallback" w:hAnsi="Palatino Linotype" w:cs="Palatino Linotype"/>
          <w:kern w:val="1"/>
          <w:sz w:val="16"/>
          <w:szCs w:val="16"/>
          <w:lang w:val="es-ES_tradnl" w:eastAsia="zh-CN" w:bidi="hi-IN"/>
        </w:rPr>
        <w:t xml:space="preserve"> 44:259-268.</w:t>
      </w:r>
    </w:p>
    <w:p w:rsidR="00D079C0" w:rsidRPr="009F4C06" w:rsidRDefault="00D079C0" w:rsidP="00BC75F8">
      <w:pPr>
        <w:widowControl w:val="0"/>
        <w:suppressAutoHyphens/>
        <w:rPr>
          <w:rFonts w:ascii="Palatino Linotype" w:eastAsia="Droid Sans Fallback" w:hAnsi="Palatino Linotype" w:cs="Palatino Linotype"/>
          <w:kern w:val="1"/>
          <w:sz w:val="16"/>
          <w:szCs w:val="16"/>
          <w:lang w:val="es-ES_tradnl" w:eastAsia="zh-CN" w:bidi="hi-IN"/>
        </w:rPr>
      </w:pPr>
      <w:r w:rsidRPr="00AD15B6">
        <w:rPr>
          <w:rFonts w:ascii="Palatino Linotype" w:eastAsia="Droid Sans Fallback" w:hAnsi="Palatino Linotype" w:cs="Palatino Linotype"/>
          <w:kern w:val="1"/>
          <w:sz w:val="16"/>
          <w:szCs w:val="16"/>
          <w:lang w:val="es-ES_tradnl" w:eastAsia="zh-CN" w:bidi="hi-IN"/>
        </w:rPr>
        <w:t>Giaccio</w:t>
      </w:r>
      <w:r w:rsidR="0090110C" w:rsidRPr="00AD15B6">
        <w:rPr>
          <w:rFonts w:ascii="Palatino Linotype" w:eastAsia="Droid Sans Fallback" w:hAnsi="Palatino Linotype" w:cs="Palatino Linotype"/>
          <w:kern w:val="1"/>
          <w:sz w:val="16"/>
          <w:szCs w:val="16"/>
          <w:lang w:val="es-ES_tradnl" w:eastAsia="zh-CN" w:bidi="hi-IN"/>
        </w:rPr>
        <w:t>,</w:t>
      </w:r>
      <w:r w:rsidRPr="00AD15B6">
        <w:rPr>
          <w:rFonts w:ascii="Palatino Linotype" w:eastAsia="Droid Sans Fallback" w:hAnsi="Palatino Linotype" w:cs="Palatino Linotype"/>
          <w:kern w:val="1"/>
          <w:sz w:val="16"/>
          <w:szCs w:val="16"/>
          <w:lang w:val="es-ES_tradnl" w:eastAsia="zh-CN" w:bidi="hi-IN"/>
        </w:rPr>
        <w:t xml:space="preserve"> G</w:t>
      </w:r>
      <w:r w:rsidR="0090110C" w:rsidRPr="00AD15B6">
        <w:rPr>
          <w:rFonts w:ascii="Palatino Linotype" w:eastAsia="Droid Sans Fallback" w:hAnsi="Palatino Linotype" w:cs="Palatino Linotype"/>
          <w:kern w:val="1"/>
          <w:sz w:val="16"/>
          <w:szCs w:val="16"/>
          <w:lang w:val="es-ES_tradnl" w:eastAsia="zh-CN" w:bidi="hi-IN"/>
        </w:rPr>
        <w:t>.</w:t>
      </w:r>
      <w:r w:rsidRPr="00AD15B6">
        <w:rPr>
          <w:rFonts w:ascii="Palatino Linotype" w:eastAsia="Droid Sans Fallback" w:hAnsi="Palatino Linotype" w:cs="Palatino Linotype"/>
          <w:kern w:val="1"/>
          <w:sz w:val="16"/>
          <w:szCs w:val="16"/>
          <w:lang w:val="es-ES_tradnl" w:eastAsia="zh-CN" w:bidi="hi-IN"/>
        </w:rPr>
        <w:t>C</w:t>
      </w:r>
      <w:r w:rsidR="0090110C" w:rsidRPr="00AD15B6">
        <w:rPr>
          <w:rFonts w:ascii="Palatino Linotype" w:eastAsia="Droid Sans Fallback" w:hAnsi="Palatino Linotype" w:cs="Palatino Linotype"/>
          <w:kern w:val="1"/>
          <w:sz w:val="16"/>
          <w:szCs w:val="16"/>
          <w:lang w:val="es-ES_tradnl" w:eastAsia="zh-CN" w:bidi="hi-IN"/>
        </w:rPr>
        <w:t>.</w:t>
      </w:r>
      <w:r w:rsidRPr="00AD15B6">
        <w:rPr>
          <w:rFonts w:ascii="Palatino Linotype" w:eastAsia="Droid Sans Fallback" w:hAnsi="Palatino Linotype" w:cs="Palatino Linotype"/>
          <w:kern w:val="1"/>
          <w:sz w:val="16"/>
          <w:szCs w:val="16"/>
          <w:lang w:val="es-ES_tradnl" w:eastAsia="zh-CN" w:bidi="hi-IN"/>
        </w:rPr>
        <w:t>M</w:t>
      </w:r>
      <w:r w:rsidR="0090110C" w:rsidRPr="00AD15B6">
        <w:rPr>
          <w:rFonts w:ascii="Palatino Linotype" w:eastAsia="Droid Sans Fallback" w:hAnsi="Palatino Linotype" w:cs="Palatino Linotype"/>
          <w:kern w:val="1"/>
          <w:sz w:val="16"/>
          <w:szCs w:val="16"/>
          <w:lang w:val="es-ES_tradnl" w:eastAsia="zh-CN" w:bidi="hi-IN"/>
        </w:rPr>
        <w:t>.</w:t>
      </w:r>
      <w:r w:rsidRPr="00AD15B6">
        <w:rPr>
          <w:rFonts w:ascii="Palatino Linotype" w:eastAsia="Droid Sans Fallback" w:hAnsi="Palatino Linotype" w:cs="Palatino Linotype"/>
          <w:kern w:val="1"/>
          <w:sz w:val="16"/>
          <w:szCs w:val="16"/>
          <w:lang w:val="es-ES_tradnl" w:eastAsia="zh-CN" w:bidi="hi-IN"/>
        </w:rPr>
        <w:t xml:space="preserve"> 2017</w:t>
      </w:r>
      <w:r w:rsidR="0090110C" w:rsidRPr="00AD15B6">
        <w:rPr>
          <w:rFonts w:ascii="Palatino Linotype" w:eastAsia="Droid Sans Fallback" w:hAnsi="Palatino Linotype" w:cs="Palatino Linotype"/>
          <w:kern w:val="1"/>
          <w:sz w:val="16"/>
          <w:szCs w:val="16"/>
          <w:lang w:val="es-ES_tradnl" w:eastAsia="zh-CN" w:bidi="hi-IN"/>
        </w:rPr>
        <w:t>.</w:t>
      </w:r>
      <w:r w:rsidR="00297B9C" w:rsidRPr="00AD15B6">
        <w:rPr>
          <w:rFonts w:ascii="Palatino Linotype" w:eastAsia="Droid Sans Fallback" w:hAnsi="Palatino Linotype" w:cs="Palatino Linotype"/>
          <w:kern w:val="1"/>
          <w:sz w:val="16"/>
          <w:szCs w:val="16"/>
          <w:lang w:val="es-ES_tradnl" w:eastAsia="zh-CN" w:bidi="hi-IN"/>
        </w:rPr>
        <w:t xml:space="preserve"> </w:t>
      </w:r>
      <w:r w:rsidRPr="00D018F9">
        <w:rPr>
          <w:rFonts w:ascii="Palatino Linotype" w:eastAsia="Droid Sans Fallback" w:hAnsi="Palatino Linotype" w:cs="Palatino Linotype"/>
          <w:kern w:val="1"/>
          <w:sz w:val="16"/>
          <w:szCs w:val="16"/>
          <w:lang w:val="es-ES_tradnl" w:eastAsia="zh-CN" w:bidi="hi-IN"/>
        </w:rPr>
        <w:t xml:space="preserve">Retención de sedimentos, nutrientes y glifosato por ecosistemas ribereños en paisajes agrícolas de la Pampa Austral. Tesis de Doctorado en Ciencias Agrarias. Universidad Nacional de Mar del Plata. </w:t>
      </w:r>
      <w:r w:rsidRPr="009F4C06">
        <w:rPr>
          <w:rFonts w:ascii="Palatino Linotype" w:eastAsia="Droid Sans Fallback" w:hAnsi="Palatino Linotype" w:cs="Palatino Linotype"/>
          <w:kern w:val="1"/>
          <w:sz w:val="16"/>
          <w:szCs w:val="16"/>
          <w:lang w:val="es-ES_tradnl" w:eastAsia="zh-CN" w:bidi="hi-IN"/>
        </w:rPr>
        <w:t>Argentina. 208 p.</w:t>
      </w:r>
    </w:p>
    <w:p w:rsidR="00F92DA0" w:rsidRPr="00BC75F8" w:rsidRDefault="00F92DA0" w:rsidP="00BC75F8">
      <w:pPr>
        <w:widowControl w:val="0"/>
        <w:suppressAutoHyphens/>
        <w:rPr>
          <w:rFonts w:ascii="Palatino Linotype" w:eastAsia="Droid Sans Fallback" w:hAnsi="Palatino Linotype" w:cs="Palatino Linotype"/>
          <w:kern w:val="1"/>
          <w:sz w:val="16"/>
          <w:szCs w:val="16"/>
          <w:lang w:val="en-GB" w:eastAsia="zh-CN" w:bidi="hi-IN"/>
        </w:rPr>
      </w:pPr>
      <w:r w:rsidRPr="009F4C06">
        <w:rPr>
          <w:rFonts w:ascii="Palatino Linotype" w:eastAsia="Droid Sans Fallback" w:hAnsi="Palatino Linotype" w:cs="Palatino Linotype"/>
          <w:kern w:val="1"/>
          <w:sz w:val="16"/>
          <w:szCs w:val="16"/>
          <w:lang w:val="es-ES_tradnl" w:eastAsia="zh-CN" w:bidi="hi-IN"/>
        </w:rPr>
        <w:t>Giaccio</w:t>
      </w:r>
      <w:r w:rsidR="0090110C" w:rsidRPr="009F4C06">
        <w:rPr>
          <w:rFonts w:ascii="Palatino Linotype" w:eastAsia="Droid Sans Fallback" w:hAnsi="Palatino Linotype" w:cs="Palatino Linotype"/>
          <w:kern w:val="1"/>
          <w:sz w:val="16"/>
          <w:szCs w:val="16"/>
          <w:lang w:val="es-ES_tradnl" w:eastAsia="zh-CN" w:bidi="hi-IN"/>
        </w:rPr>
        <w:t>,</w:t>
      </w:r>
      <w:r w:rsidRPr="009F4C06">
        <w:rPr>
          <w:rFonts w:ascii="Palatino Linotype" w:eastAsia="Droid Sans Fallback" w:hAnsi="Palatino Linotype" w:cs="Palatino Linotype"/>
          <w:kern w:val="1"/>
          <w:sz w:val="16"/>
          <w:szCs w:val="16"/>
          <w:lang w:val="es-ES_tradnl" w:eastAsia="zh-CN" w:bidi="hi-IN"/>
        </w:rPr>
        <w:t xml:space="preserve"> G</w:t>
      </w:r>
      <w:r w:rsidR="0090110C" w:rsidRPr="009F4C06">
        <w:rPr>
          <w:rFonts w:ascii="Palatino Linotype" w:eastAsia="Droid Sans Fallback" w:hAnsi="Palatino Linotype" w:cs="Palatino Linotype"/>
          <w:kern w:val="1"/>
          <w:sz w:val="16"/>
          <w:szCs w:val="16"/>
          <w:lang w:val="es-ES_tradnl" w:eastAsia="zh-CN" w:bidi="hi-IN"/>
        </w:rPr>
        <w:t>.</w:t>
      </w:r>
      <w:r w:rsidRPr="009F4C06">
        <w:rPr>
          <w:rFonts w:ascii="Palatino Linotype" w:eastAsia="Droid Sans Fallback" w:hAnsi="Palatino Linotype" w:cs="Palatino Linotype"/>
          <w:kern w:val="1"/>
          <w:sz w:val="16"/>
          <w:szCs w:val="16"/>
          <w:lang w:val="es-ES_tradnl" w:eastAsia="zh-CN" w:bidi="hi-IN"/>
        </w:rPr>
        <w:t>C</w:t>
      </w:r>
      <w:r w:rsidR="0090110C" w:rsidRPr="009F4C06">
        <w:rPr>
          <w:rFonts w:ascii="Palatino Linotype" w:eastAsia="Droid Sans Fallback" w:hAnsi="Palatino Linotype" w:cs="Palatino Linotype"/>
          <w:kern w:val="1"/>
          <w:sz w:val="16"/>
          <w:szCs w:val="16"/>
          <w:lang w:val="es-ES_tradnl" w:eastAsia="zh-CN" w:bidi="hi-IN"/>
        </w:rPr>
        <w:t>.</w:t>
      </w:r>
      <w:r w:rsidRPr="009F4C06">
        <w:rPr>
          <w:rFonts w:ascii="Palatino Linotype" w:eastAsia="Droid Sans Fallback" w:hAnsi="Palatino Linotype" w:cs="Palatino Linotype"/>
          <w:kern w:val="1"/>
          <w:sz w:val="16"/>
          <w:szCs w:val="16"/>
          <w:lang w:val="es-ES_tradnl" w:eastAsia="zh-CN" w:bidi="hi-IN"/>
        </w:rPr>
        <w:t>M</w:t>
      </w:r>
      <w:r w:rsidR="0090110C" w:rsidRPr="009F4C06">
        <w:rPr>
          <w:rFonts w:ascii="Palatino Linotype" w:eastAsia="Droid Sans Fallback" w:hAnsi="Palatino Linotype" w:cs="Palatino Linotype"/>
          <w:kern w:val="1"/>
          <w:sz w:val="16"/>
          <w:szCs w:val="16"/>
          <w:lang w:val="es-ES_tradnl" w:eastAsia="zh-CN" w:bidi="hi-IN"/>
        </w:rPr>
        <w:t>.</w:t>
      </w:r>
      <w:r w:rsidR="002E0954" w:rsidRPr="009F4C06">
        <w:rPr>
          <w:rFonts w:ascii="Palatino Linotype" w:eastAsia="Droid Sans Fallback" w:hAnsi="Palatino Linotype" w:cs="Palatino Linotype"/>
          <w:kern w:val="1"/>
          <w:sz w:val="16"/>
          <w:szCs w:val="16"/>
          <w:lang w:val="es-ES_tradnl" w:eastAsia="zh-CN" w:bidi="hi-IN"/>
        </w:rPr>
        <w:t>,</w:t>
      </w:r>
      <w:r w:rsidR="00297B9C" w:rsidRPr="009F4C06">
        <w:rPr>
          <w:rFonts w:ascii="Palatino Linotype" w:eastAsia="Droid Sans Fallback" w:hAnsi="Palatino Linotype" w:cs="Palatino Linotype"/>
          <w:kern w:val="1"/>
          <w:sz w:val="16"/>
          <w:szCs w:val="16"/>
          <w:lang w:val="es-ES_tradnl" w:eastAsia="zh-CN" w:bidi="hi-IN"/>
        </w:rPr>
        <w:t xml:space="preserve"> </w:t>
      </w:r>
      <w:r w:rsidR="0090110C" w:rsidRPr="009F4C06">
        <w:rPr>
          <w:rFonts w:ascii="Palatino Linotype" w:eastAsia="Droid Sans Fallback" w:hAnsi="Palatino Linotype" w:cs="Palatino Linotype"/>
          <w:kern w:val="1"/>
          <w:sz w:val="16"/>
          <w:szCs w:val="16"/>
          <w:lang w:val="es-ES_tradnl" w:eastAsia="zh-CN" w:bidi="hi-IN"/>
        </w:rPr>
        <w:t xml:space="preserve">P. </w:t>
      </w:r>
      <w:r w:rsidRPr="009F4C06">
        <w:rPr>
          <w:rFonts w:ascii="Palatino Linotype" w:eastAsia="Droid Sans Fallback" w:hAnsi="Palatino Linotype" w:cs="Palatino Linotype"/>
          <w:kern w:val="1"/>
          <w:sz w:val="16"/>
          <w:szCs w:val="16"/>
          <w:lang w:val="es-ES_tradnl" w:eastAsia="zh-CN" w:bidi="hi-IN"/>
        </w:rPr>
        <w:t>Laterra</w:t>
      </w:r>
      <w:r w:rsidR="00BC75F8" w:rsidRPr="009F4C06">
        <w:rPr>
          <w:rFonts w:ascii="Palatino Linotype" w:eastAsia="Droid Sans Fallback" w:hAnsi="Palatino Linotype" w:cs="Palatino Linotype"/>
          <w:kern w:val="1"/>
          <w:sz w:val="16"/>
          <w:szCs w:val="16"/>
          <w:lang w:val="es-ES_tradnl" w:eastAsia="zh-CN" w:bidi="hi-IN"/>
        </w:rPr>
        <w:t>, and</w:t>
      </w:r>
      <w:r w:rsidR="0090110C" w:rsidRPr="009F4C06">
        <w:rPr>
          <w:rFonts w:ascii="Palatino Linotype" w:eastAsia="Droid Sans Fallback" w:hAnsi="Palatino Linotype" w:cs="Palatino Linotype"/>
          <w:kern w:val="1"/>
          <w:sz w:val="16"/>
          <w:szCs w:val="16"/>
          <w:lang w:val="es-ES_tradnl" w:eastAsia="zh-CN" w:bidi="hi-IN"/>
        </w:rPr>
        <w:t xml:space="preserve"> F.</w:t>
      </w:r>
      <w:r w:rsidRPr="009F4C06">
        <w:rPr>
          <w:rFonts w:ascii="Palatino Linotype" w:eastAsia="Droid Sans Fallback" w:hAnsi="Palatino Linotype" w:cs="Palatino Linotype"/>
          <w:kern w:val="1"/>
          <w:sz w:val="16"/>
          <w:szCs w:val="16"/>
          <w:lang w:val="es-ES_tradnl" w:eastAsia="zh-CN" w:bidi="hi-IN"/>
        </w:rPr>
        <w:t xml:space="preserve"> Cabria</w:t>
      </w:r>
      <w:r w:rsidR="00BC75F8" w:rsidRPr="009F4C06">
        <w:rPr>
          <w:rFonts w:ascii="Palatino Linotype" w:eastAsia="Droid Sans Fallback" w:hAnsi="Palatino Linotype" w:cs="Palatino Linotype"/>
          <w:kern w:val="1"/>
          <w:sz w:val="16"/>
          <w:szCs w:val="16"/>
          <w:lang w:val="es-ES_tradnl" w:eastAsia="zh-CN" w:bidi="hi-IN"/>
        </w:rPr>
        <w:t>.</w:t>
      </w:r>
      <w:r w:rsidR="00297B9C" w:rsidRPr="009F4C06">
        <w:rPr>
          <w:rFonts w:ascii="Palatino Linotype" w:eastAsia="Droid Sans Fallback" w:hAnsi="Palatino Linotype" w:cs="Palatino Linotype"/>
          <w:kern w:val="1"/>
          <w:sz w:val="16"/>
          <w:szCs w:val="16"/>
          <w:lang w:val="es-ES_tradnl" w:eastAsia="zh-CN" w:bidi="hi-IN"/>
        </w:rPr>
        <w:t xml:space="preserve"> </w:t>
      </w:r>
      <w:r w:rsidRPr="009F06A8">
        <w:rPr>
          <w:rFonts w:ascii="Palatino Linotype" w:eastAsia="Droid Sans Fallback" w:hAnsi="Palatino Linotype" w:cs="Palatino Linotype"/>
          <w:kern w:val="1"/>
          <w:sz w:val="16"/>
          <w:szCs w:val="16"/>
          <w:lang w:val="en-GB" w:eastAsia="zh-CN" w:bidi="hi-IN"/>
        </w:rPr>
        <w:t>2017</w:t>
      </w:r>
      <w:r w:rsidR="0090110C" w:rsidRPr="009F06A8">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Pr="00BC75F8">
        <w:rPr>
          <w:rFonts w:ascii="Palatino Linotype" w:eastAsia="Droid Sans Fallback" w:hAnsi="Palatino Linotype" w:cs="Palatino Linotype"/>
          <w:kern w:val="1"/>
          <w:sz w:val="16"/>
          <w:szCs w:val="16"/>
          <w:lang w:val="en-GB" w:eastAsia="zh-CN" w:bidi="hi-IN"/>
        </w:rPr>
        <w:t>Floristic associations and filtering ability of riparian vegetation strips. Phyton</w:t>
      </w:r>
      <w:r w:rsidR="002E0954" w:rsidRPr="00BC75F8">
        <w:rPr>
          <w:rFonts w:ascii="Palatino Linotype" w:eastAsia="Droid Sans Fallback" w:hAnsi="Palatino Linotype" w:cs="Palatino Linotype"/>
          <w:kern w:val="1"/>
          <w:sz w:val="16"/>
          <w:szCs w:val="16"/>
          <w:lang w:val="en-GB" w:eastAsia="zh-CN" w:bidi="hi-IN"/>
        </w:rPr>
        <w:t>,</w:t>
      </w:r>
      <w:r w:rsidRPr="00BC75F8">
        <w:rPr>
          <w:rFonts w:ascii="Palatino Linotype" w:eastAsia="Droid Sans Fallback" w:hAnsi="Palatino Linotype" w:cs="Palatino Linotype"/>
          <w:kern w:val="1"/>
          <w:sz w:val="16"/>
          <w:szCs w:val="16"/>
          <w:lang w:val="en-GB" w:eastAsia="zh-CN" w:bidi="hi-IN"/>
        </w:rPr>
        <w:t xml:space="preserve"> International Journal of Experimental Botany 86:</w:t>
      </w:r>
      <w:r w:rsidR="00B56E62" w:rsidRPr="00BC75F8">
        <w:rPr>
          <w:rFonts w:ascii="Palatino Linotype" w:eastAsia="Droid Sans Fallback" w:hAnsi="Palatino Linotype" w:cs="Palatino Linotype"/>
          <w:kern w:val="1"/>
          <w:sz w:val="16"/>
          <w:szCs w:val="16"/>
          <w:lang w:val="en-GB" w:eastAsia="zh-CN" w:bidi="hi-IN"/>
        </w:rPr>
        <w:t>112</w:t>
      </w:r>
      <w:r w:rsidRPr="00BC75F8">
        <w:rPr>
          <w:rFonts w:ascii="Palatino Linotype" w:eastAsia="Droid Sans Fallback" w:hAnsi="Palatino Linotype" w:cs="Palatino Linotype"/>
          <w:kern w:val="1"/>
          <w:sz w:val="16"/>
          <w:szCs w:val="16"/>
          <w:lang w:val="en-GB" w:eastAsia="zh-CN" w:bidi="hi-IN"/>
        </w:rPr>
        <w:t>-</w:t>
      </w:r>
      <w:r w:rsidR="00B56E62" w:rsidRPr="00BC75F8">
        <w:rPr>
          <w:rFonts w:ascii="Palatino Linotype" w:eastAsia="Droid Sans Fallback" w:hAnsi="Palatino Linotype" w:cs="Palatino Linotype"/>
          <w:kern w:val="1"/>
          <w:sz w:val="16"/>
          <w:szCs w:val="16"/>
          <w:lang w:val="en-GB" w:eastAsia="zh-CN" w:bidi="hi-IN"/>
        </w:rPr>
        <w:t>123</w:t>
      </w:r>
      <w:r w:rsidRPr="00BC75F8">
        <w:rPr>
          <w:rFonts w:ascii="Palatino Linotype" w:eastAsia="Droid Sans Fallback" w:hAnsi="Palatino Linotype" w:cs="Palatino Linotype"/>
          <w:kern w:val="1"/>
          <w:sz w:val="16"/>
          <w:szCs w:val="16"/>
          <w:lang w:val="en-GB" w:eastAsia="zh-CN" w:bidi="hi-IN"/>
        </w:rPr>
        <w:t>.</w:t>
      </w:r>
    </w:p>
    <w:p w:rsidR="002E45E0" w:rsidRPr="00BC75F8" w:rsidRDefault="00C1152F" w:rsidP="00BC75F8">
      <w:pPr>
        <w:widowControl w:val="0"/>
        <w:suppressAutoHyphens/>
        <w:rPr>
          <w:rFonts w:ascii="Palatino Linotype" w:eastAsia="Droid Sans Fallback" w:hAnsi="Palatino Linotype" w:cs="Palatino Linotype"/>
          <w:kern w:val="1"/>
          <w:sz w:val="16"/>
          <w:szCs w:val="16"/>
          <w:lang w:val="en-GB" w:eastAsia="zh-CN" w:bidi="hi-IN"/>
        </w:rPr>
      </w:pPr>
      <w:r w:rsidRPr="00AD15B6">
        <w:rPr>
          <w:rFonts w:ascii="Palatino Linotype" w:eastAsia="Droid Sans Fallback" w:hAnsi="Palatino Linotype" w:cs="Palatino Linotype"/>
          <w:kern w:val="1"/>
          <w:sz w:val="16"/>
          <w:szCs w:val="16"/>
          <w:lang w:val="es-ES_tradnl" w:eastAsia="zh-CN" w:bidi="hi-IN"/>
        </w:rPr>
        <w:t>Giaccio, G.C.M.</w:t>
      </w:r>
      <w:r w:rsidR="00CE1EDE" w:rsidRPr="00AD15B6">
        <w:rPr>
          <w:rFonts w:ascii="Palatino Linotype" w:eastAsia="Droid Sans Fallback" w:hAnsi="Palatino Linotype" w:cs="Palatino Linotype"/>
          <w:kern w:val="1"/>
          <w:sz w:val="16"/>
          <w:szCs w:val="16"/>
          <w:lang w:val="es-ES_tradnl" w:eastAsia="zh-CN" w:bidi="hi-IN"/>
        </w:rPr>
        <w:t>,</w:t>
      </w:r>
      <w:r w:rsidRPr="00AD15B6">
        <w:rPr>
          <w:rFonts w:ascii="Palatino Linotype" w:eastAsia="Droid Sans Fallback" w:hAnsi="Palatino Linotype" w:cs="Palatino Linotype"/>
          <w:kern w:val="1"/>
          <w:sz w:val="16"/>
          <w:szCs w:val="16"/>
          <w:lang w:val="es-ES_tradnl" w:eastAsia="zh-CN" w:bidi="hi-IN"/>
        </w:rPr>
        <w:t xml:space="preserve"> P. Laterra</w:t>
      </w:r>
      <w:r w:rsidR="00CE1EDE" w:rsidRPr="00AD15B6">
        <w:rPr>
          <w:rFonts w:ascii="Palatino Linotype" w:eastAsia="Droid Sans Fallback" w:hAnsi="Palatino Linotype" w:cs="Palatino Linotype"/>
          <w:kern w:val="1"/>
          <w:sz w:val="16"/>
          <w:szCs w:val="16"/>
          <w:lang w:val="es-ES_tradnl" w:eastAsia="zh-CN" w:bidi="hi-IN"/>
        </w:rPr>
        <w:t>,</w:t>
      </w:r>
      <w:r w:rsidRPr="00AD15B6">
        <w:rPr>
          <w:rFonts w:ascii="Palatino Linotype" w:eastAsia="Droid Sans Fallback" w:hAnsi="Palatino Linotype" w:cs="Palatino Linotype"/>
          <w:kern w:val="1"/>
          <w:sz w:val="16"/>
          <w:szCs w:val="16"/>
          <w:lang w:val="es-ES_tradnl" w:eastAsia="zh-CN" w:bidi="hi-IN"/>
        </w:rPr>
        <w:t xml:space="preserve"> V.C.</w:t>
      </w:r>
      <w:r w:rsidR="004D334B" w:rsidRPr="00AD15B6">
        <w:rPr>
          <w:rFonts w:ascii="Palatino Linotype" w:eastAsia="Droid Sans Fallback" w:hAnsi="Palatino Linotype" w:cs="Palatino Linotype"/>
          <w:kern w:val="1"/>
          <w:sz w:val="16"/>
          <w:szCs w:val="16"/>
          <w:lang w:val="es-ES_tradnl" w:eastAsia="zh-CN" w:bidi="hi-IN"/>
        </w:rPr>
        <w:t xml:space="preserve"> Aparicio</w:t>
      </w:r>
      <w:r w:rsidR="00BC75F8" w:rsidRPr="00AD15B6">
        <w:rPr>
          <w:rFonts w:ascii="Palatino Linotype" w:eastAsia="Droid Sans Fallback" w:hAnsi="Palatino Linotype" w:cs="Palatino Linotype"/>
          <w:kern w:val="1"/>
          <w:sz w:val="16"/>
          <w:szCs w:val="16"/>
          <w:lang w:val="es-ES_tradnl" w:eastAsia="zh-CN" w:bidi="hi-IN"/>
        </w:rPr>
        <w:t>, and</w:t>
      </w:r>
      <w:r w:rsidRPr="00AD15B6">
        <w:rPr>
          <w:rFonts w:ascii="Palatino Linotype" w:eastAsia="Droid Sans Fallback" w:hAnsi="Palatino Linotype" w:cs="Palatino Linotype"/>
          <w:kern w:val="1"/>
          <w:sz w:val="16"/>
          <w:szCs w:val="16"/>
          <w:lang w:val="es-ES_tradnl" w:eastAsia="zh-CN" w:bidi="hi-IN"/>
        </w:rPr>
        <w:t xml:space="preserve"> J.L.</w:t>
      </w:r>
      <w:r w:rsidR="004D334B" w:rsidRPr="00AD15B6">
        <w:rPr>
          <w:rFonts w:ascii="Palatino Linotype" w:eastAsia="Droid Sans Fallback" w:hAnsi="Palatino Linotype" w:cs="Palatino Linotype"/>
          <w:kern w:val="1"/>
          <w:sz w:val="16"/>
          <w:szCs w:val="16"/>
          <w:lang w:val="es-ES_tradnl" w:eastAsia="zh-CN" w:bidi="hi-IN"/>
        </w:rPr>
        <w:t xml:space="preserve"> Costa</w:t>
      </w:r>
      <w:r w:rsidR="00BC75F8" w:rsidRPr="00AD15B6">
        <w:rPr>
          <w:rFonts w:ascii="Palatino Linotype" w:eastAsia="Droid Sans Fallback" w:hAnsi="Palatino Linotype" w:cs="Palatino Linotype"/>
          <w:kern w:val="1"/>
          <w:sz w:val="16"/>
          <w:szCs w:val="16"/>
          <w:lang w:val="es-ES_tradnl" w:eastAsia="zh-CN" w:bidi="hi-IN"/>
        </w:rPr>
        <w:t>.</w:t>
      </w:r>
      <w:r w:rsidR="000E0E91">
        <w:rPr>
          <w:rFonts w:ascii="Palatino Linotype" w:eastAsia="Droid Sans Fallback" w:hAnsi="Palatino Linotype" w:cs="Palatino Linotype"/>
          <w:kern w:val="1"/>
          <w:sz w:val="16"/>
          <w:szCs w:val="16"/>
          <w:lang w:val="es-ES_tradnl" w:eastAsia="zh-CN" w:bidi="hi-IN"/>
        </w:rPr>
        <w:t xml:space="preserve"> </w:t>
      </w:r>
      <w:r w:rsidR="004D334B" w:rsidRPr="00AD15B6">
        <w:rPr>
          <w:rFonts w:ascii="Palatino Linotype" w:eastAsia="Droid Sans Fallback" w:hAnsi="Palatino Linotype" w:cs="Palatino Linotype"/>
          <w:kern w:val="1"/>
          <w:sz w:val="16"/>
          <w:szCs w:val="16"/>
          <w:lang w:val="es-ES_tradnl" w:eastAsia="zh-CN" w:bidi="hi-IN"/>
        </w:rPr>
        <w:t>2016</w:t>
      </w:r>
      <w:r w:rsidRPr="00AD15B6">
        <w:rPr>
          <w:rFonts w:ascii="Palatino Linotype" w:eastAsia="Droid Sans Fallback" w:hAnsi="Palatino Linotype" w:cs="Palatino Linotype"/>
          <w:kern w:val="1"/>
          <w:sz w:val="16"/>
          <w:szCs w:val="16"/>
          <w:lang w:val="es-ES_tradnl" w:eastAsia="zh-CN" w:bidi="hi-IN"/>
        </w:rPr>
        <w:t>.</w:t>
      </w:r>
      <w:r w:rsidR="004D334B" w:rsidRPr="00AD15B6">
        <w:rPr>
          <w:rFonts w:ascii="Palatino Linotype" w:eastAsia="Droid Sans Fallback" w:hAnsi="Palatino Linotype" w:cs="Palatino Linotype"/>
          <w:kern w:val="1"/>
          <w:sz w:val="16"/>
          <w:szCs w:val="16"/>
          <w:lang w:val="es-ES_tradnl" w:eastAsia="zh-CN" w:bidi="hi-IN"/>
        </w:rPr>
        <w:t xml:space="preserve"> </w:t>
      </w:r>
      <w:r w:rsidR="004D334B" w:rsidRPr="00BC75F8">
        <w:rPr>
          <w:rFonts w:ascii="Palatino Linotype" w:eastAsia="Droid Sans Fallback" w:hAnsi="Palatino Linotype" w:cs="Palatino Linotype"/>
          <w:kern w:val="1"/>
          <w:sz w:val="16"/>
          <w:szCs w:val="16"/>
          <w:lang w:val="en-GB" w:eastAsia="zh-CN" w:bidi="hi-IN"/>
        </w:rPr>
        <w:t>Glyphosate retention in grassland riparian areas is reduced by the invasion of exotic trees. Phyton</w:t>
      </w:r>
      <w:r w:rsidR="00CE1EDE" w:rsidRPr="00BC75F8">
        <w:rPr>
          <w:rFonts w:ascii="Palatino Linotype" w:eastAsia="Droid Sans Fallback" w:hAnsi="Palatino Linotype" w:cs="Palatino Linotype"/>
          <w:kern w:val="1"/>
          <w:sz w:val="16"/>
          <w:szCs w:val="16"/>
          <w:lang w:val="en-GB" w:eastAsia="zh-CN" w:bidi="hi-IN"/>
        </w:rPr>
        <w:t>,</w:t>
      </w:r>
      <w:r w:rsidR="004D334B" w:rsidRPr="00BC75F8">
        <w:rPr>
          <w:rFonts w:ascii="Palatino Linotype" w:eastAsia="Droid Sans Fallback" w:hAnsi="Palatino Linotype" w:cs="Palatino Linotype"/>
          <w:kern w:val="1"/>
          <w:sz w:val="16"/>
          <w:szCs w:val="16"/>
          <w:lang w:val="en-GB" w:eastAsia="zh-CN" w:bidi="hi-IN"/>
        </w:rPr>
        <w:t xml:space="preserve"> International Journal of Experimental Botany 85:108-116.</w:t>
      </w:r>
    </w:p>
    <w:p w:rsidR="00FF5B60" w:rsidRPr="00347E52" w:rsidRDefault="00FF5B60" w:rsidP="00347E52">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347E52">
        <w:rPr>
          <w:rFonts w:ascii="Palatino Linotype" w:eastAsia="Droid Sans Fallback" w:hAnsi="Palatino Linotype" w:cs="Palatino Linotype"/>
          <w:kern w:val="1"/>
          <w:sz w:val="16"/>
          <w:szCs w:val="16"/>
          <w:lang w:val="en-GB" w:eastAsia="zh-CN" w:bidi="hi-IN"/>
        </w:rPr>
        <w:t>Haag</w:t>
      </w:r>
      <w:r w:rsidR="00804260" w:rsidRPr="00347E52">
        <w:rPr>
          <w:rFonts w:ascii="Palatino Linotype" w:eastAsia="Droid Sans Fallback" w:hAnsi="Palatino Linotype" w:cs="Palatino Linotype"/>
          <w:kern w:val="1"/>
          <w:sz w:val="16"/>
          <w:szCs w:val="16"/>
          <w:lang w:val="en-GB" w:eastAsia="zh-CN" w:bidi="hi-IN"/>
        </w:rPr>
        <w:t>,</w:t>
      </w:r>
      <w:r w:rsidR="00297B9C">
        <w:rPr>
          <w:rFonts w:ascii="Palatino Linotype" w:eastAsia="Droid Sans Fallback" w:hAnsi="Palatino Linotype" w:cs="Palatino Linotype"/>
          <w:kern w:val="1"/>
          <w:sz w:val="16"/>
          <w:szCs w:val="16"/>
          <w:lang w:val="en-GB" w:eastAsia="zh-CN" w:bidi="hi-IN"/>
        </w:rPr>
        <w:t xml:space="preserve"> </w:t>
      </w:r>
      <w:r w:rsidR="00A9158C" w:rsidRPr="00347E52">
        <w:rPr>
          <w:rFonts w:ascii="Palatino Linotype" w:eastAsia="Droid Sans Fallback" w:hAnsi="Palatino Linotype" w:cs="Palatino Linotype"/>
          <w:kern w:val="1"/>
          <w:sz w:val="16"/>
          <w:szCs w:val="16"/>
          <w:lang w:val="en-GB" w:eastAsia="zh-CN" w:bidi="hi-IN"/>
        </w:rPr>
        <w:t>D</w:t>
      </w:r>
      <w:r w:rsidR="00804260" w:rsidRPr="00347E52">
        <w:rPr>
          <w:rFonts w:ascii="Palatino Linotype" w:eastAsia="Droid Sans Fallback" w:hAnsi="Palatino Linotype" w:cs="Palatino Linotype"/>
          <w:kern w:val="1"/>
          <w:sz w:val="16"/>
          <w:szCs w:val="16"/>
          <w:lang w:val="en-GB" w:eastAsia="zh-CN" w:bidi="hi-IN"/>
        </w:rPr>
        <w:t>.</w:t>
      </w:r>
      <w:r w:rsidR="00347E52">
        <w:rPr>
          <w:rFonts w:ascii="Palatino Linotype" w:eastAsia="Droid Sans Fallback" w:hAnsi="Palatino Linotype" w:cs="Palatino Linotype"/>
          <w:kern w:val="1"/>
          <w:sz w:val="16"/>
          <w:szCs w:val="16"/>
          <w:lang w:val="en-GB" w:eastAsia="zh-CN" w:bidi="hi-IN"/>
        </w:rPr>
        <w:t>, and</w:t>
      </w:r>
      <w:r w:rsidR="00804260" w:rsidRPr="00347E52">
        <w:rPr>
          <w:rFonts w:ascii="Palatino Linotype" w:eastAsia="Droid Sans Fallback" w:hAnsi="Palatino Linotype" w:cs="Palatino Linotype"/>
          <w:kern w:val="1"/>
          <w:sz w:val="16"/>
          <w:szCs w:val="16"/>
          <w:lang w:val="en-GB" w:eastAsia="zh-CN" w:bidi="hi-IN"/>
        </w:rPr>
        <w:t xml:space="preserve"> M.</w:t>
      </w:r>
      <w:r w:rsidRPr="00347E52">
        <w:rPr>
          <w:rFonts w:ascii="Palatino Linotype" w:eastAsia="Droid Sans Fallback" w:hAnsi="Palatino Linotype" w:cs="Palatino Linotype"/>
          <w:kern w:val="1"/>
          <w:sz w:val="16"/>
          <w:szCs w:val="16"/>
          <w:lang w:val="en-GB" w:eastAsia="zh-CN" w:bidi="hi-IN"/>
        </w:rPr>
        <w:t xml:space="preserve"> </w:t>
      </w:r>
      <w:proofErr w:type="spellStart"/>
      <w:r w:rsidRPr="00347E52">
        <w:rPr>
          <w:rFonts w:ascii="Palatino Linotype" w:eastAsia="Droid Sans Fallback" w:hAnsi="Palatino Linotype" w:cs="Palatino Linotype"/>
          <w:kern w:val="1"/>
          <w:sz w:val="16"/>
          <w:szCs w:val="16"/>
          <w:lang w:val="en-GB" w:eastAsia="zh-CN" w:bidi="hi-IN"/>
        </w:rPr>
        <w:t>Kaupenjohann</w:t>
      </w:r>
      <w:proofErr w:type="spellEnd"/>
      <w:r w:rsidR="00347E52">
        <w:rPr>
          <w:rFonts w:ascii="Palatino Linotype" w:eastAsia="Droid Sans Fallback" w:hAnsi="Palatino Linotype" w:cs="Palatino Linotype"/>
          <w:kern w:val="1"/>
          <w:sz w:val="16"/>
          <w:szCs w:val="16"/>
          <w:lang w:val="en-GB" w:eastAsia="zh-CN" w:bidi="hi-IN"/>
        </w:rPr>
        <w:t>.</w:t>
      </w:r>
      <w:proofErr w:type="gramEnd"/>
      <w:r w:rsidR="0041570B">
        <w:rPr>
          <w:rFonts w:ascii="Palatino Linotype" w:eastAsia="Droid Sans Fallback" w:hAnsi="Palatino Linotype" w:cs="Palatino Linotype"/>
          <w:kern w:val="1"/>
          <w:sz w:val="16"/>
          <w:szCs w:val="16"/>
          <w:lang w:val="en-GB" w:eastAsia="zh-CN" w:bidi="hi-IN"/>
        </w:rPr>
        <w:t xml:space="preserve"> </w:t>
      </w:r>
      <w:r w:rsidR="00A9158C" w:rsidRPr="00347E52">
        <w:rPr>
          <w:rFonts w:ascii="Palatino Linotype" w:eastAsia="Droid Sans Fallback" w:hAnsi="Palatino Linotype" w:cs="Palatino Linotype"/>
          <w:kern w:val="1"/>
          <w:sz w:val="16"/>
          <w:szCs w:val="16"/>
          <w:lang w:val="en-GB" w:eastAsia="zh-CN" w:bidi="hi-IN"/>
        </w:rPr>
        <w:t>2001</w:t>
      </w:r>
      <w:r w:rsidR="00804260" w:rsidRPr="00347E52">
        <w:rPr>
          <w:rFonts w:ascii="Palatino Linotype" w:eastAsia="Droid Sans Fallback" w:hAnsi="Palatino Linotype" w:cs="Palatino Linotype"/>
          <w:kern w:val="1"/>
          <w:sz w:val="16"/>
          <w:szCs w:val="16"/>
          <w:lang w:val="en-GB" w:eastAsia="zh-CN" w:bidi="hi-IN"/>
        </w:rPr>
        <w:t>.</w:t>
      </w:r>
      <w:r w:rsidR="00A9158C" w:rsidRPr="00347E52">
        <w:rPr>
          <w:rFonts w:ascii="Palatino Linotype" w:eastAsia="Droid Sans Fallback" w:hAnsi="Palatino Linotype" w:cs="Palatino Linotype"/>
          <w:kern w:val="1"/>
          <w:sz w:val="16"/>
          <w:szCs w:val="16"/>
          <w:lang w:val="en-GB" w:eastAsia="zh-CN" w:bidi="hi-IN"/>
        </w:rPr>
        <w:t xml:space="preserve"> Landscape fate of nitrate fluxes and emissions in Central Europe. </w:t>
      </w:r>
      <w:proofErr w:type="gramStart"/>
      <w:r w:rsidR="00A9158C" w:rsidRPr="00347E52">
        <w:rPr>
          <w:rFonts w:ascii="Palatino Linotype" w:eastAsia="Droid Sans Fallback" w:hAnsi="Palatino Linotype" w:cs="Palatino Linotype"/>
          <w:kern w:val="1"/>
          <w:sz w:val="16"/>
          <w:szCs w:val="16"/>
          <w:lang w:val="en-GB" w:eastAsia="zh-CN" w:bidi="hi-IN"/>
        </w:rPr>
        <w:t>A critical review of concepts, data, and models for transport and retention</w:t>
      </w:r>
      <w:r w:rsidR="00A535B3" w:rsidRPr="00347E52">
        <w:rPr>
          <w:rFonts w:ascii="Palatino Linotype" w:eastAsia="Droid Sans Fallback" w:hAnsi="Palatino Linotype" w:cs="Palatino Linotype"/>
          <w:kern w:val="1"/>
          <w:sz w:val="16"/>
          <w:szCs w:val="16"/>
          <w:lang w:val="en-GB" w:eastAsia="zh-CN" w:bidi="hi-IN"/>
        </w:rPr>
        <w:t>.</w:t>
      </w:r>
      <w:proofErr w:type="gramEnd"/>
      <w:r w:rsidR="00A9158C" w:rsidRPr="00347E52">
        <w:rPr>
          <w:rFonts w:ascii="Palatino Linotype" w:eastAsia="Droid Sans Fallback" w:hAnsi="Palatino Linotype" w:cs="Palatino Linotype"/>
          <w:kern w:val="1"/>
          <w:sz w:val="16"/>
          <w:szCs w:val="16"/>
          <w:lang w:val="en-GB" w:eastAsia="zh-CN" w:bidi="hi-IN"/>
        </w:rPr>
        <w:t xml:space="preserve"> Ecosystems and Environment 86:1-21.</w:t>
      </w:r>
    </w:p>
    <w:p w:rsidR="00FF5B60" w:rsidRPr="00347E52" w:rsidRDefault="00FF5B60" w:rsidP="00347E52">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347E52">
        <w:rPr>
          <w:rFonts w:ascii="Palatino Linotype" w:eastAsia="Droid Sans Fallback" w:hAnsi="Palatino Linotype" w:cs="Palatino Linotype"/>
          <w:kern w:val="1"/>
          <w:sz w:val="16"/>
          <w:szCs w:val="16"/>
          <w:lang w:val="en-GB" w:eastAsia="zh-CN" w:bidi="hi-IN"/>
        </w:rPr>
        <w:t>Hatch</w:t>
      </w:r>
      <w:r w:rsidR="004F45C3" w:rsidRPr="00347E52">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8D2965" w:rsidRPr="00347E52">
        <w:rPr>
          <w:rFonts w:ascii="Palatino Linotype" w:eastAsia="Droid Sans Fallback" w:hAnsi="Palatino Linotype" w:cs="Palatino Linotype"/>
          <w:kern w:val="1"/>
          <w:sz w:val="16"/>
          <w:szCs w:val="16"/>
          <w:lang w:val="en-GB" w:eastAsia="zh-CN" w:bidi="hi-IN"/>
        </w:rPr>
        <w:t>D</w:t>
      </w:r>
      <w:r w:rsidR="004F45C3" w:rsidRPr="00347E52">
        <w:rPr>
          <w:rFonts w:ascii="Palatino Linotype" w:eastAsia="Droid Sans Fallback" w:hAnsi="Palatino Linotype" w:cs="Palatino Linotype"/>
          <w:kern w:val="1"/>
          <w:sz w:val="16"/>
          <w:szCs w:val="16"/>
          <w:lang w:val="en-GB" w:eastAsia="zh-CN" w:bidi="hi-IN"/>
        </w:rPr>
        <w:t>.</w:t>
      </w:r>
      <w:r w:rsidR="00A535B3" w:rsidRPr="00347E52">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4F45C3" w:rsidRPr="00347E52">
        <w:rPr>
          <w:rFonts w:ascii="Palatino Linotype" w:eastAsia="Droid Sans Fallback" w:hAnsi="Palatino Linotype" w:cs="Palatino Linotype"/>
          <w:kern w:val="1"/>
          <w:sz w:val="16"/>
          <w:szCs w:val="16"/>
          <w:lang w:val="en-GB" w:eastAsia="zh-CN" w:bidi="hi-IN"/>
        </w:rPr>
        <w:t xml:space="preserve">K. </w:t>
      </w:r>
      <w:proofErr w:type="spellStart"/>
      <w:r w:rsidR="008D2965" w:rsidRPr="00347E52">
        <w:rPr>
          <w:rFonts w:ascii="Palatino Linotype" w:eastAsia="Droid Sans Fallback" w:hAnsi="Palatino Linotype" w:cs="Palatino Linotype"/>
          <w:kern w:val="1"/>
          <w:sz w:val="16"/>
          <w:szCs w:val="16"/>
          <w:lang w:val="en-GB" w:eastAsia="zh-CN" w:bidi="hi-IN"/>
        </w:rPr>
        <w:t>Goulding</w:t>
      </w:r>
      <w:proofErr w:type="spellEnd"/>
      <w:r w:rsidR="00347E52">
        <w:rPr>
          <w:rFonts w:ascii="Palatino Linotype" w:eastAsia="Droid Sans Fallback" w:hAnsi="Palatino Linotype" w:cs="Palatino Linotype"/>
          <w:kern w:val="1"/>
          <w:sz w:val="16"/>
          <w:szCs w:val="16"/>
          <w:lang w:val="en-GB" w:eastAsia="zh-CN" w:bidi="hi-IN"/>
        </w:rPr>
        <w:t>, and</w:t>
      </w:r>
      <w:r w:rsidR="0041570B">
        <w:rPr>
          <w:rFonts w:ascii="Palatino Linotype" w:eastAsia="Droid Sans Fallback" w:hAnsi="Palatino Linotype" w:cs="Palatino Linotype"/>
          <w:kern w:val="1"/>
          <w:sz w:val="16"/>
          <w:szCs w:val="16"/>
          <w:lang w:val="en-GB" w:eastAsia="zh-CN" w:bidi="hi-IN"/>
        </w:rPr>
        <w:t xml:space="preserve"> </w:t>
      </w:r>
      <w:r w:rsidR="004F45C3" w:rsidRPr="00347E52">
        <w:rPr>
          <w:rFonts w:ascii="Palatino Linotype" w:eastAsia="Droid Sans Fallback" w:hAnsi="Palatino Linotype" w:cs="Palatino Linotype"/>
          <w:kern w:val="1"/>
          <w:sz w:val="16"/>
          <w:szCs w:val="16"/>
          <w:lang w:val="en-GB" w:eastAsia="zh-CN" w:bidi="hi-IN"/>
        </w:rPr>
        <w:t>D.</w:t>
      </w:r>
      <w:r w:rsidR="008D2965" w:rsidRPr="00347E52">
        <w:rPr>
          <w:rFonts w:ascii="Palatino Linotype" w:eastAsia="Droid Sans Fallback" w:hAnsi="Palatino Linotype" w:cs="Palatino Linotype"/>
          <w:kern w:val="1"/>
          <w:sz w:val="16"/>
          <w:szCs w:val="16"/>
          <w:lang w:val="en-GB" w:eastAsia="zh-CN" w:bidi="hi-IN"/>
        </w:rPr>
        <w:t xml:space="preserve"> Murphy</w:t>
      </w:r>
      <w:r w:rsidR="00347E52">
        <w:rPr>
          <w:rFonts w:ascii="Palatino Linotype" w:eastAsia="Droid Sans Fallback" w:hAnsi="Palatino Linotype" w:cs="Palatino Linotype"/>
          <w:kern w:val="1"/>
          <w:sz w:val="16"/>
          <w:szCs w:val="16"/>
          <w:lang w:val="en-GB" w:eastAsia="zh-CN" w:bidi="hi-IN"/>
        </w:rPr>
        <w:t>.</w:t>
      </w:r>
      <w:proofErr w:type="gramEnd"/>
      <w:r w:rsidR="008D2965" w:rsidRPr="00347E52">
        <w:rPr>
          <w:rFonts w:ascii="Palatino Linotype" w:eastAsia="Droid Sans Fallback" w:hAnsi="Palatino Linotype" w:cs="Palatino Linotype"/>
          <w:kern w:val="1"/>
          <w:sz w:val="16"/>
          <w:szCs w:val="16"/>
          <w:lang w:val="en-GB" w:eastAsia="zh-CN" w:bidi="hi-IN"/>
        </w:rPr>
        <w:t xml:space="preserve"> 2002</w:t>
      </w:r>
      <w:r w:rsidR="004F45C3" w:rsidRPr="00347E52">
        <w:rPr>
          <w:rFonts w:ascii="Palatino Linotype" w:eastAsia="Droid Sans Fallback" w:hAnsi="Palatino Linotype" w:cs="Palatino Linotype"/>
          <w:kern w:val="1"/>
          <w:sz w:val="16"/>
          <w:szCs w:val="16"/>
          <w:lang w:val="en-GB" w:eastAsia="zh-CN" w:bidi="hi-IN"/>
        </w:rPr>
        <w:t>.</w:t>
      </w:r>
      <w:r w:rsidR="008D2965" w:rsidRPr="00347E52">
        <w:rPr>
          <w:rFonts w:ascii="Palatino Linotype" w:eastAsia="Droid Sans Fallback" w:hAnsi="Palatino Linotype" w:cs="Palatino Linotype"/>
          <w:kern w:val="1"/>
          <w:sz w:val="16"/>
          <w:szCs w:val="16"/>
          <w:lang w:val="en-GB" w:eastAsia="zh-CN" w:bidi="hi-IN"/>
        </w:rPr>
        <w:t xml:space="preserve"> Nitrogen. In: </w:t>
      </w:r>
      <w:proofErr w:type="spellStart"/>
      <w:r w:rsidR="008D2965" w:rsidRPr="00347E52">
        <w:rPr>
          <w:rFonts w:ascii="Palatino Linotype" w:eastAsia="Droid Sans Fallback" w:hAnsi="Palatino Linotype" w:cs="Palatino Linotype"/>
          <w:kern w:val="1"/>
          <w:sz w:val="16"/>
          <w:szCs w:val="16"/>
          <w:lang w:val="en-GB" w:eastAsia="zh-CN" w:bidi="hi-IN"/>
        </w:rPr>
        <w:t>Haygarth</w:t>
      </w:r>
      <w:proofErr w:type="spellEnd"/>
      <w:r w:rsidR="008D2965" w:rsidRPr="00347E52">
        <w:rPr>
          <w:rFonts w:ascii="Palatino Linotype" w:eastAsia="Droid Sans Fallback" w:hAnsi="Palatino Linotype" w:cs="Palatino Linotype"/>
          <w:kern w:val="1"/>
          <w:sz w:val="16"/>
          <w:szCs w:val="16"/>
          <w:lang w:val="en-GB" w:eastAsia="zh-CN" w:bidi="hi-IN"/>
        </w:rPr>
        <w:t xml:space="preserve">, P.M </w:t>
      </w:r>
      <w:r w:rsidR="004F45C3" w:rsidRPr="00347E52">
        <w:rPr>
          <w:rFonts w:ascii="Palatino Linotype" w:eastAsia="Droid Sans Fallback" w:hAnsi="Palatino Linotype" w:cs="Palatino Linotype"/>
          <w:kern w:val="1"/>
          <w:sz w:val="16"/>
          <w:szCs w:val="16"/>
          <w:lang w:val="en-GB" w:eastAsia="zh-CN" w:bidi="hi-IN"/>
        </w:rPr>
        <w:t>&amp; S.C.</w:t>
      </w:r>
      <w:r w:rsidR="008D2965" w:rsidRPr="00347E52">
        <w:rPr>
          <w:rFonts w:ascii="Palatino Linotype" w:eastAsia="Droid Sans Fallback" w:hAnsi="Palatino Linotype" w:cs="Palatino Linotype"/>
          <w:kern w:val="1"/>
          <w:sz w:val="16"/>
          <w:szCs w:val="16"/>
          <w:lang w:val="en-GB" w:eastAsia="zh-CN" w:bidi="hi-IN"/>
        </w:rPr>
        <w:t xml:space="preserve"> Jarvis (Ed.). </w:t>
      </w:r>
      <w:proofErr w:type="gramStart"/>
      <w:r w:rsidR="008D2965" w:rsidRPr="00347E52">
        <w:rPr>
          <w:rFonts w:ascii="Palatino Linotype" w:eastAsia="Droid Sans Fallback" w:hAnsi="Palatino Linotype" w:cs="Palatino Linotype"/>
          <w:kern w:val="1"/>
          <w:sz w:val="16"/>
          <w:szCs w:val="16"/>
          <w:lang w:val="en-GB" w:eastAsia="zh-CN" w:bidi="hi-IN"/>
        </w:rPr>
        <w:t>Agriculture, Hydrology and Water Quality.</w:t>
      </w:r>
      <w:proofErr w:type="gramEnd"/>
      <w:r w:rsidR="008D2965" w:rsidRPr="00347E52">
        <w:rPr>
          <w:rFonts w:ascii="Palatino Linotype" w:eastAsia="Droid Sans Fallback" w:hAnsi="Palatino Linotype" w:cs="Palatino Linotype"/>
          <w:kern w:val="1"/>
          <w:sz w:val="16"/>
          <w:szCs w:val="16"/>
          <w:lang w:val="en-GB" w:eastAsia="zh-CN" w:bidi="hi-IN"/>
        </w:rPr>
        <w:t xml:space="preserve"> Edited by P.M. </w:t>
      </w:r>
      <w:proofErr w:type="spellStart"/>
      <w:proofErr w:type="gramStart"/>
      <w:r w:rsidR="008D2965" w:rsidRPr="00347E52">
        <w:rPr>
          <w:rFonts w:ascii="Palatino Linotype" w:eastAsia="Droid Sans Fallback" w:hAnsi="Palatino Linotype" w:cs="Palatino Linotype"/>
          <w:kern w:val="1"/>
          <w:sz w:val="16"/>
          <w:szCs w:val="16"/>
          <w:lang w:val="en-GB" w:eastAsia="zh-CN" w:bidi="hi-IN"/>
        </w:rPr>
        <w:t>Haygarth</w:t>
      </w:r>
      <w:proofErr w:type="spellEnd"/>
      <w:r w:rsidR="00347E52">
        <w:rPr>
          <w:rFonts w:ascii="Palatino Linotype" w:eastAsia="Droid Sans Fallback" w:hAnsi="Palatino Linotype" w:cs="Palatino Linotype"/>
          <w:kern w:val="1"/>
          <w:sz w:val="16"/>
          <w:szCs w:val="16"/>
          <w:lang w:val="en-GB" w:eastAsia="zh-CN" w:bidi="hi-IN"/>
        </w:rPr>
        <w:t>,</w:t>
      </w:r>
      <w:proofErr w:type="gramEnd"/>
      <w:r w:rsidR="008D2965" w:rsidRPr="00347E52">
        <w:rPr>
          <w:rFonts w:ascii="Palatino Linotype" w:eastAsia="Droid Sans Fallback" w:hAnsi="Palatino Linotype" w:cs="Palatino Linotype"/>
          <w:kern w:val="1"/>
          <w:sz w:val="16"/>
          <w:szCs w:val="16"/>
          <w:lang w:val="en-GB" w:eastAsia="zh-CN" w:bidi="hi-IN"/>
        </w:rPr>
        <w:t xml:space="preserve"> and S.C. Jarvis. </w:t>
      </w:r>
      <w:proofErr w:type="gramStart"/>
      <w:r w:rsidR="008D2965" w:rsidRPr="00347E52">
        <w:rPr>
          <w:rFonts w:ascii="Palatino Linotype" w:eastAsia="Droid Sans Fallback" w:hAnsi="Palatino Linotype" w:cs="Palatino Linotype"/>
          <w:kern w:val="1"/>
          <w:sz w:val="16"/>
          <w:szCs w:val="16"/>
          <w:lang w:val="en-GB" w:eastAsia="zh-CN" w:bidi="hi-IN"/>
        </w:rPr>
        <w:t xml:space="preserve">Institute of Grassland and Environmental Research, North </w:t>
      </w:r>
      <w:proofErr w:type="spellStart"/>
      <w:r w:rsidR="008D2965" w:rsidRPr="00347E52">
        <w:rPr>
          <w:rFonts w:ascii="Palatino Linotype" w:eastAsia="Droid Sans Fallback" w:hAnsi="Palatino Linotype" w:cs="Palatino Linotype"/>
          <w:kern w:val="1"/>
          <w:sz w:val="16"/>
          <w:szCs w:val="16"/>
          <w:lang w:val="en-GB" w:eastAsia="zh-CN" w:bidi="hi-IN"/>
        </w:rPr>
        <w:t>Wyke</w:t>
      </w:r>
      <w:proofErr w:type="spellEnd"/>
      <w:r w:rsidR="008D2965" w:rsidRPr="00347E52">
        <w:rPr>
          <w:rFonts w:ascii="Palatino Linotype" w:eastAsia="Droid Sans Fallback" w:hAnsi="Palatino Linotype" w:cs="Palatino Linotype"/>
          <w:kern w:val="1"/>
          <w:sz w:val="16"/>
          <w:szCs w:val="16"/>
          <w:lang w:val="en-GB" w:eastAsia="zh-CN" w:bidi="hi-IN"/>
        </w:rPr>
        <w:t xml:space="preserve"> Research Station, Devon, UK.</w:t>
      </w:r>
      <w:proofErr w:type="gramEnd"/>
      <w:r w:rsidR="008D2965" w:rsidRPr="00347E52">
        <w:rPr>
          <w:rFonts w:ascii="Palatino Linotype" w:eastAsia="Droid Sans Fallback" w:hAnsi="Palatino Linotype" w:cs="Palatino Linotype"/>
          <w:kern w:val="1"/>
          <w:sz w:val="16"/>
          <w:szCs w:val="16"/>
          <w:lang w:val="en-GB" w:eastAsia="zh-CN" w:bidi="hi-IN"/>
        </w:rPr>
        <w:t xml:space="preserve"> </w:t>
      </w:r>
      <w:proofErr w:type="gramStart"/>
      <w:r w:rsidR="008D2965" w:rsidRPr="00347E52">
        <w:rPr>
          <w:rFonts w:ascii="Palatino Linotype" w:eastAsia="Droid Sans Fallback" w:hAnsi="Palatino Linotype" w:cs="Palatino Linotype"/>
          <w:kern w:val="1"/>
          <w:sz w:val="16"/>
          <w:szCs w:val="16"/>
          <w:lang w:val="en-GB" w:eastAsia="zh-CN" w:bidi="hi-IN"/>
        </w:rPr>
        <w:t>502 p.</w:t>
      </w:r>
      <w:proofErr w:type="gramEnd"/>
    </w:p>
    <w:p w:rsidR="003B0FC7" w:rsidRPr="00347E52" w:rsidRDefault="003B0FC7" w:rsidP="00347E52">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347E52">
        <w:rPr>
          <w:rFonts w:ascii="Palatino Linotype" w:eastAsia="Droid Sans Fallback" w:hAnsi="Palatino Linotype" w:cs="Palatino Linotype"/>
          <w:kern w:val="1"/>
          <w:sz w:val="16"/>
          <w:szCs w:val="16"/>
          <w:lang w:val="en-GB" w:eastAsia="zh-CN" w:bidi="hi-IN"/>
        </w:rPr>
        <w:t>Hoffmann</w:t>
      </w:r>
      <w:r w:rsidR="004F45C3" w:rsidRPr="00347E52">
        <w:rPr>
          <w:rFonts w:ascii="Palatino Linotype" w:eastAsia="Droid Sans Fallback" w:hAnsi="Palatino Linotype" w:cs="Palatino Linotype"/>
          <w:kern w:val="1"/>
          <w:sz w:val="16"/>
          <w:szCs w:val="16"/>
          <w:lang w:val="en-GB" w:eastAsia="zh-CN" w:bidi="hi-IN"/>
        </w:rPr>
        <w:t>,</w:t>
      </w:r>
      <w:r w:rsidRPr="00347E52">
        <w:rPr>
          <w:rFonts w:ascii="Palatino Linotype" w:eastAsia="Droid Sans Fallback" w:hAnsi="Palatino Linotype" w:cs="Palatino Linotype"/>
          <w:kern w:val="1"/>
          <w:sz w:val="16"/>
          <w:szCs w:val="16"/>
          <w:lang w:val="en-GB" w:eastAsia="zh-CN" w:bidi="hi-IN"/>
        </w:rPr>
        <w:t xml:space="preserve"> C</w:t>
      </w:r>
      <w:r w:rsidR="00A00CF3" w:rsidRPr="00347E52">
        <w:rPr>
          <w:rFonts w:ascii="Palatino Linotype" w:eastAsia="Droid Sans Fallback" w:hAnsi="Palatino Linotype" w:cs="Palatino Linotype"/>
          <w:kern w:val="1"/>
          <w:sz w:val="16"/>
          <w:szCs w:val="16"/>
          <w:lang w:val="en-GB" w:eastAsia="zh-CN" w:bidi="hi-IN"/>
        </w:rPr>
        <w:t>.</w:t>
      </w:r>
      <w:r w:rsidRPr="00347E52">
        <w:rPr>
          <w:rFonts w:ascii="Palatino Linotype" w:eastAsia="Droid Sans Fallback" w:hAnsi="Palatino Linotype" w:cs="Palatino Linotype"/>
          <w:kern w:val="1"/>
          <w:sz w:val="16"/>
          <w:szCs w:val="16"/>
          <w:lang w:val="en-GB" w:eastAsia="zh-CN" w:bidi="hi-IN"/>
        </w:rPr>
        <w:t>C</w:t>
      </w:r>
      <w:r w:rsidR="00A00CF3" w:rsidRPr="00347E52">
        <w:rPr>
          <w:rFonts w:ascii="Palatino Linotype" w:eastAsia="Droid Sans Fallback" w:hAnsi="Palatino Linotype" w:cs="Palatino Linotype"/>
          <w:kern w:val="1"/>
          <w:sz w:val="16"/>
          <w:szCs w:val="16"/>
          <w:lang w:val="en-GB" w:eastAsia="zh-CN" w:bidi="hi-IN"/>
        </w:rPr>
        <w:t>.</w:t>
      </w:r>
      <w:r w:rsidR="00A535B3" w:rsidRPr="00347E52">
        <w:rPr>
          <w:rFonts w:ascii="Palatino Linotype" w:eastAsia="Droid Sans Fallback" w:hAnsi="Palatino Linotype" w:cs="Palatino Linotype"/>
          <w:kern w:val="1"/>
          <w:sz w:val="16"/>
          <w:szCs w:val="16"/>
          <w:lang w:val="en-GB" w:eastAsia="zh-CN" w:bidi="hi-IN"/>
        </w:rPr>
        <w:t>,</w:t>
      </w:r>
      <w:r w:rsidR="00A00CF3" w:rsidRPr="00347E52">
        <w:rPr>
          <w:rFonts w:ascii="Palatino Linotype" w:eastAsia="Droid Sans Fallback" w:hAnsi="Palatino Linotype" w:cs="Palatino Linotype"/>
          <w:kern w:val="1"/>
          <w:sz w:val="16"/>
          <w:szCs w:val="16"/>
          <w:lang w:val="en-GB" w:eastAsia="zh-CN" w:bidi="hi-IN"/>
        </w:rPr>
        <w:t xml:space="preserve"> C.</w:t>
      </w:r>
      <w:r w:rsidRPr="00347E52">
        <w:rPr>
          <w:rFonts w:ascii="Palatino Linotype" w:eastAsia="Droid Sans Fallback" w:hAnsi="Palatino Linotype" w:cs="Palatino Linotype"/>
          <w:kern w:val="1"/>
          <w:sz w:val="16"/>
          <w:szCs w:val="16"/>
          <w:lang w:val="en-GB" w:eastAsia="zh-CN" w:bidi="hi-IN"/>
        </w:rPr>
        <w:t xml:space="preserve"> </w:t>
      </w:r>
      <w:proofErr w:type="spellStart"/>
      <w:r w:rsidRPr="00347E52">
        <w:rPr>
          <w:rFonts w:ascii="Palatino Linotype" w:eastAsia="Droid Sans Fallback" w:hAnsi="Palatino Linotype" w:cs="Palatino Linotype"/>
          <w:kern w:val="1"/>
          <w:sz w:val="16"/>
          <w:szCs w:val="16"/>
          <w:lang w:val="en-GB" w:eastAsia="zh-CN" w:bidi="hi-IN"/>
        </w:rPr>
        <w:t>Kjaergaard</w:t>
      </w:r>
      <w:proofErr w:type="spellEnd"/>
      <w:r w:rsidR="00A535B3" w:rsidRPr="00347E52">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A00CF3" w:rsidRPr="00347E52">
        <w:rPr>
          <w:rFonts w:ascii="Palatino Linotype" w:eastAsia="Droid Sans Fallback" w:hAnsi="Palatino Linotype" w:cs="Palatino Linotype"/>
          <w:kern w:val="1"/>
          <w:sz w:val="16"/>
          <w:szCs w:val="16"/>
          <w:lang w:val="en-GB" w:eastAsia="zh-CN" w:bidi="hi-IN"/>
        </w:rPr>
        <w:t>J.</w:t>
      </w:r>
      <w:r w:rsidRPr="00347E52">
        <w:rPr>
          <w:rFonts w:ascii="Palatino Linotype" w:eastAsia="Droid Sans Fallback" w:hAnsi="Palatino Linotype" w:cs="Palatino Linotype"/>
          <w:kern w:val="1"/>
          <w:sz w:val="16"/>
          <w:szCs w:val="16"/>
          <w:lang w:val="en-GB" w:eastAsia="zh-CN" w:bidi="hi-IN"/>
        </w:rPr>
        <w:t xml:space="preserve"> </w:t>
      </w:r>
      <w:proofErr w:type="spellStart"/>
      <w:r w:rsidRPr="00347E52">
        <w:rPr>
          <w:rFonts w:ascii="Palatino Linotype" w:eastAsia="Droid Sans Fallback" w:hAnsi="Palatino Linotype" w:cs="Palatino Linotype"/>
          <w:kern w:val="1"/>
          <w:sz w:val="16"/>
          <w:szCs w:val="16"/>
          <w:lang w:val="en-GB" w:eastAsia="zh-CN" w:bidi="hi-IN"/>
        </w:rPr>
        <w:t>Uusi-Kämppä</w:t>
      </w:r>
      <w:proofErr w:type="spellEnd"/>
      <w:r w:rsidR="00A535B3" w:rsidRPr="00347E52">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A00CF3" w:rsidRPr="00347E52">
        <w:rPr>
          <w:rFonts w:ascii="Palatino Linotype" w:eastAsia="Droid Sans Fallback" w:hAnsi="Palatino Linotype" w:cs="Palatino Linotype"/>
          <w:kern w:val="1"/>
          <w:sz w:val="16"/>
          <w:szCs w:val="16"/>
          <w:lang w:val="en-GB" w:eastAsia="zh-CN" w:bidi="hi-IN"/>
        </w:rPr>
        <w:t>H.C.B</w:t>
      </w:r>
      <w:r w:rsidRPr="00347E52">
        <w:rPr>
          <w:rFonts w:ascii="Palatino Linotype" w:eastAsia="Droid Sans Fallback" w:hAnsi="Palatino Linotype" w:cs="Palatino Linotype"/>
          <w:kern w:val="1"/>
          <w:sz w:val="16"/>
          <w:szCs w:val="16"/>
          <w:lang w:val="en-GB" w:eastAsia="zh-CN" w:bidi="hi-IN"/>
        </w:rPr>
        <w:t xml:space="preserve"> Hansen</w:t>
      </w:r>
      <w:r w:rsidR="00347E52">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347E52">
        <w:rPr>
          <w:rFonts w:ascii="Palatino Linotype" w:eastAsia="Droid Sans Fallback" w:hAnsi="Palatino Linotype" w:cs="Palatino Linotype"/>
          <w:kern w:val="1"/>
          <w:sz w:val="16"/>
          <w:szCs w:val="16"/>
          <w:lang w:val="en-GB" w:eastAsia="zh-CN" w:bidi="hi-IN"/>
        </w:rPr>
        <w:t>and</w:t>
      </w:r>
      <w:r w:rsidR="0041570B">
        <w:rPr>
          <w:rFonts w:ascii="Palatino Linotype" w:eastAsia="Droid Sans Fallback" w:hAnsi="Palatino Linotype" w:cs="Palatino Linotype"/>
          <w:kern w:val="1"/>
          <w:sz w:val="16"/>
          <w:szCs w:val="16"/>
          <w:lang w:val="en-GB" w:eastAsia="zh-CN" w:bidi="hi-IN"/>
        </w:rPr>
        <w:t xml:space="preserve"> </w:t>
      </w:r>
      <w:r w:rsidRPr="00347E52">
        <w:rPr>
          <w:rFonts w:ascii="Palatino Linotype" w:eastAsia="Droid Sans Fallback" w:hAnsi="Palatino Linotype" w:cs="Palatino Linotype"/>
          <w:kern w:val="1"/>
          <w:sz w:val="16"/>
          <w:szCs w:val="16"/>
          <w:lang w:val="en-GB" w:eastAsia="zh-CN" w:bidi="hi-IN"/>
        </w:rPr>
        <w:t>B</w:t>
      </w:r>
      <w:r w:rsidR="00A00CF3" w:rsidRPr="00347E52">
        <w:rPr>
          <w:rFonts w:ascii="Palatino Linotype" w:eastAsia="Droid Sans Fallback" w:hAnsi="Palatino Linotype" w:cs="Palatino Linotype"/>
          <w:kern w:val="1"/>
          <w:sz w:val="16"/>
          <w:szCs w:val="16"/>
          <w:lang w:val="en-GB" w:eastAsia="zh-CN" w:bidi="hi-IN"/>
        </w:rPr>
        <w:t>.</w:t>
      </w:r>
      <w:r w:rsidRPr="00347E52">
        <w:rPr>
          <w:rFonts w:ascii="Palatino Linotype" w:eastAsia="Droid Sans Fallback" w:hAnsi="Palatino Linotype" w:cs="Palatino Linotype"/>
          <w:kern w:val="1"/>
          <w:sz w:val="16"/>
          <w:szCs w:val="16"/>
          <w:lang w:val="en-GB" w:eastAsia="zh-CN" w:bidi="hi-IN"/>
        </w:rPr>
        <w:t xml:space="preserve"> </w:t>
      </w:r>
      <w:proofErr w:type="spellStart"/>
      <w:r w:rsidRPr="00347E52">
        <w:rPr>
          <w:rFonts w:ascii="Palatino Linotype" w:eastAsia="Droid Sans Fallback" w:hAnsi="Palatino Linotype" w:cs="Palatino Linotype"/>
          <w:kern w:val="1"/>
          <w:sz w:val="16"/>
          <w:szCs w:val="16"/>
          <w:lang w:val="en-GB" w:eastAsia="zh-CN" w:bidi="hi-IN"/>
        </w:rPr>
        <w:t>Kronvang</w:t>
      </w:r>
      <w:proofErr w:type="spellEnd"/>
      <w:r w:rsidR="00347E52">
        <w:rPr>
          <w:rFonts w:ascii="Palatino Linotype" w:eastAsia="Droid Sans Fallback" w:hAnsi="Palatino Linotype" w:cs="Palatino Linotype"/>
          <w:kern w:val="1"/>
          <w:sz w:val="16"/>
          <w:szCs w:val="16"/>
          <w:lang w:val="en-GB" w:eastAsia="zh-CN" w:bidi="hi-IN"/>
        </w:rPr>
        <w:t>.</w:t>
      </w:r>
      <w:proofErr w:type="gramEnd"/>
      <w:r w:rsidRPr="00347E52">
        <w:rPr>
          <w:rFonts w:ascii="Palatino Linotype" w:eastAsia="Droid Sans Fallback" w:hAnsi="Palatino Linotype" w:cs="Palatino Linotype"/>
          <w:kern w:val="1"/>
          <w:sz w:val="16"/>
          <w:szCs w:val="16"/>
          <w:lang w:val="en-GB" w:eastAsia="zh-CN" w:bidi="hi-IN"/>
        </w:rPr>
        <w:t xml:space="preserve"> 2009</w:t>
      </w:r>
      <w:r w:rsidR="00A00CF3" w:rsidRPr="00347E52">
        <w:rPr>
          <w:rFonts w:ascii="Palatino Linotype" w:eastAsia="Droid Sans Fallback" w:hAnsi="Palatino Linotype" w:cs="Palatino Linotype"/>
          <w:kern w:val="1"/>
          <w:sz w:val="16"/>
          <w:szCs w:val="16"/>
          <w:lang w:val="en-GB" w:eastAsia="zh-CN" w:bidi="hi-IN"/>
        </w:rPr>
        <w:t>.</w:t>
      </w:r>
      <w:r w:rsidRPr="00347E52">
        <w:rPr>
          <w:rFonts w:ascii="Palatino Linotype" w:eastAsia="Droid Sans Fallback" w:hAnsi="Palatino Linotype" w:cs="Palatino Linotype"/>
          <w:kern w:val="1"/>
          <w:sz w:val="16"/>
          <w:szCs w:val="16"/>
          <w:lang w:val="en-GB" w:eastAsia="zh-CN" w:bidi="hi-IN"/>
        </w:rPr>
        <w:t xml:space="preserve"> Phosphorus retention in riparian buffers: Review of their efficiency. Journal of Environmental Quality 38:1942-1955.</w:t>
      </w:r>
    </w:p>
    <w:p w:rsidR="00640266" w:rsidRPr="0039339B" w:rsidRDefault="009C29EC" w:rsidP="0039339B">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39339B">
        <w:rPr>
          <w:rFonts w:ascii="Palatino Linotype" w:eastAsia="Droid Sans Fallback" w:hAnsi="Palatino Linotype" w:cs="Palatino Linotype"/>
          <w:kern w:val="1"/>
          <w:sz w:val="16"/>
          <w:szCs w:val="16"/>
          <w:lang w:val="en-GB" w:eastAsia="zh-CN" w:bidi="hi-IN"/>
        </w:rPr>
        <w:t>Hösl</w:t>
      </w:r>
      <w:proofErr w:type="spellEnd"/>
      <w:r w:rsidR="00A2361C" w:rsidRP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640266" w:rsidRPr="0039339B">
        <w:rPr>
          <w:rFonts w:ascii="Palatino Linotype" w:eastAsia="Droid Sans Fallback" w:hAnsi="Palatino Linotype" w:cs="Palatino Linotype"/>
          <w:kern w:val="1"/>
          <w:sz w:val="16"/>
          <w:szCs w:val="16"/>
          <w:lang w:val="en-GB" w:eastAsia="zh-CN" w:bidi="hi-IN"/>
        </w:rPr>
        <w:t>R</w:t>
      </w:r>
      <w:r w:rsidR="00A2361C" w:rsidRPr="0039339B">
        <w:rPr>
          <w:rFonts w:ascii="Palatino Linotype" w:eastAsia="Droid Sans Fallback" w:hAnsi="Palatino Linotype" w:cs="Palatino Linotype"/>
          <w:kern w:val="1"/>
          <w:sz w:val="16"/>
          <w:szCs w:val="16"/>
          <w:lang w:val="en-GB" w:eastAsia="zh-CN" w:bidi="hi-IN"/>
        </w:rPr>
        <w:t>.</w:t>
      </w:r>
      <w:r w:rsidR="00A535B3" w:rsidRP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A2361C" w:rsidRPr="0039339B">
        <w:rPr>
          <w:rFonts w:ascii="Palatino Linotype" w:eastAsia="Droid Sans Fallback" w:hAnsi="Palatino Linotype" w:cs="Palatino Linotype"/>
          <w:kern w:val="1"/>
          <w:sz w:val="16"/>
          <w:szCs w:val="16"/>
          <w:lang w:val="en-GB" w:eastAsia="zh-CN" w:bidi="hi-IN"/>
        </w:rPr>
        <w:t xml:space="preserve">P. </w:t>
      </w:r>
      <w:r w:rsidR="00640266" w:rsidRPr="0039339B">
        <w:rPr>
          <w:rFonts w:ascii="Palatino Linotype" w:eastAsia="Droid Sans Fallback" w:hAnsi="Palatino Linotype" w:cs="Palatino Linotype"/>
          <w:kern w:val="1"/>
          <w:sz w:val="16"/>
          <w:szCs w:val="16"/>
          <w:lang w:val="en-GB" w:eastAsia="zh-CN" w:bidi="hi-IN"/>
        </w:rPr>
        <w:t>Strauss</w:t>
      </w:r>
      <w:r w:rsid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39339B">
        <w:rPr>
          <w:rFonts w:ascii="Palatino Linotype" w:eastAsia="Droid Sans Fallback" w:hAnsi="Palatino Linotype" w:cs="Palatino Linotype"/>
          <w:kern w:val="1"/>
          <w:sz w:val="16"/>
          <w:szCs w:val="16"/>
          <w:lang w:val="en-GB" w:eastAsia="zh-CN" w:bidi="hi-IN"/>
        </w:rPr>
        <w:t>and</w:t>
      </w:r>
      <w:r w:rsidR="00A2361C" w:rsidRPr="0039339B">
        <w:rPr>
          <w:rFonts w:ascii="Palatino Linotype" w:eastAsia="Droid Sans Fallback" w:hAnsi="Palatino Linotype" w:cs="Palatino Linotype"/>
          <w:kern w:val="1"/>
          <w:sz w:val="16"/>
          <w:szCs w:val="16"/>
          <w:lang w:val="en-GB" w:eastAsia="zh-CN" w:bidi="hi-IN"/>
        </w:rPr>
        <w:t xml:space="preserve"> T.L.</w:t>
      </w:r>
      <w:r w:rsidR="00640266" w:rsidRPr="0039339B">
        <w:rPr>
          <w:rFonts w:ascii="Palatino Linotype" w:eastAsia="Droid Sans Fallback" w:hAnsi="Palatino Linotype" w:cs="Palatino Linotype"/>
          <w:kern w:val="1"/>
          <w:sz w:val="16"/>
          <w:szCs w:val="16"/>
          <w:lang w:val="en-GB" w:eastAsia="zh-CN" w:bidi="hi-IN"/>
        </w:rPr>
        <w:t xml:space="preserve"> Glade</w:t>
      </w:r>
      <w:r w:rsidR="0039339B">
        <w:rPr>
          <w:rFonts w:ascii="Palatino Linotype" w:eastAsia="Droid Sans Fallback" w:hAnsi="Palatino Linotype" w:cs="Palatino Linotype"/>
          <w:kern w:val="1"/>
          <w:sz w:val="16"/>
          <w:szCs w:val="16"/>
          <w:lang w:val="en-GB" w:eastAsia="zh-CN" w:bidi="hi-IN"/>
        </w:rPr>
        <w:t>.</w:t>
      </w:r>
      <w:proofErr w:type="gramEnd"/>
      <w:r w:rsidR="00640266" w:rsidRPr="0039339B">
        <w:rPr>
          <w:rFonts w:ascii="Palatino Linotype" w:eastAsia="Droid Sans Fallback" w:hAnsi="Palatino Linotype" w:cs="Palatino Linotype"/>
          <w:kern w:val="1"/>
          <w:sz w:val="16"/>
          <w:szCs w:val="16"/>
          <w:lang w:val="en-GB" w:eastAsia="zh-CN" w:bidi="hi-IN"/>
        </w:rPr>
        <w:t xml:space="preserve"> 2012</w:t>
      </w:r>
      <w:r w:rsidR="00A2361C" w:rsidRPr="0039339B">
        <w:rPr>
          <w:rFonts w:ascii="Palatino Linotype" w:eastAsia="Droid Sans Fallback" w:hAnsi="Palatino Linotype" w:cs="Palatino Linotype"/>
          <w:kern w:val="1"/>
          <w:sz w:val="16"/>
          <w:szCs w:val="16"/>
          <w:lang w:val="en-GB" w:eastAsia="zh-CN" w:bidi="hi-IN"/>
        </w:rPr>
        <w:t>.</w:t>
      </w:r>
      <w:r w:rsidR="00640266" w:rsidRPr="0039339B">
        <w:rPr>
          <w:rFonts w:ascii="Palatino Linotype" w:eastAsia="Droid Sans Fallback" w:hAnsi="Palatino Linotype" w:cs="Palatino Linotype"/>
          <w:kern w:val="1"/>
          <w:sz w:val="16"/>
          <w:szCs w:val="16"/>
          <w:lang w:val="en-GB" w:eastAsia="zh-CN" w:bidi="hi-IN"/>
        </w:rPr>
        <w:t xml:space="preserve"> Man-made linear flow paths at catchment scale: Identification, factors and consequences for the efficiency of vegetated filter strips. Landscape and Urban Planning 104:245-252. </w:t>
      </w:r>
    </w:p>
    <w:p w:rsidR="00FA57AA" w:rsidRPr="0039339B" w:rsidRDefault="00FA57AA" w:rsidP="0039339B">
      <w:pPr>
        <w:widowControl w:val="0"/>
        <w:suppressAutoHyphens/>
        <w:rPr>
          <w:rFonts w:ascii="Palatino Linotype" w:eastAsia="Droid Sans Fallback" w:hAnsi="Palatino Linotype" w:cs="Palatino Linotype"/>
          <w:kern w:val="1"/>
          <w:sz w:val="16"/>
          <w:szCs w:val="16"/>
          <w:lang w:val="en-GB" w:eastAsia="zh-CN" w:bidi="hi-IN"/>
        </w:rPr>
      </w:pPr>
      <w:r w:rsidRPr="0039339B">
        <w:rPr>
          <w:rFonts w:ascii="Palatino Linotype" w:eastAsia="Droid Sans Fallback" w:hAnsi="Palatino Linotype" w:cs="Palatino Linotype"/>
          <w:kern w:val="1"/>
          <w:sz w:val="16"/>
          <w:szCs w:val="16"/>
          <w:lang w:val="en-GB" w:eastAsia="zh-CN" w:bidi="hi-IN"/>
        </w:rPr>
        <w:t>Jones</w:t>
      </w:r>
      <w:r w:rsidR="00A2361C" w:rsidRP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A829D8" w:rsidRPr="0039339B">
        <w:rPr>
          <w:rFonts w:ascii="Palatino Linotype" w:eastAsia="Droid Sans Fallback" w:hAnsi="Palatino Linotype" w:cs="Palatino Linotype"/>
          <w:kern w:val="1"/>
          <w:sz w:val="16"/>
          <w:szCs w:val="16"/>
          <w:lang w:val="en-GB" w:eastAsia="zh-CN" w:bidi="hi-IN"/>
        </w:rPr>
        <w:t>J</w:t>
      </w:r>
      <w:r w:rsidR="00A2361C" w:rsidRPr="0039339B">
        <w:rPr>
          <w:rFonts w:ascii="Palatino Linotype" w:eastAsia="Droid Sans Fallback" w:hAnsi="Palatino Linotype" w:cs="Palatino Linotype"/>
          <w:kern w:val="1"/>
          <w:sz w:val="16"/>
          <w:szCs w:val="16"/>
          <w:lang w:val="en-GB" w:eastAsia="zh-CN" w:bidi="hi-IN"/>
        </w:rPr>
        <w:t>.</w:t>
      </w:r>
      <w:r w:rsidR="00A829D8" w:rsidRPr="0039339B">
        <w:rPr>
          <w:rFonts w:ascii="Palatino Linotype" w:eastAsia="Droid Sans Fallback" w:hAnsi="Palatino Linotype" w:cs="Palatino Linotype"/>
          <w:kern w:val="1"/>
          <w:sz w:val="16"/>
          <w:szCs w:val="16"/>
          <w:lang w:val="en-GB" w:eastAsia="zh-CN" w:bidi="hi-IN"/>
        </w:rPr>
        <w:t>A</w:t>
      </w:r>
      <w:r w:rsidR="00A2361C" w:rsidRPr="0039339B">
        <w:rPr>
          <w:rFonts w:ascii="Palatino Linotype" w:eastAsia="Droid Sans Fallback" w:hAnsi="Palatino Linotype" w:cs="Palatino Linotype"/>
          <w:kern w:val="1"/>
          <w:sz w:val="16"/>
          <w:szCs w:val="16"/>
          <w:lang w:val="en-GB" w:eastAsia="zh-CN" w:bidi="hi-IN"/>
        </w:rPr>
        <w:t>.</w:t>
      </w:r>
      <w:r w:rsidR="00A829D8" w:rsidRPr="0039339B">
        <w:rPr>
          <w:rFonts w:ascii="Palatino Linotype" w:eastAsia="Droid Sans Fallback" w:hAnsi="Palatino Linotype" w:cs="Palatino Linotype"/>
          <w:kern w:val="1"/>
          <w:sz w:val="16"/>
          <w:szCs w:val="16"/>
          <w:lang w:val="en-GB" w:eastAsia="zh-CN" w:bidi="hi-IN"/>
        </w:rPr>
        <w:t>A</w:t>
      </w:r>
      <w:r w:rsidR="00A2361C" w:rsidRPr="0039339B">
        <w:rPr>
          <w:rFonts w:ascii="Palatino Linotype" w:eastAsia="Droid Sans Fallback" w:hAnsi="Palatino Linotype" w:cs="Palatino Linotype"/>
          <w:kern w:val="1"/>
          <w:sz w:val="16"/>
          <w:szCs w:val="16"/>
          <w:lang w:val="en-GB" w:eastAsia="zh-CN" w:bidi="hi-IN"/>
        </w:rPr>
        <w:t>.</w:t>
      </w:r>
      <w:r w:rsidR="00A829D8" w:rsidRPr="0039339B">
        <w:rPr>
          <w:rFonts w:ascii="Palatino Linotype" w:eastAsia="Droid Sans Fallback" w:hAnsi="Palatino Linotype" w:cs="Palatino Linotype"/>
          <w:kern w:val="1"/>
          <w:sz w:val="16"/>
          <w:szCs w:val="16"/>
          <w:lang w:val="en-GB" w:eastAsia="zh-CN" w:bidi="hi-IN"/>
        </w:rPr>
        <w:t xml:space="preserve"> 1987</w:t>
      </w:r>
      <w:r w:rsidR="00A2361C" w:rsidRPr="0039339B">
        <w:rPr>
          <w:rFonts w:ascii="Palatino Linotype" w:eastAsia="Droid Sans Fallback" w:hAnsi="Palatino Linotype" w:cs="Palatino Linotype"/>
          <w:kern w:val="1"/>
          <w:sz w:val="16"/>
          <w:szCs w:val="16"/>
          <w:lang w:val="en-GB" w:eastAsia="zh-CN" w:bidi="hi-IN"/>
        </w:rPr>
        <w:t>.</w:t>
      </w:r>
      <w:r w:rsidR="00A829D8" w:rsidRPr="0039339B">
        <w:rPr>
          <w:rFonts w:ascii="Palatino Linotype" w:eastAsia="Droid Sans Fallback" w:hAnsi="Palatino Linotype" w:cs="Palatino Linotype"/>
          <w:kern w:val="1"/>
          <w:sz w:val="16"/>
          <w:szCs w:val="16"/>
          <w:lang w:val="en-GB" w:eastAsia="zh-CN" w:bidi="hi-IN"/>
        </w:rPr>
        <w:t xml:space="preserve"> </w:t>
      </w:r>
      <w:proofErr w:type="gramStart"/>
      <w:r w:rsidR="00A829D8" w:rsidRPr="0039339B">
        <w:rPr>
          <w:rFonts w:ascii="Palatino Linotype" w:eastAsia="Droid Sans Fallback" w:hAnsi="Palatino Linotype" w:cs="Palatino Linotype"/>
          <w:kern w:val="1"/>
          <w:sz w:val="16"/>
          <w:szCs w:val="16"/>
          <w:lang w:val="en-GB" w:eastAsia="zh-CN" w:bidi="hi-IN"/>
        </w:rPr>
        <w:t>The effect of soil piping on contributing areas and erosion patterns.</w:t>
      </w:r>
      <w:proofErr w:type="gramEnd"/>
      <w:r w:rsidR="00A829D8" w:rsidRPr="0039339B">
        <w:rPr>
          <w:rFonts w:ascii="Palatino Linotype" w:eastAsia="Droid Sans Fallback" w:hAnsi="Palatino Linotype" w:cs="Palatino Linotype"/>
          <w:kern w:val="1"/>
          <w:sz w:val="16"/>
          <w:szCs w:val="16"/>
          <w:lang w:val="en-GB" w:eastAsia="zh-CN" w:bidi="hi-IN"/>
        </w:rPr>
        <w:t xml:space="preserve"> Earth Surface Processes and Landforms 12:229-248.</w:t>
      </w:r>
    </w:p>
    <w:p w:rsidR="00B82DA9" w:rsidRPr="0039339B" w:rsidRDefault="00B82DA9" w:rsidP="0039339B">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39339B">
        <w:rPr>
          <w:rFonts w:ascii="Palatino Linotype" w:eastAsia="Droid Sans Fallback" w:hAnsi="Palatino Linotype" w:cs="Palatino Linotype"/>
          <w:kern w:val="1"/>
          <w:sz w:val="16"/>
          <w:szCs w:val="16"/>
          <w:lang w:val="en-GB" w:eastAsia="zh-CN" w:bidi="hi-IN"/>
        </w:rPr>
        <w:t>Kouwen</w:t>
      </w:r>
      <w:proofErr w:type="spellEnd"/>
      <w:r w:rsidR="00A2361C" w:rsidRPr="0039339B">
        <w:rPr>
          <w:rFonts w:ascii="Palatino Linotype" w:eastAsia="Droid Sans Fallback" w:hAnsi="Palatino Linotype" w:cs="Palatino Linotype"/>
          <w:kern w:val="1"/>
          <w:sz w:val="16"/>
          <w:szCs w:val="16"/>
          <w:lang w:val="en-GB" w:eastAsia="zh-CN" w:bidi="hi-IN"/>
        </w:rPr>
        <w:t>,</w:t>
      </w:r>
      <w:r w:rsidRPr="0039339B">
        <w:rPr>
          <w:rFonts w:ascii="Palatino Linotype" w:eastAsia="Droid Sans Fallback" w:hAnsi="Palatino Linotype" w:cs="Palatino Linotype"/>
          <w:kern w:val="1"/>
          <w:sz w:val="16"/>
          <w:szCs w:val="16"/>
          <w:lang w:val="en-GB" w:eastAsia="zh-CN" w:bidi="hi-IN"/>
        </w:rPr>
        <w:t xml:space="preserve"> N</w:t>
      </w:r>
      <w:r w:rsidR="00A2361C" w:rsidRPr="0039339B">
        <w:rPr>
          <w:rFonts w:ascii="Palatino Linotype" w:eastAsia="Droid Sans Fallback" w:hAnsi="Palatino Linotype" w:cs="Palatino Linotype"/>
          <w:kern w:val="1"/>
          <w:sz w:val="16"/>
          <w:szCs w:val="16"/>
          <w:lang w:val="en-GB" w:eastAsia="zh-CN" w:bidi="hi-IN"/>
        </w:rPr>
        <w:t>.</w:t>
      </w:r>
      <w:r w:rsid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39339B">
        <w:rPr>
          <w:rFonts w:ascii="Palatino Linotype" w:eastAsia="Droid Sans Fallback" w:hAnsi="Palatino Linotype" w:cs="Palatino Linotype"/>
          <w:kern w:val="1"/>
          <w:sz w:val="16"/>
          <w:szCs w:val="16"/>
          <w:lang w:val="en-GB" w:eastAsia="zh-CN" w:bidi="hi-IN"/>
        </w:rPr>
        <w:t>and</w:t>
      </w:r>
      <w:r w:rsidR="00A2361C" w:rsidRPr="0039339B">
        <w:rPr>
          <w:rFonts w:ascii="Palatino Linotype" w:eastAsia="Droid Sans Fallback" w:hAnsi="Palatino Linotype" w:cs="Palatino Linotype"/>
          <w:kern w:val="1"/>
          <w:sz w:val="16"/>
          <w:szCs w:val="16"/>
          <w:lang w:val="en-GB" w:eastAsia="zh-CN" w:bidi="hi-IN"/>
        </w:rPr>
        <w:t xml:space="preserve"> R.M.</w:t>
      </w:r>
      <w:r w:rsidRPr="0039339B">
        <w:rPr>
          <w:rFonts w:ascii="Palatino Linotype" w:eastAsia="Droid Sans Fallback" w:hAnsi="Palatino Linotype" w:cs="Palatino Linotype"/>
          <w:kern w:val="1"/>
          <w:sz w:val="16"/>
          <w:szCs w:val="16"/>
          <w:lang w:val="en-GB" w:eastAsia="zh-CN" w:bidi="hi-IN"/>
        </w:rPr>
        <w:t xml:space="preserve"> Li</w:t>
      </w:r>
      <w:r w:rsidR="0039339B">
        <w:rPr>
          <w:rFonts w:ascii="Palatino Linotype" w:eastAsia="Droid Sans Fallback" w:hAnsi="Palatino Linotype" w:cs="Palatino Linotype"/>
          <w:kern w:val="1"/>
          <w:sz w:val="16"/>
          <w:szCs w:val="16"/>
          <w:lang w:val="en-GB" w:eastAsia="zh-CN" w:bidi="hi-IN"/>
        </w:rPr>
        <w:t>.</w:t>
      </w:r>
      <w:r w:rsidRPr="0039339B">
        <w:rPr>
          <w:rFonts w:ascii="Palatino Linotype" w:eastAsia="Droid Sans Fallback" w:hAnsi="Palatino Linotype" w:cs="Palatino Linotype"/>
          <w:kern w:val="1"/>
          <w:sz w:val="16"/>
          <w:szCs w:val="16"/>
          <w:lang w:val="en-GB" w:eastAsia="zh-CN" w:bidi="hi-IN"/>
        </w:rPr>
        <w:t xml:space="preserve"> 1980</w:t>
      </w:r>
      <w:r w:rsidR="00A2361C" w:rsidRPr="0039339B">
        <w:rPr>
          <w:rFonts w:ascii="Palatino Linotype" w:eastAsia="Droid Sans Fallback" w:hAnsi="Palatino Linotype" w:cs="Palatino Linotype"/>
          <w:kern w:val="1"/>
          <w:sz w:val="16"/>
          <w:szCs w:val="16"/>
          <w:lang w:val="en-GB" w:eastAsia="zh-CN" w:bidi="hi-IN"/>
        </w:rPr>
        <w:t>.</w:t>
      </w:r>
      <w:proofErr w:type="gramEnd"/>
      <w:r w:rsidRPr="0039339B">
        <w:rPr>
          <w:rFonts w:ascii="Palatino Linotype" w:eastAsia="Droid Sans Fallback" w:hAnsi="Palatino Linotype" w:cs="Palatino Linotype"/>
          <w:kern w:val="1"/>
          <w:sz w:val="16"/>
          <w:szCs w:val="16"/>
          <w:lang w:val="en-GB" w:eastAsia="zh-CN" w:bidi="hi-IN"/>
        </w:rPr>
        <w:t xml:space="preserve"> </w:t>
      </w:r>
      <w:proofErr w:type="gramStart"/>
      <w:r w:rsidRPr="0039339B">
        <w:rPr>
          <w:rFonts w:ascii="Palatino Linotype" w:eastAsia="Droid Sans Fallback" w:hAnsi="Palatino Linotype" w:cs="Palatino Linotype"/>
          <w:kern w:val="1"/>
          <w:sz w:val="16"/>
          <w:szCs w:val="16"/>
          <w:lang w:val="en-GB" w:eastAsia="zh-CN" w:bidi="hi-IN"/>
        </w:rPr>
        <w:t>Biomechanics of vegetative channel linings.</w:t>
      </w:r>
      <w:proofErr w:type="gramEnd"/>
      <w:r w:rsidR="00F57B35" w:rsidRPr="0039339B">
        <w:rPr>
          <w:rFonts w:ascii="Palatino Linotype" w:eastAsia="Droid Sans Fallback" w:hAnsi="Palatino Linotype" w:cs="Palatino Linotype"/>
          <w:kern w:val="1"/>
          <w:sz w:val="16"/>
          <w:szCs w:val="16"/>
          <w:lang w:val="en-GB" w:eastAsia="zh-CN" w:bidi="hi-IN"/>
        </w:rPr>
        <w:t xml:space="preserve"> Journal of Hydraulics Division</w:t>
      </w:r>
      <w:r w:rsidRPr="0039339B">
        <w:rPr>
          <w:rFonts w:ascii="Palatino Linotype" w:eastAsia="Droid Sans Fallback" w:hAnsi="Palatino Linotype" w:cs="Palatino Linotype"/>
          <w:kern w:val="1"/>
          <w:sz w:val="16"/>
          <w:szCs w:val="16"/>
          <w:lang w:val="en-GB" w:eastAsia="zh-CN" w:bidi="hi-IN"/>
        </w:rPr>
        <w:t xml:space="preserve"> 106:1085-1103.</w:t>
      </w:r>
    </w:p>
    <w:p w:rsidR="00A7362A" w:rsidRPr="0039339B" w:rsidRDefault="00A7362A" w:rsidP="0039339B">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39339B">
        <w:rPr>
          <w:rFonts w:ascii="Palatino Linotype" w:eastAsia="Droid Sans Fallback" w:hAnsi="Palatino Linotype" w:cs="Palatino Linotype"/>
          <w:kern w:val="1"/>
          <w:sz w:val="16"/>
          <w:szCs w:val="16"/>
          <w:lang w:val="en-GB" w:eastAsia="zh-CN" w:bidi="hi-IN"/>
        </w:rPr>
        <w:t>Kronvang</w:t>
      </w:r>
      <w:proofErr w:type="spellEnd"/>
      <w:r w:rsidRPr="0039339B">
        <w:rPr>
          <w:rFonts w:ascii="Palatino Linotype" w:eastAsia="Droid Sans Fallback" w:hAnsi="Palatino Linotype" w:cs="Palatino Linotype"/>
          <w:kern w:val="1"/>
          <w:sz w:val="16"/>
          <w:szCs w:val="16"/>
          <w:lang w:val="en-GB" w:eastAsia="zh-CN" w:bidi="hi-IN"/>
        </w:rPr>
        <w:t xml:space="preserve"> </w:t>
      </w:r>
      <w:r w:rsidR="00256EF9" w:rsidRPr="0039339B">
        <w:rPr>
          <w:rFonts w:ascii="Palatino Linotype" w:eastAsia="Droid Sans Fallback" w:hAnsi="Palatino Linotype" w:cs="Palatino Linotype"/>
          <w:kern w:val="1"/>
          <w:sz w:val="16"/>
          <w:szCs w:val="16"/>
          <w:lang w:val="en-GB" w:eastAsia="zh-CN" w:bidi="hi-IN"/>
        </w:rPr>
        <w:t>B</w:t>
      </w:r>
      <w:r w:rsidR="00E7491E" w:rsidRPr="0039339B">
        <w:rPr>
          <w:rFonts w:ascii="Palatino Linotype" w:eastAsia="Droid Sans Fallback" w:hAnsi="Palatino Linotype" w:cs="Palatino Linotype"/>
          <w:kern w:val="1"/>
          <w:sz w:val="16"/>
          <w:szCs w:val="16"/>
          <w:lang w:val="en-GB" w:eastAsia="zh-CN" w:bidi="hi-IN"/>
        </w:rPr>
        <w:t>.</w:t>
      </w:r>
      <w:r w:rsidR="00A535B3" w:rsidRP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E7491E" w:rsidRPr="0039339B">
        <w:rPr>
          <w:rFonts w:ascii="Palatino Linotype" w:eastAsia="Droid Sans Fallback" w:hAnsi="Palatino Linotype" w:cs="Palatino Linotype"/>
          <w:kern w:val="1"/>
          <w:sz w:val="16"/>
          <w:szCs w:val="16"/>
          <w:lang w:val="en-GB" w:eastAsia="zh-CN" w:bidi="hi-IN"/>
        </w:rPr>
        <w:t xml:space="preserve">J. </w:t>
      </w:r>
      <w:proofErr w:type="spellStart"/>
      <w:r w:rsidR="00256EF9" w:rsidRPr="0039339B">
        <w:rPr>
          <w:rFonts w:ascii="Palatino Linotype" w:eastAsia="Droid Sans Fallback" w:hAnsi="Palatino Linotype" w:cs="Palatino Linotype"/>
          <w:kern w:val="1"/>
          <w:sz w:val="16"/>
          <w:szCs w:val="16"/>
          <w:lang w:val="en-GB" w:eastAsia="zh-CN" w:bidi="hi-IN"/>
        </w:rPr>
        <w:t>Audet</w:t>
      </w:r>
      <w:proofErr w:type="spellEnd"/>
      <w:r w:rsidR="00A535B3" w:rsidRP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E7491E" w:rsidRPr="0039339B">
        <w:rPr>
          <w:rFonts w:ascii="Palatino Linotype" w:eastAsia="Droid Sans Fallback" w:hAnsi="Palatino Linotype" w:cs="Palatino Linotype"/>
          <w:kern w:val="1"/>
          <w:sz w:val="16"/>
          <w:szCs w:val="16"/>
          <w:lang w:val="en-GB" w:eastAsia="zh-CN" w:bidi="hi-IN"/>
        </w:rPr>
        <w:t>A.</w:t>
      </w:r>
      <w:r w:rsidR="00C52BDD" w:rsidRPr="0039339B">
        <w:rPr>
          <w:rFonts w:ascii="Palatino Linotype" w:eastAsia="Droid Sans Fallback" w:hAnsi="Palatino Linotype" w:cs="Palatino Linotype"/>
          <w:kern w:val="1"/>
          <w:sz w:val="16"/>
          <w:szCs w:val="16"/>
          <w:lang w:val="en-GB" w:eastAsia="zh-CN" w:bidi="hi-IN"/>
        </w:rPr>
        <w:t xml:space="preserve"> </w:t>
      </w:r>
      <w:proofErr w:type="spellStart"/>
      <w:r w:rsidR="00C52BDD" w:rsidRPr="0039339B">
        <w:rPr>
          <w:rFonts w:ascii="Palatino Linotype" w:eastAsia="Droid Sans Fallback" w:hAnsi="Palatino Linotype" w:cs="Palatino Linotype"/>
          <w:kern w:val="1"/>
          <w:sz w:val="16"/>
          <w:szCs w:val="16"/>
          <w:lang w:val="en-GB" w:eastAsia="zh-CN" w:bidi="hi-IN"/>
        </w:rPr>
        <w:t>Baattrup</w:t>
      </w:r>
      <w:proofErr w:type="spellEnd"/>
      <w:r w:rsidR="00C52BDD" w:rsidRPr="0039339B">
        <w:rPr>
          <w:rFonts w:ascii="Palatino Linotype" w:eastAsia="Droid Sans Fallback" w:hAnsi="Palatino Linotype" w:cs="Palatino Linotype"/>
          <w:kern w:val="1"/>
          <w:sz w:val="16"/>
          <w:szCs w:val="16"/>
          <w:lang w:val="en-GB" w:eastAsia="zh-CN" w:bidi="hi-IN"/>
        </w:rPr>
        <w:t>-Pedersen</w:t>
      </w:r>
      <w:r w:rsidR="00A535B3" w:rsidRP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E7491E" w:rsidRPr="0039339B">
        <w:rPr>
          <w:rFonts w:ascii="Palatino Linotype" w:eastAsia="Droid Sans Fallback" w:hAnsi="Palatino Linotype" w:cs="Palatino Linotype"/>
          <w:kern w:val="1"/>
          <w:sz w:val="16"/>
          <w:szCs w:val="16"/>
          <w:lang w:val="en-GB" w:eastAsia="zh-CN" w:bidi="hi-IN"/>
        </w:rPr>
        <w:t>H.S.</w:t>
      </w:r>
      <w:r w:rsidR="00256EF9" w:rsidRPr="0039339B">
        <w:rPr>
          <w:rFonts w:ascii="Palatino Linotype" w:eastAsia="Droid Sans Fallback" w:hAnsi="Palatino Linotype" w:cs="Palatino Linotype"/>
          <w:kern w:val="1"/>
          <w:sz w:val="16"/>
          <w:szCs w:val="16"/>
          <w:lang w:val="en-GB" w:eastAsia="zh-CN" w:bidi="hi-IN"/>
        </w:rPr>
        <w:t xml:space="preserve"> Jensen</w:t>
      </w:r>
      <w:r w:rsidR="0039339B">
        <w:rPr>
          <w:rFonts w:ascii="Palatino Linotype" w:eastAsia="Droid Sans Fallback" w:hAnsi="Palatino Linotype" w:cs="Palatino Linotype"/>
          <w:kern w:val="1"/>
          <w:sz w:val="16"/>
          <w:szCs w:val="16"/>
          <w:lang w:val="en-GB" w:eastAsia="zh-CN" w:bidi="hi-IN"/>
        </w:rPr>
        <w:t>,</w:t>
      </w:r>
      <w:r w:rsidR="0041570B">
        <w:rPr>
          <w:rFonts w:ascii="Palatino Linotype" w:eastAsia="Droid Sans Fallback" w:hAnsi="Palatino Linotype" w:cs="Palatino Linotype"/>
          <w:kern w:val="1"/>
          <w:sz w:val="16"/>
          <w:szCs w:val="16"/>
          <w:lang w:val="en-GB" w:eastAsia="zh-CN" w:bidi="hi-IN"/>
        </w:rPr>
        <w:t xml:space="preserve"> </w:t>
      </w:r>
      <w:r w:rsidR="0039339B">
        <w:rPr>
          <w:rFonts w:ascii="Palatino Linotype" w:eastAsia="Droid Sans Fallback" w:hAnsi="Palatino Linotype" w:cs="Palatino Linotype"/>
          <w:kern w:val="1"/>
          <w:sz w:val="16"/>
          <w:szCs w:val="16"/>
          <w:lang w:val="en-GB" w:eastAsia="zh-CN" w:bidi="hi-IN"/>
        </w:rPr>
        <w:t>and</w:t>
      </w:r>
      <w:r w:rsidR="00E7491E" w:rsidRPr="0039339B">
        <w:rPr>
          <w:rFonts w:ascii="Palatino Linotype" w:eastAsia="Droid Sans Fallback" w:hAnsi="Palatino Linotype" w:cs="Palatino Linotype"/>
          <w:kern w:val="1"/>
          <w:sz w:val="16"/>
          <w:szCs w:val="16"/>
          <w:lang w:val="en-GB" w:eastAsia="zh-CN" w:bidi="hi-IN"/>
        </w:rPr>
        <w:t xml:space="preserve"> S.E.</w:t>
      </w:r>
      <w:r w:rsidR="00256EF9" w:rsidRPr="0039339B">
        <w:rPr>
          <w:rFonts w:ascii="Palatino Linotype" w:eastAsia="Droid Sans Fallback" w:hAnsi="Palatino Linotype" w:cs="Palatino Linotype"/>
          <w:kern w:val="1"/>
          <w:sz w:val="16"/>
          <w:szCs w:val="16"/>
          <w:lang w:val="en-GB" w:eastAsia="zh-CN" w:bidi="hi-IN"/>
        </w:rPr>
        <w:t xml:space="preserve"> Larsen</w:t>
      </w:r>
      <w:r w:rsidR="0039339B">
        <w:rPr>
          <w:rFonts w:ascii="Palatino Linotype" w:eastAsia="Droid Sans Fallback" w:hAnsi="Palatino Linotype" w:cs="Palatino Linotype"/>
          <w:kern w:val="1"/>
          <w:sz w:val="16"/>
          <w:szCs w:val="16"/>
          <w:lang w:val="en-GB" w:eastAsia="zh-CN" w:bidi="hi-IN"/>
        </w:rPr>
        <w:t>.</w:t>
      </w:r>
      <w:proofErr w:type="gramEnd"/>
      <w:r w:rsidR="00256EF9" w:rsidRPr="0039339B">
        <w:rPr>
          <w:rFonts w:ascii="Palatino Linotype" w:eastAsia="Droid Sans Fallback" w:hAnsi="Palatino Linotype" w:cs="Palatino Linotype"/>
          <w:kern w:val="1"/>
          <w:sz w:val="16"/>
          <w:szCs w:val="16"/>
          <w:lang w:val="en-GB" w:eastAsia="zh-CN" w:bidi="hi-IN"/>
        </w:rPr>
        <w:t xml:space="preserve"> 2012</w:t>
      </w:r>
      <w:r w:rsidR="00E7491E" w:rsidRPr="0039339B">
        <w:rPr>
          <w:rFonts w:ascii="Palatino Linotype" w:eastAsia="Droid Sans Fallback" w:hAnsi="Palatino Linotype" w:cs="Palatino Linotype"/>
          <w:kern w:val="1"/>
          <w:sz w:val="16"/>
          <w:szCs w:val="16"/>
          <w:lang w:val="en-GB" w:eastAsia="zh-CN" w:bidi="hi-IN"/>
        </w:rPr>
        <w:t>.</w:t>
      </w:r>
      <w:r w:rsidR="00256EF9" w:rsidRPr="0039339B">
        <w:rPr>
          <w:rFonts w:ascii="Palatino Linotype" w:eastAsia="Droid Sans Fallback" w:hAnsi="Palatino Linotype" w:cs="Palatino Linotype"/>
          <w:kern w:val="1"/>
          <w:sz w:val="16"/>
          <w:szCs w:val="16"/>
          <w:lang w:val="en-GB" w:eastAsia="zh-CN" w:bidi="hi-IN"/>
        </w:rPr>
        <w:t xml:space="preserve"> Phosphorus load to surface water from bank erosion in a Danish lowland river basin. Journal of Environmental Quality 41:304-313.</w:t>
      </w:r>
    </w:p>
    <w:p w:rsidR="00A7362A" w:rsidRPr="00BF0055" w:rsidRDefault="00A7362A" w:rsidP="00BF0055">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BF0055">
        <w:rPr>
          <w:rFonts w:ascii="Palatino Linotype" w:eastAsia="Droid Sans Fallback" w:hAnsi="Palatino Linotype" w:cs="Palatino Linotype"/>
          <w:kern w:val="1"/>
          <w:sz w:val="16"/>
          <w:szCs w:val="16"/>
          <w:lang w:val="en-GB" w:eastAsia="zh-CN" w:bidi="hi-IN"/>
        </w:rPr>
        <w:t>Kuglerová</w:t>
      </w:r>
      <w:proofErr w:type="spellEnd"/>
      <w:r w:rsidR="00E7491E"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256EF9" w:rsidRPr="00BF0055">
        <w:rPr>
          <w:rFonts w:ascii="Palatino Linotype" w:eastAsia="Droid Sans Fallback" w:hAnsi="Palatino Linotype" w:cs="Palatino Linotype"/>
          <w:kern w:val="1"/>
          <w:sz w:val="16"/>
          <w:szCs w:val="16"/>
          <w:lang w:val="en-GB" w:eastAsia="zh-CN" w:bidi="hi-IN"/>
        </w:rPr>
        <w:t>L</w:t>
      </w:r>
      <w:r w:rsidR="00740D93" w:rsidRPr="00BF0055">
        <w:rPr>
          <w:rFonts w:ascii="Palatino Linotype" w:eastAsia="Droid Sans Fallback" w:hAnsi="Palatino Linotype" w:cs="Palatino Linotype"/>
          <w:kern w:val="1"/>
          <w:sz w:val="16"/>
          <w:szCs w:val="16"/>
          <w:lang w:val="en-GB" w:eastAsia="zh-CN" w:bidi="hi-IN"/>
        </w:rPr>
        <w:t>.</w:t>
      </w:r>
      <w:r w:rsidR="00D1718C"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740D93" w:rsidRPr="00BF0055">
        <w:rPr>
          <w:rFonts w:ascii="Palatino Linotype" w:eastAsia="Droid Sans Fallback" w:hAnsi="Palatino Linotype" w:cs="Palatino Linotype"/>
          <w:kern w:val="1"/>
          <w:sz w:val="16"/>
          <w:szCs w:val="16"/>
          <w:lang w:val="en-GB" w:eastAsia="zh-CN" w:bidi="hi-IN"/>
        </w:rPr>
        <w:t xml:space="preserve">R. </w:t>
      </w:r>
      <w:proofErr w:type="spellStart"/>
      <w:r w:rsidR="00256EF9" w:rsidRPr="00BF0055">
        <w:rPr>
          <w:rFonts w:ascii="Palatino Linotype" w:eastAsia="Droid Sans Fallback" w:hAnsi="Palatino Linotype" w:cs="Palatino Linotype"/>
          <w:kern w:val="1"/>
          <w:sz w:val="16"/>
          <w:szCs w:val="16"/>
          <w:lang w:val="en-GB" w:eastAsia="zh-CN" w:bidi="hi-IN"/>
        </w:rPr>
        <w:t>Jansson</w:t>
      </w:r>
      <w:proofErr w:type="spellEnd"/>
      <w:r w:rsidR="00D1718C" w:rsidRPr="00BF0055">
        <w:rPr>
          <w:rFonts w:ascii="Palatino Linotype" w:eastAsia="Droid Sans Fallback" w:hAnsi="Palatino Linotype" w:cs="Palatino Linotype"/>
          <w:kern w:val="1"/>
          <w:sz w:val="16"/>
          <w:szCs w:val="16"/>
          <w:lang w:val="en-GB" w:eastAsia="zh-CN" w:bidi="hi-IN"/>
        </w:rPr>
        <w:t>,</w:t>
      </w:r>
      <w:r w:rsidR="00256EF9" w:rsidRPr="00BF0055">
        <w:rPr>
          <w:rFonts w:ascii="Palatino Linotype" w:eastAsia="Droid Sans Fallback" w:hAnsi="Palatino Linotype" w:cs="Palatino Linotype"/>
          <w:kern w:val="1"/>
          <w:sz w:val="16"/>
          <w:szCs w:val="16"/>
          <w:lang w:val="en-GB" w:eastAsia="zh-CN" w:bidi="hi-IN"/>
        </w:rPr>
        <w:t xml:space="preserve"> Å</w:t>
      </w:r>
      <w:r w:rsidR="00740D93"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proofErr w:type="spellStart"/>
      <w:r w:rsidR="00740D93" w:rsidRPr="00BF0055">
        <w:rPr>
          <w:rFonts w:ascii="Palatino Linotype" w:eastAsia="Droid Sans Fallback" w:hAnsi="Palatino Linotype" w:cs="Palatino Linotype"/>
          <w:kern w:val="1"/>
          <w:sz w:val="16"/>
          <w:szCs w:val="16"/>
          <w:lang w:val="en-GB" w:eastAsia="zh-CN" w:bidi="hi-IN"/>
        </w:rPr>
        <w:t>Annelli</w:t>
      </w:r>
      <w:proofErr w:type="spellEnd"/>
      <w:r w:rsidR="00D1718C" w:rsidRPr="00BF0055">
        <w:rPr>
          <w:rFonts w:ascii="Palatino Linotype" w:eastAsia="Droid Sans Fallback" w:hAnsi="Palatino Linotype" w:cs="Palatino Linotype"/>
          <w:kern w:val="1"/>
          <w:sz w:val="16"/>
          <w:szCs w:val="16"/>
          <w:lang w:val="en-GB" w:eastAsia="zh-CN" w:bidi="hi-IN"/>
        </w:rPr>
        <w:t>,</w:t>
      </w:r>
      <w:r w:rsidR="00740D93" w:rsidRPr="00BF0055">
        <w:rPr>
          <w:rFonts w:ascii="Palatino Linotype" w:eastAsia="Droid Sans Fallback" w:hAnsi="Palatino Linotype" w:cs="Palatino Linotype"/>
          <w:kern w:val="1"/>
          <w:sz w:val="16"/>
          <w:szCs w:val="16"/>
          <w:lang w:val="en-GB" w:eastAsia="zh-CN" w:bidi="hi-IN"/>
        </w:rPr>
        <w:t xml:space="preserve"> L. </w:t>
      </w:r>
      <w:proofErr w:type="spellStart"/>
      <w:r w:rsidR="00256EF9" w:rsidRPr="00BF0055">
        <w:rPr>
          <w:rFonts w:ascii="Palatino Linotype" w:eastAsia="Droid Sans Fallback" w:hAnsi="Palatino Linotype" w:cs="Palatino Linotype"/>
          <w:kern w:val="1"/>
          <w:sz w:val="16"/>
          <w:szCs w:val="16"/>
          <w:lang w:val="en-GB" w:eastAsia="zh-CN" w:bidi="hi-IN"/>
        </w:rPr>
        <w:t>Hjalmar</w:t>
      </w:r>
      <w:proofErr w:type="spellEnd"/>
      <w:r w:rsid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BF0055">
        <w:rPr>
          <w:rFonts w:ascii="Palatino Linotype" w:eastAsia="Droid Sans Fallback" w:hAnsi="Palatino Linotype" w:cs="Palatino Linotype"/>
          <w:kern w:val="1"/>
          <w:sz w:val="16"/>
          <w:szCs w:val="16"/>
          <w:lang w:val="en-GB" w:eastAsia="zh-CN" w:bidi="hi-IN"/>
        </w:rPr>
        <w:t>and</w:t>
      </w:r>
      <w:r w:rsidR="00740D93" w:rsidRPr="00BF0055">
        <w:rPr>
          <w:rFonts w:ascii="Palatino Linotype" w:eastAsia="Droid Sans Fallback" w:hAnsi="Palatino Linotype" w:cs="Palatino Linotype"/>
          <w:kern w:val="1"/>
          <w:sz w:val="16"/>
          <w:szCs w:val="16"/>
          <w:lang w:val="en-GB" w:eastAsia="zh-CN" w:bidi="hi-IN"/>
        </w:rPr>
        <w:t xml:space="preserve"> B.</w:t>
      </w:r>
      <w:r w:rsidR="00256EF9" w:rsidRPr="00BF0055">
        <w:rPr>
          <w:rFonts w:ascii="Palatino Linotype" w:eastAsia="Droid Sans Fallback" w:hAnsi="Palatino Linotype" w:cs="Palatino Linotype"/>
          <w:kern w:val="1"/>
          <w:sz w:val="16"/>
          <w:szCs w:val="16"/>
          <w:lang w:val="en-GB" w:eastAsia="zh-CN" w:bidi="hi-IN"/>
        </w:rPr>
        <w:t xml:space="preserve"> </w:t>
      </w:r>
      <w:proofErr w:type="spellStart"/>
      <w:r w:rsidR="00256EF9" w:rsidRPr="00BF0055">
        <w:rPr>
          <w:rFonts w:ascii="Palatino Linotype" w:eastAsia="Droid Sans Fallback" w:hAnsi="Palatino Linotype" w:cs="Palatino Linotype"/>
          <w:kern w:val="1"/>
          <w:sz w:val="16"/>
          <w:szCs w:val="16"/>
          <w:lang w:val="en-GB" w:eastAsia="zh-CN" w:bidi="hi-IN"/>
        </w:rPr>
        <w:t>Malm-Renõfält</w:t>
      </w:r>
      <w:proofErr w:type="spellEnd"/>
      <w:r w:rsidR="00BF0055">
        <w:rPr>
          <w:rFonts w:ascii="Palatino Linotype" w:eastAsia="Droid Sans Fallback" w:hAnsi="Palatino Linotype" w:cs="Palatino Linotype"/>
          <w:kern w:val="1"/>
          <w:sz w:val="16"/>
          <w:szCs w:val="16"/>
          <w:lang w:val="en-GB" w:eastAsia="zh-CN" w:bidi="hi-IN"/>
        </w:rPr>
        <w:t>.</w:t>
      </w:r>
      <w:proofErr w:type="gramEnd"/>
      <w:r w:rsidR="00256EF9" w:rsidRPr="00BF0055">
        <w:rPr>
          <w:rFonts w:ascii="Palatino Linotype" w:eastAsia="Droid Sans Fallback" w:hAnsi="Palatino Linotype" w:cs="Palatino Linotype"/>
          <w:kern w:val="1"/>
          <w:sz w:val="16"/>
          <w:szCs w:val="16"/>
          <w:lang w:val="en-GB" w:eastAsia="zh-CN" w:bidi="hi-IN"/>
        </w:rPr>
        <w:t xml:space="preserve"> 2014</w:t>
      </w:r>
      <w:r w:rsidR="00740D93" w:rsidRPr="00BF0055">
        <w:rPr>
          <w:rFonts w:ascii="Palatino Linotype" w:eastAsia="Droid Sans Fallback" w:hAnsi="Palatino Linotype" w:cs="Palatino Linotype"/>
          <w:kern w:val="1"/>
          <w:sz w:val="16"/>
          <w:szCs w:val="16"/>
          <w:lang w:val="en-GB" w:eastAsia="zh-CN" w:bidi="hi-IN"/>
        </w:rPr>
        <w:t>.</w:t>
      </w:r>
      <w:r w:rsidR="00256EF9" w:rsidRPr="00BF0055">
        <w:rPr>
          <w:rFonts w:ascii="Palatino Linotype" w:eastAsia="Droid Sans Fallback" w:hAnsi="Palatino Linotype" w:cs="Palatino Linotype"/>
          <w:kern w:val="1"/>
          <w:sz w:val="16"/>
          <w:szCs w:val="16"/>
          <w:lang w:val="en-GB" w:eastAsia="zh-CN" w:bidi="hi-IN"/>
        </w:rPr>
        <w:t xml:space="preserve"> Groundwater discharge creates hotspots of riparian plant species richness in a boreal forest stream network. Ecology 95(3):715-725.</w:t>
      </w:r>
    </w:p>
    <w:p w:rsidR="00634FD2" w:rsidRPr="00BF0055" w:rsidRDefault="00634FD2" w:rsidP="00BF0055">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BF0055">
        <w:rPr>
          <w:rFonts w:ascii="Palatino Linotype" w:eastAsia="Droid Sans Fallback" w:hAnsi="Palatino Linotype" w:cs="Palatino Linotype"/>
          <w:kern w:val="1"/>
          <w:sz w:val="16"/>
          <w:szCs w:val="16"/>
          <w:lang w:val="en-GB" w:eastAsia="zh-CN" w:bidi="hi-IN"/>
        </w:rPr>
        <w:t>Leeds-Harrison</w:t>
      </w:r>
      <w:r w:rsidR="001D5303"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385261" w:rsidRPr="00BF0055">
        <w:rPr>
          <w:rFonts w:ascii="Palatino Linotype" w:eastAsia="Droid Sans Fallback" w:hAnsi="Palatino Linotype" w:cs="Palatino Linotype"/>
          <w:kern w:val="1"/>
          <w:sz w:val="16"/>
          <w:szCs w:val="16"/>
          <w:lang w:val="en-GB" w:eastAsia="zh-CN" w:bidi="hi-IN"/>
        </w:rPr>
        <w:t>P</w:t>
      </w:r>
      <w:r w:rsidR="001D5303" w:rsidRPr="00BF0055">
        <w:rPr>
          <w:rFonts w:ascii="Palatino Linotype" w:eastAsia="Droid Sans Fallback" w:hAnsi="Palatino Linotype" w:cs="Palatino Linotype"/>
          <w:kern w:val="1"/>
          <w:sz w:val="16"/>
          <w:szCs w:val="16"/>
          <w:lang w:val="en-GB" w:eastAsia="zh-CN" w:bidi="hi-IN"/>
        </w:rPr>
        <w:t>.</w:t>
      </w:r>
      <w:r w:rsidR="00385261" w:rsidRPr="00BF0055">
        <w:rPr>
          <w:rFonts w:ascii="Palatino Linotype" w:eastAsia="Droid Sans Fallback" w:hAnsi="Palatino Linotype" w:cs="Palatino Linotype"/>
          <w:kern w:val="1"/>
          <w:sz w:val="16"/>
          <w:szCs w:val="16"/>
          <w:lang w:val="en-GB" w:eastAsia="zh-CN" w:bidi="hi-IN"/>
        </w:rPr>
        <w:t>B</w:t>
      </w:r>
      <w:r w:rsidR="001D5303" w:rsidRPr="00BF0055">
        <w:rPr>
          <w:rFonts w:ascii="Palatino Linotype" w:eastAsia="Droid Sans Fallback" w:hAnsi="Palatino Linotype" w:cs="Palatino Linotype"/>
          <w:kern w:val="1"/>
          <w:sz w:val="16"/>
          <w:szCs w:val="16"/>
          <w:lang w:val="en-GB" w:eastAsia="zh-CN" w:bidi="hi-IN"/>
        </w:rPr>
        <w:t>.</w:t>
      </w:r>
      <w:r w:rsidR="00D1718C"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1D5303" w:rsidRPr="00BF0055">
        <w:rPr>
          <w:rFonts w:ascii="Palatino Linotype" w:eastAsia="Droid Sans Fallback" w:hAnsi="Palatino Linotype" w:cs="Palatino Linotype"/>
          <w:kern w:val="1"/>
          <w:sz w:val="16"/>
          <w:szCs w:val="16"/>
          <w:lang w:val="en-GB" w:eastAsia="zh-CN" w:bidi="hi-IN"/>
        </w:rPr>
        <w:t xml:space="preserve">J.N. </w:t>
      </w:r>
      <w:r w:rsidR="00385261" w:rsidRPr="00BF0055">
        <w:rPr>
          <w:rFonts w:ascii="Palatino Linotype" w:eastAsia="Droid Sans Fallback" w:hAnsi="Palatino Linotype" w:cs="Palatino Linotype"/>
          <w:kern w:val="1"/>
          <w:sz w:val="16"/>
          <w:szCs w:val="16"/>
          <w:lang w:val="en-GB" w:eastAsia="zh-CN" w:bidi="hi-IN"/>
        </w:rPr>
        <w:t>Quinton</w:t>
      </w:r>
      <w:r w:rsidR="00D1718C"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1D5303" w:rsidRPr="00BF0055">
        <w:rPr>
          <w:rFonts w:ascii="Palatino Linotype" w:eastAsia="Droid Sans Fallback" w:hAnsi="Palatino Linotype" w:cs="Palatino Linotype"/>
          <w:kern w:val="1"/>
          <w:sz w:val="16"/>
          <w:szCs w:val="16"/>
          <w:lang w:val="en-GB" w:eastAsia="zh-CN" w:bidi="hi-IN"/>
        </w:rPr>
        <w:t>M.J.</w:t>
      </w:r>
      <w:r w:rsidR="00385261" w:rsidRPr="00BF0055">
        <w:rPr>
          <w:rFonts w:ascii="Palatino Linotype" w:eastAsia="Droid Sans Fallback" w:hAnsi="Palatino Linotype" w:cs="Palatino Linotype"/>
          <w:kern w:val="1"/>
          <w:sz w:val="16"/>
          <w:szCs w:val="16"/>
          <w:lang w:val="en-GB" w:eastAsia="zh-CN" w:bidi="hi-IN"/>
        </w:rPr>
        <w:t xml:space="preserve"> Walker</w:t>
      </w:r>
      <w:r w:rsidR="00D1718C"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1D5303" w:rsidRPr="00BF0055">
        <w:rPr>
          <w:rFonts w:ascii="Palatino Linotype" w:eastAsia="Droid Sans Fallback" w:hAnsi="Palatino Linotype" w:cs="Palatino Linotype"/>
          <w:kern w:val="1"/>
          <w:sz w:val="16"/>
          <w:szCs w:val="16"/>
          <w:lang w:val="en-GB" w:eastAsia="zh-CN" w:bidi="hi-IN"/>
        </w:rPr>
        <w:t>C.L.</w:t>
      </w:r>
      <w:r w:rsidR="00385261" w:rsidRPr="00BF0055">
        <w:rPr>
          <w:rFonts w:ascii="Palatino Linotype" w:eastAsia="Droid Sans Fallback" w:hAnsi="Palatino Linotype" w:cs="Palatino Linotype"/>
          <w:kern w:val="1"/>
          <w:sz w:val="16"/>
          <w:szCs w:val="16"/>
          <w:lang w:val="en-GB" w:eastAsia="zh-CN" w:bidi="hi-IN"/>
        </w:rPr>
        <w:t xml:space="preserve"> Sanders</w:t>
      </w:r>
      <w:r w:rsidR="00BF0055">
        <w:rPr>
          <w:rFonts w:ascii="Palatino Linotype" w:eastAsia="Droid Sans Fallback" w:hAnsi="Palatino Linotype" w:cs="Palatino Linotype"/>
          <w:kern w:val="1"/>
          <w:sz w:val="16"/>
          <w:szCs w:val="16"/>
          <w:lang w:val="en-GB" w:eastAsia="zh-CN" w:bidi="hi-IN"/>
        </w:rPr>
        <w:t>, and</w:t>
      </w:r>
      <w:r w:rsidR="00030C35">
        <w:rPr>
          <w:rFonts w:ascii="Palatino Linotype" w:eastAsia="Droid Sans Fallback" w:hAnsi="Palatino Linotype" w:cs="Palatino Linotype"/>
          <w:kern w:val="1"/>
          <w:sz w:val="16"/>
          <w:szCs w:val="16"/>
          <w:lang w:val="en-GB" w:eastAsia="zh-CN" w:bidi="hi-IN"/>
        </w:rPr>
        <w:t xml:space="preserve"> </w:t>
      </w:r>
      <w:r w:rsidR="001D5303" w:rsidRPr="00BF0055">
        <w:rPr>
          <w:rFonts w:ascii="Palatino Linotype" w:eastAsia="Droid Sans Fallback" w:hAnsi="Palatino Linotype" w:cs="Palatino Linotype"/>
          <w:kern w:val="1"/>
          <w:sz w:val="16"/>
          <w:szCs w:val="16"/>
          <w:lang w:val="en-GB" w:eastAsia="zh-CN" w:bidi="hi-IN"/>
        </w:rPr>
        <w:t>T.</w:t>
      </w:r>
      <w:r w:rsidR="00385261" w:rsidRPr="00BF0055">
        <w:rPr>
          <w:rFonts w:ascii="Palatino Linotype" w:eastAsia="Droid Sans Fallback" w:hAnsi="Palatino Linotype" w:cs="Palatino Linotype"/>
          <w:kern w:val="1"/>
          <w:sz w:val="16"/>
          <w:szCs w:val="16"/>
          <w:lang w:val="en-GB" w:eastAsia="zh-CN" w:bidi="hi-IN"/>
        </w:rPr>
        <w:t xml:space="preserve"> </w:t>
      </w:r>
      <w:proofErr w:type="spellStart"/>
      <w:r w:rsidR="00385261" w:rsidRPr="00BF0055">
        <w:rPr>
          <w:rFonts w:ascii="Palatino Linotype" w:eastAsia="Droid Sans Fallback" w:hAnsi="Palatino Linotype" w:cs="Palatino Linotype"/>
          <w:kern w:val="1"/>
          <w:sz w:val="16"/>
          <w:szCs w:val="16"/>
          <w:lang w:val="en-GB" w:eastAsia="zh-CN" w:bidi="hi-IN"/>
        </w:rPr>
        <w:t>Harrod</w:t>
      </w:r>
      <w:proofErr w:type="spellEnd"/>
      <w:r w:rsidR="00BF0055">
        <w:rPr>
          <w:rFonts w:ascii="Palatino Linotype" w:eastAsia="Droid Sans Fallback" w:hAnsi="Palatino Linotype" w:cs="Palatino Linotype"/>
          <w:kern w:val="1"/>
          <w:sz w:val="16"/>
          <w:szCs w:val="16"/>
          <w:lang w:val="en-GB" w:eastAsia="zh-CN" w:bidi="hi-IN"/>
        </w:rPr>
        <w:t>.</w:t>
      </w:r>
      <w:proofErr w:type="gramEnd"/>
      <w:r w:rsidR="00385261" w:rsidRPr="00BF0055">
        <w:rPr>
          <w:rFonts w:ascii="Palatino Linotype" w:eastAsia="Droid Sans Fallback" w:hAnsi="Palatino Linotype" w:cs="Palatino Linotype"/>
          <w:kern w:val="1"/>
          <w:sz w:val="16"/>
          <w:szCs w:val="16"/>
          <w:lang w:val="en-GB" w:eastAsia="zh-CN" w:bidi="hi-IN"/>
        </w:rPr>
        <w:t xml:space="preserve"> 1999</w:t>
      </w:r>
      <w:r w:rsidR="001D5303" w:rsidRPr="00BF0055">
        <w:rPr>
          <w:rFonts w:ascii="Palatino Linotype" w:eastAsia="Droid Sans Fallback" w:hAnsi="Palatino Linotype" w:cs="Palatino Linotype"/>
          <w:kern w:val="1"/>
          <w:sz w:val="16"/>
          <w:szCs w:val="16"/>
          <w:lang w:val="en-GB" w:eastAsia="zh-CN" w:bidi="hi-IN"/>
        </w:rPr>
        <w:t>.</w:t>
      </w:r>
      <w:r w:rsidR="00385261" w:rsidRPr="00BF0055">
        <w:rPr>
          <w:rFonts w:ascii="Palatino Linotype" w:eastAsia="Droid Sans Fallback" w:hAnsi="Palatino Linotype" w:cs="Palatino Linotype"/>
          <w:kern w:val="1"/>
          <w:sz w:val="16"/>
          <w:szCs w:val="16"/>
          <w:lang w:val="en-GB" w:eastAsia="zh-CN" w:bidi="hi-IN"/>
        </w:rPr>
        <w:t xml:space="preserve"> Grassed buffer strips for the control of nitrate leaching to surface waters in headwater catchments. Ecological Engineering 12:299-313.</w:t>
      </w:r>
    </w:p>
    <w:p w:rsidR="00461738" w:rsidRPr="00BF0055" w:rsidRDefault="00461738" w:rsidP="00BF0055">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BF0055">
        <w:rPr>
          <w:rFonts w:ascii="Palatino Linotype" w:eastAsia="Droid Sans Fallback" w:hAnsi="Palatino Linotype" w:cs="Palatino Linotype"/>
          <w:kern w:val="1"/>
          <w:sz w:val="16"/>
          <w:szCs w:val="16"/>
          <w:lang w:val="en-GB" w:eastAsia="zh-CN" w:bidi="hi-IN"/>
        </w:rPr>
        <w:t>Lyons</w:t>
      </w:r>
      <w:r w:rsidR="001D5303"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3A7ADA" w:rsidRPr="00BF0055">
        <w:rPr>
          <w:rFonts w:ascii="Palatino Linotype" w:eastAsia="Droid Sans Fallback" w:hAnsi="Palatino Linotype" w:cs="Palatino Linotype"/>
          <w:kern w:val="1"/>
          <w:sz w:val="16"/>
          <w:szCs w:val="16"/>
          <w:lang w:val="en-GB" w:eastAsia="zh-CN" w:bidi="hi-IN"/>
        </w:rPr>
        <w:t>J</w:t>
      </w:r>
      <w:r w:rsidR="006A0BE9" w:rsidRPr="00BF0055">
        <w:rPr>
          <w:rFonts w:ascii="Palatino Linotype" w:eastAsia="Droid Sans Fallback" w:hAnsi="Palatino Linotype" w:cs="Palatino Linotype"/>
          <w:kern w:val="1"/>
          <w:sz w:val="16"/>
          <w:szCs w:val="16"/>
          <w:lang w:val="en-GB" w:eastAsia="zh-CN" w:bidi="hi-IN"/>
        </w:rPr>
        <w:t>.</w:t>
      </w:r>
      <w:r w:rsidR="00160F0D"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6A0BE9" w:rsidRPr="00BF0055">
        <w:rPr>
          <w:rFonts w:ascii="Palatino Linotype" w:eastAsia="Droid Sans Fallback" w:hAnsi="Palatino Linotype" w:cs="Palatino Linotype"/>
          <w:kern w:val="1"/>
          <w:sz w:val="16"/>
          <w:szCs w:val="16"/>
          <w:lang w:val="en-GB" w:eastAsia="zh-CN" w:bidi="hi-IN"/>
        </w:rPr>
        <w:t xml:space="preserve">S.W. </w:t>
      </w:r>
      <w:r w:rsidR="003A7ADA" w:rsidRPr="00BF0055">
        <w:rPr>
          <w:rFonts w:ascii="Palatino Linotype" w:eastAsia="Droid Sans Fallback" w:hAnsi="Palatino Linotype" w:cs="Palatino Linotype"/>
          <w:kern w:val="1"/>
          <w:sz w:val="16"/>
          <w:szCs w:val="16"/>
          <w:lang w:val="en-GB" w:eastAsia="zh-CN" w:bidi="hi-IN"/>
        </w:rPr>
        <w:t>Trimble</w:t>
      </w:r>
      <w:r w:rsid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BF0055">
        <w:rPr>
          <w:rFonts w:ascii="Palatino Linotype" w:eastAsia="Droid Sans Fallback" w:hAnsi="Palatino Linotype" w:cs="Palatino Linotype"/>
          <w:kern w:val="1"/>
          <w:sz w:val="16"/>
          <w:szCs w:val="16"/>
          <w:lang w:val="en-GB" w:eastAsia="zh-CN" w:bidi="hi-IN"/>
        </w:rPr>
        <w:t>and</w:t>
      </w:r>
      <w:r w:rsidR="006A0BE9" w:rsidRPr="00BF0055">
        <w:rPr>
          <w:rFonts w:ascii="Palatino Linotype" w:eastAsia="Droid Sans Fallback" w:hAnsi="Palatino Linotype" w:cs="Palatino Linotype"/>
          <w:kern w:val="1"/>
          <w:sz w:val="16"/>
          <w:szCs w:val="16"/>
          <w:lang w:val="en-GB" w:eastAsia="zh-CN" w:bidi="hi-IN"/>
        </w:rPr>
        <w:t xml:space="preserve"> L.K.</w:t>
      </w:r>
      <w:r w:rsidR="003A7ADA" w:rsidRPr="00BF0055">
        <w:rPr>
          <w:rFonts w:ascii="Palatino Linotype" w:eastAsia="Droid Sans Fallback" w:hAnsi="Palatino Linotype" w:cs="Palatino Linotype"/>
          <w:kern w:val="1"/>
          <w:sz w:val="16"/>
          <w:szCs w:val="16"/>
          <w:lang w:val="en-GB" w:eastAsia="zh-CN" w:bidi="hi-IN"/>
        </w:rPr>
        <w:t xml:space="preserve"> Paine</w:t>
      </w:r>
      <w:r w:rsidR="00BF0055">
        <w:rPr>
          <w:rFonts w:ascii="Palatino Linotype" w:eastAsia="Droid Sans Fallback" w:hAnsi="Palatino Linotype" w:cs="Palatino Linotype"/>
          <w:kern w:val="1"/>
          <w:sz w:val="16"/>
          <w:szCs w:val="16"/>
          <w:lang w:val="en-GB" w:eastAsia="zh-CN" w:bidi="hi-IN"/>
        </w:rPr>
        <w:t>.</w:t>
      </w:r>
      <w:proofErr w:type="gramEnd"/>
      <w:r w:rsidR="003A7ADA" w:rsidRPr="00BF0055">
        <w:rPr>
          <w:rFonts w:ascii="Palatino Linotype" w:eastAsia="Droid Sans Fallback" w:hAnsi="Palatino Linotype" w:cs="Palatino Linotype"/>
          <w:kern w:val="1"/>
          <w:sz w:val="16"/>
          <w:szCs w:val="16"/>
          <w:lang w:val="en-GB" w:eastAsia="zh-CN" w:bidi="hi-IN"/>
        </w:rPr>
        <w:t xml:space="preserve"> 2000</w:t>
      </w:r>
      <w:r w:rsidR="006A0BE9" w:rsidRPr="00BF0055">
        <w:rPr>
          <w:rFonts w:ascii="Palatino Linotype" w:eastAsia="Droid Sans Fallback" w:hAnsi="Palatino Linotype" w:cs="Palatino Linotype"/>
          <w:kern w:val="1"/>
          <w:sz w:val="16"/>
          <w:szCs w:val="16"/>
          <w:lang w:val="en-GB" w:eastAsia="zh-CN" w:bidi="hi-IN"/>
        </w:rPr>
        <w:t>.</w:t>
      </w:r>
      <w:r w:rsidR="003A7ADA" w:rsidRPr="00BF0055">
        <w:rPr>
          <w:rFonts w:ascii="Palatino Linotype" w:eastAsia="Droid Sans Fallback" w:hAnsi="Palatino Linotype" w:cs="Palatino Linotype"/>
          <w:kern w:val="1"/>
          <w:sz w:val="16"/>
          <w:szCs w:val="16"/>
          <w:lang w:val="en-GB" w:eastAsia="zh-CN" w:bidi="hi-IN"/>
        </w:rPr>
        <w:t xml:space="preserve"> Grass versus trees: managing riparian areas to benefit streams of central North America. Journal of the American Water Resources Association 36(4):919-930.</w:t>
      </w:r>
    </w:p>
    <w:p w:rsidR="00461738" w:rsidRPr="00BF0055" w:rsidRDefault="00461738" w:rsidP="00BF0055">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BF0055">
        <w:rPr>
          <w:rFonts w:ascii="Palatino Linotype" w:eastAsia="Droid Sans Fallback" w:hAnsi="Palatino Linotype" w:cs="Palatino Linotype"/>
          <w:kern w:val="1"/>
          <w:sz w:val="16"/>
          <w:szCs w:val="16"/>
          <w:lang w:val="en-GB" w:eastAsia="zh-CN" w:bidi="hi-IN"/>
        </w:rPr>
        <w:t>Magette</w:t>
      </w:r>
      <w:proofErr w:type="spellEnd"/>
      <w:r w:rsidR="004C489F"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7B18DA" w:rsidRPr="00BF0055">
        <w:rPr>
          <w:rFonts w:ascii="Palatino Linotype" w:eastAsia="Droid Sans Fallback" w:hAnsi="Palatino Linotype" w:cs="Palatino Linotype"/>
          <w:kern w:val="1"/>
          <w:sz w:val="16"/>
          <w:szCs w:val="16"/>
          <w:lang w:val="en-GB" w:eastAsia="zh-CN" w:bidi="hi-IN"/>
        </w:rPr>
        <w:t>W</w:t>
      </w:r>
      <w:r w:rsidR="004C489F" w:rsidRPr="00BF0055">
        <w:rPr>
          <w:rFonts w:ascii="Palatino Linotype" w:eastAsia="Droid Sans Fallback" w:hAnsi="Palatino Linotype" w:cs="Palatino Linotype"/>
          <w:kern w:val="1"/>
          <w:sz w:val="16"/>
          <w:szCs w:val="16"/>
          <w:lang w:val="en-GB" w:eastAsia="zh-CN" w:bidi="hi-IN"/>
        </w:rPr>
        <w:t>.</w:t>
      </w:r>
      <w:r w:rsidR="007B18DA" w:rsidRPr="00BF0055">
        <w:rPr>
          <w:rFonts w:ascii="Palatino Linotype" w:eastAsia="Droid Sans Fallback" w:hAnsi="Palatino Linotype" w:cs="Palatino Linotype"/>
          <w:kern w:val="1"/>
          <w:sz w:val="16"/>
          <w:szCs w:val="16"/>
          <w:lang w:val="en-GB" w:eastAsia="zh-CN" w:bidi="hi-IN"/>
        </w:rPr>
        <w:t>L</w:t>
      </w:r>
      <w:r w:rsidR="004C489F" w:rsidRPr="00BF0055">
        <w:rPr>
          <w:rFonts w:ascii="Palatino Linotype" w:eastAsia="Droid Sans Fallback" w:hAnsi="Palatino Linotype" w:cs="Palatino Linotype"/>
          <w:kern w:val="1"/>
          <w:sz w:val="16"/>
          <w:szCs w:val="16"/>
          <w:lang w:val="en-GB" w:eastAsia="zh-CN" w:bidi="hi-IN"/>
        </w:rPr>
        <w:t>.</w:t>
      </w:r>
      <w:r w:rsidR="00160F0D"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4C489F" w:rsidRPr="00BF0055">
        <w:rPr>
          <w:rFonts w:ascii="Palatino Linotype" w:eastAsia="Droid Sans Fallback" w:hAnsi="Palatino Linotype" w:cs="Palatino Linotype"/>
          <w:kern w:val="1"/>
          <w:sz w:val="16"/>
          <w:szCs w:val="16"/>
          <w:lang w:val="en-GB" w:eastAsia="zh-CN" w:bidi="hi-IN"/>
        </w:rPr>
        <w:t xml:space="preserve">R.B. </w:t>
      </w:r>
      <w:proofErr w:type="spellStart"/>
      <w:r w:rsidR="007B18DA" w:rsidRPr="00BF0055">
        <w:rPr>
          <w:rFonts w:ascii="Palatino Linotype" w:eastAsia="Droid Sans Fallback" w:hAnsi="Palatino Linotype" w:cs="Palatino Linotype"/>
          <w:kern w:val="1"/>
          <w:sz w:val="16"/>
          <w:szCs w:val="16"/>
          <w:lang w:val="en-GB" w:eastAsia="zh-CN" w:bidi="hi-IN"/>
        </w:rPr>
        <w:t>Brinsfield</w:t>
      </w:r>
      <w:proofErr w:type="spellEnd"/>
      <w:r w:rsidR="00160F0D" w:rsidRP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4C489F" w:rsidRPr="00BF0055">
        <w:rPr>
          <w:rFonts w:ascii="Palatino Linotype" w:eastAsia="Droid Sans Fallback" w:hAnsi="Palatino Linotype" w:cs="Palatino Linotype"/>
          <w:kern w:val="1"/>
          <w:sz w:val="16"/>
          <w:szCs w:val="16"/>
          <w:lang w:val="en-GB" w:eastAsia="zh-CN" w:bidi="hi-IN"/>
        </w:rPr>
        <w:t>R.E.</w:t>
      </w:r>
      <w:r w:rsidR="007B18DA" w:rsidRPr="00BF0055">
        <w:rPr>
          <w:rFonts w:ascii="Palatino Linotype" w:eastAsia="Droid Sans Fallback" w:hAnsi="Palatino Linotype" w:cs="Palatino Linotype"/>
          <w:kern w:val="1"/>
          <w:sz w:val="16"/>
          <w:szCs w:val="16"/>
          <w:lang w:val="en-GB" w:eastAsia="zh-CN" w:bidi="hi-IN"/>
        </w:rPr>
        <w:t xml:space="preserve"> Palmer</w:t>
      </w:r>
      <w:r w:rsidR="00BF0055">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BF0055">
        <w:rPr>
          <w:rFonts w:ascii="Palatino Linotype" w:eastAsia="Droid Sans Fallback" w:hAnsi="Palatino Linotype" w:cs="Palatino Linotype"/>
          <w:kern w:val="1"/>
          <w:sz w:val="16"/>
          <w:szCs w:val="16"/>
          <w:lang w:val="en-GB" w:eastAsia="zh-CN" w:bidi="hi-IN"/>
        </w:rPr>
        <w:t>and</w:t>
      </w:r>
      <w:r w:rsidR="004C489F" w:rsidRPr="00BF0055">
        <w:rPr>
          <w:rFonts w:ascii="Palatino Linotype" w:eastAsia="Droid Sans Fallback" w:hAnsi="Palatino Linotype" w:cs="Palatino Linotype"/>
          <w:kern w:val="1"/>
          <w:sz w:val="16"/>
          <w:szCs w:val="16"/>
          <w:lang w:val="en-GB" w:eastAsia="zh-CN" w:bidi="hi-IN"/>
        </w:rPr>
        <w:t xml:space="preserve"> J.D.</w:t>
      </w:r>
      <w:r w:rsidR="007B18DA" w:rsidRPr="00BF0055">
        <w:rPr>
          <w:rFonts w:ascii="Palatino Linotype" w:eastAsia="Droid Sans Fallback" w:hAnsi="Palatino Linotype" w:cs="Palatino Linotype"/>
          <w:kern w:val="1"/>
          <w:sz w:val="16"/>
          <w:szCs w:val="16"/>
          <w:lang w:val="en-GB" w:eastAsia="zh-CN" w:bidi="hi-IN"/>
        </w:rPr>
        <w:t xml:space="preserve"> Wood</w:t>
      </w:r>
      <w:r w:rsidR="00BF0055">
        <w:rPr>
          <w:rFonts w:ascii="Palatino Linotype" w:eastAsia="Droid Sans Fallback" w:hAnsi="Palatino Linotype" w:cs="Palatino Linotype"/>
          <w:kern w:val="1"/>
          <w:sz w:val="16"/>
          <w:szCs w:val="16"/>
          <w:lang w:val="en-GB" w:eastAsia="zh-CN" w:bidi="hi-IN"/>
        </w:rPr>
        <w:t>.</w:t>
      </w:r>
      <w:proofErr w:type="gramEnd"/>
      <w:r w:rsidR="007B18DA" w:rsidRPr="00BF0055">
        <w:rPr>
          <w:rFonts w:ascii="Palatino Linotype" w:eastAsia="Droid Sans Fallback" w:hAnsi="Palatino Linotype" w:cs="Palatino Linotype"/>
          <w:kern w:val="1"/>
          <w:sz w:val="16"/>
          <w:szCs w:val="16"/>
          <w:lang w:val="en-GB" w:eastAsia="zh-CN" w:bidi="hi-IN"/>
        </w:rPr>
        <w:t xml:space="preserve"> 1989</w:t>
      </w:r>
      <w:r w:rsidR="004C489F" w:rsidRPr="00BF0055">
        <w:rPr>
          <w:rFonts w:ascii="Palatino Linotype" w:eastAsia="Droid Sans Fallback" w:hAnsi="Palatino Linotype" w:cs="Palatino Linotype"/>
          <w:kern w:val="1"/>
          <w:sz w:val="16"/>
          <w:szCs w:val="16"/>
          <w:lang w:val="en-GB" w:eastAsia="zh-CN" w:bidi="hi-IN"/>
        </w:rPr>
        <w:t>.</w:t>
      </w:r>
      <w:r w:rsidR="007B18DA" w:rsidRPr="00BF0055">
        <w:rPr>
          <w:rFonts w:ascii="Palatino Linotype" w:eastAsia="Droid Sans Fallback" w:hAnsi="Palatino Linotype" w:cs="Palatino Linotype"/>
          <w:kern w:val="1"/>
          <w:sz w:val="16"/>
          <w:szCs w:val="16"/>
          <w:lang w:val="en-GB" w:eastAsia="zh-CN" w:bidi="hi-IN"/>
        </w:rPr>
        <w:t xml:space="preserve"> Nutrient and sediment removal by vegetated filter strips. American Society of Agricultural and Biological Engineers 32(2):0663-0667.</w:t>
      </w:r>
    </w:p>
    <w:p w:rsidR="00742A9F" w:rsidRPr="00856D1B" w:rsidRDefault="00742A9F" w:rsidP="00856D1B">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856D1B">
        <w:rPr>
          <w:rFonts w:ascii="Palatino Linotype" w:eastAsia="Droid Sans Fallback" w:hAnsi="Palatino Linotype" w:cs="Palatino Linotype"/>
          <w:kern w:val="1"/>
          <w:sz w:val="16"/>
          <w:szCs w:val="16"/>
          <w:lang w:val="en-GB" w:eastAsia="zh-CN" w:bidi="hi-IN"/>
        </w:rPr>
        <w:t>M</w:t>
      </w:r>
      <w:r w:rsidR="00C72A29" w:rsidRPr="00856D1B">
        <w:rPr>
          <w:rFonts w:ascii="Palatino Linotype" w:eastAsia="Droid Sans Fallback" w:hAnsi="Palatino Linotype" w:cs="Palatino Linotype"/>
          <w:kern w:val="1"/>
          <w:sz w:val="16"/>
          <w:szCs w:val="16"/>
          <w:lang w:val="en-GB" w:eastAsia="zh-CN" w:bidi="hi-IN"/>
        </w:rPr>
        <w:t>agner</w:t>
      </w:r>
      <w:proofErr w:type="spellEnd"/>
      <w:r w:rsidR="00141862" w:rsidRPr="00856D1B">
        <w:rPr>
          <w:rFonts w:ascii="Palatino Linotype" w:eastAsia="Droid Sans Fallback" w:hAnsi="Palatino Linotype" w:cs="Palatino Linotype"/>
          <w:kern w:val="1"/>
          <w:sz w:val="16"/>
          <w:szCs w:val="16"/>
          <w:lang w:val="en-GB" w:eastAsia="zh-CN" w:bidi="hi-IN"/>
        </w:rPr>
        <w:t>,</w:t>
      </w:r>
      <w:r w:rsidRPr="00856D1B">
        <w:rPr>
          <w:rFonts w:ascii="Palatino Linotype" w:eastAsia="Droid Sans Fallback" w:hAnsi="Palatino Linotype" w:cs="Palatino Linotype"/>
          <w:kern w:val="1"/>
          <w:sz w:val="16"/>
          <w:szCs w:val="16"/>
          <w:lang w:val="en-GB" w:eastAsia="zh-CN" w:bidi="hi-IN"/>
        </w:rPr>
        <w:t xml:space="preserve"> J</w:t>
      </w:r>
      <w:r w:rsidR="00141862" w:rsidRPr="00856D1B">
        <w:rPr>
          <w:rFonts w:ascii="Palatino Linotype" w:eastAsia="Droid Sans Fallback" w:hAnsi="Palatino Linotype" w:cs="Palatino Linotype"/>
          <w:kern w:val="1"/>
          <w:sz w:val="16"/>
          <w:szCs w:val="16"/>
          <w:lang w:val="en-GB" w:eastAsia="zh-CN" w:bidi="hi-IN"/>
        </w:rPr>
        <w:t>.</w:t>
      </w:r>
      <w:r w:rsidRPr="00856D1B">
        <w:rPr>
          <w:rFonts w:ascii="Palatino Linotype" w:eastAsia="Droid Sans Fallback" w:hAnsi="Palatino Linotype" w:cs="Palatino Linotype"/>
          <w:kern w:val="1"/>
          <w:sz w:val="16"/>
          <w:szCs w:val="16"/>
          <w:lang w:val="en-GB" w:eastAsia="zh-CN" w:bidi="hi-IN"/>
        </w:rPr>
        <w:t>A</w:t>
      </w:r>
      <w:r w:rsidR="00141862" w:rsidRPr="00856D1B">
        <w:rPr>
          <w:rFonts w:ascii="Palatino Linotype" w:eastAsia="Droid Sans Fallback" w:hAnsi="Palatino Linotype" w:cs="Palatino Linotype"/>
          <w:kern w:val="1"/>
          <w:sz w:val="16"/>
          <w:szCs w:val="16"/>
          <w:lang w:val="en-GB" w:eastAsia="zh-CN" w:bidi="hi-IN"/>
        </w:rPr>
        <w:t>.</w:t>
      </w:r>
      <w:r w:rsidR="0052796C" w:rsidRPr="00856D1B">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141862" w:rsidRPr="00856D1B">
        <w:rPr>
          <w:rFonts w:ascii="Palatino Linotype" w:eastAsia="Droid Sans Fallback" w:hAnsi="Palatino Linotype" w:cs="Palatino Linotype"/>
          <w:kern w:val="1"/>
          <w:sz w:val="16"/>
          <w:szCs w:val="16"/>
          <w:lang w:val="en-GB" w:eastAsia="zh-CN" w:bidi="hi-IN"/>
        </w:rPr>
        <w:t xml:space="preserve">B. </w:t>
      </w:r>
      <w:proofErr w:type="spellStart"/>
      <w:r w:rsidRPr="00856D1B">
        <w:rPr>
          <w:rFonts w:ascii="Palatino Linotype" w:eastAsia="Droid Sans Fallback" w:hAnsi="Palatino Linotype" w:cs="Palatino Linotype"/>
          <w:kern w:val="1"/>
          <w:sz w:val="16"/>
          <w:szCs w:val="16"/>
          <w:lang w:val="en-GB" w:eastAsia="zh-CN" w:bidi="hi-IN"/>
        </w:rPr>
        <w:t>V</w:t>
      </w:r>
      <w:r w:rsidR="00C72A29" w:rsidRPr="00856D1B">
        <w:rPr>
          <w:rFonts w:ascii="Palatino Linotype" w:eastAsia="Droid Sans Fallback" w:hAnsi="Palatino Linotype" w:cs="Palatino Linotype"/>
          <w:kern w:val="1"/>
          <w:sz w:val="16"/>
          <w:szCs w:val="16"/>
          <w:lang w:val="en-GB" w:eastAsia="zh-CN" w:bidi="hi-IN"/>
        </w:rPr>
        <w:t>ondracek</w:t>
      </w:r>
      <w:proofErr w:type="spellEnd"/>
      <w:r w:rsidR="00856D1B">
        <w:rPr>
          <w:rFonts w:ascii="Palatino Linotype" w:eastAsia="Droid Sans Fallback" w:hAnsi="Palatino Linotype" w:cs="Palatino Linotype"/>
          <w:kern w:val="1"/>
          <w:sz w:val="16"/>
          <w:szCs w:val="16"/>
          <w:lang w:val="en-GB" w:eastAsia="zh-CN" w:bidi="hi-IN"/>
        </w:rPr>
        <w:t>,</w:t>
      </w:r>
      <w:r w:rsidR="00030C35">
        <w:rPr>
          <w:rFonts w:ascii="Palatino Linotype" w:eastAsia="Droid Sans Fallback" w:hAnsi="Palatino Linotype" w:cs="Palatino Linotype"/>
          <w:kern w:val="1"/>
          <w:sz w:val="16"/>
          <w:szCs w:val="16"/>
          <w:lang w:val="en-GB" w:eastAsia="zh-CN" w:bidi="hi-IN"/>
        </w:rPr>
        <w:t xml:space="preserve"> </w:t>
      </w:r>
      <w:r w:rsidR="00856D1B">
        <w:rPr>
          <w:rFonts w:ascii="Palatino Linotype" w:eastAsia="Droid Sans Fallback" w:hAnsi="Palatino Linotype" w:cs="Palatino Linotype"/>
          <w:kern w:val="1"/>
          <w:sz w:val="16"/>
          <w:szCs w:val="16"/>
          <w:lang w:val="en-GB" w:eastAsia="zh-CN" w:bidi="hi-IN"/>
        </w:rPr>
        <w:t>and</w:t>
      </w:r>
      <w:r w:rsidR="00141862" w:rsidRPr="00856D1B">
        <w:rPr>
          <w:rFonts w:ascii="Palatino Linotype" w:eastAsia="Droid Sans Fallback" w:hAnsi="Palatino Linotype" w:cs="Palatino Linotype"/>
          <w:kern w:val="1"/>
          <w:sz w:val="16"/>
          <w:szCs w:val="16"/>
          <w:lang w:val="en-GB" w:eastAsia="zh-CN" w:bidi="hi-IN"/>
        </w:rPr>
        <w:t xml:space="preserve"> K.N.</w:t>
      </w:r>
      <w:r w:rsidRPr="00856D1B">
        <w:rPr>
          <w:rFonts w:ascii="Palatino Linotype" w:eastAsia="Droid Sans Fallback" w:hAnsi="Palatino Linotype" w:cs="Palatino Linotype"/>
          <w:kern w:val="1"/>
          <w:sz w:val="16"/>
          <w:szCs w:val="16"/>
          <w:lang w:val="en-GB" w:eastAsia="zh-CN" w:bidi="hi-IN"/>
        </w:rPr>
        <w:t xml:space="preserve"> B</w:t>
      </w:r>
      <w:r w:rsidR="00C72A29" w:rsidRPr="00856D1B">
        <w:rPr>
          <w:rFonts w:ascii="Palatino Linotype" w:eastAsia="Droid Sans Fallback" w:hAnsi="Palatino Linotype" w:cs="Palatino Linotype"/>
          <w:kern w:val="1"/>
          <w:sz w:val="16"/>
          <w:szCs w:val="16"/>
          <w:lang w:val="en-GB" w:eastAsia="zh-CN" w:bidi="hi-IN"/>
        </w:rPr>
        <w:t>rooks</w:t>
      </w:r>
      <w:r w:rsidR="00856D1B">
        <w:rPr>
          <w:rFonts w:ascii="Palatino Linotype" w:eastAsia="Droid Sans Fallback" w:hAnsi="Palatino Linotype" w:cs="Palatino Linotype"/>
          <w:kern w:val="1"/>
          <w:sz w:val="16"/>
          <w:szCs w:val="16"/>
          <w:lang w:val="en-GB" w:eastAsia="zh-CN" w:bidi="hi-IN"/>
        </w:rPr>
        <w:t>.</w:t>
      </w:r>
      <w:proofErr w:type="gramEnd"/>
      <w:r w:rsidRPr="00856D1B">
        <w:rPr>
          <w:rFonts w:ascii="Palatino Linotype" w:eastAsia="Droid Sans Fallback" w:hAnsi="Palatino Linotype" w:cs="Palatino Linotype"/>
          <w:kern w:val="1"/>
          <w:sz w:val="16"/>
          <w:szCs w:val="16"/>
          <w:lang w:val="en-GB" w:eastAsia="zh-CN" w:bidi="hi-IN"/>
        </w:rPr>
        <w:t xml:space="preserve"> 2008</w:t>
      </w:r>
      <w:r w:rsidR="00141862" w:rsidRPr="00856D1B">
        <w:rPr>
          <w:rFonts w:ascii="Palatino Linotype" w:eastAsia="Droid Sans Fallback" w:hAnsi="Palatino Linotype" w:cs="Palatino Linotype"/>
          <w:kern w:val="1"/>
          <w:sz w:val="16"/>
          <w:szCs w:val="16"/>
          <w:lang w:val="en-GB" w:eastAsia="zh-CN" w:bidi="hi-IN"/>
        </w:rPr>
        <w:t>.</w:t>
      </w:r>
      <w:r w:rsidRPr="00856D1B">
        <w:rPr>
          <w:rFonts w:ascii="Palatino Linotype" w:eastAsia="Droid Sans Fallback" w:hAnsi="Palatino Linotype" w:cs="Palatino Linotype"/>
          <w:kern w:val="1"/>
          <w:sz w:val="16"/>
          <w:szCs w:val="16"/>
          <w:lang w:val="en-GB" w:eastAsia="zh-CN" w:bidi="hi-IN"/>
        </w:rPr>
        <w:t xml:space="preserve"> Grazed riparian management and stream channel response in </w:t>
      </w:r>
      <w:proofErr w:type="spellStart"/>
      <w:r w:rsidRPr="00856D1B">
        <w:rPr>
          <w:rFonts w:ascii="Palatino Linotype" w:eastAsia="Droid Sans Fallback" w:hAnsi="Palatino Linotype" w:cs="Palatino Linotype"/>
          <w:kern w:val="1"/>
          <w:sz w:val="16"/>
          <w:szCs w:val="16"/>
          <w:lang w:val="en-GB" w:eastAsia="zh-CN" w:bidi="hi-IN"/>
        </w:rPr>
        <w:t>Southeastern</w:t>
      </w:r>
      <w:proofErr w:type="spellEnd"/>
      <w:r w:rsidRPr="00856D1B">
        <w:rPr>
          <w:rFonts w:ascii="Palatino Linotype" w:eastAsia="Droid Sans Fallback" w:hAnsi="Palatino Linotype" w:cs="Palatino Linotype"/>
          <w:kern w:val="1"/>
          <w:sz w:val="16"/>
          <w:szCs w:val="16"/>
          <w:lang w:val="en-GB" w:eastAsia="zh-CN" w:bidi="hi-IN"/>
        </w:rPr>
        <w:t xml:space="preserve"> Minnesota (USA) streams. Environmental Management 42:377-390.</w:t>
      </w:r>
    </w:p>
    <w:p w:rsidR="004F6604" w:rsidRPr="009246CD" w:rsidRDefault="004F6604" w:rsidP="009246CD">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9246CD">
        <w:rPr>
          <w:rFonts w:ascii="Palatino Linotype" w:eastAsia="Droid Sans Fallback" w:hAnsi="Palatino Linotype" w:cs="Palatino Linotype"/>
          <w:kern w:val="1"/>
          <w:sz w:val="16"/>
          <w:szCs w:val="16"/>
          <w:lang w:val="en-GB" w:eastAsia="zh-CN" w:bidi="hi-IN"/>
        </w:rPr>
        <w:t>Mayer</w:t>
      </w:r>
      <w:r w:rsidR="00905972"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 xml:space="preserve"> P</w:t>
      </w:r>
      <w:r w:rsidR="00905972"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M</w:t>
      </w:r>
      <w:r w:rsidR="00905972" w:rsidRPr="009246CD">
        <w:rPr>
          <w:rFonts w:ascii="Palatino Linotype" w:eastAsia="Droid Sans Fallback" w:hAnsi="Palatino Linotype" w:cs="Palatino Linotype"/>
          <w:kern w:val="1"/>
          <w:sz w:val="16"/>
          <w:szCs w:val="16"/>
          <w:lang w:val="en-GB" w:eastAsia="zh-CN" w:bidi="hi-IN"/>
        </w:rPr>
        <w:t>.</w:t>
      </w:r>
      <w:r w:rsidR="0052796C" w:rsidRPr="009246CD">
        <w:rPr>
          <w:rFonts w:ascii="Palatino Linotype" w:eastAsia="Droid Sans Fallback" w:hAnsi="Palatino Linotype" w:cs="Palatino Linotype"/>
          <w:kern w:val="1"/>
          <w:sz w:val="16"/>
          <w:szCs w:val="16"/>
          <w:lang w:val="en-GB" w:eastAsia="zh-CN" w:bidi="hi-IN"/>
        </w:rPr>
        <w:t>,</w:t>
      </w:r>
      <w:r w:rsidR="00905972" w:rsidRPr="009246CD">
        <w:rPr>
          <w:rFonts w:ascii="Palatino Linotype" w:eastAsia="Droid Sans Fallback" w:hAnsi="Palatino Linotype" w:cs="Palatino Linotype"/>
          <w:kern w:val="1"/>
          <w:sz w:val="16"/>
          <w:szCs w:val="16"/>
          <w:lang w:val="en-GB" w:eastAsia="zh-CN" w:bidi="hi-IN"/>
        </w:rPr>
        <w:t xml:space="preserve"> S.K.</w:t>
      </w:r>
      <w:r w:rsidRPr="009246CD">
        <w:rPr>
          <w:rFonts w:ascii="Palatino Linotype" w:eastAsia="Droid Sans Fallback" w:hAnsi="Palatino Linotype" w:cs="Palatino Linotype"/>
          <w:kern w:val="1"/>
          <w:sz w:val="16"/>
          <w:szCs w:val="16"/>
          <w:lang w:val="en-GB" w:eastAsia="zh-CN" w:bidi="hi-IN"/>
        </w:rPr>
        <w:t xml:space="preserve"> Reynolds</w:t>
      </w:r>
      <w:r w:rsidR="0052796C"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05972" w:rsidRPr="009246CD">
        <w:rPr>
          <w:rFonts w:ascii="Palatino Linotype" w:eastAsia="Droid Sans Fallback" w:hAnsi="Palatino Linotype" w:cs="Palatino Linotype"/>
          <w:kern w:val="1"/>
          <w:sz w:val="16"/>
          <w:szCs w:val="16"/>
          <w:lang w:val="en-GB" w:eastAsia="zh-CN" w:bidi="hi-IN"/>
        </w:rPr>
        <w:t>M.D.</w:t>
      </w:r>
      <w:r w:rsidRPr="009246CD">
        <w:rPr>
          <w:rFonts w:ascii="Palatino Linotype" w:eastAsia="Droid Sans Fallback" w:hAnsi="Palatino Linotype" w:cs="Palatino Linotype"/>
          <w:kern w:val="1"/>
          <w:sz w:val="16"/>
          <w:szCs w:val="16"/>
          <w:lang w:val="en-GB" w:eastAsia="zh-CN" w:bidi="hi-IN"/>
        </w:rPr>
        <w:t xml:space="preserve"> </w:t>
      </w:r>
      <w:proofErr w:type="spellStart"/>
      <w:r w:rsidRPr="009246CD">
        <w:rPr>
          <w:rFonts w:ascii="Palatino Linotype" w:eastAsia="Droid Sans Fallback" w:hAnsi="Palatino Linotype" w:cs="Palatino Linotype"/>
          <w:kern w:val="1"/>
          <w:sz w:val="16"/>
          <w:szCs w:val="16"/>
          <w:lang w:val="en-GB" w:eastAsia="zh-CN" w:bidi="hi-IN"/>
        </w:rPr>
        <w:t>McCutchen</w:t>
      </w:r>
      <w:proofErr w:type="spellEnd"/>
      <w:r w:rsidR="009246CD">
        <w:rPr>
          <w:rFonts w:ascii="Palatino Linotype" w:eastAsia="Droid Sans Fallback" w:hAnsi="Palatino Linotype" w:cs="Palatino Linotype"/>
          <w:kern w:val="1"/>
          <w:sz w:val="16"/>
          <w:szCs w:val="16"/>
          <w:lang w:val="en-GB" w:eastAsia="zh-CN" w:bidi="hi-IN"/>
        </w:rPr>
        <w:t>, and</w:t>
      </w:r>
      <w:r w:rsidR="002C0627">
        <w:rPr>
          <w:rFonts w:ascii="Palatino Linotype" w:eastAsia="Droid Sans Fallback" w:hAnsi="Palatino Linotype" w:cs="Palatino Linotype"/>
          <w:kern w:val="1"/>
          <w:sz w:val="16"/>
          <w:szCs w:val="16"/>
          <w:lang w:val="en-GB" w:eastAsia="zh-CN" w:bidi="hi-IN"/>
        </w:rPr>
        <w:t xml:space="preserve"> </w:t>
      </w:r>
      <w:r w:rsidR="00905972" w:rsidRPr="009246CD">
        <w:rPr>
          <w:rFonts w:ascii="Palatino Linotype" w:eastAsia="Droid Sans Fallback" w:hAnsi="Palatino Linotype" w:cs="Palatino Linotype"/>
          <w:kern w:val="1"/>
          <w:sz w:val="16"/>
          <w:szCs w:val="16"/>
          <w:lang w:val="en-GB" w:eastAsia="zh-CN" w:bidi="hi-IN"/>
        </w:rPr>
        <w:t>T.J.</w:t>
      </w:r>
      <w:r w:rsidRPr="009246CD">
        <w:rPr>
          <w:rFonts w:ascii="Palatino Linotype" w:eastAsia="Droid Sans Fallback" w:hAnsi="Palatino Linotype" w:cs="Palatino Linotype"/>
          <w:kern w:val="1"/>
          <w:sz w:val="16"/>
          <w:szCs w:val="16"/>
          <w:lang w:val="en-GB" w:eastAsia="zh-CN" w:bidi="hi-IN"/>
        </w:rPr>
        <w:t xml:space="preserve"> Canfield</w:t>
      </w:r>
      <w:r w:rsidR="009246CD">
        <w:rPr>
          <w:rFonts w:ascii="Palatino Linotype" w:eastAsia="Droid Sans Fallback" w:hAnsi="Palatino Linotype" w:cs="Palatino Linotype"/>
          <w:kern w:val="1"/>
          <w:sz w:val="16"/>
          <w:szCs w:val="16"/>
          <w:lang w:val="en-GB" w:eastAsia="zh-CN" w:bidi="hi-IN"/>
        </w:rPr>
        <w:t>.</w:t>
      </w:r>
      <w:proofErr w:type="gramEnd"/>
      <w:r w:rsidRPr="009246CD">
        <w:rPr>
          <w:rFonts w:ascii="Palatino Linotype" w:eastAsia="Droid Sans Fallback" w:hAnsi="Palatino Linotype" w:cs="Palatino Linotype"/>
          <w:kern w:val="1"/>
          <w:sz w:val="16"/>
          <w:szCs w:val="16"/>
          <w:lang w:val="en-GB" w:eastAsia="zh-CN" w:bidi="hi-IN"/>
        </w:rPr>
        <w:t xml:space="preserve"> 2007</w:t>
      </w:r>
      <w:r w:rsidR="00905972"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 xml:space="preserve"> </w:t>
      </w:r>
      <w:proofErr w:type="spellStart"/>
      <w:r w:rsidRPr="009246CD">
        <w:rPr>
          <w:rFonts w:ascii="Palatino Linotype" w:eastAsia="Droid Sans Fallback" w:hAnsi="Palatino Linotype" w:cs="Palatino Linotype"/>
          <w:kern w:val="1"/>
          <w:sz w:val="16"/>
          <w:szCs w:val="16"/>
          <w:lang w:val="en-GB" w:eastAsia="zh-CN" w:bidi="hi-IN"/>
        </w:rPr>
        <w:t>Metaanalysis</w:t>
      </w:r>
      <w:proofErr w:type="spellEnd"/>
      <w:r w:rsidRPr="009246CD">
        <w:rPr>
          <w:rFonts w:ascii="Palatino Linotype" w:eastAsia="Droid Sans Fallback" w:hAnsi="Palatino Linotype" w:cs="Palatino Linotype"/>
          <w:kern w:val="1"/>
          <w:sz w:val="16"/>
          <w:szCs w:val="16"/>
          <w:lang w:val="en-GB" w:eastAsia="zh-CN" w:bidi="hi-IN"/>
        </w:rPr>
        <w:t xml:space="preserve"> of nitrogen removal in riparian buffers. Journal of Environmental Quality 36:1172-1180.</w:t>
      </w:r>
    </w:p>
    <w:p w:rsidR="00197BD1" w:rsidRPr="009246CD" w:rsidRDefault="00CC3C33" w:rsidP="009246CD">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9246CD">
        <w:rPr>
          <w:rFonts w:ascii="Palatino Linotype" w:eastAsia="Droid Sans Fallback" w:hAnsi="Palatino Linotype" w:cs="Palatino Linotype"/>
          <w:kern w:val="1"/>
          <w:sz w:val="16"/>
          <w:szCs w:val="16"/>
          <w:lang w:val="en-GB" w:eastAsia="zh-CN" w:bidi="hi-IN"/>
        </w:rPr>
        <w:t>Mayer, P.M.</w:t>
      </w:r>
      <w:r w:rsidR="0052796C"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 xml:space="preserve"> S.K. Reynolds</w:t>
      </w:r>
      <w:r w:rsidR="0052796C"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 xml:space="preserve"> M.D. </w:t>
      </w:r>
      <w:proofErr w:type="spellStart"/>
      <w:r w:rsidRPr="009246CD">
        <w:rPr>
          <w:rFonts w:ascii="Palatino Linotype" w:eastAsia="Droid Sans Fallback" w:hAnsi="Palatino Linotype" w:cs="Palatino Linotype"/>
          <w:kern w:val="1"/>
          <w:sz w:val="16"/>
          <w:szCs w:val="16"/>
          <w:lang w:val="en-GB" w:eastAsia="zh-CN" w:bidi="hi-IN"/>
        </w:rPr>
        <w:t>McCutchen</w:t>
      </w:r>
      <w:proofErr w:type="spellEnd"/>
      <w:r w:rsid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246CD">
        <w:rPr>
          <w:rFonts w:ascii="Palatino Linotype" w:eastAsia="Droid Sans Fallback" w:hAnsi="Palatino Linotype" w:cs="Palatino Linotype"/>
          <w:kern w:val="1"/>
          <w:sz w:val="16"/>
          <w:szCs w:val="16"/>
          <w:lang w:val="en-GB" w:eastAsia="zh-CN" w:bidi="hi-IN"/>
        </w:rPr>
        <w:t>and</w:t>
      </w:r>
      <w:r w:rsidRPr="009246CD">
        <w:rPr>
          <w:rFonts w:ascii="Palatino Linotype" w:eastAsia="Droid Sans Fallback" w:hAnsi="Palatino Linotype" w:cs="Palatino Linotype"/>
          <w:kern w:val="1"/>
          <w:sz w:val="16"/>
          <w:szCs w:val="16"/>
          <w:lang w:val="en-GB" w:eastAsia="zh-CN" w:bidi="hi-IN"/>
        </w:rPr>
        <w:t xml:space="preserve"> T.J. Canfield</w:t>
      </w:r>
      <w:r w:rsidR="009246CD">
        <w:rPr>
          <w:rFonts w:ascii="Palatino Linotype" w:eastAsia="Droid Sans Fallback" w:hAnsi="Palatino Linotype" w:cs="Palatino Linotype"/>
          <w:kern w:val="1"/>
          <w:sz w:val="16"/>
          <w:szCs w:val="16"/>
          <w:lang w:val="en-GB" w:eastAsia="zh-CN" w:bidi="hi-IN"/>
        </w:rPr>
        <w:t>.</w:t>
      </w:r>
      <w:proofErr w:type="gramEnd"/>
      <w:r w:rsidR="0008694D" w:rsidRPr="009246CD">
        <w:rPr>
          <w:rFonts w:ascii="Palatino Linotype" w:eastAsia="Droid Sans Fallback" w:hAnsi="Palatino Linotype" w:cs="Palatino Linotype"/>
          <w:kern w:val="1"/>
          <w:sz w:val="16"/>
          <w:szCs w:val="16"/>
          <w:lang w:val="en-GB" w:eastAsia="zh-CN" w:bidi="hi-IN"/>
        </w:rPr>
        <w:t xml:space="preserve"> 2006. Riparian Buffer Width, Vegetative Cover, and Nitrogen Removal Effectiveness: A Review of Current Science and Regulations. </w:t>
      </w:r>
      <w:proofErr w:type="gramStart"/>
      <w:r w:rsidR="0008694D" w:rsidRPr="009246CD">
        <w:rPr>
          <w:rFonts w:ascii="Palatino Linotype" w:eastAsia="Droid Sans Fallback" w:hAnsi="Palatino Linotype" w:cs="Palatino Linotype"/>
          <w:kern w:val="1"/>
          <w:sz w:val="16"/>
          <w:szCs w:val="16"/>
          <w:lang w:val="en-GB" w:eastAsia="zh-CN" w:bidi="hi-IN"/>
        </w:rPr>
        <w:t>EPA/600/R-05/118.</w:t>
      </w:r>
      <w:proofErr w:type="gramEnd"/>
      <w:r w:rsidR="0008694D" w:rsidRPr="009246CD">
        <w:rPr>
          <w:rFonts w:ascii="Palatino Linotype" w:eastAsia="Droid Sans Fallback" w:hAnsi="Palatino Linotype" w:cs="Palatino Linotype"/>
          <w:kern w:val="1"/>
          <w:sz w:val="16"/>
          <w:szCs w:val="16"/>
          <w:lang w:val="en-GB" w:eastAsia="zh-CN" w:bidi="hi-IN"/>
        </w:rPr>
        <w:t xml:space="preserve"> </w:t>
      </w:r>
      <w:proofErr w:type="gramStart"/>
      <w:r w:rsidR="0008694D" w:rsidRPr="009246CD">
        <w:rPr>
          <w:rFonts w:ascii="Palatino Linotype" w:eastAsia="Droid Sans Fallback" w:hAnsi="Palatino Linotype" w:cs="Palatino Linotype"/>
          <w:kern w:val="1"/>
          <w:sz w:val="16"/>
          <w:szCs w:val="16"/>
          <w:lang w:val="en-GB" w:eastAsia="zh-CN" w:bidi="hi-IN"/>
        </w:rPr>
        <w:t>U.S. Environmental Protection Agency, Cincinnati, OH.</w:t>
      </w:r>
      <w:proofErr w:type="gramEnd"/>
    </w:p>
    <w:p w:rsidR="00867D07" w:rsidRPr="009246CD" w:rsidRDefault="00867D07" w:rsidP="009246CD">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9246CD">
        <w:rPr>
          <w:rFonts w:ascii="Palatino Linotype" w:eastAsia="Droid Sans Fallback" w:hAnsi="Palatino Linotype" w:cs="Palatino Linotype"/>
          <w:kern w:val="1"/>
          <w:sz w:val="16"/>
          <w:szCs w:val="16"/>
          <w:lang w:val="en-GB" w:eastAsia="zh-CN" w:bidi="hi-IN"/>
        </w:rPr>
        <w:t>Moreno</w:t>
      </w:r>
      <w:r w:rsidR="00CC3C33"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F11D67" w:rsidRPr="009246CD">
        <w:rPr>
          <w:rFonts w:ascii="Palatino Linotype" w:eastAsia="Droid Sans Fallback" w:hAnsi="Palatino Linotype" w:cs="Palatino Linotype"/>
          <w:kern w:val="1"/>
          <w:sz w:val="16"/>
          <w:szCs w:val="16"/>
          <w:lang w:val="en-GB" w:eastAsia="zh-CN" w:bidi="hi-IN"/>
        </w:rPr>
        <w:t>R</w:t>
      </w:r>
      <w:r w:rsidR="00CC3C33" w:rsidRPr="009246CD">
        <w:rPr>
          <w:rFonts w:ascii="Palatino Linotype" w:eastAsia="Droid Sans Fallback" w:hAnsi="Palatino Linotype" w:cs="Palatino Linotype"/>
          <w:kern w:val="1"/>
          <w:sz w:val="16"/>
          <w:szCs w:val="16"/>
          <w:lang w:val="en-GB" w:eastAsia="zh-CN" w:bidi="hi-IN"/>
        </w:rPr>
        <w:t>.</w:t>
      </w:r>
      <w:r w:rsidR="0052796C"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CC3C33" w:rsidRPr="009246CD">
        <w:rPr>
          <w:rFonts w:ascii="Palatino Linotype" w:eastAsia="Droid Sans Fallback" w:hAnsi="Palatino Linotype" w:cs="Palatino Linotype"/>
          <w:kern w:val="1"/>
          <w:sz w:val="16"/>
          <w:szCs w:val="16"/>
          <w:lang w:val="en-GB" w:eastAsia="zh-CN" w:bidi="hi-IN"/>
        </w:rPr>
        <w:t xml:space="preserve">M.C. </w:t>
      </w:r>
      <w:proofErr w:type="spellStart"/>
      <w:r w:rsidR="00F11D67" w:rsidRPr="009246CD">
        <w:rPr>
          <w:rFonts w:ascii="Palatino Linotype" w:eastAsia="Droid Sans Fallback" w:hAnsi="Palatino Linotype" w:cs="Palatino Linotype"/>
          <w:kern w:val="1"/>
          <w:sz w:val="16"/>
          <w:szCs w:val="16"/>
          <w:lang w:val="en-GB" w:eastAsia="zh-CN" w:bidi="hi-IN"/>
        </w:rPr>
        <w:t>Díaz</w:t>
      </w:r>
      <w:proofErr w:type="spellEnd"/>
      <w:r w:rsidR="00F11D67" w:rsidRPr="009246CD">
        <w:rPr>
          <w:rFonts w:ascii="Palatino Linotype" w:eastAsia="Droid Sans Fallback" w:hAnsi="Palatino Linotype" w:cs="Palatino Linotype"/>
          <w:kern w:val="1"/>
          <w:sz w:val="16"/>
          <w:szCs w:val="16"/>
          <w:lang w:val="en-GB" w:eastAsia="zh-CN" w:bidi="hi-IN"/>
        </w:rPr>
        <w:t xml:space="preserve"> Álvarez</w:t>
      </w:r>
      <w:r w:rsidR="0052796C"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CC3C33" w:rsidRPr="009246CD">
        <w:rPr>
          <w:rFonts w:ascii="Palatino Linotype" w:eastAsia="Droid Sans Fallback" w:hAnsi="Palatino Linotype" w:cs="Palatino Linotype"/>
          <w:kern w:val="1"/>
          <w:sz w:val="16"/>
          <w:szCs w:val="16"/>
          <w:lang w:val="en-GB" w:eastAsia="zh-CN" w:bidi="hi-IN"/>
        </w:rPr>
        <w:t>A.</w:t>
      </w:r>
      <w:r w:rsidR="00F11D67" w:rsidRPr="009246CD">
        <w:rPr>
          <w:rFonts w:ascii="Palatino Linotype" w:eastAsia="Droid Sans Fallback" w:hAnsi="Palatino Linotype" w:cs="Palatino Linotype"/>
          <w:kern w:val="1"/>
          <w:sz w:val="16"/>
          <w:szCs w:val="16"/>
          <w:lang w:val="en-GB" w:eastAsia="zh-CN" w:bidi="hi-IN"/>
        </w:rPr>
        <w:t>M</w:t>
      </w:r>
      <w:r w:rsidR="00CC3C33" w:rsidRPr="009246CD">
        <w:rPr>
          <w:rFonts w:ascii="Palatino Linotype" w:eastAsia="Droid Sans Fallback" w:hAnsi="Palatino Linotype" w:cs="Palatino Linotype"/>
          <w:kern w:val="1"/>
          <w:sz w:val="16"/>
          <w:szCs w:val="16"/>
          <w:lang w:val="en-GB" w:eastAsia="zh-CN" w:bidi="hi-IN"/>
        </w:rPr>
        <w:t>.</w:t>
      </w:r>
      <w:r w:rsidR="00F11D67" w:rsidRPr="009246CD">
        <w:rPr>
          <w:rFonts w:ascii="Palatino Linotype" w:eastAsia="Droid Sans Fallback" w:hAnsi="Palatino Linotype" w:cs="Palatino Linotype"/>
          <w:kern w:val="1"/>
          <w:sz w:val="16"/>
          <w:szCs w:val="16"/>
          <w:lang w:val="en-GB" w:eastAsia="zh-CN" w:bidi="hi-IN"/>
        </w:rPr>
        <w:t xml:space="preserve"> </w:t>
      </w:r>
      <w:proofErr w:type="spellStart"/>
      <w:r w:rsidR="00F11D67" w:rsidRPr="009246CD">
        <w:rPr>
          <w:rFonts w:ascii="Palatino Linotype" w:eastAsia="Droid Sans Fallback" w:hAnsi="Palatino Linotype" w:cs="Palatino Linotype"/>
          <w:kern w:val="1"/>
          <w:sz w:val="16"/>
          <w:szCs w:val="16"/>
          <w:lang w:val="en-GB" w:eastAsia="zh-CN" w:bidi="hi-IN"/>
        </w:rPr>
        <w:t>Tarquis</w:t>
      </w:r>
      <w:proofErr w:type="spellEnd"/>
      <w:r w:rsidR="00F11D67" w:rsidRPr="009246CD">
        <w:rPr>
          <w:rFonts w:ascii="Palatino Linotype" w:eastAsia="Droid Sans Fallback" w:hAnsi="Palatino Linotype" w:cs="Palatino Linotype"/>
          <w:kern w:val="1"/>
          <w:sz w:val="16"/>
          <w:szCs w:val="16"/>
          <w:lang w:val="en-GB" w:eastAsia="zh-CN" w:bidi="hi-IN"/>
        </w:rPr>
        <w:t xml:space="preserve"> Alonso</w:t>
      </w:r>
      <w:r w:rsidR="0052796C"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CC3C33" w:rsidRPr="009246CD">
        <w:rPr>
          <w:rFonts w:ascii="Palatino Linotype" w:eastAsia="Droid Sans Fallback" w:hAnsi="Palatino Linotype" w:cs="Palatino Linotype"/>
          <w:kern w:val="1"/>
          <w:sz w:val="16"/>
          <w:szCs w:val="16"/>
          <w:lang w:val="en-GB" w:eastAsia="zh-CN" w:bidi="hi-IN"/>
        </w:rPr>
        <w:t>S.</w:t>
      </w:r>
      <w:r w:rsidR="00F11D67" w:rsidRPr="009246CD">
        <w:rPr>
          <w:rFonts w:ascii="Palatino Linotype" w:eastAsia="Droid Sans Fallback" w:hAnsi="Palatino Linotype" w:cs="Palatino Linotype"/>
          <w:kern w:val="1"/>
          <w:sz w:val="16"/>
          <w:szCs w:val="16"/>
          <w:lang w:val="en-GB" w:eastAsia="zh-CN" w:bidi="hi-IN"/>
        </w:rPr>
        <w:t xml:space="preserve"> Barrington</w:t>
      </w:r>
      <w:r w:rsid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246CD">
        <w:rPr>
          <w:rFonts w:ascii="Palatino Linotype" w:eastAsia="Droid Sans Fallback" w:hAnsi="Palatino Linotype" w:cs="Palatino Linotype"/>
          <w:kern w:val="1"/>
          <w:sz w:val="16"/>
          <w:szCs w:val="16"/>
          <w:lang w:val="en-GB" w:eastAsia="zh-CN" w:bidi="hi-IN"/>
        </w:rPr>
        <w:t>and</w:t>
      </w:r>
      <w:r w:rsidR="00CC3C33" w:rsidRPr="009246CD">
        <w:rPr>
          <w:rFonts w:ascii="Palatino Linotype" w:eastAsia="Droid Sans Fallback" w:hAnsi="Palatino Linotype" w:cs="Palatino Linotype"/>
          <w:kern w:val="1"/>
          <w:sz w:val="16"/>
          <w:szCs w:val="16"/>
          <w:lang w:val="en-GB" w:eastAsia="zh-CN" w:bidi="hi-IN"/>
        </w:rPr>
        <w:t xml:space="preserve"> A.</w:t>
      </w:r>
      <w:r w:rsidR="00F11D67" w:rsidRPr="009246CD">
        <w:rPr>
          <w:rFonts w:ascii="Palatino Linotype" w:eastAsia="Droid Sans Fallback" w:hAnsi="Palatino Linotype" w:cs="Palatino Linotype"/>
          <w:kern w:val="1"/>
          <w:sz w:val="16"/>
          <w:szCs w:val="16"/>
          <w:lang w:val="en-GB" w:eastAsia="zh-CN" w:bidi="hi-IN"/>
        </w:rPr>
        <w:t xml:space="preserve"> </w:t>
      </w:r>
      <w:proofErr w:type="spellStart"/>
      <w:r w:rsidR="00F11D67" w:rsidRPr="009246CD">
        <w:rPr>
          <w:rFonts w:ascii="Palatino Linotype" w:eastAsia="Droid Sans Fallback" w:hAnsi="Palatino Linotype" w:cs="Palatino Linotype"/>
          <w:kern w:val="1"/>
          <w:sz w:val="16"/>
          <w:szCs w:val="16"/>
          <w:lang w:val="en-GB" w:eastAsia="zh-CN" w:bidi="hi-IN"/>
        </w:rPr>
        <w:t>Saa</w:t>
      </w:r>
      <w:proofErr w:type="spellEnd"/>
      <w:r w:rsidR="00F11D67" w:rsidRPr="009246CD">
        <w:rPr>
          <w:rFonts w:ascii="Palatino Linotype" w:eastAsia="Droid Sans Fallback" w:hAnsi="Palatino Linotype" w:cs="Palatino Linotype"/>
          <w:kern w:val="1"/>
          <w:sz w:val="16"/>
          <w:szCs w:val="16"/>
          <w:lang w:val="en-GB" w:eastAsia="zh-CN" w:bidi="hi-IN"/>
        </w:rPr>
        <w:t xml:space="preserve"> </w:t>
      </w:r>
      <w:proofErr w:type="spellStart"/>
      <w:r w:rsidR="00F11D67" w:rsidRPr="009246CD">
        <w:rPr>
          <w:rFonts w:ascii="Palatino Linotype" w:eastAsia="Droid Sans Fallback" w:hAnsi="Palatino Linotype" w:cs="Palatino Linotype"/>
          <w:kern w:val="1"/>
          <w:sz w:val="16"/>
          <w:szCs w:val="16"/>
          <w:lang w:val="en-GB" w:eastAsia="zh-CN" w:bidi="hi-IN"/>
        </w:rPr>
        <w:t>Requejo</w:t>
      </w:r>
      <w:proofErr w:type="spellEnd"/>
      <w:r w:rsidR="009246CD">
        <w:rPr>
          <w:rFonts w:ascii="Palatino Linotype" w:eastAsia="Droid Sans Fallback" w:hAnsi="Palatino Linotype" w:cs="Palatino Linotype"/>
          <w:kern w:val="1"/>
          <w:sz w:val="16"/>
          <w:szCs w:val="16"/>
          <w:lang w:val="en-GB" w:eastAsia="zh-CN" w:bidi="hi-IN"/>
        </w:rPr>
        <w:t>.</w:t>
      </w:r>
      <w:proofErr w:type="gramEnd"/>
      <w:r w:rsidR="00F11D67" w:rsidRPr="009246CD">
        <w:rPr>
          <w:rFonts w:ascii="Palatino Linotype" w:eastAsia="Droid Sans Fallback" w:hAnsi="Palatino Linotype" w:cs="Palatino Linotype"/>
          <w:kern w:val="1"/>
          <w:sz w:val="16"/>
          <w:szCs w:val="16"/>
          <w:lang w:val="en-GB" w:eastAsia="zh-CN" w:bidi="hi-IN"/>
        </w:rPr>
        <w:t xml:space="preserve"> 2008</w:t>
      </w:r>
      <w:r w:rsidR="00CC3C33" w:rsidRPr="009246CD">
        <w:rPr>
          <w:rFonts w:ascii="Palatino Linotype" w:eastAsia="Droid Sans Fallback" w:hAnsi="Palatino Linotype" w:cs="Palatino Linotype"/>
          <w:kern w:val="1"/>
          <w:sz w:val="16"/>
          <w:szCs w:val="16"/>
          <w:lang w:val="en-GB" w:eastAsia="zh-CN" w:bidi="hi-IN"/>
        </w:rPr>
        <w:t>.</w:t>
      </w:r>
      <w:r w:rsidR="00F11D67" w:rsidRPr="009246CD">
        <w:rPr>
          <w:rFonts w:ascii="Palatino Linotype" w:eastAsia="Droid Sans Fallback" w:hAnsi="Palatino Linotype" w:cs="Palatino Linotype"/>
          <w:kern w:val="1"/>
          <w:sz w:val="16"/>
          <w:szCs w:val="16"/>
          <w:lang w:val="en-GB" w:eastAsia="zh-CN" w:bidi="hi-IN"/>
        </w:rPr>
        <w:t xml:space="preserve"> Tillage and soil type effects on soil surface roughness at semiarid climatic conditions. Soil &amp; Tillage Research 98:35-44.</w:t>
      </w:r>
    </w:p>
    <w:p w:rsidR="00742A9F" w:rsidRPr="009246CD" w:rsidRDefault="00742A9F" w:rsidP="009246CD">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9246CD">
        <w:rPr>
          <w:rFonts w:ascii="Palatino Linotype" w:eastAsia="Droid Sans Fallback" w:hAnsi="Palatino Linotype" w:cs="Palatino Linotype"/>
          <w:kern w:val="1"/>
          <w:sz w:val="16"/>
          <w:szCs w:val="16"/>
          <w:lang w:val="en-GB" w:eastAsia="zh-CN" w:bidi="hi-IN"/>
        </w:rPr>
        <w:t>O’C</w:t>
      </w:r>
      <w:r w:rsidR="00ED53E0" w:rsidRPr="009246CD">
        <w:rPr>
          <w:rFonts w:ascii="Palatino Linotype" w:eastAsia="Droid Sans Fallback" w:hAnsi="Palatino Linotype" w:cs="Palatino Linotype"/>
          <w:kern w:val="1"/>
          <w:sz w:val="16"/>
          <w:szCs w:val="16"/>
          <w:lang w:val="en-GB" w:eastAsia="zh-CN" w:bidi="hi-IN"/>
        </w:rPr>
        <w:t>onnell</w:t>
      </w:r>
      <w:r w:rsidR="00CC3C33"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 xml:space="preserve"> E</w:t>
      </w:r>
      <w:r w:rsidR="00947A30" w:rsidRPr="009246CD">
        <w:rPr>
          <w:rFonts w:ascii="Palatino Linotype" w:eastAsia="Droid Sans Fallback" w:hAnsi="Palatino Linotype" w:cs="Palatino Linotype"/>
          <w:kern w:val="1"/>
          <w:sz w:val="16"/>
          <w:szCs w:val="16"/>
          <w:lang w:val="en-GB" w:eastAsia="zh-CN" w:bidi="hi-IN"/>
        </w:rPr>
        <w:t>.</w:t>
      </w:r>
      <w:r w:rsidR="0052796C"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47A30" w:rsidRPr="009246CD">
        <w:rPr>
          <w:rFonts w:ascii="Palatino Linotype" w:eastAsia="Droid Sans Fallback" w:hAnsi="Palatino Linotype" w:cs="Palatino Linotype"/>
          <w:kern w:val="1"/>
          <w:sz w:val="16"/>
          <w:szCs w:val="16"/>
          <w:lang w:val="en-GB" w:eastAsia="zh-CN" w:bidi="hi-IN"/>
        </w:rPr>
        <w:t xml:space="preserve">J. </w:t>
      </w:r>
      <w:proofErr w:type="spellStart"/>
      <w:r w:rsidRPr="009246CD">
        <w:rPr>
          <w:rFonts w:ascii="Palatino Linotype" w:eastAsia="Droid Sans Fallback" w:hAnsi="Palatino Linotype" w:cs="Palatino Linotype"/>
          <w:kern w:val="1"/>
          <w:sz w:val="16"/>
          <w:szCs w:val="16"/>
          <w:lang w:val="en-GB" w:eastAsia="zh-CN" w:bidi="hi-IN"/>
        </w:rPr>
        <w:t>E</w:t>
      </w:r>
      <w:r w:rsidR="00ED53E0" w:rsidRPr="009246CD">
        <w:rPr>
          <w:rFonts w:ascii="Palatino Linotype" w:eastAsia="Droid Sans Fallback" w:hAnsi="Palatino Linotype" w:cs="Palatino Linotype"/>
          <w:kern w:val="1"/>
          <w:sz w:val="16"/>
          <w:szCs w:val="16"/>
          <w:lang w:val="en-GB" w:eastAsia="zh-CN" w:bidi="hi-IN"/>
        </w:rPr>
        <w:t>wen</w:t>
      </w:r>
      <w:proofErr w:type="spellEnd"/>
      <w:r w:rsidR="009A615B"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47A30" w:rsidRPr="009246CD">
        <w:rPr>
          <w:rFonts w:ascii="Palatino Linotype" w:eastAsia="Droid Sans Fallback" w:hAnsi="Palatino Linotype" w:cs="Palatino Linotype"/>
          <w:kern w:val="1"/>
          <w:sz w:val="16"/>
          <w:szCs w:val="16"/>
          <w:lang w:val="en-GB" w:eastAsia="zh-CN" w:bidi="hi-IN"/>
        </w:rPr>
        <w:t>G.</w:t>
      </w:r>
      <w:r w:rsidRPr="009246CD">
        <w:rPr>
          <w:rFonts w:ascii="Palatino Linotype" w:eastAsia="Droid Sans Fallback" w:hAnsi="Palatino Linotype" w:cs="Palatino Linotype"/>
          <w:kern w:val="1"/>
          <w:sz w:val="16"/>
          <w:szCs w:val="16"/>
          <w:lang w:val="en-GB" w:eastAsia="zh-CN" w:bidi="hi-IN"/>
        </w:rPr>
        <w:t xml:space="preserve"> O’D</w:t>
      </w:r>
      <w:r w:rsidR="00ED53E0" w:rsidRPr="009246CD">
        <w:rPr>
          <w:rFonts w:ascii="Palatino Linotype" w:eastAsia="Droid Sans Fallback" w:hAnsi="Palatino Linotype" w:cs="Palatino Linotype"/>
          <w:kern w:val="1"/>
          <w:sz w:val="16"/>
          <w:szCs w:val="16"/>
          <w:lang w:val="en-GB" w:eastAsia="zh-CN" w:bidi="hi-IN"/>
        </w:rPr>
        <w:t>onnell</w:t>
      </w:r>
      <w:r w:rsidR="009246CD">
        <w:rPr>
          <w:rFonts w:ascii="Palatino Linotype" w:eastAsia="Droid Sans Fallback" w:hAnsi="Palatino Linotype" w:cs="Palatino Linotype"/>
          <w:kern w:val="1"/>
          <w:sz w:val="16"/>
          <w:szCs w:val="16"/>
          <w:lang w:val="en-GB" w:eastAsia="zh-CN" w:bidi="hi-IN"/>
        </w:rPr>
        <w:t>, and</w:t>
      </w:r>
      <w:r w:rsidR="00947A30" w:rsidRPr="009246CD">
        <w:rPr>
          <w:rFonts w:ascii="Palatino Linotype" w:eastAsia="Droid Sans Fallback" w:hAnsi="Palatino Linotype" w:cs="Palatino Linotype"/>
          <w:kern w:val="1"/>
          <w:sz w:val="16"/>
          <w:szCs w:val="16"/>
          <w:lang w:val="en-GB" w:eastAsia="zh-CN" w:bidi="hi-IN"/>
        </w:rPr>
        <w:t xml:space="preserve"> P.</w:t>
      </w:r>
      <w:r w:rsidRPr="009246CD">
        <w:rPr>
          <w:rFonts w:ascii="Palatino Linotype" w:eastAsia="Droid Sans Fallback" w:hAnsi="Palatino Linotype" w:cs="Palatino Linotype"/>
          <w:kern w:val="1"/>
          <w:sz w:val="16"/>
          <w:szCs w:val="16"/>
          <w:lang w:val="en-GB" w:eastAsia="zh-CN" w:bidi="hi-IN"/>
        </w:rPr>
        <w:t xml:space="preserve"> Q</w:t>
      </w:r>
      <w:r w:rsidR="00ED53E0" w:rsidRPr="009246CD">
        <w:rPr>
          <w:rFonts w:ascii="Palatino Linotype" w:eastAsia="Droid Sans Fallback" w:hAnsi="Palatino Linotype" w:cs="Palatino Linotype"/>
          <w:kern w:val="1"/>
          <w:sz w:val="16"/>
          <w:szCs w:val="16"/>
          <w:lang w:val="en-GB" w:eastAsia="zh-CN" w:bidi="hi-IN"/>
        </w:rPr>
        <w:t>uinn</w:t>
      </w:r>
      <w:r w:rsidR="009246CD">
        <w:rPr>
          <w:rFonts w:ascii="Palatino Linotype" w:eastAsia="Droid Sans Fallback" w:hAnsi="Palatino Linotype" w:cs="Palatino Linotype"/>
          <w:kern w:val="1"/>
          <w:sz w:val="16"/>
          <w:szCs w:val="16"/>
          <w:lang w:val="en-GB" w:eastAsia="zh-CN" w:bidi="hi-IN"/>
        </w:rPr>
        <w:t>.</w:t>
      </w:r>
      <w:proofErr w:type="gramEnd"/>
      <w:r w:rsidRPr="009246CD">
        <w:rPr>
          <w:rFonts w:ascii="Palatino Linotype" w:eastAsia="Droid Sans Fallback" w:hAnsi="Palatino Linotype" w:cs="Palatino Linotype"/>
          <w:kern w:val="1"/>
          <w:sz w:val="16"/>
          <w:szCs w:val="16"/>
          <w:lang w:val="en-GB" w:eastAsia="zh-CN" w:bidi="hi-IN"/>
        </w:rPr>
        <w:t xml:space="preserve"> 2007</w:t>
      </w:r>
      <w:r w:rsidR="00947A30" w:rsidRPr="009246CD">
        <w:rPr>
          <w:rFonts w:ascii="Palatino Linotype" w:eastAsia="Droid Sans Fallback" w:hAnsi="Palatino Linotype" w:cs="Palatino Linotype"/>
          <w:kern w:val="1"/>
          <w:sz w:val="16"/>
          <w:szCs w:val="16"/>
          <w:lang w:val="en-GB" w:eastAsia="zh-CN" w:bidi="hi-IN"/>
        </w:rPr>
        <w:t>.</w:t>
      </w:r>
      <w:r w:rsidRPr="009246CD">
        <w:rPr>
          <w:rFonts w:ascii="Palatino Linotype" w:eastAsia="Droid Sans Fallback" w:hAnsi="Palatino Linotype" w:cs="Palatino Linotype"/>
          <w:kern w:val="1"/>
          <w:sz w:val="16"/>
          <w:szCs w:val="16"/>
          <w:lang w:val="en-GB" w:eastAsia="zh-CN" w:bidi="hi-IN"/>
        </w:rPr>
        <w:t xml:space="preserve"> Is there a link between agricultural land-use management and flooding</w:t>
      </w:r>
      <w:proofErr w:type="gramStart"/>
      <w:r w:rsidR="00276E2E" w:rsidRPr="009246CD">
        <w:rPr>
          <w:rFonts w:ascii="Palatino Linotype" w:eastAsia="Droid Sans Fallback" w:hAnsi="Palatino Linotype" w:cs="Palatino Linotype"/>
          <w:kern w:val="1"/>
          <w:sz w:val="16"/>
          <w:szCs w:val="16"/>
          <w:lang w:val="en-GB" w:eastAsia="zh-CN" w:bidi="hi-IN"/>
        </w:rPr>
        <w:t>?</w:t>
      </w:r>
      <w:r w:rsidR="005F71B9" w:rsidRPr="009246CD">
        <w:rPr>
          <w:rFonts w:ascii="Palatino Linotype" w:eastAsia="Droid Sans Fallback" w:hAnsi="Palatino Linotype" w:cs="Palatino Linotype"/>
          <w:kern w:val="1"/>
          <w:sz w:val="16"/>
          <w:szCs w:val="16"/>
          <w:lang w:val="en-GB" w:eastAsia="zh-CN" w:bidi="hi-IN"/>
        </w:rPr>
        <w:t>.</w:t>
      </w:r>
      <w:proofErr w:type="gramEnd"/>
      <w:r w:rsidRPr="009246CD">
        <w:rPr>
          <w:rFonts w:ascii="Palatino Linotype" w:eastAsia="Droid Sans Fallback" w:hAnsi="Palatino Linotype" w:cs="Palatino Linotype"/>
          <w:kern w:val="1"/>
          <w:sz w:val="16"/>
          <w:szCs w:val="16"/>
          <w:lang w:val="en-GB" w:eastAsia="zh-CN" w:bidi="hi-IN"/>
        </w:rPr>
        <w:t xml:space="preserve"> Hydrology and Earth System Science 11:96-107.</w:t>
      </w:r>
    </w:p>
    <w:p w:rsidR="00F23C41" w:rsidRPr="00947A30" w:rsidRDefault="00F23C41" w:rsidP="009246CD">
      <w:pPr>
        <w:widowControl w:val="0"/>
        <w:suppressAutoHyphens/>
        <w:rPr>
          <w:rFonts w:ascii="Calibri" w:hAnsi="Calibri" w:cs="Calibri"/>
          <w:color w:val="000000"/>
          <w:sz w:val="22"/>
          <w:szCs w:val="22"/>
          <w:lang w:val="en-US"/>
        </w:rPr>
      </w:pPr>
      <w:proofErr w:type="spellStart"/>
      <w:proofErr w:type="gramStart"/>
      <w:r w:rsidRPr="009246CD">
        <w:rPr>
          <w:rFonts w:ascii="Palatino Linotype" w:eastAsia="Droid Sans Fallback" w:hAnsi="Palatino Linotype" w:cs="Palatino Linotype"/>
          <w:kern w:val="1"/>
          <w:sz w:val="16"/>
          <w:szCs w:val="16"/>
          <w:lang w:val="en-GB" w:eastAsia="zh-CN" w:bidi="hi-IN"/>
        </w:rPr>
        <w:t>Oenema</w:t>
      </w:r>
      <w:proofErr w:type="spellEnd"/>
      <w:r w:rsidR="00947A30" w:rsidRP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7576C" w:rsidRPr="009246CD">
        <w:rPr>
          <w:rFonts w:ascii="Palatino Linotype" w:eastAsia="Droid Sans Fallback" w:hAnsi="Palatino Linotype" w:cs="Palatino Linotype"/>
          <w:kern w:val="1"/>
          <w:sz w:val="16"/>
          <w:szCs w:val="16"/>
          <w:lang w:val="en-GB" w:eastAsia="zh-CN" w:bidi="hi-IN"/>
        </w:rPr>
        <w:t>O</w:t>
      </w:r>
      <w:r w:rsidR="00947A30" w:rsidRPr="009246CD">
        <w:rPr>
          <w:rFonts w:ascii="Palatino Linotype" w:eastAsia="Droid Sans Fallback" w:hAnsi="Palatino Linotype" w:cs="Palatino Linotype"/>
          <w:kern w:val="1"/>
          <w:sz w:val="16"/>
          <w:szCs w:val="16"/>
          <w:lang w:val="en-GB" w:eastAsia="zh-CN" w:bidi="hi-IN"/>
        </w:rPr>
        <w:t>.</w:t>
      </w:r>
      <w:r w:rsidR="009246C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246CD">
        <w:rPr>
          <w:rFonts w:ascii="Palatino Linotype" w:eastAsia="Droid Sans Fallback" w:hAnsi="Palatino Linotype" w:cs="Palatino Linotype"/>
          <w:kern w:val="1"/>
          <w:sz w:val="16"/>
          <w:szCs w:val="16"/>
          <w:lang w:val="en-GB" w:eastAsia="zh-CN" w:bidi="hi-IN"/>
        </w:rPr>
        <w:t>and</w:t>
      </w:r>
      <w:r w:rsidR="00947A30" w:rsidRPr="009246CD">
        <w:rPr>
          <w:rFonts w:ascii="Palatino Linotype" w:eastAsia="Droid Sans Fallback" w:hAnsi="Palatino Linotype" w:cs="Palatino Linotype"/>
          <w:kern w:val="1"/>
          <w:sz w:val="16"/>
          <w:szCs w:val="16"/>
          <w:lang w:val="en-GB" w:eastAsia="zh-CN" w:bidi="hi-IN"/>
        </w:rPr>
        <w:t xml:space="preserve"> C.W.J.</w:t>
      </w:r>
      <w:r w:rsidRPr="009246CD">
        <w:rPr>
          <w:rFonts w:ascii="Palatino Linotype" w:eastAsia="Droid Sans Fallback" w:hAnsi="Palatino Linotype" w:cs="Palatino Linotype"/>
          <w:kern w:val="1"/>
          <w:sz w:val="16"/>
          <w:szCs w:val="16"/>
          <w:lang w:val="en-GB" w:eastAsia="zh-CN" w:bidi="hi-IN"/>
        </w:rPr>
        <w:t xml:space="preserve"> </w:t>
      </w:r>
      <w:proofErr w:type="spellStart"/>
      <w:r w:rsidRPr="009246CD">
        <w:rPr>
          <w:rFonts w:ascii="Palatino Linotype" w:eastAsia="Droid Sans Fallback" w:hAnsi="Palatino Linotype" w:cs="Palatino Linotype"/>
          <w:kern w:val="1"/>
          <w:sz w:val="16"/>
          <w:szCs w:val="16"/>
          <w:lang w:val="en-GB" w:eastAsia="zh-CN" w:bidi="hi-IN"/>
        </w:rPr>
        <w:t>Roest</w:t>
      </w:r>
      <w:proofErr w:type="spellEnd"/>
      <w:r w:rsidR="009246CD">
        <w:rPr>
          <w:rFonts w:ascii="Palatino Linotype" w:eastAsia="Droid Sans Fallback" w:hAnsi="Palatino Linotype" w:cs="Palatino Linotype"/>
          <w:kern w:val="1"/>
          <w:sz w:val="16"/>
          <w:szCs w:val="16"/>
          <w:lang w:val="en-GB" w:eastAsia="zh-CN" w:bidi="hi-IN"/>
        </w:rPr>
        <w:t>.</w:t>
      </w:r>
      <w:proofErr w:type="gramEnd"/>
      <w:r w:rsidR="002C0627">
        <w:rPr>
          <w:rFonts w:ascii="Palatino Linotype" w:eastAsia="Droid Sans Fallback" w:hAnsi="Palatino Linotype" w:cs="Palatino Linotype"/>
          <w:kern w:val="1"/>
          <w:sz w:val="16"/>
          <w:szCs w:val="16"/>
          <w:lang w:val="en-GB" w:eastAsia="zh-CN" w:bidi="hi-IN"/>
        </w:rPr>
        <w:t xml:space="preserve"> </w:t>
      </w:r>
      <w:r w:rsidR="0097576C" w:rsidRPr="009246CD">
        <w:rPr>
          <w:rFonts w:ascii="Palatino Linotype" w:eastAsia="Droid Sans Fallback" w:hAnsi="Palatino Linotype" w:cs="Palatino Linotype"/>
          <w:kern w:val="1"/>
          <w:sz w:val="16"/>
          <w:szCs w:val="16"/>
          <w:lang w:val="en-GB" w:eastAsia="zh-CN" w:bidi="hi-IN"/>
        </w:rPr>
        <w:t>1998</w:t>
      </w:r>
      <w:r w:rsidR="00947A30" w:rsidRPr="009246CD">
        <w:rPr>
          <w:rFonts w:ascii="Palatino Linotype" w:eastAsia="Droid Sans Fallback" w:hAnsi="Palatino Linotype" w:cs="Palatino Linotype"/>
          <w:kern w:val="1"/>
          <w:sz w:val="16"/>
          <w:szCs w:val="16"/>
          <w:lang w:val="en-GB" w:eastAsia="zh-CN" w:bidi="hi-IN"/>
        </w:rPr>
        <w:t>.</w:t>
      </w:r>
      <w:r w:rsidR="0097576C" w:rsidRPr="009246CD">
        <w:rPr>
          <w:rFonts w:ascii="Palatino Linotype" w:eastAsia="Droid Sans Fallback" w:hAnsi="Palatino Linotype" w:cs="Palatino Linotype"/>
          <w:kern w:val="1"/>
          <w:sz w:val="16"/>
          <w:szCs w:val="16"/>
          <w:lang w:val="en-GB" w:eastAsia="zh-CN" w:bidi="hi-IN"/>
        </w:rPr>
        <w:t xml:space="preserve"> Nitrogen and phosphorus losses from agriculture into surface waters: the effects of polices and measures in the Netherlands. Water Science and Technology 37(2):19-30.</w:t>
      </w:r>
    </w:p>
    <w:p w:rsidR="002243C1" w:rsidRPr="006B1E7B" w:rsidRDefault="002243C1" w:rsidP="00A82ECF">
      <w:pPr>
        <w:widowControl w:val="0"/>
        <w:suppressAutoHyphens/>
        <w:rPr>
          <w:rFonts w:ascii="Palatino Linotype" w:eastAsia="Droid Sans Fallback" w:hAnsi="Palatino Linotype" w:cs="Palatino Linotype"/>
          <w:kern w:val="1"/>
          <w:sz w:val="16"/>
          <w:szCs w:val="16"/>
          <w:lang w:val="es-AR" w:eastAsia="zh-CN" w:bidi="hi-IN"/>
        </w:rPr>
      </w:pPr>
      <w:proofErr w:type="gramStart"/>
      <w:r w:rsidRPr="00A82ECF">
        <w:rPr>
          <w:rFonts w:ascii="Palatino Linotype" w:eastAsia="Droid Sans Fallback" w:hAnsi="Palatino Linotype" w:cs="Palatino Linotype"/>
          <w:kern w:val="1"/>
          <w:sz w:val="16"/>
          <w:szCs w:val="16"/>
          <w:lang w:val="en-GB" w:eastAsia="zh-CN" w:bidi="hi-IN"/>
        </w:rPr>
        <w:lastRenderedPageBreak/>
        <w:t>Okada</w:t>
      </w:r>
      <w:r w:rsidR="00947A30" w:rsidRPr="00A82ECF">
        <w:rPr>
          <w:rFonts w:ascii="Palatino Linotype" w:eastAsia="Droid Sans Fallback" w:hAnsi="Palatino Linotype" w:cs="Palatino Linotype"/>
          <w:kern w:val="1"/>
          <w:sz w:val="16"/>
          <w:szCs w:val="16"/>
          <w:lang w:val="en-GB" w:eastAsia="zh-CN" w:bidi="hi-IN"/>
        </w:rPr>
        <w:t>,</w:t>
      </w:r>
      <w:r w:rsidRPr="00A82ECF">
        <w:rPr>
          <w:rFonts w:ascii="Palatino Linotype" w:eastAsia="Droid Sans Fallback" w:hAnsi="Palatino Linotype" w:cs="Palatino Linotype"/>
          <w:kern w:val="1"/>
          <w:sz w:val="16"/>
          <w:szCs w:val="16"/>
          <w:lang w:val="en-GB" w:eastAsia="zh-CN" w:bidi="hi-IN"/>
        </w:rPr>
        <w:t xml:space="preserve"> E</w:t>
      </w:r>
      <w:r w:rsidR="003F3A07" w:rsidRPr="00A82ECF">
        <w:rPr>
          <w:rFonts w:ascii="Palatino Linotype" w:eastAsia="Droid Sans Fallback" w:hAnsi="Palatino Linotype" w:cs="Palatino Linotype"/>
          <w:kern w:val="1"/>
          <w:sz w:val="16"/>
          <w:szCs w:val="16"/>
          <w:lang w:val="en-GB" w:eastAsia="zh-CN" w:bidi="hi-IN"/>
        </w:rPr>
        <w:t>.</w:t>
      </w:r>
      <w:r w:rsidR="009A615B" w:rsidRPr="00A82ECF">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3F3A07" w:rsidRPr="00A82ECF">
        <w:rPr>
          <w:rFonts w:ascii="Palatino Linotype" w:eastAsia="Droid Sans Fallback" w:hAnsi="Palatino Linotype" w:cs="Palatino Linotype"/>
          <w:kern w:val="1"/>
          <w:sz w:val="16"/>
          <w:szCs w:val="16"/>
          <w:lang w:val="en-GB" w:eastAsia="zh-CN" w:bidi="hi-IN"/>
        </w:rPr>
        <w:t xml:space="preserve">J.L. </w:t>
      </w:r>
      <w:r w:rsidRPr="00A82ECF">
        <w:rPr>
          <w:rFonts w:ascii="Palatino Linotype" w:eastAsia="Droid Sans Fallback" w:hAnsi="Palatino Linotype" w:cs="Palatino Linotype"/>
          <w:kern w:val="1"/>
          <w:sz w:val="16"/>
          <w:szCs w:val="16"/>
          <w:lang w:val="en-GB" w:eastAsia="zh-CN" w:bidi="hi-IN"/>
        </w:rPr>
        <w:t>Costa</w:t>
      </w:r>
      <w:r w:rsidR="00A82ECF">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A82ECF">
        <w:rPr>
          <w:rFonts w:ascii="Palatino Linotype" w:eastAsia="Droid Sans Fallback" w:hAnsi="Palatino Linotype" w:cs="Palatino Linotype"/>
          <w:kern w:val="1"/>
          <w:sz w:val="16"/>
          <w:szCs w:val="16"/>
          <w:lang w:val="en-GB" w:eastAsia="zh-CN" w:bidi="hi-IN"/>
        </w:rPr>
        <w:t>and</w:t>
      </w:r>
      <w:r w:rsidR="003F3A07" w:rsidRPr="00A82ECF">
        <w:rPr>
          <w:rFonts w:ascii="Palatino Linotype" w:eastAsia="Droid Sans Fallback" w:hAnsi="Palatino Linotype" w:cs="Palatino Linotype"/>
          <w:kern w:val="1"/>
          <w:sz w:val="16"/>
          <w:szCs w:val="16"/>
          <w:lang w:val="en-GB" w:eastAsia="zh-CN" w:bidi="hi-IN"/>
        </w:rPr>
        <w:t xml:space="preserve"> F.</w:t>
      </w:r>
      <w:r w:rsidRPr="00A82ECF">
        <w:rPr>
          <w:rFonts w:ascii="Palatino Linotype" w:eastAsia="Droid Sans Fallback" w:hAnsi="Palatino Linotype" w:cs="Palatino Linotype"/>
          <w:kern w:val="1"/>
          <w:sz w:val="16"/>
          <w:szCs w:val="16"/>
          <w:lang w:val="en-GB" w:eastAsia="zh-CN" w:bidi="hi-IN"/>
        </w:rPr>
        <w:t xml:space="preserve"> Bedmar</w:t>
      </w:r>
      <w:r w:rsidR="00A82ECF">
        <w:rPr>
          <w:rFonts w:ascii="Palatino Linotype" w:eastAsia="Droid Sans Fallback" w:hAnsi="Palatino Linotype" w:cs="Palatino Linotype"/>
          <w:kern w:val="1"/>
          <w:sz w:val="16"/>
          <w:szCs w:val="16"/>
          <w:lang w:val="en-GB" w:eastAsia="zh-CN" w:bidi="hi-IN"/>
        </w:rPr>
        <w:t>.</w:t>
      </w:r>
      <w:proofErr w:type="gramEnd"/>
      <w:r w:rsidRPr="00A82ECF">
        <w:rPr>
          <w:rFonts w:ascii="Palatino Linotype" w:eastAsia="Droid Sans Fallback" w:hAnsi="Palatino Linotype" w:cs="Palatino Linotype"/>
          <w:kern w:val="1"/>
          <w:sz w:val="16"/>
          <w:szCs w:val="16"/>
          <w:lang w:val="en-GB" w:eastAsia="zh-CN" w:bidi="hi-IN"/>
        </w:rPr>
        <w:t xml:space="preserve"> </w:t>
      </w:r>
      <w:proofErr w:type="gramStart"/>
      <w:r w:rsidRPr="00A82ECF">
        <w:rPr>
          <w:rFonts w:ascii="Palatino Linotype" w:eastAsia="Droid Sans Fallback" w:hAnsi="Palatino Linotype" w:cs="Palatino Linotype"/>
          <w:kern w:val="1"/>
          <w:sz w:val="16"/>
          <w:szCs w:val="16"/>
          <w:lang w:val="en-GB" w:eastAsia="zh-CN" w:bidi="hi-IN"/>
        </w:rPr>
        <w:t>2017</w:t>
      </w:r>
      <w:r w:rsidR="003F3A07" w:rsidRPr="00A82ECF">
        <w:rPr>
          <w:rFonts w:ascii="Palatino Linotype" w:eastAsia="Droid Sans Fallback" w:hAnsi="Palatino Linotype" w:cs="Palatino Linotype"/>
          <w:kern w:val="1"/>
          <w:sz w:val="16"/>
          <w:szCs w:val="16"/>
          <w:lang w:val="en-GB" w:eastAsia="zh-CN" w:bidi="hi-IN"/>
        </w:rPr>
        <w:t>.</w:t>
      </w:r>
      <w:r w:rsidRPr="00A82ECF">
        <w:rPr>
          <w:rFonts w:ascii="Palatino Linotype" w:eastAsia="Droid Sans Fallback" w:hAnsi="Palatino Linotype" w:cs="Palatino Linotype"/>
          <w:kern w:val="1"/>
          <w:sz w:val="16"/>
          <w:szCs w:val="16"/>
          <w:lang w:val="en-GB" w:eastAsia="zh-CN" w:bidi="hi-IN"/>
        </w:rPr>
        <w:t xml:space="preserve"> Glyphosate Dissipation in Different Soils under No-Till and Conventional Tillage</w:t>
      </w:r>
      <w:r w:rsidR="00751C83" w:rsidRPr="00A82ECF">
        <w:rPr>
          <w:rFonts w:ascii="Palatino Linotype" w:eastAsia="Droid Sans Fallback" w:hAnsi="Palatino Linotype" w:cs="Palatino Linotype"/>
          <w:kern w:val="1"/>
          <w:sz w:val="16"/>
          <w:szCs w:val="16"/>
          <w:lang w:val="en-GB" w:eastAsia="zh-CN" w:bidi="hi-IN"/>
        </w:rPr>
        <w:t>.</w:t>
      </w:r>
      <w:proofErr w:type="gramEnd"/>
      <w:r w:rsidR="002C0627">
        <w:rPr>
          <w:rFonts w:ascii="Palatino Linotype" w:eastAsia="Droid Sans Fallback" w:hAnsi="Palatino Linotype" w:cs="Palatino Linotype"/>
          <w:kern w:val="1"/>
          <w:sz w:val="16"/>
          <w:szCs w:val="16"/>
          <w:lang w:val="en-GB" w:eastAsia="zh-CN" w:bidi="hi-IN"/>
        </w:rPr>
        <w:t xml:space="preserve"> </w:t>
      </w:r>
      <w:r w:rsidRPr="006B1E7B">
        <w:rPr>
          <w:rFonts w:ascii="Palatino Linotype" w:eastAsia="Droid Sans Fallback" w:hAnsi="Palatino Linotype" w:cs="Palatino Linotype"/>
          <w:kern w:val="1"/>
          <w:sz w:val="16"/>
          <w:szCs w:val="16"/>
          <w:lang w:val="es-AR" w:eastAsia="zh-CN" w:bidi="hi-IN"/>
        </w:rPr>
        <w:t>Pedosphere</w:t>
      </w:r>
      <w:r w:rsidR="00751C83" w:rsidRPr="006B1E7B">
        <w:rPr>
          <w:rFonts w:ascii="Palatino Linotype" w:eastAsia="Droid Sans Fallback" w:hAnsi="Palatino Linotype" w:cs="Palatino Linotype"/>
          <w:kern w:val="1"/>
          <w:sz w:val="16"/>
          <w:szCs w:val="16"/>
          <w:lang w:val="es-AR" w:eastAsia="zh-CN" w:bidi="hi-IN"/>
        </w:rPr>
        <w:t>.D</w:t>
      </w:r>
      <w:r w:rsidRPr="006B1E7B">
        <w:rPr>
          <w:rFonts w:ascii="Palatino Linotype" w:eastAsia="Droid Sans Fallback" w:hAnsi="Palatino Linotype" w:cs="Palatino Linotype"/>
          <w:kern w:val="1"/>
          <w:sz w:val="16"/>
          <w:szCs w:val="16"/>
          <w:lang w:val="es-AR" w:eastAsia="zh-CN" w:bidi="hi-IN"/>
        </w:rPr>
        <w:t>oi:10.1016/S1002-0160(17)60430-2.</w:t>
      </w:r>
    </w:p>
    <w:p w:rsidR="00710CD8" w:rsidRPr="00D018F9" w:rsidRDefault="00710CD8" w:rsidP="00A82ECF">
      <w:pPr>
        <w:widowControl w:val="0"/>
        <w:suppressAutoHyphens/>
        <w:rPr>
          <w:rFonts w:ascii="Palatino Linotype" w:eastAsia="Droid Sans Fallback" w:hAnsi="Palatino Linotype" w:cs="Palatino Linotype"/>
          <w:kern w:val="1"/>
          <w:sz w:val="16"/>
          <w:szCs w:val="16"/>
          <w:lang w:val="es-ES_tradnl" w:eastAsia="zh-CN" w:bidi="hi-IN"/>
        </w:rPr>
      </w:pPr>
      <w:proofErr w:type="spellStart"/>
      <w:r w:rsidRPr="00D018F9">
        <w:rPr>
          <w:rFonts w:ascii="Palatino Linotype" w:eastAsia="Droid Sans Fallback" w:hAnsi="Palatino Linotype" w:cs="Palatino Linotype"/>
          <w:kern w:val="1"/>
          <w:sz w:val="16"/>
          <w:szCs w:val="16"/>
          <w:lang w:val="es-ES_tradnl" w:eastAsia="zh-CN" w:bidi="hi-IN"/>
        </w:rPr>
        <w:t>Orué</w:t>
      </w:r>
      <w:proofErr w:type="spellEnd"/>
      <w:r w:rsidR="00C67216" w:rsidRPr="00D018F9">
        <w:rPr>
          <w:rFonts w:ascii="Palatino Linotype" w:eastAsia="Droid Sans Fallback" w:hAnsi="Palatino Linotype" w:cs="Palatino Linotype"/>
          <w:kern w:val="1"/>
          <w:sz w:val="16"/>
          <w:szCs w:val="16"/>
          <w:lang w:val="es-ES_tradnl" w:eastAsia="zh-CN" w:bidi="hi-IN"/>
        </w:rPr>
        <w:t>,</w:t>
      </w:r>
      <w:r w:rsidRPr="00D018F9">
        <w:rPr>
          <w:rFonts w:ascii="Palatino Linotype" w:eastAsia="Droid Sans Fallback" w:hAnsi="Palatino Linotype" w:cs="Palatino Linotype"/>
          <w:kern w:val="1"/>
          <w:sz w:val="16"/>
          <w:szCs w:val="16"/>
          <w:lang w:val="es-ES_tradnl" w:eastAsia="zh-CN" w:bidi="hi-IN"/>
        </w:rPr>
        <w:t xml:space="preserve"> E</w:t>
      </w:r>
      <w:r w:rsidR="00C67216" w:rsidRPr="00D018F9">
        <w:rPr>
          <w:rFonts w:ascii="Palatino Linotype" w:eastAsia="Droid Sans Fallback" w:hAnsi="Palatino Linotype" w:cs="Palatino Linotype"/>
          <w:kern w:val="1"/>
          <w:sz w:val="16"/>
          <w:szCs w:val="16"/>
          <w:lang w:val="es-ES_tradnl" w:eastAsia="zh-CN" w:bidi="hi-IN"/>
        </w:rPr>
        <w:t>.</w:t>
      </w:r>
      <w:r w:rsidRPr="00D018F9">
        <w:rPr>
          <w:rFonts w:ascii="Palatino Linotype" w:eastAsia="Droid Sans Fallback" w:hAnsi="Palatino Linotype" w:cs="Palatino Linotype"/>
          <w:kern w:val="1"/>
          <w:sz w:val="16"/>
          <w:szCs w:val="16"/>
          <w:lang w:val="es-ES_tradnl" w:eastAsia="zh-CN" w:bidi="hi-IN"/>
        </w:rPr>
        <w:t xml:space="preserve"> 2008</w:t>
      </w:r>
      <w:r w:rsidR="00C67216" w:rsidRPr="00D018F9">
        <w:rPr>
          <w:rFonts w:ascii="Palatino Linotype" w:eastAsia="Droid Sans Fallback" w:hAnsi="Palatino Linotype" w:cs="Palatino Linotype"/>
          <w:kern w:val="1"/>
          <w:sz w:val="16"/>
          <w:szCs w:val="16"/>
          <w:lang w:val="es-ES_tradnl" w:eastAsia="zh-CN" w:bidi="hi-IN"/>
        </w:rPr>
        <w:t>.</w:t>
      </w:r>
      <w:r w:rsidR="002C0627">
        <w:rPr>
          <w:rFonts w:ascii="Palatino Linotype" w:eastAsia="Droid Sans Fallback" w:hAnsi="Palatino Linotype" w:cs="Palatino Linotype"/>
          <w:kern w:val="1"/>
          <w:sz w:val="16"/>
          <w:szCs w:val="16"/>
          <w:lang w:val="es-ES_tradnl" w:eastAsia="zh-CN" w:bidi="hi-IN"/>
        </w:rPr>
        <w:t xml:space="preserve"> </w:t>
      </w:r>
      <w:r w:rsidR="00650E91" w:rsidRPr="00D018F9">
        <w:rPr>
          <w:rFonts w:ascii="Palatino Linotype" w:eastAsia="Droid Sans Fallback" w:hAnsi="Palatino Linotype" w:cs="Palatino Linotype"/>
          <w:kern w:val="1"/>
          <w:sz w:val="16"/>
          <w:szCs w:val="16"/>
          <w:lang w:val="es-ES_tradnl" w:eastAsia="zh-CN" w:bidi="hi-IN"/>
        </w:rPr>
        <w:t xml:space="preserve">Manejo de ambientes ribereños. Guía práctica para el diseño </w:t>
      </w:r>
      <w:r w:rsidR="00276E2E" w:rsidRPr="00D018F9">
        <w:rPr>
          <w:rFonts w:ascii="Palatino Linotype" w:eastAsia="Droid Sans Fallback" w:hAnsi="Palatino Linotype" w:cs="Palatino Linotype"/>
          <w:kern w:val="1"/>
          <w:sz w:val="16"/>
          <w:szCs w:val="16"/>
          <w:lang w:val="es-ES_tradnl" w:eastAsia="zh-CN" w:bidi="hi-IN"/>
        </w:rPr>
        <w:t>óptimo</w:t>
      </w:r>
      <w:r w:rsidR="00650E91" w:rsidRPr="00D018F9">
        <w:rPr>
          <w:rFonts w:ascii="Palatino Linotype" w:eastAsia="Droid Sans Fallback" w:hAnsi="Palatino Linotype" w:cs="Palatino Linotype"/>
          <w:kern w:val="1"/>
          <w:sz w:val="16"/>
          <w:szCs w:val="16"/>
          <w:lang w:val="es-ES_tradnl" w:eastAsia="zh-CN" w:bidi="hi-IN"/>
        </w:rPr>
        <w:t xml:space="preserve"> de franjas filtro vegetadas. </w:t>
      </w:r>
      <w:proofErr w:type="spellStart"/>
      <w:r w:rsidR="00650E91" w:rsidRPr="00D018F9">
        <w:rPr>
          <w:rFonts w:ascii="Palatino Linotype" w:eastAsia="Droid Sans Fallback" w:hAnsi="Palatino Linotype" w:cs="Palatino Linotype"/>
          <w:kern w:val="1"/>
          <w:sz w:val="16"/>
          <w:szCs w:val="16"/>
          <w:lang w:val="es-ES_tradnl" w:eastAsia="zh-CN" w:bidi="hi-IN"/>
        </w:rPr>
        <w:t>Not</w:t>
      </w:r>
      <w:proofErr w:type="spellEnd"/>
      <w:r w:rsidR="00650E91" w:rsidRPr="00D018F9">
        <w:rPr>
          <w:rFonts w:ascii="Palatino Linotype" w:eastAsia="Droid Sans Fallback" w:hAnsi="Palatino Linotype" w:cs="Palatino Linotype"/>
          <w:kern w:val="1"/>
          <w:sz w:val="16"/>
          <w:szCs w:val="16"/>
          <w:lang w:val="es-ES_tradnl" w:eastAsia="zh-CN" w:bidi="hi-IN"/>
        </w:rPr>
        <w:t xml:space="preserve"> </w:t>
      </w:r>
      <w:proofErr w:type="spellStart"/>
      <w:r w:rsidR="00650E91" w:rsidRPr="00D018F9">
        <w:rPr>
          <w:rFonts w:ascii="Palatino Linotype" w:eastAsia="Droid Sans Fallback" w:hAnsi="Palatino Linotype" w:cs="Palatino Linotype"/>
          <w:kern w:val="1"/>
          <w:sz w:val="16"/>
          <w:szCs w:val="16"/>
          <w:lang w:val="es-ES_tradnl" w:eastAsia="zh-CN" w:bidi="hi-IN"/>
        </w:rPr>
        <w:t>published</w:t>
      </w:r>
      <w:proofErr w:type="spellEnd"/>
      <w:r w:rsidR="00650E91" w:rsidRPr="00D018F9">
        <w:rPr>
          <w:rFonts w:ascii="Palatino Linotype" w:eastAsia="Droid Sans Fallback" w:hAnsi="Palatino Linotype" w:cs="Palatino Linotype"/>
          <w:kern w:val="1"/>
          <w:sz w:val="16"/>
          <w:szCs w:val="16"/>
          <w:lang w:val="es-ES_tradnl" w:eastAsia="zh-CN" w:bidi="hi-IN"/>
        </w:rPr>
        <w:t>.</w:t>
      </w:r>
    </w:p>
    <w:p w:rsidR="00526DB1" w:rsidRDefault="00232C8C" w:rsidP="00A82ECF">
      <w:pPr>
        <w:widowControl w:val="0"/>
        <w:suppressAutoHyphens/>
        <w:rPr>
          <w:rFonts w:ascii="Palatino Linotype" w:eastAsia="Droid Sans Fallback" w:hAnsi="Palatino Linotype" w:cs="Palatino Linotype"/>
          <w:kern w:val="1"/>
          <w:sz w:val="16"/>
          <w:szCs w:val="16"/>
          <w:lang w:val="es-AR" w:eastAsia="zh-CN" w:bidi="hi-IN"/>
        </w:rPr>
      </w:pPr>
      <w:proofErr w:type="spellStart"/>
      <w:r w:rsidRPr="00A82ECF">
        <w:rPr>
          <w:rFonts w:ascii="Palatino Linotype" w:eastAsia="Droid Sans Fallback" w:hAnsi="Palatino Linotype" w:cs="Palatino Linotype"/>
          <w:kern w:val="1"/>
          <w:sz w:val="16"/>
          <w:szCs w:val="16"/>
          <w:lang w:val="es-ES_tradnl" w:eastAsia="zh-CN" w:bidi="hi-IN"/>
        </w:rPr>
        <w:t>Or</w:t>
      </w:r>
      <w:r w:rsidR="0080631B" w:rsidRPr="00A82ECF">
        <w:rPr>
          <w:rFonts w:ascii="Palatino Linotype" w:eastAsia="Droid Sans Fallback" w:hAnsi="Palatino Linotype" w:cs="Palatino Linotype"/>
          <w:kern w:val="1"/>
          <w:sz w:val="16"/>
          <w:szCs w:val="16"/>
          <w:lang w:val="es-ES_tradnl" w:eastAsia="zh-CN" w:bidi="hi-IN"/>
        </w:rPr>
        <w:t>ué</w:t>
      </w:r>
      <w:proofErr w:type="spellEnd"/>
      <w:r w:rsidR="00C67216" w:rsidRPr="00A82ECF">
        <w:rPr>
          <w:rFonts w:ascii="Palatino Linotype" w:eastAsia="Droid Sans Fallback" w:hAnsi="Palatino Linotype" w:cs="Palatino Linotype"/>
          <w:kern w:val="1"/>
          <w:sz w:val="16"/>
          <w:szCs w:val="16"/>
          <w:lang w:val="es-ES_tradnl" w:eastAsia="zh-CN" w:bidi="hi-IN"/>
        </w:rPr>
        <w:t>,</w:t>
      </w:r>
      <w:r w:rsidR="002C0627">
        <w:rPr>
          <w:rFonts w:ascii="Palatino Linotype" w:eastAsia="Droid Sans Fallback" w:hAnsi="Palatino Linotype" w:cs="Palatino Linotype"/>
          <w:kern w:val="1"/>
          <w:sz w:val="16"/>
          <w:szCs w:val="16"/>
          <w:lang w:val="es-ES_tradnl" w:eastAsia="zh-CN" w:bidi="hi-IN"/>
        </w:rPr>
        <w:t xml:space="preserve"> </w:t>
      </w:r>
      <w:r w:rsidR="002207D0" w:rsidRPr="00A82ECF">
        <w:rPr>
          <w:rFonts w:ascii="Palatino Linotype" w:eastAsia="Droid Sans Fallback" w:hAnsi="Palatino Linotype" w:cs="Palatino Linotype"/>
          <w:kern w:val="1"/>
          <w:sz w:val="16"/>
          <w:szCs w:val="16"/>
          <w:lang w:val="es-ES_tradnl" w:eastAsia="zh-CN" w:bidi="hi-IN"/>
        </w:rPr>
        <w:t>E</w:t>
      </w:r>
      <w:r w:rsidR="00C67216" w:rsidRPr="00A82ECF">
        <w:rPr>
          <w:rFonts w:ascii="Palatino Linotype" w:eastAsia="Droid Sans Fallback" w:hAnsi="Palatino Linotype" w:cs="Palatino Linotype"/>
          <w:kern w:val="1"/>
          <w:sz w:val="16"/>
          <w:szCs w:val="16"/>
          <w:lang w:val="es-ES_tradnl" w:eastAsia="zh-CN" w:bidi="hi-IN"/>
        </w:rPr>
        <w:t>.</w:t>
      </w:r>
      <w:r w:rsidR="003703C8" w:rsidRPr="00A82ECF">
        <w:rPr>
          <w:rFonts w:ascii="Palatino Linotype" w:eastAsia="Droid Sans Fallback" w:hAnsi="Palatino Linotype" w:cs="Palatino Linotype"/>
          <w:kern w:val="1"/>
          <w:sz w:val="16"/>
          <w:szCs w:val="16"/>
          <w:lang w:val="es-ES_tradnl" w:eastAsia="zh-CN" w:bidi="hi-IN"/>
        </w:rPr>
        <w:t>,</w:t>
      </w:r>
      <w:r w:rsidR="00C67216" w:rsidRPr="00A82ECF">
        <w:rPr>
          <w:rFonts w:ascii="Palatino Linotype" w:eastAsia="Droid Sans Fallback" w:hAnsi="Palatino Linotype" w:cs="Palatino Linotype"/>
          <w:kern w:val="1"/>
          <w:sz w:val="16"/>
          <w:szCs w:val="16"/>
          <w:lang w:val="es-ES_tradnl" w:eastAsia="zh-CN" w:bidi="hi-IN"/>
        </w:rPr>
        <w:t xml:space="preserve"> P.</w:t>
      </w:r>
      <w:r w:rsidR="002207D0" w:rsidRPr="00A82ECF">
        <w:rPr>
          <w:rFonts w:ascii="Palatino Linotype" w:eastAsia="Droid Sans Fallback" w:hAnsi="Palatino Linotype" w:cs="Palatino Linotype"/>
          <w:kern w:val="1"/>
          <w:sz w:val="16"/>
          <w:szCs w:val="16"/>
          <w:lang w:val="es-ES_tradnl" w:eastAsia="zh-CN" w:bidi="hi-IN"/>
        </w:rPr>
        <w:t xml:space="preserve"> Laterra</w:t>
      </w:r>
      <w:r w:rsidR="00A82ECF" w:rsidRPr="00A82ECF">
        <w:rPr>
          <w:rFonts w:ascii="Palatino Linotype" w:eastAsia="Droid Sans Fallback" w:hAnsi="Palatino Linotype" w:cs="Palatino Linotype"/>
          <w:kern w:val="1"/>
          <w:sz w:val="16"/>
          <w:szCs w:val="16"/>
          <w:lang w:val="es-ES_tradnl" w:eastAsia="zh-CN" w:bidi="hi-IN"/>
        </w:rPr>
        <w:t>,</w:t>
      </w:r>
      <w:r w:rsidR="002C0627">
        <w:rPr>
          <w:rFonts w:ascii="Palatino Linotype" w:eastAsia="Droid Sans Fallback" w:hAnsi="Palatino Linotype" w:cs="Palatino Linotype"/>
          <w:kern w:val="1"/>
          <w:sz w:val="16"/>
          <w:szCs w:val="16"/>
          <w:lang w:val="es-ES_tradnl" w:eastAsia="zh-CN" w:bidi="hi-IN"/>
        </w:rPr>
        <w:t xml:space="preserve"> </w:t>
      </w:r>
      <w:r w:rsidR="00A82ECF" w:rsidRPr="00A82ECF">
        <w:rPr>
          <w:rFonts w:ascii="Palatino Linotype" w:eastAsia="Droid Sans Fallback" w:hAnsi="Palatino Linotype" w:cs="Palatino Linotype"/>
          <w:kern w:val="1"/>
          <w:sz w:val="16"/>
          <w:szCs w:val="16"/>
          <w:lang w:val="es-ES_tradnl" w:eastAsia="zh-CN" w:bidi="hi-IN"/>
        </w:rPr>
        <w:t>and</w:t>
      </w:r>
      <w:r w:rsidR="00C67216" w:rsidRPr="00A82ECF">
        <w:rPr>
          <w:rFonts w:ascii="Palatino Linotype" w:eastAsia="Droid Sans Fallback" w:hAnsi="Palatino Linotype" w:cs="Palatino Linotype"/>
          <w:kern w:val="1"/>
          <w:sz w:val="16"/>
          <w:szCs w:val="16"/>
          <w:lang w:val="es-ES_tradnl" w:eastAsia="zh-CN" w:bidi="hi-IN"/>
        </w:rPr>
        <w:t xml:space="preserve"> F.</w:t>
      </w:r>
      <w:r w:rsidR="002207D0" w:rsidRPr="00A82ECF">
        <w:rPr>
          <w:rFonts w:ascii="Palatino Linotype" w:eastAsia="Droid Sans Fallback" w:hAnsi="Palatino Linotype" w:cs="Palatino Linotype"/>
          <w:kern w:val="1"/>
          <w:sz w:val="16"/>
          <w:szCs w:val="16"/>
          <w:lang w:val="es-ES_tradnl" w:eastAsia="zh-CN" w:bidi="hi-IN"/>
        </w:rPr>
        <w:t xml:space="preserve"> Cabria</w:t>
      </w:r>
      <w:r w:rsidR="00A82ECF" w:rsidRPr="00A82ECF">
        <w:rPr>
          <w:rFonts w:ascii="Palatino Linotype" w:eastAsia="Droid Sans Fallback" w:hAnsi="Palatino Linotype" w:cs="Palatino Linotype"/>
          <w:kern w:val="1"/>
          <w:sz w:val="16"/>
          <w:szCs w:val="16"/>
          <w:lang w:val="es-ES_tradnl" w:eastAsia="zh-CN" w:bidi="hi-IN"/>
        </w:rPr>
        <w:t>.</w:t>
      </w:r>
      <w:r w:rsidR="002207D0" w:rsidRPr="00A82ECF">
        <w:rPr>
          <w:rFonts w:ascii="Palatino Linotype" w:eastAsia="Droid Sans Fallback" w:hAnsi="Palatino Linotype" w:cs="Palatino Linotype"/>
          <w:kern w:val="1"/>
          <w:sz w:val="16"/>
          <w:szCs w:val="16"/>
          <w:lang w:val="es-ES_tradnl" w:eastAsia="zh-CN" w:bidi="hi-IN"/>
        </w:rPr>
        <w:t xml:space="preserve"> 2007</w:t>
      </w:r>
      <w:r w:rsidR="00C67216" w:rsidRPr="00A82ECF">
        <w:rPr>
          <w:rFonts w:ascii="Palatino Linotype" w:eastAsia="Droid Sans Fallback" w:hAnsi="Palatino Linotype" w:cs="Palatino Linotype"/>
          <w:kern w:val="1"/>
          <w:sz w:val="16"/>
          <w:szCs w:val="16"/>
          <w:lang w:val="es-ES_tradnl" w:eastAsia="zh-CN" w:bidi="hi-IN"/>
        </w:rPr>
        <w:t>.</w:t>
      </w:r>
      <w:r w:rsidR="002207D0" w:rsidRPr="00A82ECF">
        <w:rPr>
          <w:rFonts w:ascii="Palatino Linotype" w:eastAsia="Droid Sans Fallback" w:hAnsi="Palatino Linotype" w:cs="Palatino Linotype"/>
          <w:kern w:val="1"/>
          <w:sz w:val="16"/>
          <w:szCs w:val="16"/>
          <w:lang w:val="es-ES_tradnl" w:eastAsia="zh-CN" w:bidi="hi-IN"/>
        </w:rPr>
        <w:t xml:space="preserve"> Expansión de la frontera agrícola en Argentina y erosión hídrica: mapas de riesgo utilizando el modelo USLE con apoyo de SIG. E</w:t>
      </w:r>
      <w:r w:rsidR="002207D0" w:rsidRPr="00D018F9">
        <w:rPr>
          <w:rFonts w:ascii="Palatino Linotype" w:eastAsia="Droid Sans Fallback" w:hAnsi="Palatino Linotype" w:cs="Palatino Linotype"/>
          <w:kern w:val="1"/>
          <w:sz w:val="16"/>
          <w:szCs w:val="16"/>
          <w:lang w:val="es-ES_tradnl" w:eastAsia="zh-CN" w:bidi="hi-IN"/>
        </w:rPr>
        <w:t xml:space="preserve">n: Rivas, R.; </w:t>
      </w:r>
      <w:r w:rsidR="00C67216" w:rsidRPr="00D018F9">
        <w:rPr>
          <w:rFonts w:ascii="Palatino Linotype" w:eastAsia="Droid Sans Fallback" w:hAnsi="Palatino Linotype" w:cs="Palatino Linotype"/>
          <w:kern w:val="1"/>
          <w:sz w:val="16"/>
          <w:szCs w:val="16"/>
          <w:lang w:val="es-ES_tradnl" w:eastAsia="zh-CN" w:bidi="hi-IN"/>
        </w:rPr>
        <w:t xml:space="preserve">A. </w:t>
      </w:r>
      <w:proofErr w:type="spellStart"/>
      <w:r w:rsidR="002207D0" w:rsidRPr="00D018F9">
        <w:rPr>
          <w:rFonts w:ascii="Palatino Linotype" w:eastAsia="Droid Sans Fallback" w:hAnsi="Palatino Linotype" w:cs="Palatino Linotype"/>
          <w:kern w:val="1"/>
          <w:sz w:val="16"/>
          <w:szCs w:val="16"/>
          <w:lang w:val="es-ES_tradnl" w:eastAsia="zh-CN" w:bidi="hi-IN"/>
        </w:rPr>
        <w:t>Grisotto</w:t>
      </w:r>
      <w:proofErr w:type="spellEnd"/>
      <w:r w:rsidR="00A82ECF" w:rsidRPr="00D018F9">
        <w:rPr>
          <w:rFonts w:ascii="Palatino Linotype" w:eastAsia="Droid Sans Fallback" w:hAnsi="Palatino Linotype" w:cs="Palatino Linotype"/>
          <w:kern w:val="1"/>
          <w:sz w:val="16"/>
          <w:szCs w:val="16"/>
          <w:lang w:val="es-ES_tradnl" w:eastAsia="zh-CN" w:bidi="hi-IN"/>
        </w:rPr>
        <w:t xml:space="preserve">, </w:t>
      </w:r>
      <w:proofErr w:type="spellStart"/>
      <w:r w:rsidR="00A82ECF" w:rsidRPr="00D018F9">
        <w:rPr>
          <w:rFonts w:ascii="Palatino Linotype" w:eastAsia="Droid Sans Fallback" w:hAnsi="Palatino Linotype" w:cs="Palatino Linotype"/>
          <w:kern w:val="1"/>
          <w:sz w:val="16"/>
          <w:szCs w:val="16"/>
          <w:lang w:val="es-ES_tradnl" w:eastAsia="zh-CN" w:bidi="hi-IN"/>
        </w:rPr>
        <w:t>and</w:t>
      </w:r>
      <w:r w:rsidR="00C67216" w:rsidRPr="00D018F9">
        <w:rPr>
          <w:rFonts w:ascii="Palatino Linotype" w:eastAsia="Droid Sans Fallback" w:hAnsi="Palatino Linotype" w:cs="Palatino Linotype"/>
          <w:kern w:val="1"/>
          <w:sz w:val="16"/>
          <w:szCs w:val="16"/>
          <w:lang w:val="es-ES_tradnl" w:eastAsia="zh-CN" w:bidi="hi-IN"/>
        </w:rPr>
        <w:t>M</w:t>
      </w:r>
      <w:proofErr w:type="spellEnd"/>
      <w:r w:rsidR="00C67216" w:rsidRPr="00D018F9">
        <w:rPr>
          <w:rFonts w:ascii="Palatino Linotype" w:eastAsia="Droid Sans Fallback" w:hAnsi="Palatino Linotype" w:cs="Palatino Linotype"/>
          <w:kern w:val="1"/>
          <w:sz w:val="16"/>
          <w:szCs w:val="16"/>
          <w:lang w:val="es-ES_tradnl" w:eastAsia="zh-CN" w:bidi="hi-IN"/>
        </w:rPr>
        <w:t xml:space="preserve">. </w:t>
      </w:r>
      <w:proofErr w:type="spellStart"/>
      <w:r w:rsidR="002207D0" w:rsidRPr="00D018F9">
        <w:rPr>
          <w:rFonts w:ascii="Palatino Linotype" w:eastAsia="Droid Sans Fallback" w:hAnsi="Palatino Linotype" w:cs="Palatino Linotype"/>
          <w:kern w:val="1"/>
          <w:sz w:val="16"/>
          <w:szCs w:val="16"/>
          <w:lang w:val="es-ES_tradnl" w:eastAsia="zh-CN" w:bidi="hi-IN"/>
        </w:rPr>
        <w:t>Sacido</w:t>
      </w:r>
      <w:proofErr w:type="spellEnd"/>
      <w:r w:rsidR="002207D0" w:rsidRPr="00D018F9">
        <w:rPr>
          <w:rFonts w:ascii="Palatino Linotype" w:eastAsia="Droid Sans Fallback" w:hAnsi="Palatino Linotype" w:cs="Palatino Linotype"/>
          <w:kern w:val="1"/>
          <w:sz w:val="16"/>
          <w:szCs w:val="16"/>
          <w:lang w:val="es-ES_tradnl" w:eastAsia="zh-CN" w:bidi="hi-IN"/>
        </w:rPr>
        <w:t xml:space="preserve"> (Eds.). Teledetección. </w:t>
      </w:r>
      <w:r w:rsidR="002207D0" w:rsidRPr="00CC2E6D">
        <w:rPr>
          <w:rFonts w:ascii="Palatino Linotype" w:eastAsia="Droid Sans Fallback" w:hAnsi="Palatino Linotype" w:cs="Palatino Linotype"/>
          <w:kern w:val="1"/>
          <w:sz w:val="16"/>
          <w:szCs w:val="16"/>
          <w:lang w:val="es-AR" w:eastAsia="zh-CN" w:bidi="hi-IN"/>
        </w:rPr>
        <w:t>Hacia un Mejor Entendimiento de la Dinámica Global</w:t>
      </w:r>
      <w:r w:rsidR="00751C83" w:rsidRPr="00CC2E6D">
        <w:rPr>
          <w:rFonts w:ascii="Palatino Linotype" w:eastAsia="Droid Sans Fallback" w:hAnsi="Palatino Linotype" w:cs="Palatino Linotype"/>
          <w:kern w:val="1"/>
          <w:sz w:val="16"/>
          <w:szCs w:val="16"/>
          <w:lang w:val="es-AR" w:eastAsia="zh-CN" w:bidi="hi-IN"/>
        </w:rPr>
        <w:t>,</w:t>
      </w:r>
      <w:r w:rsidR="002207D0" w:rsidRPr="00CC2E6D">
        <w:rPr>
          <w:rFonts w:ascii="Palatino Linotype" w:eastAsia="Droid Sans Fallback" w:hAnsi="Palatino Linotype" w:cs="Palatino Linotype"/>
          <w:kern w:val="1"/>
          <w:sz w:val="16"/>
          <w:szCs w:val="16"/>
          <w:lang w:val="es-AR" w:eastAsia="zh-CN" w:bidi="hi-IN"/>
        </w:rPr>
        <w:t xml:space="preserve"> pp. 185-192.</w:t>
      </w:r>
    </w:p>
    <w:p w:rsidR="00BA52D8" w:rsidRPr="002C0627" w:rsidRDefault="00BA52D8" w:rsidP="00A82ECF">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BA52D8">
        <w:rPr>
          <w:rFonts w:ascii="Palatino Linotype" w:eastAsia="Droid Sans Fallback" w:hAnsi="Palatino Linotype" w:cs="Palatino Linotype"/>
          <w:kern w:val="1"/>
          <w:sz w:val="16"/>
          <w:szCs w:val="16"/>
          <w:lang w:val="en-GB" w:eastAsia="zh-CN" w:bidi="hi-IN"/>
        </w:rPr>
        <w:t>R Development Core Tam.</w:t>
      </w:r>
      <w:proofErr w:type="gramEnd"/>
      <w:r w:rsidRPr="00BA52D8">
        <w:rPr>
          <w:rFonts w:ascii="Palatino Linotype" w:eastAsia="Droid Sans Fallback" w:hAnsi="Palatino Linotype" w:cs="Palatino Linotype"/>
          <w:kern w:val="1"/>
          <w:sz w:val="16"/>
          <w:szCs w:val="16"/>
          <w:lang w:val="en-GB" w:eastAsia="zh-CN" w:bidi="hi-IN"/>
        </w:rPr>
        <w:t xml:space="preserve"> 2009. R: A language and environment for statistical computing. </w:t>
      </w:r>
      <w:proofErr w:type="gramStart"/>
      <w:r w:rsidRPr="002C0627">
        <w:rPr>
          <w:rFonts w:ascii="Palatino Linotype" w:eastAsia="Droid Sans Fallback" w:hAnsi="Palatino Linotype" w:cs="Palatino Linotype"/>
          <w:kern w:val="1"/>
          <w:sz w:val="16"/>
          <w:szCs w:val="16"/>
          <w:lang w:val="en-GB" w:eastAsia="zh-CN" w:bidi="hi-IN"/>
        </w:rPr>
        <w:t>R Foundation for Statistical Computing.</w:t>
      </w:r>
      <w:proofErr w:type="gramEnd"/>
      <w:r w:rsidRPr="002C0627">
        <w:rPr>
          <w:rFonts w:ascii="Palatino Linotype" w:eastAsia="Droid Sans Fallback" w:hAnsi="Palatino Linotype" w:cs="Palatino Linotype"/>
          <w:kern w:val="1"/>
          <w:sz w:val="16"/>
          <w:szCs w:val="16"/>
          <w:lang w:val="en-GB" w:eastAsia="zh-CN" w:bidi="hi-IN"/>
        </w:rPr>
        <w:t xml:space="preserve"> </w:t>
      </w:r>
      <w:proofErr w:type="spellStart"/>
      <w:r w:rsidRPr="002C0627">
        <w:rPr>
          <w:rFonts w:ascii="Palatino Linotype" w:eastAsia="Droid Sans Fallback" w:hAnsi="Palatino Linotype" w:cs="Palatino Linotype"/>
          <w:kern w:val="1"/>
          <w:sz w:val="16"/>
          <w:szCs w:val="16"/>
          <w:lang w:val="en-GB" w:eastAsia="zh-CN" w:bidi="hi-IN"/>
        </w:rPr>
        <w:t>Viena</w:t>
      </w:r>
      <w:proofErr w:type="spellEnd"/>
      <w:r w:rsidRPr="002C0627">
        <w:rPr>
          <w:rFonts w:ascii="Palatino Linotype" w:eastAsia="Droid Sans Fallback" w:hAnsi="Palatino Linotype" w:cs="Palatino Linotype"/>
          <w:kern w:val="1"/>
          <w:sz w:val="16"/>
          <w:szCs w:val="16"/>
          <w:lang w:val="en-GB" w:eastAsia="zh-CN" w:bidi="hi-IN"/>
        </w:rPr>
        <w:t>, Austria.</w:t>
      </w:r>
    </w:p>
    <w:p w:rsidR="00011F2E" w:rsidRPr="004F7DF3" w:rsidRDefault="00011F2E" w:rsidP="004F7DF3">
      <w:pPr>
        <w:widowControl w:val="0"/>
        <w:suppressAutoHyphens/>
        <w:rPr>
          <w:rFonts w:ascii="Palatino Linotype" w:eastAsia="Droid Sans Fallback" w:hAnsi="Palatino Linotype" w:cs="Palatino Linotype"/>
          <w:kern w:val="1"/>
          <w:sz w:val="16"/>
          <w:szCs w:val="16"/>
          <w:lang w:val="es-ES_tradnl" w:eastAsia="zh-CN" w:bidi="hi-IN"/>
        </w:rPr>
      </w:pPr>
      <w:proofErr w:type="spellStart"/>
      <w:proofErr w:type="gramStart"/>
      <w:r w:rsidRPr="004F7DF3">
        <w:rPr>
          <w:rFonts w:ascii="Palatino Linotype" w:eastAsia="Droid Sans Fallback" w:hAnsi="Palatino Linotype" w:cs="Palatino Linotype"/>
          <w:kern w:val="1"/>
          <w:sz w:val="16"/>
          <w:szCs w:val="16"/>
          <w:lang w:val="en-GB" w:eastAsia="zh-CN" w:bidi="hi-IN"/>
        </w:rPr>
        <w:t>Ranalli</w:t>
      </w:r>
      <w:proofErr w:type="spellEnd"/>
      <w:r w:rsidR="002E631F" w:rsidRPr="004F7DF3">
        <w:rPr>
          <w:rFonts w:ascii="Palatino Linotype" w:eastAsia="Droid Sans Fallback" w:hAnsi="Palatino Linotype" w:cs="Palatino Linotype"/>
          <w:kern w:val="1"/>
          <w:sz w:val="16"/>
          <w:szCs w:val="16"/>
          <w:lang w:val="en-GB" w:eastAsia="zh-CN" w:bidi="hi-IN"/>
        </w:rPr>
        <w:t>,</w:t>
      </w:r>
      <w:r w:rsidRPr="004F7DF3">
        <w:rPr>
          <w:rFonts w:ascii="Palatino Linotype" w:eastAsia="Droid Sans Fallback" w:hAnsi="Palatino Linotype" w:cs="Palatino Linotype"/>
          <w:kern w:val="1"/>
          <w:sz w:val="16"/>
          <w:szCs w:val="16"/>
          <w:lang w:val="en-GB" w:eastAsia="zh-CN" w:bidi="hi-IN"/>
        </w:rPr>
        <w:t xml:space="preserve"> A</w:t>
      </w:r>
      <w:r w:rsidR="002E631F" w:rsidRPr="004F7DF3">
        <w:rPr>
          <w:rFonts w:ascii="Palatino Linotype" w:eastAsia="Droid Sans Fallback" w:hAnsi="Palatino Linotype" w:cs="Palatino Linotype"/>
          <w:kern w:val="1"/>
          <w:sz w:val="16"/>
          <w:szCs w:val="16"/>
          <w:lang w:val="en-GB" w:eastAsia="zh-CN" w:bidi="hi-IN"/>
        </w:rPr>
        <w:t>.</w:t>
      </w:r>
      <w:r w:rsidRPr="004F7DF3">
        <w:rPr>
          <w:rFonts w:ascii="Palatino Linotype" w:eastAsia="Droid Sans Fallback" w:hAnsi="Palatino Linotype" w:cs="Palatino Linotype"/>
          <w:kern w:val="1"/>
          <w:sz w:val="16"/>
          <w:szCs w:val="16"/>
          <w:lang w:val="en-GB" w:eastAsia="zh-CN" w:bidi="hi-IN"/>
        </w:rPr>
        <w:t>J</w:t>
      </w:r>
      <w:r w:rsidR="002E631F" w:rsidRPr="004F7DF3">
        <w:rPr>
          <w:rFonts w:ascii="Palatino Linotype" w:eastAsia="Droid Sans Fallback" w:hAnsi="Palatino Linotype" w:cs="Palatino Linotype"/>
          <w:kern w:val="1"/>
          <w:sz w:val="16"/>
          <w:szCs w:val="16"/>
          <w:lang w:val="en-GB" w:eastAsia="zh-CN" w:bidi="hi-IN"/>
        </w:rPr>
        <w:t>.</w:t>
      </w:r>
      <w:r w:rsidR="004F7DF3" w:rsidRPr="004F7DF3">
        <w:rPr>
          <w:rFonts w:ascii="Palatino Linotype" w:eastAsia="Droid Sans Fallback" w:hAnsi="Palatino Linotype" w:cs="Palatino Linotype"/>
          <w:kern w:val="1"/>
          <w:sz w:val="16"/>
          <w:szCs w:val="16"/>
          <w:lang w:val="en-GB" w:eastAsia="zh-CN" w:bidi="hi-IN"/>
        </w:rPr>
        <w:t>, and</w:t>
      </w:r>
      <w:r w:rsidR="002E631F" w:rsidRPr="004F7DF3">
        <w:rPr>
          <w:rFonts w:ascii="Palatino Linotype" w:eastAsia="Droid Sans Fallback" w:hAnsi="Palatino Linotype" w:cs="Palatino Linotype"/>
          <w:kern w:val="1"/>
          <w:sz w:val="16"/>
          <w:szCs w:val="16"/>
          <w:lang w:val="en-GB" w:eastAsia="zh-CN" w:bidi="hi-IN"/>
        </w:rPr>
        <w:t xml:space="preserve"> D.L.</w:t>
      </w:r>
      <w:r w:rsidRPr="004F7DF3">
        <w:rPr>
          <w:rFonts w:ascii="Palatino Linotype" w:eastAsia="Droid Sans Fallback" w:hAnsi="Palatino Linotype" w:cs="Palatino Linotype"/>
          <w:kern w:val="1"/>
          <w:sz w:val="16"/>
          <w:szCs w:val="16"/>
          <w:lang w:val="en-GB" w:eastAsia="zh-CN" w:bidi="hi-IN"/>
        </w:rPr>
        <w:t xml:space="preserve"> </w:t>
      </w:r>
      <w:proofErr w:type="spellStart"/>
      <w:r w:rsidRPr="004F7DF3">
        <w:rPr>
          <w:rFonts w:ascii="Palatino Linotype" w:eastAsia="Droid Sans Fallback" w:hAnsi="Palatino Linotype" w:cs="Palatino Linotype"/>
          <w:kern w:val="1"/>
          <w:sz w:val="16"/>
          <w:szCs w:val="16"/>
          <w:lang w:val="en-GB" w:eastAsia="zh-CN" w:bidi="hi-IN"/>
        </w:rPr>
        <w:t>Macallady</w:t>
      </w:r>
      <w:proofErr w:type="spellEnd"/>
      <w:r w:rsidR="004F7DF3" w:rsidRPr="004F7DF3">
        <w:rPr>
          <w:rFonts w:ascii="Palatino Linotype" w:eastAsia="Droid Sans Fallback" w:hAnsi="Palatino Linotype" w:cs="Palatino Linotype"/>
          <w:kern w:val="1"/>
          <w:sz w:val="16"/>
          <w:szCs w:val="16"/>
          <w:lang w:val="en-GB" w:eastAsia="zh-CN" w:bidi="hi-IN"/>
        </w:rPr>
        <w:t>.</w:t>
      </w:r>
      <w:proofErr w:type="gramEnd"/>
      <w:r w:rsidR="002C0627">
        <w:rPr>
          <w:rFonts w:ascii="Palatino Linotype" w:eastAsia="Droid Sans Fallback" w:hAnsi="Palatino Linotype" w:cs="Palatino Linotype"/>
          <w:kern w:val="1"/>
          <w:sz w:val="16"/>
          <w:szCs w:val="16"/>
          <w:lang w:val="en-GB" w:eastAsia="zh-CN" w:bidi="hi-IN"/>
        </w:rPr>
        <w:t xml:space="preserve"> </w:t>
      </w:r>
      <w:r w:rsidRPr="00D018F9">
        <w:rPr>
          <w:rFonts w:ascii="Palatino Linotype" w:eastAsia="Droid Sans Fallback" w:hAnsi="Palatino Linotype" w:cs="Palatino Linotype"/>
          <w:kern w:val="1"/>
          <w:sz w:val="16"/>
          <w:szCs w:val="16"/>
          <w:lang w:val="en-GB" w:eastAsia="zh-CN" w:bidi="hi-IN"/>
        </w:rPr>
        <w:t>2010</w:t>
      </w:r>
      <w:r w:rsidR="002E631F" w:rsidRPr="00D018F9">
        <w:rPr>
          <w:rFonts w:ascii="Palatino Linotype" w:eastAsia="Droid Sans Fallback" w:hAnsi="Palatino Linotype" w:cs="Palatino Linotype"/>
          <w:kern w:val="1"/>
          <w:sz w:val="16"/>
          <w:szCs w:val="16"/>
          <w:lang w:val="en-GB" w:eastAsia="zh-CN" w:bidi="hi-IN"/>
        </w:rPr>
        <w:t>.</w:t>
      </w:r>
      <w:r w:rsidRPr="00D018F9">
        <w:rPr>
          <w:rFonts w:ascii="Palatino Linotype" w:eastAsia="Droid Sans Fallback" w:hAnsi="Palatino Linotype" w:cs="Palatino Linotype"/>
          <w:kern w:val="1"/>
          <w:sz w:val="16"/>
          <w:szCs w:val="16"/>
          <w:lang w:val="en-GB" w:eastAsia="zh-CN" w:bidi="hi-IN"/>
        </w:rPr>
        <w:t xml:space="preserve"> The importance of the riparian zone and in-stream processes in nitrate attenuation in undisturbed and agricultural watersheds - A review of the scientific literature. </w:t>
      </w:r>
      <w:proofErr w:type="spellStart"/>
      <w:r w:rsidRPr="004F7DF3">
        <w:rPr>
          <w:rFonts w:ascii="Palatino Linotype" w:eastAsia="Droid Sans Fallback" w:hAnsi="Palatino Linotype" w:cs="Palatino Linotype"/>
          <w:kern w:val="1"/>
          <w:sz w:val="16"/>
          <w:szCs w:val="16"/>
          <w:lang w:val="es-ES_tradnl" w:eastAsia="zh-CN" w:bidi="hi-IN"/>
        </w:rPr>
        <w:t>Journal</w:t>
      </w:r>
      <w:proofErr w:type="spellEnd"/>
      <w:r w:rsidRPr="004F7DF3">
        <w:rPr>
          <w:rFonts w:ascii="Palatino Linotype" w:eastAsia="Droid Sans Fallback" w:hAnsi="Palatino Linotype" w:cs="Palatino Linotype"/>
          <w:kern w:val="1"/>
          <w:sz w:val="16"/>
          <w:szCs w:val="16"/>
          <w:lang w:val="es-ES_tradnl" w:eastAsia="zh-CN" w:bidi="hi-IN"/>
        </w:rPr>
        <w:t xml:space="preserve"> of </w:t>
      </w:r>
      <w:proofErr w:type="spellStart"/>
      <w:r w:rsidRPr="004F7DF3">
        <w:rPr>
          <w:rFonts w:ascii="Palatino Linotype" w:eastAsia="Droid Sans Fallback" w:hAnsi="Palatino Linotype" w:cs="Palatino Linotype"/>
          <w:kern w:val="1"/>
          <w:sz w:val="16"/>
          <w:szCs w:val="16"/>
          <w:lang w:val="es-ES_tradnl" w:eastAsia="zh-CN" w:bidi="hi-IN"/>
        </w:rPr>
        <w:t>Hydrology</w:t>
      </w:r>
      <w:proofErr w:type="spellEnd"/>
      <w:r w:rsidRPr="004F7DF3">
        <w:rPr>
          <w:rFonts w:ascii="Palatino Linotype" w:eastAsia="Droid Sans Fallback" w:hAnsi="Palatino Linotype" w:cs="Palatino Linotype"/>
          <w:kern w:val="1"/>
          <w:sz w:val="16"/>
          <w:szCs w:val="16"/>
          <w:lang w:val="es-ES_tradnl" w:eastAsia="zh-CN" w:bidi="hi-IN"/>
        </w:rPr>
        <w:t xml:space="preserve"> 389:406-415.</w:t>
      </w:r>
    </w:p>
    <w:p w:rsidR="00D16177" w:rsidRPr="00D018F9" w:rsidRDefault="00D16177" w:rsidP="004F7DF3">
      <w:pPr>
        <w:widowControl w:val="0"/>
        <w:suppressAutoHyphens/>
        <w:rPr>
          <w:rFonts w:ascii="Palatino Linotype" w:eastAsia="Droid Sans Fallback" w:hAnsi="Palatino Linotype" w:cs="Palatino Linotype"/>
          <w:kern w:val="1"/>
          <w:sz w:val="16"/>
          <w:szCs w:val="16"/>
          <w:lang w:val="es-ES_tradnl" w:eastAsia="zh-CN" w:bidi="hi-IN"/>
        </w:rPr>
      </w:pPr>
      <w:proofErr w:type="spellStart"/>
      <w:r w:rsidRPr="00D018F9">
        <w:rPr>
          <w:rFonts w:ascii="Palatino Linotype" w:eastAsia="Droid Sans Fallback" w:hAnsi="Palatino Linotype" w:cs="Palatino Linotype"/>
          <w:kern w:val="1"/>
          <w:sz w:val="16"/>
          <w:szCs w:val="16"/>
          <w:lang w:val="es-ES_tradnl" w:eastAsia="zh-CN" w:bidi="hi-IN"/>
        </w:rPr>
        <w:t>Ringuelet</w:t>
      </w:r>
      <w:proofErr w:type="spellEnd"/>
      <w:r w:rsidR="002E631F" w:rsidRPr="00D018F9">
        <w:rPr>
          <w:rFonts w:ascii="Palatino Linotype" w:eastAsia="Droid Sans Fallback" w:hAnsi="Palatino Linotype" w:cs="Palatino Linotype"/>
          <w:kern w:val="1"/>
          <w:sz w:val="16"/>
          <w:szCs w:val="16"/>
          <w:lang w:val="es-ES_tradnl" w:eastAsia="zh-CN" w:bidi="hi-IN"/>
        </w:rPr>
        <w:t>,</w:t>
      </w:r>
      <w:r w:rsidR="00BA52D8">
        <w:rPr>
          <w:rFonts w:ascii="Palatino Linotype" w:eastAsia="Droid Sans Fallback" w:hAnsi="Palatino Linotype" w:cs="Palatino Linotype"/>
          <w:kern w:val="1"/>
          <w:sz w:val="16"/>
          <w:szCs w:val="16"/>
          <w:lang w:val="es-ES_tradnl" w:eastAsia="zh-CN" w:bidi="hi-IN"/>
        </w:rPr>
        <w:t xml:space="preserve"> </w:t>
      </w:r>
      <w:r w:rsidR="00C90EF9" w:rsidRPr="00D018F9">
        <w:rPr>
          <w:rFonts w:ascii="Palatino Linotype" w:eastAsia="Droid Sans Fallback" w:hAnsi="Palatino Linotype" w:cs="Palatino Linotype"/>
          <w:kern w:val="1"/>
          <w:sz w:val="16"/>
          <w:szCs w:val="16"/>
          <w:lang w:val="es-ES_tradnl" w:eastAsia="zh-CN" w:bidi="hi-IN"/>
        </w:rPr>
        <w:t>R</w:t>
      </w:r>
      <w:r w:rsidR="002E631F" w:rsidRPr="00D018F9">
        <w:rPr>
          <w:rFonts w:ascii="Palatino Linotype" w:eastAsia="Droid Sans Fallback" w:hAnsi="Palatino Linotype" w:cs="Palatino Linotype"/>
          <w:kern w:val="1"/>
          <w:sz w:val="16"/>
          <w:szCs w:val="16"/>
          <w:lang w:val="es-ES_tradnl" w:eastAsia="zh-CN" w:bidi="hi-IN"/>
        </w:rPr>
        <w:t>.</w:t>
      </w:r>
      <w:r w:rsidR="00C90EF9" w:rsidRPr="00D018F9">
        <w:rPr>
          <w:rFonts w:ascii="Palatino Linotype" w:eastAsia="Droid Sans Fallback" w:hAnsi="Palatino Linotype" w:cs="Palatino Linotype"/>
          <w:kern w:val="1"/>
          <w:sz w:val="16"/>
          <w:szCs w:val="16"/>
          <w:lang w:val="es-ES_tradnl" w:eastAsia="zh-CN" w:bidi="hi-IN"/>
        </w:rPr>
        <w:t>A</w:t>
      </w:r>
      <w:r w:rsidR="002E631F" w:rsidRPr="00D018F9">
        <w:rPr>
          <w:rFonts w:ascii="Palatino Linotype" w:eastAsia="Droid Sans Fallback" w:hAnsi="Palatino Linotype" w:cs="Palatino Linotype"/>
          <w:kern w:val="1"/>
          <w:sz w:val="16"/>
          <w:szCs w:val="16"/>
          <w:lang w:val="es-ES_tradnl" w:eastAsia="zh-CN" w:bidi="hi-IN"/>
        </w:rPr>
        <w:t>.</w:t>
      </w:r>
      <w:r w:rsidR="00C90EF9" w:rsidRPr="00D018F9">
        <w:rPr>
          <w:rFonts w:ascii="Palatino Linotype" w:eastAsia="Droid Sans Fallback" w:hAnsi="Palatino Linotype" w:cs="Palatino Linotype"/>
          <w:kern w:val="1"/>
          <w:sz w:val="16"/>
          <w:szCs w:val="16"/>
          <w:lang w:val="es-ES_tradnl" w:eastAsia="zh-CN" w:bidi="hi-IN"/>
        </w:rPr>
        <w:t xml:space="preserve"> 1962</w:t>
      </w:r>
      <w:r w:rsidR="002E631F" w:rsidRPr="00D018F9">
        <w:rPr>
          <w:rFonts w:ascii="Palatino Linotype" w:eastAsia="Droid Sans Fallback" w:hAnsi="Palatino Linotype" w:cs="Palatino Linotype"/>
          <w:kern w:val="1"/>
          <w:sz w:val="16"/>
          <w:szCs w:val="16"/>
          <w:lang w:val="es-ES_tradnl" w:eastAsia="zh-CN" w:bidi="hi-IN"/>
        </w:rPr>
        <w:t>.</w:t>
      </w:r>
      <w:r w:rsidR="00C90EF9" w:rsidRPr="00D018F9">
        <w:rPr>
          <w:rFonts w:ascii="Palatino Linotype" w:eastAsia="Droid Sans Fallback" w:hAnsi="Palatino Linotype" w:cs="Palatino Linotype"/>
          <w:kern w:val="1"/>
          <w:sz w:val="16"/>
          <w:szCs w:val="16"/>
          <w:lang w:val="es-ES_tradnl" w:eastAsia="zh-CN" w:bidi="hi-IN"/>
        </w:rPr>
        <w:t xml:space="preserve"> Ecología Acuática Continental. EUDEBA. Buenos Aires 137 p.</w:t>
      </w:r>
    </w:p>
    <w:p w:rsidR="00F6023B" w:rsidRPr="00447BBD" w:rsidRDefault="00F6023B" w:rsidP="00447BBD">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447BBD">
        <w:rPr>
          <w:rFonts w:ascii="Palatino Linotype" w:eastAsia="Droid Sans Fallback" w:hAnsi="Palatino Linotype" w:cs="Palatino Linotype"/>
          <w:kern w:val="1"/>
          <w:sz w:val="16"/>
          <w:szCs w:val="16"/>
          <w:lang w:val="en-GB" w:eastAsia="zh-CN" w:bidi="hi-IN"/>
        </w:rPr>
        <w:t>Roberts</w:t>
      </w:r>
      <w:r w:rsidR="002E631F" w:rsidRPr="00447BBD">
        <w:rPr>
          <w:rFonts w:ascii="Palatino Linotype" w:eastAsia="Droid Sans Fallback" w:hAnsi="Palatino Linotype" w:cs="Palatino Linotype"/>
          <w:kern w:val="1"/>
          <w:sz w:val="16"/>
          <w:szCs w:val="16"/>
          <w:lang w:val="en-GB" w:eastAsia="zh-CN" w:bidi="hi-IN"/>
        </w:rPr>
        <w:t>,</w:t>
      </w:r>
      <w:r w:rsidR="00BA52D8">
        <w:rPr>
          <w:rFonts w:ascii="Palatino Linotype" w:eastAsia="Droid Sans Fallback" w:hAnsi="Palatino Linotype" w:cs="Palatino Linotype"/>
          <w:kern w:val="1"/>
          <w:sz w:val="16"/>
          <w:szCs w:val="16"/>
          <w:lang w:val="en-GB" w:eastAsia="zh-CN" w:bidi="hi-IN"/>
        </w:rPr>
        <w:t xml:space="preserve"> </w:t>
      </w:r>
      <w:r w:rsidR="00A918D9" w:rsidRPr="00447BBD">
        <w:rPr>
          <w:rFonts w:ascii="Palatino Linotype" w:eastAsia="Droid Sans Fallback" w:hAnsi="Palatino Linotype" w:cs="Palatino Linotype"/>
          <w:kern w:val="1"/>
          <w:sz w:val="16"/>
          <w:szCs w:val="16"/>
          <w:lang w:val="en-GB" w:eastAsia="zh-CN" w:bidi="hi-IN"/>
        </w:rPr>
        <w:t>W</w:t>
      </w:r>
      <w:r w:rsidR="002E631F" w:rsidRPr="00447BBD">
        <w:rPr>
          <w:rFonts w:ascii="Palatino Linotype" w:eastAsia="Droid Sans Fallback" w:hAnsi="Palatino Linotype" w:cs="Palatino Linotype"/>
          <w:kern w:val="1"/>
          <w:sz w:val="16"/>
          <w:szCs w:val="16"/>
          <w:lang w:val="en-GB" w:eastAsia="zh-CN" w:bidi="hi-IN"/>
        </w:rPr>
        <w:t>.</w:t>
      </w:r>
      <w:r w:rsidR="003703C8"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895C47" w:rsidRPr="00447BBD">
        <w:rPr>
          <w:rFonts w:ascii="Palatino Linotype" w:eastAsia="Droid Sans Fallback" w:hAnsi="Palatino Linotype" w:cs="Palatino Linotype"/>
          <w:kern w:val="1"/>
          <w:sz w:val="16"/>
          <w:szCs w:val="16"/>
          <w:lang w:val="en-GB" w:eastAsia="zh-CN" w:bidi="hi-IN"/>
        </w:rPr>
        <w:t xml:space="preserve">M.I. </w:t>
      </w:r>
      <w:r w:rsidR="00A918D9" w:rsidRPr="00447BBD">
        <w:rPr>
          <w:rFonts w:ascii="Palatino Linotype" w:eastAsia="Droid Sans Fallback" w:hAnsi="Palatino Linotype" w:cs="Palatino Linotype"/>
          <w:kern w:val="1"/>
          <w:sz w:val="16"/>
          <w:szCs w:val="16"/>
          <w:lang w:val="en-GB" w:eastAsia="zh-CN" w:bidi="hi-IN"/>
        </w:rPr>
        <w:t>Stutter</w:t>
      </w:r>
      <w:r w:rsidR="00447BBD">
        <w:rPr>
          <w:rFonts w:ascii="Palatino Linotype" w:eastAsia="Droid Sans Fallback" w:hAnsi="Palatino Linotype" w:cs="Palatino Linotype"/>
          <w:kern w:val="1"/>
          <w:sz w:val="16"/>
          <w:szCs w:val="16"/>
          <w:lang w:val="en-GB" w:eastAsia="zh-CN" w:bidi="hi-IN"/>
        </w:rPr>
        <w:t>, and</w:t>
      </w:r>
      <w:r w:rsidR="00895C47" w:rsidRPr="00447BBD">
        <w:rPr>
          <w:rFonts w:ascii="Palatino Linotype" w:eastAsia="Droid Sans Fallback" w:hAnsi="Palatino Linotype" w:cs="Palatino Linotype"/>
          <w:kern w:val="1"/>
          <w:sz w:val="16"/>
          <w:szCs w:val="16"/>
          <w:lang w:val="en-GB" w:eastAsia="zh-CN" w:bidi="hi-IN"/>
        </w:rPr>
        <w:t xml:space="preserve"> P.</w:t>
      </w:r>
      <w:r w:rsidR="00A918D9" w:rsidRPr="00447BBD">
        <w:rPr>
          <w:rFonts w:ascii="Palatino Linotype" w:eastAsia="Droid Sans Fallback" w:hAnsi="Palatino Linotype" w:cs="Palatino Linotype"/>
          <w:kern w:val="1"/>
          <w:sz w:val="16"/>
          <w:szCs w:val="16"/>
          <w:lang w:val="en-GB" w:eastAsia="zh-CN" w:bidi="hi-IN"/>
        </w:rPr>
        <w:t>M</w:t>
      </w:r>
      <w:r w:rsidR="00895C47" w:rsidRPr="00447BBD">
        <w:rPr>
          <w:rFonts w:ascii="Palatino Linotype" w:eastAsia="Droid Sans Fallback" w:hAnsi="Palatino Linotype" w:cs="Palatino Linotype"/>
          <w:kern w:val="1"/>
          <w:sz w:val="16"/>
          <w:szCs w:val="16"/>
          <w:lang w:val="en-GB" w:eastAsia="zh-CN" w:bidi="hi-IN"/>
        </w:rPr>
        <w:t>.</w:t>
      </w:r>
      <w:r w:rsidR="00A918D9" w:rsidRPr="00447BBD">
        <w:rPr>
          <w:rFonts w:ascii="Palatino Linotype" w:eastAsia="Droid Sans Fallback" w:hAnsi="Palatino Linotype" w:cs="Palatino Linotype"/>
          <w:kern w:val="1"/>
          <w:sz w:val="16"/>
          <w:szCs w:val="16"/>
          <w:lang w:val="en-GB" w:eastAsia="zh-CN" w:bidi="hi-IN"/>
        </w:rPr>
        <w:t xml:space="preserve"> </w:t>
      </w:r>
      <w:proofErr w:type="spellStart"/>
      <w:r w:rsidR="00A918D9" w:rsidRPr="00447BBD">
        <w:rPr>
          <w:rFonts w:ascii="Palatino Linotype" w:eastAsia="Droid Sans Fallback" w:hAnsi="Palatino Linotype" w:cs="Palatino Linotype"/>
          <w:kern w:val="1"/>
          <w:sz w:val="16"/>
          <w:szCs w:val="16"/>
          <w:lang w:val="en-GB" w:eastAsia="zh-CN" w:bidi="hi-IN"/>
        </w:rPr>
        <w:t>Haygarth</w:t>
      </w:r>
      <w:proofErr w:type="spellEnd"/>
      <w:r w:rsidR="00447BBD">
        <w:rPr>
          <w:rFonts w:ascii="Palatino Linotype" w:eastAsia="Droid Sans Fallback" w:hAnsi="Palatino Linotype" w:cs="Palatino Linotype"/>
          <w:kern w:val="1"/>
          <w:sz w:val="16"/>
          <w:szCs w:val="16"/>
          <w:lang w:val="en-GB" w:eastAsia="zh-CN" w:bidi="hi-IN"/>
        </w:rPr>
        <w:t>.</w:t>
      </w:r>
      <w:proofErr w:type="gramEnd"/>
      <w:r w:rsidR="00A918D9" w:rsidRPr="00447BBD">
        <w:rPr>
          <w:rFonts w:ascii="Palatino Linotype" w:eastAsia="Droid Sans Fallback" w:hAnsi="Palatino Linotype" w:cs="Palatino Linotype"/>
          <w:kern w:val="1"/>
          <w:sz w:val="16"/>
          <w:szCs w:val="16"/>
          <w:lang w:val="en-GB" w:eastAsia="zh-CN" w:bidi="hi-IN"/>
        </w:rPr>
        <w:t xml:space="preserve"> 2012</w:t>
      </w:r>
      <w:r w:rsidR="00895C47" w:rsidRPr="00447BBD">
        <w:rPr>
          <w:rFonts w:ascii="Palatino Linotype" w:eastAsia="Droid Sans Fallback" w:hAnsi="Palatino Linotype" w:cs="Palatino Linotype"/>
          <w:kern w:val="1"/>
          <w:sz w:val="16"/>
          <w:szCs w:val="16"/>
          <w:lang w:val="en-GB" w:eastAsia="zh-CN" w:bidi="hi-IN"/>
        </w:rPr>
        <w:t>.</w:t>
      </w:r>
      <w:r w:rsidR="00A918D9" w:rsidRPr="00447BBD">
        <w:rPr>
          <w:rFonts w:ascii="Palatino Linotype" w:eastAsia="Droid Sans Fallback" w:hAnsi="Palatino Linotype" w:cs="Palatino Linotype"/>
          <w:kern w:val="1"/>
          <w:sz w:val="16"/>
          <w:szCs w:val="16"/>
          <w:lang w:val="en-GB" w:eastAsia="zh-CN" w:bidi="hi-IN"/>
        </w:rPr>
        <w:t xml:space="preserve"> Phosphorus retention and remobilization in vegetated buffer strips</w:t>
      </w:r>
      <w:r w:rsidR="00BE37F8" w:rsidRPr="00447BBD">
        <w:rPr>
          <w:rFonts w:ascii="Palatino Linotype" w:eastAsia="Droid Sans Fallback" w:hAnsi="Palatino Linotype" w:cs="Palatino Linotype"/>
          <w:kern w:val="1"/>
          <w:sz w:val="16"/>
          <w:szCs w:val="16"/>
          <w:lang w:val="en-GB" w:eastAsia="zh-CN" w:bidi="hi-IN"/>
        </w:rPr>
        <w:t>.</w:t>
      </w:r>
      <w:r w:rsidR="00A918D9" w:rsidRPr="00447BBD">
        <w:rPr>
          <w:rFonts w:ascii="Palatino Linotype" w:eastAsia="Droid Sans Fallback" w:hAnsi="Palatino Linotype" w:cs="Palatino Linotype"/>
          <w:kern w:val="1"/>
          <w:sz w:val="16"/>
          <w:szCs w:val="16"/>
          <w:lang w:val="en-GB" w:eastAsia="zh-CN" w:bidi="hi-IN"/>
        </w:rPr>
        <w:t xml:space="preserve"> Journal of Environmental Quality 41:389-399.</w:t>
      </w:r>
    </w:p>
    <w:p w:rsidR="00EE692C" w:rsidRPr="00447BBD" w:rsidRDefault="00EE692C" w:rsidP="00447BBD">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447BBD">
        <w:rPr>
          <w:rFonts w:ascii="Palatino Linotype" w:eastAsia="Droid Sans Fallback" w:hAnsi="Palatino Linotype" w:cs="Palatino Linotype"/>
          <w:kern w:val="1"/>
          <w:sz w:val="16"/>
          <w:szCs w:val="16"/>
          <w:lang w:val="en-GB" w:eastAsia="zh-CN" w:bidi="hi-IN"/>
        </w:rPr>
        <w:t>Saleh</w:t>
      </w:r>
      <w:proofErr w:type="spellEnd"/>
      <w:r w:rsidR="00895C47" w:rsidRPr="00447BBD">
        <w:rPr>
          <w:rFonts w:ascii="Palatino Linotype" w:eastAsia="Droid Sans Fallback" w:hAnsi="Palatino Linotype" w:cs="Palatino Linotype"/>
          <w:kern w:val="1"/>
          <w:sz w:val="16"/>
          <w:szCs w:val="16"/>
          <w:lang w:val="en-GB" w:eastAsia="zh-CN" w:bidi="hi-IN"/>
        </w:rPr>
        <w:t>,</w:t>
      </w:r>
      <w:r w:rsidR="00BA52D8">
        <w:rPr>
          <w:rFonts w:ascii="Palatino Linotype" w:eastAsia="Droid Sans Fallback" w:hAnsi="Palatino Linotype" w:cs="Palatino Linotype"/>
          <w:kern w:val="1"/>
          <w:sz w:val="16"/>
          <w:szCs w:val="16"/>
          <w:lang w:val="en-GB" w:eastAsia="zh-CN" w:bidi="hi-IN"/>
        </w:rPr>
        <w:t xml:space="preserve"> </w:t>
      </w:r>
      <w:r w:rsidR="005F307B" w:rsidRPr="00447BBD">
        <w:rPr>
          <w:rFonts w:ascii="Palatino Linotype" w:eastAsia="Droid Sans Fallback" w:hAnsi="Palatino Linotype" w:cs="Palatino Linotype"/>
          <w:kern w:val="1"/>
          <w:sz w:val="16"/>
          <w:szCs w:val="16"/>
          <w:lang w:val="en-GB" w:eastAsia="zh-CN" w:bidi="hi-IN"/>
        </w:rPr>
        <w:t>A</w:t>
      </w:r>
      <w:r w:rsidR="00895C47" w:rsidRPr="00447BBD">
        <w:rPr>
          <w:rFonts w:ascii="Palatino Linotype" w:eastAsia="Droid Sans Fallback" w:hAnsi="Palatino Linotype" w:cs="Palatino Linotype"/>
          <w:kern w:val="1"/>
          <w:sz w:val="16"/>
          <w:szCs w:val="16"/>
          <w:lang w:val="en-GB" w:eastAsia="zh-CN" w:bidi="hi-IN"/>
        </w:rPr>
        <w:t>.</w:t>
      </w:r>
      <w:r w:rsidR="005F307B" w:rsidRPr="00447BBD">
        <w:rPr>
          <w:rFonts w:ascii="Palatino Linotype" w:eastAsia="Droid Sans Fallback" w:hAnsi="Palatino Linotype" w:cs="Palatino Linotype"/>
          <w:kern w:val="1"/>
          <w:sz w:val="16"/>
          <w:szCs w:val="16"/>
          <w:lang w:val="en-GB" w:eastAsia="zh-CN" w:bidi="hi-IN"/>
        </w:rPr>
        <w:t xml:space="preserve"> 1993</w:t>
      </w:r>
      <w:r w:rsidR="00895C47" w:rsidRPr="00447BBD">
        <w:rPr>
          <w:rFonts w:ascii="Palatino Linotype" w:eastAsia="Droid Sans Fallback" w:hAnsi="Palatino Linotype" w:cs="Palatino Linotype"/>
          <w:kern w:val="1"/>
          <w:sz w:val="16"/>
          <w:szCs w:val="16"/>
          <w:lang w:val="en-GB" w:eastAsia="zh-CN" w:bidi="hi-IN"/>
        </w:rPr>
        <w:t>.</w:t>
      </w:r>
      <w:proofErr w:type="gramEnd"/>
      <w:r w:rsidR="005F307B" w:rsidRPr="00447BBD">
        <w:rPr>
          <w:rFonts w:ascii="Palatino Linotype" w:eastAsia="Droid Sans Fallback" w:hAnsi="Palatino Linotype" w:cs="Palatino Linotype"/>
          <w:kern w:val="1"/>
          <w:sz w:val="16"/>
          <w:szCs w:val="16"/>
          <w:lang w:val="en-GB" w:eastAsia="zh-CN" w:bidi="hi-IN"/>
        </w:rPr>
        <w:t xml:space="preserve"> Soil roughness measurement</w:t>
      </w:r>
      <w:proofErr w:type="gramStart"/>
      <w:r w:rsidR="005F307B" w:rsidRPr="00447BBD">
        <w:rPr>
          <w:rFonts w:ascii="Palatino Linotype" w:eastAsia="Droid Sans Fallback" w:hAnsi="Palatino Linotype" w:cs="Palatino Linotype"/>
          <w:kern w:val="1"/>
          <w:sz w:val="16"/>
          <w:szCs w:val="16"/>
          <w:lang w:val="en-GB" w:eastAsia="zh-CN" w:bidi="hi-IN"/>
        </w:rPr>
        <w:t>?:</w:t>
      </w:r>
      <w:proofErr w:type="gramEnd"/>
      <w:r w:rsidR="005F307B" w:rsidRPr="00447BBD">
        <w:rPr>
          <w:rFonts w:ascii="Palatino Linotype" w:eastAsia="Droid Sans Fallback" w:hAnsi="Palatino Linotype" w:cs="Palatino Linotype"/>
          <w:kern w:val="1"/>
          <w:sz w:val="16"/>
          <w:szCs w:val="16"/>
          <w:lang w:val="en-GB" w:eastAsia="zh-CN" w:bidi="hi-IN"/>
        </w:rPr>
        <w:t xml:space="preserve"> Chain method. Journal of Soil and Water Conservation 48:527-529.</w:t>
      </w:r>
    </w:p>
    <w:p w:rsidR="005020D0" w:rsidRPr="00CC2E6D" w:rsidRDefault="005020D0" w:rsidP="00447BBD">
      <w:pPr>
        <w:widowControl w:val="0"/>
        <w:suppressAutoHyphens/>
        <w:rPr>
          <w:rFonts w:ascii="Palatino Linotype" w:eastAsia="Droid Sans Fallback" w:hAnsi="Palatino Linotype" w:cs="Palatino Linotype"/>
          <w:kern w:val="1"/>
          <w:sz w:val="16"/>
          <w:szCs w:val="16"/>
          <w:lang w:val="en-US" w:eastAsia="zh-CN" w:bidi="hi-IN"/>
        </w:rPr>
      </w:pPr>
      <w:r w:rsidRPr="00447BBD">
        <w:rPr>
          <w:rFonts w:ascii="Palatino Linotype" w:eastAsia="Droid Sans Fallback" w:hAnsi="Palatino Linotype" w:cs="Palatino Linotype"/>
          <w:kern w:val="1"/>
          <w:sz w:val="16"/>
          <w:szCs w:val="16"/>
          <w:lang w:val="es-ES_tradnl" w:eastAsia="zh-CN" w:bidi="hi-IN"/>
        </w:rPr>
        <w:t>Sasal</w:t>
      </w:r>
      <w:r w:rsidR="00895C47" w:rsidRPr="00447BBD">
        <w:rPr>
          <w:rFonts w:ascii="Palatino Linotype" w:eastAsia="Droid Sans Fallback" w:hAnsi="Palatino Linotype" w:cs="Palatino Linotype"/>
          <w:kern w:val="1"/>
          <w:sz w:val="16"/>
          <w:szCs w:val="16"/>
          <w:lang w:val="es-ES_tradnl" w:eastAsia="zh-CN" w:bidi="hi-IN"/>
        </w:rPr>
        <w:t>,</w:t>
      </w:r>
      <w:r w:rsidRPr="00447BBD">
        <w:rPr>
          <w:rFonts w:ascii="Palatino Linotype" w:eastAsia="Droid Sans Fallback" w:hAnsi="Palatino Linotype" w:cs="Palatino Linotype"/>
          <w:kern w:val="1"/>
          <w:sz w:val="16"/>
          <w:szCs w:val="16"/>
          <w:lang w:val="es-ES_tradnl" w:eastAsia="zh-CN" w:bidi="hi-IN"/>
        </w:rPr>
        <w:t xml:space="preserve"> M</w:t>
      </w:r>
      <w:r w:rsidR="00895C47" w:rsidRPr="00447BBD">
        <w:rPr>
          <w:rFonts w:ascii="Palatino Linotype" w:eastAsia="Droid Sans Fallback" w:hAnsi="Palatino Linotype" w:cs="Palatino Linotype"/>
          <w:kern w:val="1"/>
          <w:sz w:val="16"/>
          <w:szCs w:val="16"/>
          <w:lang w:val="es-ES_tradnl" w:eastAsia="zh-CN" w:bidi="hi-IN"/>
        </w:rPr>
        <w:t>.</w:t>
      </w:r>
      <w:r w:rsidRPr="00447BBD">
        <w:rPr>
          <w:rFonts w:ascii="Palatino Linotype" w:eastAsia="Droid Sans Fallback" w:hAnsi="Palatino Linotype" w:cs="Palatino Linotype"/>
          <w:kern w:val="1"/>
          <w:sz w:val="16"/>
          <w:szCs w:val="16"/>
          <w:lang w:val="es-ES_tradnl" w:eastAsia="zh-CN" w:bidi="hi-IN"/>
        </w:rPr>
        <w:t>C</w:t>
      </w:r>
      <w:r w:rsidR="00895C47" w:rsidRPr="00447BBD">
        <w:rPr>
          <w:rFonts w:ascii="Palatino Linotype" w:eastAsia="Droid Sans Fallback" w:hAnsi="Palatino Linotype" w:cs="Palatino Linotype"/>
          <w:kern w:val="1"/>
          <w:sz w:val="16"/>
          <w:szCs w:val="16"/>
          <w:lang w:val="es-ES_tradnl" w:eastAsia="zh-CN" w:bidi="hi-IN"/>
        </w:rPr>
        <w:t>.</w:t>
      </w:r>
      <w:r w:rsidR="00B46AB7" w:rsidRPr="00447BBD">
        <w:rPr>
          <w:rFonts w:ascii="Palatino Linotype" w:eastAsia="Droid Sans Fallback" w:hAnsi="Palatino Linotype" w:cs="Palatino Linotype"/>
          <w:kern w:val="1"/>
          <w:sz w:val="16"/>
          <w:szCs w:val="16"/>
          <w:lang w:val="es-ES_tradnl" w:eastAsia="zh-CN" w:bidi="hi-IN"/>
        </w:rPr>
        <w:t>,</w:t>
      </w:r>
      <w:r w:rsidR="002C0627">
        <w:rPr>
          <w:rFonts w:ascii="Palatino Linotype" w:eastAsia="Droid Sans Fallback" w:hAnsi="Palatino Linotype" w:cs="Palatino Linotype"/>
          <w:kern w:val="1"/>
          <w:sz w:val="16"/>
          <w:szCs w:val="16"/>
          <w:lang w:val="es-ES_tradnl" w:eastAsia="zh-CN" w:bidi="hi-IN"/>
        </w:rPr>
        <w:t xml:space="preserve"> </w:t>
      </w:r>
      <w:r w:rsidR="00895C47" w:rsidRPr="00447BBD">
        <w:rPr>
          <w:rFonts w:ascii="Palatino Linotype" w:eastAsia="Droid Sans Fallback" w:hAnsi="Palatino Linotype" w:cs="Palatino Linotype"/>
          <w:kern w:val="1"/>
          <w:sz w:val="16"/>
          <w:szCs w:val="16"/>
          <w:lang w:val="es-ES_tradnl" w:eastAsia="zh-CN" w:bidi="hi-IN"/>
        </w:rPr>
        <w:t xml:space="preserve">A.E. </w:t>
      </w:r>
      <w:r w:rsidRPr="00447BBD">
        <w:rPr>
          <w:rFonts w:ascii="Palatino Linotype" w:eastAsia="Droid Sans Fallback" w:hAnsi="Palatino Linotype" w:cs="Palatino Linotype"/>
          <w:kern w:val="1"/>
          <w:sz w:val="16"/>
          <w:szCs w:val="16"/>
          <w:lang w:val="es-ES_tradnl" w:eastAsia="zh-CN" w:bidi="hi-IN"/>
        </w:rPr>
        <w:t>Andriulo</w:t>
      </w:r>
      <w:r w:rsidR="00B46AB7" w:rsidRPr="00447BBD">
        <w:rPr>
          <w:rFonts w:ascii="Palatino Linotype" w:eastAsia="Droid Sans Fallback" w:hAnsi="Palatino Linotype" w:cs="Palatino Linotype"/>
          <w:kern w:val="1"/>
          <w:sz w:val="16"/>
          <w:szCs w:val="16"/>
          <w:lang w:val="es-ES_tradnl" w:eastAsia="zh-CN" w:bidi="hi-IN"/>
        </w:rPr>
        <w:t>,</w:t>
      </w:r>
      <w:r w:rsidR="002C0627">
        <w:rPr>
          <w:rFonts w:ascii="Palatino Linotype" w:eastAsia="Droid Sans Fallback" w:hAnsi="Palatino Linotype" w:cs="Palatino Linotype"/>
          <w:kern w:val="1"/>
          <w:sz w:val="16"/>
          <w:szCs w:val="16"/>
          <w:lang w:val="es-ES_tradnl" w:eastAsia="zh-CN" w:bidi="hi-IN"/>
        </w:rPr>
        <w:t xml:space="preserve"> </w:t>
      </w:r>
      <w:r w:rsidR="00895C47" w:rsidRPr="00447BBD">
        <w:rPr>
          <w:rFonts w:ascii="Palatino Linotype" w:eastAsia="Droid Sans Fallback" w:hAnsi="Palatino Linotype" w:cs="Palatino Linotype"/>
          <w:kern w:val="1"/>
          <w:sz w:val="16"/>
          <w:szCs w:val="16"/>
          <w:lang w:val="es-ES_tradnl" w:eastAsia="zh-CN" w:bidi="hi-IN"/>
        </w:rPr>
        <w:t>M.G.</w:t>
      </w:r>
      <w:r w:rsidRPr="00447BBD">
        <w:rPr>
          <w:rFonts w:ascii="Palatino Linotype" w:eastAsia="Droid Sans Fallback" w:hAnsi="Palatino Linotype" w:cs="Palatino Linotype"/>
          <w:kern w:val="1"/>
          <w:sz w:val="16"/>
          <w:szCs w:val="16"/>
          <w:lang w:val="es-ES_tradnl" w:eastAsia="zh-CN" w:bidi="hi-IN"/>
        </w:rPr>
        <w:t xml:space="preserve"> </w:t>
      </w:r>
      <w:proofErr w:type="spellStart"/>
      <w:r w:rsidRPr="00447BBD">
        <w:rPr>
          <w:rFonts w:ascii="Palatino Linotype" w:eastAsia="Droid Sans Fallback" w:hAnsi="Palatino Linotype" w:cs="Palatino Linotype"/>
          <w:kern w:val="1"/>
          <w:sz w:val="16"/>
          <w:szCs w:val="16"/>
          <w:lang w:val="es-ES_tradnl" w:eastAsia="zh-CN" w:bidi="hi-IN"/>
        </w:rPr>
        <w:t>Wilson</w:t>
      </w:r>
      <w:proofErr w:type="gramStart"/>
      <w:r w:rsidR="00447BBD" w:rsidRPr="00447BBD">
        <w:rPr>
          <w:rFonts w:ascii="Palatino Linotype" w:eastAsia="Droid Sans Fallback" w:hAnsi="Palatino Linotype" w:cs="Palatino Linotype"/>
          <w:kern w:val="1"/>
          <w:sz w:val="16"/>
          <w:szCs w:val="16"/>
          <w:lang w:val="es-ES_tradnl" w:eastAsia="zh-CN" w:bidi="hi-IN"/>
        </w:rPr>
        <w:t>,and</w:t>
      </w:r>
      <w:proofErr w:type="spellEnd"/>
      <w:proofErr w:type="gramEnd"/>
      <w:r w:rsidR="00895C47" w:rsidRPr="00447BBD">
        <w:rPr>
          <w:rFonts w:ascii="Palatino Linotype" w:eastAsia="Droid Sans Fallback" w:hAnsi="Palatino Linotype" w:cs="Palatino Linotype"/>
          <w:kern w:val="1"/>
          <w:sz w:val="16"/>
          <w:szCs w:val="16"/>
          <w:lang w:val="es-ES_tradnl" w:eastAsia="zh-CN" w:bidi="hi-IN"/>
        </w:rPr>
        <w:t xml:space="preserve"> S.I.</w:t>
      </w:r>
      <w:r w:rsidRPr="00447BBD">
        <w:rPr>
          <w:rFonts w:ascii="Palatino Linotype" w:eastAsia="Droid Sans Fallback" w:hAnsi="Palatino Linotype" w:cs="Palatino Linotype"/>
          <w:kern w:val="1"/>
          <w:sz w:val="16"/>
          <w:szCs w:val="16"/>
          <w:lang w:val="es-ES_tradnl" w:eastAsia="zh-CN" w:bidi="hi-IN"/>
        </w:rPr>
        <w:t xml:space="preserve"> Portela</w:t>
      </w:r>
      <w:r w:rsidR="00447BBD" w:rsidRPr="00447BBD">
        <w:rPr>
          <w:rFonts w:ascii="Palatino Linotype" w:eastAsia="Droid Sans Fallback" w:hAnsi="Palatino Linotype" w:cs="Palatino Linotype"/>
          <w:kern w:val="1"/>
          <w:sz w:val="16"/>
          <w:szCs w:val="16"/>
          <w:lang w:val="es-ES_tradnl" w:eastAsia="zh-CN" w:bidi="hi-IN"/>
        </w:rPr>
        <w:t>.</w:t>
      </w:r>
      <w:r w:rsidR="00447BBD">
        <w:rPr>
          <w:rFonts w:ascii="Palatino Linotype" w:eastAsia="Droid Sans Fallback" w:hAnsi="Palatino Linotype" w:cs="Palatino Linotype"/>
          <w:kern w:val="1"/>
          <w:sz w:val="16"/>
          <w:szCs w:val="16"/>
          <w:lang w:val="es-ES_tradnl" w:eastAsia="zh-CN" w:bidi="hi-IN"/>
        </w:rPr>
        <w:t>2010</w:t>
      </w:r>
      <w:r w:rsidR="00895C47" w:rsidRPr="00447BBD">
        <w:rPr>
          <w:rFonts w:ascii="Palatino Linotype" w:eastAsia="Droid Sans Fallback" w:hAnsi="Palatino Linotype" w:cs="Palatino Linotype"/>
          <w:kern w:val="1"/>
          <w:sz w:val="16"/>
          <w:szCs w:val="16"/>
          <w:lang w:val="es-ES_tradnl" w:eastAsia="zh-CN" w:bidi="hi-IN"/>
        </w:rPr>
        <w:t>.</w:t>
      </w:r>
      <w:r w:rsidRPr="00447BBD">
        <w:rPr>
          <w:rFonts w:ascii="Palatino Linotype" w:eastAsia="Droid Sans Fallback" w:hAnsi="Palatino Linotype" w:cs="Palatino Linotype"/>
          <w:kern w:val="1"/>
          <w:sz w:val="16"/>
          <w:szCs w:val="16"/>
          <w:lang w:val="es-ES_tradnl" w:eastAsia="zh-CN" w:bidi="hi-IN"/>
        </w:rPr>
        <w:t xml:space="preserve"> Pérdidas de glifosato por drenaje y escurrimiento en Molisoles bajo siembra directa. </w:t>
      </w:r>
      <w:proofErr w:type="spellStart"/>
      <w:r w:rsidRPr="00CC2E6D">
        <w:rPr>
          <w:rFonts w:ascii="Palatino Linotype" w:eastAsia="Droid Sans Fallback" w:hAnsi="Palatino Linotype" w:cs="Palatino Linotype"/>
          <w:kern w:val="1"/>
          <w:sz w:val="16"/>
          <w:szCs w:val="16"/>
          <w:lang w:val="en-US" w:eastAsia="zh-CN" w:bidi="hi-IN"/>
        </w:rPr>
        <w:t>Información</w:t>
      </w:r>
      <w:proofErr w:type="spellEnd"/>
      <w:r w:rsidRPr="00CC2E6D">
        <w:rPr>
          <w:rFonts w:ascii="Palatino Linotype" w:eastAsia="Droid Sans Fallback" w:hAnsi="Palatino Linotype" w:cs="Palatino Linotype"/>
          <w:kern w:val="1"/>
          <w:sz w:val="16"/>
          <w:szCs w:val="16"/>
          <w:lang w:val="en-US" w:eastAsia="zh-CN" w:bidi="hi-IN"/>
        </w:rPr>
        <w:t xml:space="preserve"> </w:t>
      </w:r>
      <w:proofErr w:type="spellStart"/>
      <w:r w:rsidRPr="00CC2E6D">
        <w:rPr>
          <w:rFonts w:ascii="Palatino Linotype" w:eastAsia="Droid Sans Fallback" w:hAnsi="Palatino Linotype" w:cs="Palatino Linotype"/>
          <w:kern w:val="1"/>
          <w:sz w:val="16"/>
          <w:szCs w:val="16"/>
          <w:lang w:val="en-US" w:eastAsia="zh-CN" w:bidi="hi-IN"/>
        </w:rPr>
        <w:t>Tecnológica</w:t>
      </w:r>
      <w:proofErr w:type="spellEnd"/>
      <w:r w:rsidRPr="00CC2E6D">
        <w:rPr>
          <w:rFonts w:ascii="Palatino Linotype" w:eastAsia="Droid Sans Fallback" w:hAnsi="Palatino Linotype" w:cs="Palatino Linotype"/>
          <w:kern w:val="1"/>
          <w:sz w:val="16"/>
          <w:szCs w:val="16"/>
          <w:lang w:val="en-US" w:eastAsia="zh-CN" w:bidi="hi-IN"/>
        </w:rPr>
        <w:t xml:space="preserve"> 2:135-142.</w:t>
      </w:r>
    </w:p>
    <w:p w:rsidR="00D116AE" w:rsidRPr="00CC2E6D" w:rsidRDefault="00D116AE" w:rsidP="00447BBD">
      <w:pPr>
        <w:widowControl w:val="0"/>
        <w:suppressAutoHyphens/>
        <w:rPr>
          <w:rFonts w:ascii="Palatino Linotype" w:eastAsia="Droid Sans Fallback" w:hAnsi="Palatino Linotype" w:cs="Palatino Linotype"/>
          <w:kern w:val="1"/>
          <w:sz w:val="16"/>
          <w:szCs w:val="16"/>
          <w:lang w:val="en-US" w:eastAsia="zh-CN" w:bidi="hi-IN"/>
        </w:rPr>
      </w:pPr>
      <w:proofErr w:type="gramStart"/>
      <w:r w:rsidRPr="00447BBD">
        <w:rPr>
          <w:rFonts w:ascii="Palatino Linotype" w:eastAsia="Droid Sans Fallback" w:hAnsi="Palatino Linotype" w:cs="Palatino Linotype"/>
          <w:kern w:val="1"/>
          <w:sz w:val="16"/>
          <w:szCs w:val="16"/>
          <w:lang w:val="en-GB" w:eastAsia="zh-CN" w:bidi="hi-IN"/>
        </w:rPr>
        <w:t>Sheppard</w:t>
      </w:r>
      <w:r w:rsidR="00CB6C1A"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 xml:space="preserve"> S</w:t>
      </w:r>
      <w:r w:rsidR="00CB6C1A"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C</w:t>
      </w:r>
      <w:r w:rsidR="00CB6C1A" w:rsidRPr="00447BBD">
        <w:rPr>
          <w:rFonts w:ascii="Palatino Linotype" w:eastAsia="Droid Sans Fallback" w:hAnsi="Palatino Linotype" w:cs="Palatino Linotype"/>
          <w:kern w:val="1"/>
          <w:sz w:val="16"/>
          <w:szCs w:val="16"/>
          <w:lang w:val="en-GB" w:eastAsia="zh-CN" w:bidi="hi-IN"/>
        </w:rPr>
        <w:t>.</w:t>
      </w:r>
      <w:r w:rsidR="00B46AB7"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CB6C1A" w:rsidRPr="00447BBD">
        <w:rPr>
          <w:rFonts w:ascii="Palatino Linotype" w:eastAsia="Droid Sans Fallback" w:hAnsi="Palatino Linotype" w:cs="Palatino Linotype"/>
          <w:kern w:val="1"/>
          <w:sz w:val="16"/>
          <w:szCs w:val="16"/>
          <w:lang w:val="en-GB" w:eastAsia="zh-CN" w:bidi="hi-IN"/>
        </w:rPr>
        <w:t xml:space="preserve">M.I. </w:t>
      </w:r>
      <w:r w:rsidRPr="00447BBD">
        <w:rPr>
          <w:rFonts w:ascii="Palatino Linotype" w:eastAsia="Droid Sans Fallback" w:hAnsi="Palatino Linotype" w:cs="Palatino Linotype"/>
          <w:kern w:val="1"/>
          <w:sz w:val="16"/>
          <w:szCs w:val="16"/>
          <w:lang w:val="en-GB" w:eastAsia="zh-CN" w:bidi="hi-IN"/>
        </w:rPr>
        <w:t>Sheppard</w:t>
      </w:r>
      <w:r w:rsidR="00B46AB7"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CB6C1A" w:rsidRPr="00447BBD">
        <w:rPr>
          <w:rFonts w:ascii="Palatino Linotype" w:eastAsia="Droid Sans Fallback" w:hAnsi="Palatino Linotype" w:cs="Palatino Linotype"/>
          <w:kern w:val="1"/>
          <w:sz w:val="16"/>
          <w:szCs w:val="16"/>
          <w:lang w:val="en-GB" w:eastAsia="zh-CN" w:bidi="hi-IN"/>
        </w:rPr>
        <w:t>J.</w:t>
      </w:r>
      <w:r w:rsidRPr="00447BBD">
        <w:rPr>
          <w:rFonts w:ascii="Palatino Linotype" w:eastAsia="Droid Sans Fallback" w:hAnsi="Palatino Linotype" w:cs="Palatino Linotype"/>
          <w:kern w:val="1"/>
          <w:sz w:val="16"/>
          <w:szCs w:val="16"/>
          <w:lang w:val="en-GB" w:eastAsia="zh-CN" w:bidi="hi-IN"/>
        </w:rPr>
        <w:t xml:space="preserve"> </w:t>
      </w:r>
      <w:proofErr w:type="spellStart"/>
      <w:r w:rsidRPr="00447BBD">
        <w:rPr>
          <w:rFonts w:ascii="Palatino Linotype" w:eastAsia="Droid Sans Fallback" w:hAnsi="Palatino Linotype" w:cs="Palatino Linotype"/>
          <w:kern w:val="1"/>
          <w:sz w:val="16"/>
          <w:szCs w:val="16"/>
          <w:lang w:val="en-GB" w:eastAsia="zh-CN" w:bidi="hi-IN"/>
        </w:rPr>
        <w:t>Lonj</w:t>
      </w:r>
      <w:proofErr w:type="spellEnd"/>
      <w:r w:rsidR="00B46AB7"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CB6C1A" w:rsidRPr="00447BBD">
        <w:rPr>
          <w:rFonts w:ascii="Palatino Linotype" w:eastAsia="Droid Sans Fallback" w:hAnsi="Palatino Linotype" w:cs="Palatino Linotype"/>
          <w:kern w:val="1"/>
          <w:sz w:val="16"/>
          <w:szCs w:val="16"/>
          <w:lang w:val="en-GB" w:eastAsia="zh-CN" w:bidi="hi-IN"/>
        </w:rPr>
        <w:t>B.</w:t>
      </w:r>
      <w:r w:rsidRPr="00447BBD">
        <w:rPr>
          <w:rFonts w:ascii="Palatino Linotype" w:eastAsia="Droid Sans Fallback" w:hAnsi="Palatino Linotype" w:cs="Palatino Linotype"/>
          <w:kern w:val="1"/>
          <w:sz w:val="16"/>
          <w:szCs w:val="16"/>
          <w:lang w:val="en-GB" w:eastAsia="zh-CN" w:bidi="hi-IN"/>
        </w:rPr>
        <w:t xml:space="preserve"> </w:t>
      </w:r>
      <w:proofErr w:type="spellStart"/>
      <w:r w:rsidRPr="00447BBD">
        <w:rPr>
          <w:rFonts w:ascii="Palatino Linotype" w:eastAsia="Droid Sans Fallback" w:hAnsi="Palatino Linotype" w:cs="Palatino Linotype"/>
          <w:kern w:val="1"/>
          <w:sz w:val="16"/>
          <w:szCs w:val="16"/>
          <w:lang w:val="en-GB" w:eastAsia="zh-CN" w:bidi="hi-IN"/>
        </w:rPr>
        <w:t>Sanipelli</w:t>
      </w:r>
      <w:proofErr w:type="spellEnd"/>
      <w:r w:rsidR="00447BBD"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447BBD" w:rsidRPr="00447BBD">
        <w:rPr>
          <w:rFonts w:ascii="Palatino Linotype" w:eastAsia="Droid Sans Fallback" w:hAnsi="Palatino Linotype" w:cs="Palatino Linotype"/>
          <w:kern w:val="1"/>
          <w:sz w:val="16"/>
          <w:szCs w:val="16"/>
          <w:lang w:val="en-GB" w:eastAsia="zh-CN" w:bidi="hi-IN"/>
        </w:rPr>
        <w:t>and</w:t>
      </w:r>
      <w:r w:rsidR="00CB6C1A" w:rsidRPr="00447BBD">
        <w:rPr>
          <w:rFonts w:ascii="Palatino Linotype" w:eastAsia="Droid Sans Fallback" w:hAnsi="Palatino Linotype" w:cs="Palatino Linotype"/>
          <w:kern w:val="1"/>
          <w:sz w:val="16"/>
          <w:szCs w:val="16"/>
          <w:lang w:val="en-GB" w:eastAsia="zh-CN" w:bidi="hi-IN"/>
        </w:rPr>
        <w:t xml:space="preserve"> J.</w:t>
      </w:r>
      <w:r w:rsidRPr="00447BBD">
        <w:rPr>
          <w:rFonts w:ascii="Palatino Linotype" w:eastAsia="Droid Sans Fallback" w:hAnsi="Palatino Linotype" w:cs="Palatino Linotype"/>
          <w:kern w:val="1"/>
          <w:sz w:val="16"/>
          <w:szCs w:val="16"/>
          <w:lang w:val="en-GB" w:eastAsia="zh-CN" w:bidi="hi-IN"/>
        </w:rPr>
        <w:t xml:space="preserve"> </w:t>
      </w:r>
      <w:proofErr w:type="spellStart"/>
      <w:r w:rsidRPr="00447BBD">
        <w:rPr>
          <w:rFonts w:ascii="Palatino Linotype" w:eastAsia="Droid Sans Fallback" w:hAnsi="Palatino Linotype" w:cs="Palatino Linotype"/>
          <w:kern w:val="1"/>
          <w:sz w:val="16"/>
          <w:szCs w:val="16"/>
          <w:lang w:val="en-GB" w:eastAsia="zh-CN" w:bidi="hi-IN"/>
        </w:rPr>
        <w:t>Tait</w:t>
      </w:r>
      <w:proofErr w:type="spellEnd"/>
      <w:r w:rsidR="00447BBD">
        <w:rPr>
          <w:rFonts w:ascii="Palatino Linotype" w:eastAsia="Droid Sans Fallback" w:hAnsi="Palatino Linotype" w:cs="Palatino Linotype"/>
          <w:kern w:val="1"/>
          <w:sz w:val="16"/>
          <w:szCs w:val="16"/>
          <w:lang w:val="en-GB" w:eastAsia="zh-CN" w:bidi="hi-IN"/>
        </w:rPr>
        <w:t>.</w:t>
      </w:r>
      <w:proofErr w:type="gramEnd"/>
      <w:r w:rsidRPr="00447BBD">
        <w:rPr>
          <w:rFonts w:ascii="Palatino Linotype" w:eastAsia="Droid Sans Fallback" w:hAnsi="Palatino Linotype" w:cs="Palatino Linotype"/>
          <w:kern w:val="1"/>
          <w:sz w:val="16"/>
          <w:szCs w:val="16"/>
          <w:lang w:val="en-GB" w:eastAsia="zh-CN" w:bidi="hi-IN"/>
        </w:rPr>
        <w:t xml:space="preserve"> 2006</w:t>
      </w:r>
      <w:r w:rsidR="00CB6C1A"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Pr="00D018F9">
        <w:rPr>
          <w:rFonts w:ascii="Palatino Linotype" w:eastAsia="Droid Sans Fallback" w:hAnsi="Palatino Linotype" w:cs="Palatino Linotype"/>
          <w:kern w:val="1"/>
          <w:sz w:val="16"/>
          <w:szCs w:val="16"/>
          <w:lang w:val="en-GB" w:eastAsia="zh-CN" w:bidi="hi-IN"/>
        </w:rPr>
        <w:t xml:space="preserve">Runoff phosphorus retention in vegetated field margins on flat landscapes. </w:t>
      </w:r>
      <w:r w:rsidRPr="00CC2E6D">
        <w:rPr>
          <w:rFonts w:ascii="Palatino Linotype" w:eastAsia="Droid Sans Fallback" w:hAnsi="Palatino Linotype" w:cs="Palatino Linotype"/>
          <w:kern w:val="1"/>
          <w:sz w:val="16"/>
          <w:szCs w:val="16"/>
          <w:lang w:val="en-US" w:eastAsia="zh-CN" w:bidi="hi-IN"/>
        </w:rPr>
        <w:t>Canadian Journal of Soil Science 86:871-884.</w:t>
      </w:r>
    </w:p>
    <w:p w:rsidR="00E9580F" w:rsidRPr="00447BBD" w:rsidRDefault="00E9580F" w:rsidP="00447BBD">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447BBD">
        <w:rPr>
          <w:rFonts w:ascii="Palatino Linotype" w:eastAsia="Droid Sans Fallback" w:hAnsi="Palatino Linotype" w:cs="Palatino Linotype"/>
          <w:kern w:val="1"/>
          <w:sz w:val="16"/>
          <w:szCs w:val="16"/>
          <w:lang w:val="en-GB" w:eastAsia="zh-CN" w:bidi="hi-IN"/>
        </w:rPr>
        <w:t>Sommers</w:t>
      </w:r>
      <w:proofErr w:type="spellEnd"/>
      <w:r w:rsidR="001B20CE" w:rsidRPr="00447BBD">
        <w:rPr>
          <w:rFonts w:ascii="Palatino Linotype" w:eastAsia="Droid Sans Fallback" w:hAnsi="Palatino Linotype" w:cs="Palatino Linotype"/>
          <w:kern w:val="1"/>
          <w:sz w:val="16"/>
          <w:szCs w:val="16"/>
          <w:lang w:val="en-GB" w:eastAsia="zh-CN" w:bidi="hi-IN"/>
        </w:rPr>
        <w:t>,</w:t>
      </w:r>
      <w:r w:rsidR="00E718C6" w:rsidRPr="00447BBD">
        <w:rPr>
          <w:rFonts w:ascii="Palatino Linotype" w:eastAsia="Droid Sans Fallback" w:hAnsi="Palatino Linotype" w:cs="Palatino Linotype"/>
          <w:kern w:val="1"/>
          <w:sz w:val="16"/>
          <w:szCs w:val="16"/>
          <w:lang w:val="en-GB" w:eastAsia="zh-CN" w:bidi="hi-IN"/>
        </w:rPr>
        <w:t xml:space="preserve"> L</w:t>
      </w:r>
      <w:r w:rsidR="001B20CE" w:rsidRPr="00447BBD">
        <w:rPr>
          <w:rFonts w:ascii="Palatino Linotype" w:eastAsia="Droid Sans Fallback" w:hAnsi="Palatino Linotype" w:cs="Palatino Linotype"/>
          <w:kern w:val="1"/>
          <w:sz w:val="16"/>
          <w:szCs w:val="16"/>
          <w:lang w:val="en-GB" w:eastAsia="zh-CN" w:bidi="hi-IN"/>
        </w:rPr>
        <w:t>.</w:t>
      </w:r>
      <w:r w:rsidR="00E718C6" w:rsidRPr="00447BBD">
        <w:rPr>
          <w:rFonts w:ascii="Palatino Linotype" w:eastAsia="Droid Sans Fallback" w:hAnsi="Palatino Linotype" w:cs="Palatino Linotype"/>
          <w:kern w:val="1"/>
          <w:sz w:val="16"/>
          <w:szCs w:val="16"/>
          <w:lang w:val="en-GB" w:eastAsia="zh-CN" w:bidi="hi-IN"/>
        </w:rPr>
        <w:t>E</w:t>
      </w:r>
      <w:r w:rsidR="001B20CE" w:rsidRPr="00447BBD">
        <w:rPr>
          <w:rFonts w:ascii="Palatino Linotype" w:eastAsia="Droid Sans Fallback" w:hAnsi="Palatino Linotype" w:cs="Palatino Linotype"/>
          <w:kern w:val="1"/>
          <w:sz w:val="16"/>
          <w:szCs w:val="16"/>
          <w:lang w:val="en-GB" w:eastAsia="zh-CN" w:bidi="hi-IN"/>
        </w:rPr>
        <w:t>.</w:t>
      </w:r>
      <w:r w:rsid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447BBD">
        <w:rPr>
          <w:rFonts w:ascii="Palatino Linotype" w:eastAsia="Droid Sans Fallback" w:hAnsi="Palatino Linotype" w:cs="Palatino Linotype"/>
          <w:kern w:val="1"/>
          <w:sz w:val="16"/>
          <w:szCs w:val="16"/>
          <w:lang w:val="en-GB" w:eastAsia="zh-CN" w:bidi="hi-IN"/>
        </w:rPr>
        <w:t>and</w:t>
      </w:r>
      <w:r w:rsidR="001B20CE" w:rsidRPr="00447BBD">
        <w:rPr>
          <w:rFonts w:ascii="Palatino Linotype" w:eastAsia="Droid Sans Fallback" w:hAnsi="Palatino Linotype" w:cs="Palatino Linotype"/>
          <w:kern w:val="1"/>
          <w:sz w:val="16"/>
          <w:szCs w:val="16"/>
          <w:lang w:val="en-GB" w:eastAsia="zh-CN" w:bidi="hi-IN"/>
        </w:rPr>
        <w:t xml:space="preserve"> W.</w:t>
      </w:r>
      <w:r w:rsidRPr="00447BBD">
        <w:rPr>
          <w:rFonts w:ascii="Palatino Linotype" w:eastAsia="Droid Sans Fallback" w:hAnsi="Palatino Linotype" w:cs="Palatino Linotype"/>
          <w:kern w:val="1"/>
          <w:sz w:val="16"/>
          <w:szCs w:val="16"/>
          <w:lang w:val="en-GB" w:eastAsia="zh-CN" w:bidi="hi-IN"/>
        </w:rPr>
        <w:t xml:space="preserve"> Nelson</w:t>
      </w:r>
      <w:r w:rsid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1972</w:t>
      </w:r>
      <w:r w:rsidR="001B20CE" w:rsidRPr="00447BBD">
        <w:rPr>
          <w:rFonts w:ascii="Palatino Linotype" w:eastAsia="Droid Sans Fallback" w:hAnsi="Palatino Linotype" w:cs="Palatino Linotype"/>
          <w:kern w:val="1"/>
          <w:sz w:val="16"/>
          <w:szCs w:val="16"/>
          <w:lang w:val="en-GB" w:eastAsia="zh-CN" w:bidi="hi-IN"/>
        </w:rPr>
        <w:t>.</w:t>
      </w:r>
      <w:proofErr w:type="gramEnd"/>
      <w:r w:rsidR="00E718C6" w:rsidRPr="00447BBD">
        <w:rPr>
          <w:rFonts w:ascii="Palatino Linotype" w:eastAsia="Droid Sans Fallback" w:hAnsi="Palatino Linotype" w:cs="Palatino Linotype"/>
          <w:kern w:val="1"/>
          <w:sz w:val="16"/>
          <w:szCs w:val="16"/>
          <w:lang w:val="en-GB" w:eastAsia="zh-CN" w:bidi="hi-IN"/>
        </w:rPr>
        <w:t xml:space="preserve"> Determination of total phosphorus in soils: a rapid </w:t>
      </w:r>
      <w:proofErr w:type="spellStart"/>
      <w:r w:rsidR="00E718C6" w:rsidRPr="00447BBD">
        <w:rPr>
          <w:rFonts w:ascii="Palatino Linotype" w:eastAsia="Droid Sans Fallback" w:hAnsi="Palatino Linotype" w:cs="Palatino Linotype"/>
          <w:kern w:val="1"/>
          <w:sz w:val="16"/>
          <w:szCs w:val="16"/>
          <w:lang w:val="en-GB" w:eastAsia="zh-CN" w:bidi="hi-IN"/>
        </w:rPr>
        <w:t>perchloric</w:t>
      </w:r>
      <w:proofErr w:type="spellEnd"/>
      <w:r w:rsidR="00E718C6" w:rsidRPr="00447BBD">
        <w:rPr>
          <w:rFonts w:ascii="Palatino Linotype" w:eastAsia="Droid Sans Fallback" w:hAnsi="Palatino Linotype" w:cs="Palatino Linotype"/>
          <w:kern w:val="1"/>
          <w:sz w:val="16"/>
          <w:szCs w:val="16"/>
          <w:lang w:val="en-GB" w:eastAsia="zh-CN" w:bidi="hi-IN"/>
        </w:rPr>
        <w:t xml:space="preserve"> and digestion </w:t>
      </w:r>
      <w:r w:rsidR="00F77D1F" w:rsidRPr="00447BBD">
        <w:rPr>
          <w:rFonts w:ascii="Palatino Linotype" w:eastAsia="Droid Sans Fallback" w:hAnsi="Palatino Linotype" w:cs="Palatino Linotype"/>
          <w:kern w:val="1"/>
          <w:sz w:val="16"/>
          <w:szCs w:val="16"/>
          <w:lang w:val="en-GB" w:eastAsia="zh-CN" w:bidi="hi-IN"/>
        </w:rPr>
        <w:t>procedure</w:t>
      </w:r>
      <w:r w:rsidRPr="00447BBD">
        <w:rPr>
          <w:rFonts w:ascii="Palatino Linotype" w:eastAsia="Droid Sans Fallback" w:hAnsi="Palatino Linotype" w:cs="Palatino Linotype"/>
          <w:kern w:val="1"/>
          <w:sz w:val="16"/>
          <w:szCs w:val="16"/>
          <w:lang w:val="en-GB" w:eastAsia="zh-CN" w:bidi="hi-IN"/>
        </w:rPr>
        <w:t xml:space="preserve">. </w:t>
      </w:r>
      <w:proofErr w:type="gramStart"/>
      <w:r w:rsidR="008178BA" w:rsidRPr="00447BBD">
        <w:rPr>
          <w:rFonts w:ascii="Palatino Linotype" w:eastAsia="Droid Sans Fallback" w:hAnsi="Palatino Linotype" w:cs="Palatino Linotype"/>
          <w:kern w:val="1"/>
          <w:sz w:val="16"/>
          <w:szCs w:val="16"/>
          <w:lang w:val="en-GB" w:eastAsia="zh-CN" w:bidi="hi-IN"/>
        </w:rPr>
        <w:t>Soil Science Society of America Proceedings</w:t>
      </w:r>
      <w:r w:rsidRPr="00447BBD">
        <w:rPr>
          <w:rFonts w:ascii="Palatino Linotype" w:eastAsia="Droid Sans Fallback" w:hAnsi="Palatino Linotype" w:cs="Palatino Linotype"/>
          <w:kern w:val="1"/>
          <w:sz w:val="16"/>
          <w:szCs w:val="16"/>
          <w:lang w:val="en-GB" w:eastAsia="zh-CN" w:bidi="hi-IN"/>
        </w:rPr>
        <w:t>.</w:t>
      </w:r>
      <w:proofErr w:type="gramEnd"/>
      <w:r w:rsidRPr="00447BBD">
        <w:rPr>
          <w:rFonts w:ascii="Palatino Linotype" w:eastAsia="Droid Sans Fallback" w:hAnsi="Palatino Linotype" w:cs="Palatino Linotype"/>
          <w:kern w:val="1"/>
          <w:sz w:val="16"/>
          <w:szCs w:val="16"/>
          <w:lang w:val="en-GB" w:eastAsia="zh-CN" w:bidi="hi-IN"/>
        </w:rPr>
        <w:t xml:space="preserve"> 36:902-903</w:t>
      </w:r>
      <w:r w:rsidR="00696A75" w:rsidRPr="00447BBD">
        <w:rPr>
          <w:rFonts w:ascii="Palatino Linotype" w:eastAsia="Droid Sans Fallback" w:hAnsi="Palatino Linotype" w:cs="Palatino Linotype"/>
          <w:kern w:val="1"/>
          <w:sz w:val="16"/>
          <w:szCs w:val="16"/>
          <w:lang w:val="en-GB" w:eastAsia="zh-CN" w:bidi="hi-IN"/>
        </w:rPr>
        <w:t>.</w:t>
      </w:r>
    </w:p>
    <w:p w:rsidR="0020518D" w:rsidRPr="00447BBD" w:rsidRDefault="0020518D" w:rsidP="00447BBD">
      <w:pPr>
        <w:widowControl w:val="0"/>
        <w:suppressAutoHyphens/>
        <w:rPr>
          <w:rFonts w:ascii="Palatino Linotype" w:eastAsia="Droid Sans Fallback" w:hAnsi="Palatino Linotype" w:cs="Palatino Linotype"/>
          <w:kern w:val="1"/>
          <w:sz w:val="16"/>
          <w:szCs w:val="16"/>
          <w:lang w:val="en-GB" w:eastAsia="zh-CN" w:bidi="hi-IN"/>
        </w:rPr>
      </w:pPr>
      <w:proofErr w:type="gramStart"/>
      <w:r w:rsidRPr="00447BBD">
        <w:rPr>
          <w:rFonts w:ascii="Palatino Linotype" w:eastAsia="Droid Sans Fallback" w:hAnsi="Palatino Linotype" w:cs="Palatino Linotype"/>
          <w:kern w:val="1"/>
          <w:sz w:val="16"/>
          <w:szCs w:val="16"/>
          <w:lang w:val="en-GB" w:eastAsia="zh-CN" w:bidi="hi-IN"/>
        </w:rPr>
        <w:t>Soil Conservation Service</w:t>
      </w:r>
      <w:r w:rsidR="00447BBD">
        <w:rPr>
          <w:rFonts w:ascii="Palatino Linotype" w:eastAsia="Droid Sans Fallback" w:hAnsi="Palatino Linotype" w:cs="Palatino Linotype"/>
          <w:kern w:val="1"/>
          <w:sz w:val="16"/>
          <w:szCs w:val="16"/>
          <w:lang w:val="en-GB" w:eastAsia="zh-CN" w:bidi="hi-IN"/>
        </w:rPr>
        <w:t>.</w:t>
      </w:r>
      <w:proofErr w:type="gramEnd"/>
      <w:r w:rsidRPr="00447BBD">
        <w:rPr>
          <w:rFonts w:ascii="Palatino Linotype" w:eastAsia="Droid Sans Fallback" w:hAnsi="Palatino Linotype" w:cs="Palatino Linotype"/>
          <w:kern w:val="1"/>
          <w:sz w:val="16"/>
          <w:szCs w:val="16"/>
          <w:lang w:val="en-GB" w:eastAsia="zh-CN" w:bidi="hi-IN"/>
        </w:rPr>
        <w:t xml:space="preserve"> 1972. Soil Survey Laboratory Methods and Procedures for Collecting Soils Samples. </w:t>
      </w:r>
      <w:proofErr w:type="gramStart"/>
      <w:r w:rsidRPr="00447BBD">
        <w:rPr>
          <w:rFonts w:ascii="Palatino Linotype" w:eastAsia="Droid Sans Fallback" w:hAnsi="Palatino Linotype" w:cs="Palatino Linotype"/>
          <w:kern w:val="1"/>
          <w:sz w:val="16"/>
          <w:szCs w:val="16"/>
          <w:lang w:val="en-GB" w:eastAsia="zh-CN" w:bidi="hi-IN"/>
        </w:rPr>
        <w:t>Soil Survey.</w:t>
      </w:r>
      <w:proofErr w:type="gramEnd"/>
      <w:r w:rsidRPr="00447BBD">
        <w:rPr>
          <w:rFonts w:ascii="Palatino Linotype" w:eastAsia="Droid Sans Fallback" w:hAnsi="Palatino Linotype" w:cs="Palatino Linotype"/>
          <w:kern w:val="1"/>
          <w:sz w:val="16"/>
          <w:szCs w:val="16"/>
          <w:lang w:val="en-GB" w:eastAsia="zh-CN" w:bidi="hi-IN"/>
        </w:rPr>
        <w:t xml:space="preserve"> </w:t>
      </w:r>
      <w:proofErr w:type="gramStart"/>
      <w:r w:rsidRPr="00447BBD">
        <w:rPr>
          <w:rFonts w:ascii="Palatino Linotype" w:eastAsia="Droid Sans Fallback" w:hAnsi="Palatino Linotype" w:cs="Palatino Linotype"/>
          <w:kern w:val="1"/>
          <w:sz w:val="16"/>
          <w:szCs w:val="16"/>
          <w:lang w:val="en-GB" w:eastAsia="zh-CN" w:bidi="hi-IN"/>
        </w:rPr>
        <w:t>Report 1.</w:t>
      </w:r>
      <w:proofErr w:type="gramEnd"/>
      <w:r w:rsidRPr="00447BBD">
        <w:rPr>
          <w:rFonts w:ascii="Palatino Linotype" w:eastAsia="Droid Sans Fallback" w:hAnsi="Palatino Linotype" w:cs="Palatino Linotype"/>
          <w:kern w:val="1"/>
          <w:sz w:val="16"/>
          <w:szCs w:val="16"/>
          <w:lang w:val="en-GB" w:eastAsia="zh-CN" w:bidi="hi-IN"/>
        </w:rPr>
        <w:t xml:space="preserve"> USDA, WA.</w:t>
      </w:r>
    </w:p>
    <w:p w:rsidR="00813D22" w:rsidRPr="00447BBD" w:rsidRDefault="00813D22" w:rsidP="00447BBD">
      <w:pPr>
        <w:widowControl w:val="0"/>
        <w:suppressAutoHyphens/>
        <w:rPr>
          <w:rFonts w:ascii="Palatino Linotype" w:eastAsia="Droid Sans Fallback" w:hAnsi="Palatino Linotype" w:cs="Palatino Linotype"/>
          <w:kern w:val="1"/>
          <w:sz w:val="16"/>
          <w:szCs w:val="16"/>
          <w:lang w:val="en-GB" w:eastAsia="zh-CN" w:bidi="hi-IN"/>
        </w:rPr>
      </w:pPr>
      <w:r w:rsidRPr="00447BBD">
        <w:rPr>
          <w:rFonts w:ascii="Palatino Linotype" w:eastAsia="Droid Sans Fallback" w:hAnsi="Palatino Linotype" w:cs="Palatino Linotype"/>
          <w:kern w:val="1"/>
          <w:sz w:val="16"/>
          <w:szCs w:val="16"/>
          <w:lang w:val="en-GB" w:eastAsia="zh-CN" w:bidi="hi-IN"/>
        </w:rPr>
        <w:t>Soriano</w:t>
      </w:r>
      <w:r w:rsidR="005E02D6"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E42F47" w:rsidRPr="00447BBD">
        <w:rPr>
          <w:rFonts w:ascii="Palatino Linotype" w:eastAsia="Droid Sans Fallback" w:hAnsi="Palatino Linotype" w:cs="Palatino Linotype"/>
          <w:kern w:val="1"/>
          <w:sz w:val="16"/>
          <w:szCs w:val="16"/>
          <w:lang w:val="en-GB" w:eastAsia="zh-CN" w:bidi="hi-IN"/>
        </w:rPr>
        <w:t>A</w:t>
      </w:r>
      <w:r w:rsidR="005E02D6" w:rsidRPr="00447BBD">
        <w:rPr>
          <w:rFonts w:ascii="Palatino Linotype" w:eastAsia="Droid Sans Fallback" w:hAnsi="Palatino Linotype" w:cs="Palatino Linotype"/>
          <w:kern w:val="1"/>
          <w:sz w:val="16"/>
          <w:szCs w:val="16"/>
          <w:lang w:val="en-GB" w:eastAsia="zh-CN" w:bidi="hi-IN"/>
        </w:rPr>
        <w:t>.</w:t>
      </w:r>
      <w:r w:rsidR="008178BA"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 xml:space="preserve">R.J.C. </w:t>
      </w:r>
      <w:r w:rsidR="00E42F47" w:rsidRPr="00447BBD">
        <w:rPr>
          <w:rFonts w:ascii="Palatino Linotype" w:eastAsia="Droid Sans Fallback" w:hAnsi="Palatino Linotype" w:cs="Palatino Linotype"/>
          <w:kern w:val="1"/>
          <w:sz w:val="16"/>
          <w:szCs w:val="16"/>
          <w:lang w:val="en-GB" w:eastAsia="zh-CN" w:bidi="hi-IN"/>
        </w:rPr>
        <w:t>León</w:t>
      </w:r>
      <w:r w:rsidR="00771C3F"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O.E.</w:t>
      </w:r>
      <w:r w:rsidR="00E42F47" w:rsidRPr="00447BBD">
        <w:rPr>
          <w:rFonts w:ascii="Palatino Linotype" w:eastAsia="Droid Sans Fallback" w:hAnsi="Palatino Linotype" w:cs="Palatino Linotype"/>
          <w:kern w:val="1"/>
          <w:sz w:val="16"/>
          <w:szCs w:val="16"/>
          <w:lang w:val="en-GB" w:eastAsia="zh-CN" w:bidi="hi-IN"/>
        </w:rPr>
        <w:t xml:space="preserve"> </w:t>
      </w:r>
      <w:proofErr w:type="spellStart"/>
      <w:r w:rsidR="00E42F47" w:rsidRPr="00447BBD">
        <w:rPr>
          <w:rFonts w:ascii="Palatino Linotype" w:eastAsia="Droid Sans Fallback" w:hAnsi="Palatino Linotype" w:cs="Palatino Linotype"/>
          <w:kern w:val="1"/>
          <w:sz w:val="16"/>
          <w:szCs w:val="16"/>
          <w:lang w:val="en-GB" w:eastAsia="zh-CN" w:bidi="hi-IN"/>
        </w:rPr>
        <w:t>Sala</w:t>
      </w:r>
      <w:proofErr w:type="spellEnd"/>
      <w:r w:rsidR="00771C3F"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R.S.</w:t>
      </w:r>
      <w:r w:rsidR="00E42F47" w:rsidRPr="00447BBD">
        <w:rPr>
          <w:rFonts w:ascii="Palatino Linotype" w:eastAsia="Droid Sans Fallback" w:hAnsi="Palatino Linotype" w:cs="Palatino Linotype"/>
          <w:kern w:val="1"/>
          <w:sz w:val="16"/>
          <w:szCs w:val="16"/>
          <w:lang w:val="en-GB" w:eastAsia="zh-CN" w:bidi="hi-IN"/>
        </w:rPr>
        <w:t xml:space="preserve"> </w:t>
      </w:r>
      <w:proofErr w:type="spellStart"/>
      <w:r w:rsidR="00E42F47" w:rsidRPr="00447BBD">
        <w:rPr>
          <w:rFonts w:ascii="Palatino Linotype" w:eastAsia="Droid Sans Fallback" w:hAnsi="Palatino Linotype" w:cs="Palatino Linotype"/>
          <w:kern w:val="1"/>
          <w:sz w:val="16"/>
          <w:szCs w:val="16"/>
          <w:lang w:val="en-GB" w:eastAsia="zh-CN" w:bidi="hi-IN"/>
        </w:rPr>
        <w:t>Lavado</w:t>
      </w:r>
      <w:proofErr w:type="spellEnd"/>
      <w:r w:rsidR="00771C3F"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V.A.</w:t>
      </w:r>
      <w:r w:rsidR="00E42F47" w:rsidRPr="00447BBD">
        <w:rPr>
          <w:rFonts w:ascii="Palatino Linotype" w:eastAsia="Droid Sans Fallback" w:hAnsi="Palatino Linotype" w:cs="Palatino Linotype"/>
          <w:kern w:val="1"/>
          <w:sz w:val="16"/>
          <w:szCs w:val="16"/>
          <w:lang w:val="en-GB" w:eastAsia="zh-CN" w:bidi="hi-IN"/>
        </w:rPr>
        <w:t xml:space="preserve"> </w:t>
      </w:r>
      <w:proofErr w:type="spellStart"/>
      <w:r w:rsidR="00E42F47" w:rsidRPr="00447BBD">
        <w:rPr>
          <w:rFonts w:ascii="Palatino Linotype" w:eastAsia="Droid Sans Fallback" w:hAnsi="Palatino Linotype" w:cs="Palatino Linotype"/>
          <w:kern w:val="1"/>
          <w:sz w:val="16"/>
          <w:szCs w:val="16"/>
          <w:lang w:val="en-GB" w:eastAsia="zh-CN" w:bidi="hi-IN"/>
        </w:rPr>
        <w:t>Deregibus</w:t>
      </w:r>
      <w:proofErr w:type="spellEnd"/>
      <w:r w:rsidR="00771C3F"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M.</w:t>
      </w:r>
      <w:r w:rsidR="00E42F47" w:rsidRPr="00447BBD">
        <w:rPr>
          <w:rFonts w:ascii="Palatino Linotype" w:eastAsia="Droid Sans Fallback" w:hAnsi="Palatino Linotype" w:cs="Palatino Linotype"/>
          <w:kern w:val="1"/>
          <w:sz w:val="16"/>
          <w:szCs w:val="16"/>
          <w:lang w:val="en-GB" w:eastAsia="zh-CN" w:bidi="hi-IN"/>
        </w:rPr>
        <w:t>A</w:t>
      </w:r>
      <w:r w:rsidR="005E02D6" w:rsidRPr="00447BBD">
        <w:rPr>
          <w:rFonts w:ascii="Palatino Linotype" w:eastAsia="Droid Sans Fallback" w:hAnsi="Palatino Linotype" w:cs="Palatino Linotype"/>
          <w:kern w:val="1"/>
          <w:sz w:val="16"/>
          <w:szCs w:val="16"/>
          <w:lang w:val="en-GB" w:eastAsia="zh-CN" w:bidi="hi-IN"/>
        </w:rPr>
        <w:t>.</w:t>
      </w:r>
      <w:r w:rsidR="00E42F47" w:rsidRPr="00447BBD">
        <w:rPr>
          <w:rFonts w:ascii="Palatino Linotype" w:eastAsia="Droid Sans Fallback" w:hAnsi="Palatino Linotype" w:cs="Palatino Linotype"/>
          <w:kern w:val="1"/>
          <w:sz w:val="16"/>
          <w:szCs w:val="16"/>
          <w:lang w:val="en-GB" w:eastAsia="zh-CN" w:bidi="hi-IN"/>
        </w:rPr>
        <w:t xml:space="preserve"> </w:t>
      </w:r>
      <w:proofErr w:type="spellStart"/>
      <w:r w:rsidR="00E42F47" w:rsidRPr="00447BBD">
        <w:rPr>
          <w:rFonts w:ascii="Palatino Linotype" w:eastAsia="Droid Sans Fallback" w:hAnsi="Palatino Linotype" w:cs="Palatino Linotype"/>
          <w:kern w:val="1"/>
          <w:sz w:val="16"/>
          <w:szCs w:val="16"/>
          <w:lang w:val="en-GB" w:eastAsia="zh-CN" w:bidi="hi-IN"/>
        </w:rPr>
        <w:t>Cahuepé</w:t>
      </w:r>
      <w:proofErr w:type="spellEnd"/>
      <w:r w:rsidR="00771C3F"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O.</w:t>
      </w:r>
      <w:r w:rsidR="00E42F47" w:rsidRPr="00447BBD">
        <w:rPr>
          <w:rFonts w:ascii="Palatino Linotype" w:eastAsia="Droid Sans Fallback" w:hAnsi="Palatino Linotype" w:cs="Palatino Linotype"/>
          <w:kern w:val="1"/>
          <w:sz w:val="16"/>
          <w:szCs w:val="16"/>
          <w:lang w:val="en-GB" w:eastAsia="zh-CN" w:bidi="hi-IN"/>
        </w:rPr>
        <w:t>A</w:t>
      </w:r>
      <w:r w:rsidR="005E02D6" w:rsidRPr="00447BBD">
        <w:rPr>
          <w:rFonts w:ascii="Palatino Linotype" w:eastAsia="Droid Sans Fallback" w:hAnsi="Palatino Linotype" w:cs="Palatino Linotype"/>
          <w:kern w:val="1"/>
          <w:sz w:val="16"/>
          <w:szCs w:val="16"/>
          <w:lang w:val="en-GB" w:eastAsia="zh-CN" w:bidi="hi-IN"/>
        </w:rPr>
        <w:t>.</w:t>
      </w:r>
      <w:r w:rsidR="00E42F47" w:rsidRPr="00447BBD">
        <w:rPr>
          <w:rFonts w:ascii="Palatino Linotype" w:eastAsia="Droid Sans Fallback" w:hAnsi="Palatino Linotype" w:cs="Palatino Linotype"/>
          <w:kern w:val="1"/>
          <w:sz w:val="16"/>
          <w:szCs w:val="16"/>
          <w:lang w:val="en-GB" w:eastAsia="zh-CN" w:bidi="hi-IN"/>
        </w:rPr>
        <w:t xml:space="preserve"> </w:t>
      </w:r>
      <w:proofErr w:type="spellStart"/>
      <w:r w:rsidR="00E42F47" w:rsidRPr="00447BBD">
        <w:rPr>
          <w:rFonts w:ascii="Palatino Linotype" w:eastAsia="Droid Sans Fallback" w:hAnsi="Palatino Linotype" w:cs="Palatino Linotype"/>
          <w:kern w:val="1"/>
          <w:sz w:val="16"/>
          <w:szCs w:val="16"/>
          <w:lang w:val="en-GB" w:eastAsia="zh-CN" w:bidi="hi-IN"/>
        </w:rPr>
        <w:t>Scaglia</w:t>
      </w:r>
      <w:proofErr w:type="spellEnd"/>
      <w:r w:rsidR="00771C3F"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 xml:space="preserve">C.A. </w:t>
      </w:r>
      <w:r w:rsidR="00E42F47" w:rsidRPr="00447BBD">
        <w:rPr>
          <w:rFonts w:ascii="Palatino Linotype" w:eastAsia="Droid Sans Fallback" w:hAnsi="Palatino Linotype" w:cs="Palatino Linotype"/>
          <w:kern w:val="1"/>
          <w:sz w:val="16"/>
          <w:szCs w:val="16"/>
          <w:lang w:val="en-GB" w:eastAsia="zh-CN" w:bidi="hi-IN"/>
        </w:rPr>
        <w:t>Velázquez</w:t>
      </w:r>
      <w:r w:rsidR="00447BBD">
        <w:rPr>
          <w:rFonts w:ascii="Palatino Linotype" w:eastAsia="Droid Sans Fallback" w:hAnsi="Palatino Linotype" w:cs="Palatino Linotype"/>
          <w:kern w:val="1"/>
          <w:sz w:val="16"/>
          <w:szCs w:val="16"/>
          <w:lang w:val="en-GB" w:eastAsia="zh-CN" w:bidi="hi-IN"/>
        </w:rPr>
        <w:t>, and</w:t>
      </w:r>
      <w:r w:rsidR="002C0627">
        <w:rPr>
          <w:rFonts w:ascii="Palatino Linotype" w:eastAsia="Droid Sans Fallback" w:hAnsi="Palatino Linotype" w:cs="Palatino Linotype"/>
          <w:kern w:val="1"/>
          <w:sz w:val="16"/>
          <w:szCs w:val="16"/>
          <w:lang w:val="en-GB" w:eastAsia="zh-CN" w:bidi="hi-IN"/>
        </w:rPr>
        <w:t xml:space="preserve"> </w:t>
      </w:r>
      <w:r w:rsidR="005E02D6" w:rsidRPr="00447BBD">
        <w:rPr>
          <w:rFonts w:ascii="Palatino Linotype" w:eastAsia="Droid Sans Fallback" w:hAnsi="Palatino Linotype" w:cs="Palatino Linotype"/>
          <w:kern w:val="1"/>
          <w:sz w:val="16"/>
          <w:szCs w:val="16"/>
          <w:lang w:val="en-GB" w:eastAsia="zh-CN" w:bidi="hi-IN"/>
        </w:rPr>
        <w:t xml:space="preserve">J.H. </w:t>
      </w:r>
      <w:proofErr w:type="spellStart"/>
      <w:r w:rsidR="00E42F47" w:rsidRPr="00447BBD">
        <w:rPr>
          <w:rFonts w:ascii="Palatino Linotype" w:eastAsia="Droid Sans Fallback" w:hAnsi="Palatino Linotype" w:cs="Palatino Linotype"/>
          <w:kern w:val="1"/>
          <w:sz w:val="16"/>
          <w:szCs w:val="16"/>
          <w:lang w:val="en-GB" w:eastAsia="zh-CN" w:bidi="hi-IN"/>
        </w:rPr>
        <w:t>Lemcoff</w:t>
      </w:r>
      <w:proofErr w:type="spellEnd"/>
      <w:r w:rsidR="00447BBD">
        <w:rPr>
          <w:rFonts w:ascii="Palatino Linotype" w:eastAsia="Droid Sans Fallback" w:hAnsi="Palatino Linotype" w:cs="Palatino Linotype"/>
          <w:kern w:val="1"/>
          <w:sz w:val="16"/>
          <w:szCs w:val="16"/>
          <w:lang w:val="en-GB" w:eastAsia="zh-CN" w:bidi="hi-IN"/>
        </w:rPr>
        <w:t>.</w:t>
      </w:r>
      <w:r w:rsidR="00E42F47" w:rsidRPr="00447BBD">
        <w:rPr>
          <w:rFonts w:ascii="Palatino Linotype" w:eastAsia="Droid Sans Fallback" w:hAnsi="Palatino Linotype" w:cs="Palatino Linotype"/>
          <w:kern w:val="1"/>
          <w:sz w:val="16"/>
          <w:szCs w:val="16"/>
          <w:lang w:val="en-GB" w:eastAsia="zh-CN" w:bidi="hi-IN"/>
        </w:rPr>
        <w:t xml:space="preserve"> </w:t>
      </w:r>
      <w:proofErr w:type="gramStart"/>
      <w:r w:rsidR="00E42F47" w:rsidRPr="00447BBD">
        <w:rPr>
          <w:rFonts w:ascii="Palatino Linotype" w:eastAsia="Droid Sans Fallback" w:hAnsi="Palatino Linotype" w:cs="Palatino Linotype"/>
          <w:kern w:val="1"/>
          <w:sz w:val="16"/>
          <w:szCs w:val="16"/>
          <w:lang w:val="en-GB" w:eastAsia="zh-CN" w:bidi="hi-IN"/>
        </w:rPr>
        <w:t>1991</w:t>
      </w:r>
      <w:r w:rsidR="005E02D6" w:rsidRPr="00447BBD">
        <w:rPr>
          <w:rFonts w:ascii="Palatino Linotype" w:eastAsia="Droid Sans Fallback" w:hAnsi="Palatino Linotype" w:cs="Palatino Linotype"/>
          <w:kern w:val="1"/>
          <w:sz w:val="16"/>
          <w:szCs w:val="16"/>
          <w:lang w:val="en-GB" w:eastAsia="zh-CN" w:bidi="hi-IN"/>
        </w:rPr>
        <w:t>.</w:t>
      </w:r>
      <w:r w:rsidR="00E42F47" w:rsidRPr="00447BBD">
        <w:rPr>
          <w:rFonts w:ascii="Palatino Linotype" w:eastAsia="Droid Sans Fallback" w:hAnsi="Palatino Linotype" w:cs="Palatino Linotype"/>
          <w:kern w:val="1"/>
          <w:sz w:val="16"/>
          <w:szCs w:val="16"/>
          <w:lang w:val="en-GB" w:eastAsia="zh-CN" w:bidi="hi-IN"/>
        </w:rPr>
        <w:t xml:space="preserve"> Río de la Plata Grasslands.</w:t>
      </w:r>
      <w:proofErr w:type="gramEnd"/>
      <w:r w:rsidR="00E42F47" w:rsidRPr="00447BBD">
        <w:rPr>
          <w:rFonts w:ascii="Palatino Linotype" w:eastAsia="Droid Sans Fallback" w:hAnsi="Palatino Linotype" w:cs="Palatino Linotype"/>
          <w:kern w:val="1"/>
          <w:sz w:val="16"/>
          <w:szCs w:val="16"/>
          <w:lang w:val="en-GB" w:eastAsia="zh-CN" w:bidi="hi-IN"/>
        </w:rPr>
        <w:t xml:space="preserve"> In: </w:t>
      </w:r>
      <w:proofErr w:type="spellStart"/>
      <w:r w:rsidR="00E42F47" w:rsidRPr="00447BBD">
        <w:rPr>
          <w:rFonts w:ascii="Palatino Linotype" w:eastAsia="Droid Sans Fallback" w:hAnsi="Palatino Linotype" w:cs="Palatino Linotype"/>
          <w:kern w:val="1"/>
          <w:sz w:val="16"/>
          <w:szCs w:val="16"/>
          <w:lang w:val="en-GB" w:eastAsia="zh-CN" w:bidi="hi-IN"/>
        </w:rPr>
        <w:t>Coupland</w:t>
      </w:r>
      <w:proofErr w:type="spellEnd"/>
      <w:r w:rsidR="00E42F47" w:rsidRPr="00447BBD">
        <w:rPr>
          <w:rFonts w:ascii="Palatino Linotype" w:eastAsia="Droid Sans Fallback" w:hAnsi="Palatino Linotype" w:cs="Palatino Linotype"/>
          <w:kern w:val="1"/>
          <w:sz w:val="16"/>
          <w:szCs w:val="16"/>
          <w:lang w:val="en-GB" w:eastAsia="zh-CN" w:bidi="hi-IN"/>
        </w:rPr>
        <w:t>, R.T. (</w:t>
      </w:r>
      <w:r w:rsidR="00ED21B7" w:rsidRPr="00447BBD">
        <w:rPr>
          <w:rFonts w:ascii="Palatino Linotype" w:eastAsia="Droid Sans Fallback" w:hAnsi="Palatino Linotype" w:cs="Palatino Linotype"/>
          <w:kern w:val="1"/>
          <w:sz w:val="16"/>
          <w:szCs w:val="16"/>
          <w:lang w:val="en-GB" w:eastAsia="zh-CN" w:bidi="hi-IN"/>
        </w:rPr>
        <w:t>E</w:t>
      </w:r>
      <w:r w:rsidR="00E42F47" w:rsidRPr="00447BBD">
        <w:rPr>
          <w:rFonts w:ascii="Palatino Linotype" w:eastAsia="Droid Sans Fallback" w:hAnsi="Palatino Linotype" w:cs="Palatino Linotype"/>
          <w:kern w:val="1"/>
          <w:sz w:val="16"/>
          <w:szCs w:val="16"/>
          <w:lang w:val="en-GB" w:eastAsia="zh-CN" w:bidi="hi-IN"/>
        </w:rPr>
        <w:t>d</w:t>
      </w:r>
      <w:r w:rsidR="00ED21B7" w:rsidRPr="00447BBD">
        <w:rPr>
          <w:rFonts w:ascii="Palatino Linotype" w:eastAsia="Droid Sans Fallback" w:hAnsi="Palatino Linotype" w:cs="Palatino Linotype"/>
          <w:kern w:val="1"/>
          <w:sz w:val="16"/>
          <w:szCs w:val="16"/>
          <w:lang w:val="en-GB" w:eastAsia="zh-CN" w:bidi="hi-IN"/>
        </w:rPr>
        <w:t>.</w:t>
      </w:r>
      <w:r w:rsidR="00E42F47" w:rsidRPr="00447BBD">
        <w:rPr>
          <w:rFonts w:ascii="Palatino Linotype" w:eastAsia="Droid Sans Fallback" w:hAnsi="Palatino Linotype" w:cs="Palatino Linotype"/>
          <w:kern w:val="1"/>
          <w:sz w:val="16"/>
          <w:szCs w:val="16"/>
          <w:lang w:val="en-GB" w:eastAsia="zh-CN" w:bidi="hi-IN"/>
        </w:rPr>
        <w:t xml:space="preserve">) Natural grasslands. </w:t>
      </w:r>
      <w:proofErr w:type="gramStart"/>
      <w:r w:rsidR="002C0627">
        <w:rPr>
          <w:rFonts w:ascii="Palatino Linotype" w:eastAsia="Droid Sans Fallback" w:hAnsi="Palatino Linotype" w:cs="Palatino Linotype"/>
          <w:kern w:val="1"/>
          <w:sz w:val="16"/>
          <w:szCs w:val="16"/>
          <w:lang w:val="en-GB" w:eastAsia="zh-CN" w:bidi="hi-IN"/>
        </w:rPr>
        <w:t>I</w:t>
      </w:r>
      <w:r w:rsidR="00E42F47" w:rsidRPr="00447BBD">
        <w:rPr>
          <w:rFonts w:ascii="Palatino Linotype" w:eastAsia="Droid Sans Fallback" w:hAnsi="Palatino Linotype" w:cs="Palatino Linotype"/>
          <w:kern w:val="1"/>
          <w:sz w:val="16"/>
          <w:szCs w:val="16"/>
          <w:lang w:val="en-GB" w:eastAsia="zh-CN" w:bidi="hi-IN"/>
        </w:rPr>
        <w:t>ntroduction and western hemisphere.</w:t>
      </w:r>
      <w:proofErr w:type="gramEnd"/>
      <w:r w:rsidR="00E42F47" w:rsidRPr="00447BBD">
        <w:rPr>
          <w:rFonts w:ascii="Palatino Linotype" w:eastAsia="Droid Sans Fallback" w:hAnsi="Palatino Linotype" w:cs="Palatino Linotype"/>
          <w:kern w:val="1"/>
          <w:sz w:val="16"/>
          <w:szCs w:val="16"/>
          <w:lang w:val="en-GB" w:eastAsia="zh-CN" w:bidi="hi-IN"/>
        </w:rPr>
        <w:t xml:space="preserve"> </w:t>
      </w:r>
      <w:proofErr w:type="gramStart"/>
      <w:r w:rsidR="00E42F47" w:rsidRPr="00447BBD">
        <w:rPr>
          <w:rFonts w:ascii="Palatino Linotype" w:eastAsia="Droid Sans Fallback" w:hAnsi="Palatino Linotype" w:cs="Palatino Linotype"/>
          <w:kern w:val="1"/>
          <w:sz w:val="16"/>
          <w:szCs w:val="16"/>
          <w:lang w:val="en-GB" w:eastAsia="zh-CN" w:bidi="hi-IN"/>
        </w:rPr>
        <w:t>Ecosystems of the World.</w:t>
      </w:r>
      <w:proofErr w:type="gramEnd"/>
      <w:r w:rsidR="00E42F47" w:rsidRPr="00447BBD">
        <w:rPr>
          <w:rFonts w:ascii="Palatino Linotype" w:eastAsia="Droid Sans Fallback" w:hAnsi="Palatino Linotype" w:cs="Palatino Linotype"/>
          <w:kern w:val="1"/>
          <w:sz w:val="16"/>
          <w:szCs w:val="16"/>
          <w:lang w:val="en-GB" w:eastAsia="zh-CN" w:bidi="hi-IN"/>
        </w:rPr>
        <w:t xml:space="preserve"> Elsevier, New York, pp. 367-407.</w:t>
      </w:r>
    </w:p>
    <w:p w:rsidR="00D7298A" w:rsidRPr="00447BBD" w:rsidRDefault="00CE3413" w:rsidP="00447BBD">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447BBD">
        <w:rPr>
          <w:rFonts w:ascii="Palatino Linotype" w:eastAsia="Droid Sans Fallback" w:hAnsi="Palatino Linotype" w:cs="Palatino Linotype"/>
          <w:kern w:val="1"/>
          <w:sz w:val="16"/>
          <w:szCs w:val="16"/>
          <w:lang w:val="en-GB" w:eastAsia="zh-CN" w:bidi="hi-IN"/>
        </w:rPr>
        <w:t>Suescún</w:t>
      </w:r>
      <w:proofErr w:type="spellEnd"/>
      <w:r w:rsidR="007D310B"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 xml:space="preserve"> D</w:t>
      </w:r>
      <w:r w:rsidR="007D310B" w:rsidRPr="00447BBD">
        <w:rPr>
          <w:rFonts w:ascii="Palatino Linotype" w:eastAsia="Droid Sans Fallback" w:hAnsi="Palatino Linotype" w:cs="Palatino Linotype"/>
          <w:kern w:val="1"/>
          <w:sz w:val="16"/>
          <w:szCs w:val="16"/>
          <w:lang w:val="en-GB" w:eastAsia="zh-CN" w:bidi="hi-IN"/>
        </w:rPr>
        <w:t>.</w:t>
      </w:r>
      <w:r w:rsidR="002839F1"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7D310B" w:rsidRPr="00447BBD">
        <w:rPr>
          <w:rFonts w:ascii="Palatino Linotype" w:eastAsia="Droid Sans Fallback" w:hAnsi="Palatino Linotype" w:cs="Palatino Linotype"/>
          <w:kern w:val="1"/>
          <w:sz w:val="16"/>
          <w:szCs w:val="16"/>
          <w:lang w:val="en-GB" w:eastAsia="zh-CN" w:bidi="hi-IN"/>
        </w:rPr>
        <w:t xml:space="preserve">J.C. </w:t>
      </w:r>
      <w:r w:rsidR="00D7298A" w:rsidRPr="00447BBD">
        <w:rPr>
          <w:rFonts w:ascii="Palatino Linotype" w:eastAsia="Droid Sans Fallback" w:hAnsi="Palatino Linotype" w:cs="Palatino Linotype"/>
          <w:kern w:val="1"/>
          <w:sz w:val="16"/>
          <w:szCs w:val="16"/>
          <w:lang w:val="en-GB" w:eastAsia="zh-CN" w:bidi="hi-IN"/>
        </w:rPr>
        <w:t>Villegas</w:t>
      </w:r>
      <w:r w:rsidR="002839F1"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 xml:space="preserve"> J</w:t>
      </w:r>
      <w:r w:rsidR="007D310B" w:rsidRPr="00447BBD">
        <w:rPr>
          <w:rFonts w:ascii="Palatino Linotype" w:eastAsia="Droid Sans Fallback" w:hAnsi="Palatino Linotype" w:cs="Palatino Linotype"/>
          <w:kern w:val="1"/>
          <w:sz w:val="16"/>
          <w:szCs w:val="16"/>
          <w:lang w:val="en-GB" w:eastAsia="zh-CN" w:bidi="hi-IN"/>
        </w:rPr>
        <w:t>.D.</w:t>
      </w:r>
      <w:r w:rsidRPr="00447BBD">
        <w:rPr>
          <w:rFonts w:ascii="Palatino Linotype" w:eastAsia="Droid Sans Fallback" w:hAnsi="Palatino Linotype" w:cs="Palatino Linotype"/>
          <w:kern w:val="1"/>
          <w:sz w:val="16"/>
          <w:szCs w:val="16"/>
          <w:lang w:val="en-GB" w:eastAsia="zh-CN" w:bidi="hi-IN"/>
        </w:rPr>
        <w:t xml:space="preserve"> León</w:t>
      </w:r>
      <w:r w:rsidR="002839F1"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7D310B" w:rsidRPr="00447BBD">
        <w:rPr>
          <w:rFonts w:ascii="Palatino Linotype" w:eastAsia="Droid Sans Fallback" w:hAnsi="Palatino Linotype" w:cs="Palatino Linotype"/>
          <w:kern w:val="1"/>
          <w:sz w:val="16"/>
          <w:szCs w:val="16"/>
          <w:lang w:val="en-GB" w:eastAsia="zh-CN" w:bidi="hi-IN"/>
        </w:rPr>
        <w:t>C.P.</w:t>
      </w:r>
      <w:r w:rsidRPr="00447BBD">
        <w:rPr>
          <w:rFonts w:ascii="Palatino Linotype" w:eastAsia="Droid Sans Fallback" w:hAnsi="Palatino Linotype" w:cs="Palatino Linotype"/>
          <w:kern w:val="1"/>
          <w:sz w:val="16"/>
          <w:szCs w:val="16"/>
          <w:lang w:val="en-GB" w:eastAsia="zh-CN" w:bidi="hi-IN"/>
        </w:rPr>
        <w:t xml:space="preserve"> </w:t>
      </w:r>
      <w:proofErr w:type="spellStart"/>
      <w:r w:rsidRPr="00447BBD">
        <w:rPr>
          <w:rFonts w:ascii="Palatino Linotype" w:eastAsia="Droid Sans Fallback" w:hAnsi="Palatino Linotype" w:cs="Palatino Linotype"/>
          <w:kern w:val="1"/>
          <w:sz w:val="16"/>
          <w:szCs w:val="16"/>
          <w:lang w:val="en-GB" w:eastAsia="zh-CN" w:bidi="hi-IN"/>
        </w:rPr>
        <w:t>Flórez</w:t>
      </w:r>
      <w:proofErr w:type="spellEnd"/>
      <w:r w:rsidR="002839F1"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7D310B" w:rsidRPr="00447BBD">
        <w:rPr>
          <w:rFonts w:ascii="Palatino Linotype" w:eastAsia="Droid Sans Fallback" w:hAnsi="Palatino Linotype" w:cs="Palatino Linotype"/>
          <w:kern w:val="1"/>
          <w:sz w:val="16"/>
          <w:szCs w:val="16"/>
          <w:lang w:val="en-GB" w:eastAsia="zh-CN" w:bidi="hi-IN"/>
        </w:rPr>
        <w:t>V.</w:t>
      </w:r>
      <w:r w:rsidR="002C0627">
        <w:rPr>
          <w:rFonts w:ascii="Palatino Linotype" w:eastAsia="Droid Sans Fallback" w:hAnsi="Palatino Linotype" w:cs="Palatino Linotype"/>
          <w:kern w:val="1"/>
          <w:sz w:val="16"/>
          <w:szCs w:val="16"/>
          <w:lang w:val="en-GB" w:eastAsia="zh-CN" w:bidi="hi-IN"/>
        </w:rPr>
        <w:t xml:space="preserve"> </w:t>
      </w:r>
      <w:r w:rsidR="00D7298A" w:rsidRPr="00447BBD">
        <w:rPr>
          <w:rFonts w:ascii="Palatino Linotype" w:eastAsia="Droid Sans Fallback" w:hAnsi="Palatino Linotype" w:cs="Palatino Linotype"/>
          <w:kern w:val="1"/>
          <w:sz w:val="16"/>
          <w:szCs w:val="16"/>
          <w:lang w:val="en-GB" w:eastAsia="zh-CN" w:bidi="hi-IN"/>
        </w:rPr>
        <w:t>Garc</w:t>
      </w:r>
      <w:r w:rsidRPr="00447BBD">
        <w:rPr>
          <w:rFonts w:ascii="Palatino Linotype" w:eastAsia="Droid Sans Fallback" w:hAnsi="Palatino Linotype" w:cs="Palatino Linotype"/>
          <w:kern w:val="1"/>
          <w:sz w:val="16"/>
          <w:szCs w:val="16"/>
          <w:lang w:val="en-GB" w:eastAsia="zh-CN" w:bidi="hi-IN"/>
        </w:rPr>
        <w:t>í</w:t>
      </w:r>
      <w:r w:rsidR="00D7298A" w:rsidRPr="00447BBD">
        <w:rPr>
          <w:rFonts w:ascii="Palatino Linotype" w:eastAsia="Droid Sans Fallback" w:hAnsi="Palatino Linotype" w:cs="Palatino Linotype"/>
          <w:kern w:val="1"/>
          <w:sz w:val="16"/>
          <w:szCs w:val="16"/>
          <w:lang w:val="en-GB" w:eastAsia="zh-CN" w:bidi="hi-IN"/>
        </w:rPr>
        <w:t>a-</w:t>
      </w:r>
      <w:proofErr w:type="spellStart"/>
      <w:r w:rsidR="00D7298A" w:rsidRPr="00447BBD">
        <w:rPr>
          <w:rFonts w:ascii="Palatino Linotype" w:eastAsia="Droid Sans Fallback" w:hAnsi="Palatino Linotype" w:cs="Palatino Linotype"/>
          <w:kern w:val="1"/>
          <w:sz w:val="16"/>
          <w:szCs w:val="16"/>
          <w:lang w:val="en-GB" w:eastAsia="zh-CN" w:bidi="hi-IN"/>
        </w:rPr>
        <w:t>Leoz</w:t>
      </w:r>
      <w:proofErr w:type="spellEnd"/>
      <w:r w:rsidR="00447BBD">
        <w:rPr>
          <w:rFonts w:ascii="Palatino Linotype" w:eastAsia="Droid Sans Fallback" w:hAnsi="Palatino Linotype" w:cs="Palatino Linotype"/>
          <w:kern w:val="1"/>
          <w:sz w:val="16"/>
          <w:szCs w:val="16"/>
          <w:lang w:val="en-GB" w:eastAsia="zh-CN" w:bidi="hi-IN"/>
        </w:rPr>
        <w:t>, and</w:t>
      </w:r>
      <w:r w:rsidR="007D310B" w:rsidRPr="00447BBD">
        <w:rPr>
          <w:rFonts w:ascii="Palatino Linotype" w:eastAsia="Droid Sans Fallback" w:hAnsi="Palatino Linotype" w:cs="Palatino Linotype"/>
          <w:kern w:val="1"/>
          <w:sz w:val="16"/>
          <w:szCs w:val="16"/>
          <w:lang w:val="en-GB" w:eastAsia="zh-CN" w:bidi="hi-IN"/>
        </w:rPr>
        <w:t xml:space="preserve"> </w:t>
      </w:r>
      <w:proofErr w:type="spellStart"/>
      <w:r w:rsidR="007D310B" w:rsidRPr="00447BBD">
        <w:rPr>
          <w:rFonts w:ascii="Palatino Linotype" w:eastAsia="Droid Sans Fallback" w:hAnsi="Palatino Linotype" w:cs="Palatino Linotype"/>
          <w:kern w:val="1"/>
          <w:sz w:val="16"/>
          <w:szCs w:val="16"/>
          <w:lang w:val="en-GB" w:eastAsia="zh-CN" w:bidi="hi-IN"/>
        </w:rPr>
        <w:t>G.A.</w:t>
      </w:r>
      <w:r w:rsidR="00D7298A" w:rsidRPr="00447BBD">
        <w:rPr>
          <w:rFonts w:ascii="Palatino Linotype" w:eastAsia="Droid Sans Fallback" w:hAnsi="Palatino Linotype" w:cs="Palatino Linotype"/>
          <w:kern w:val="1"/>
          <w:sz w:val="16"/>
          <w:szCs w:val="16"/>
          <w:lang w:val="en-GB" w:eastAsia="zh-CN" w:bidi="hi-IN"/>
        </w:rPr>
        <w:t>Correa-Londo</w:t>
      </w:r>
      <w:r w:rsidRPr="00447BBD">
        <w:rPr>
          <w:rFonts w:ascii="Palatino Linotype" w:eastAsia="Droid Sans Fallback" w:hAnsi="Palatino Linotype" w:cs="Palatino Linotype"/>
          <w:kern w:val="1"/>
          <w:sz w:val="16"/>
          <w:szCs w:val="16"/>
          <w:lang w:val="en-GB" w:eastAsia="zh-CN" w:bidi="hi-IN"/>
        </w:rPr>
        <w:t>ñ</w:t>
      </w:r>
      <w:r w:rsidR="00D7298A" w:rsidRPr="00447BBD">
        <w:rPr>
          <w:rFonts w:ascii="Palatino Linotype" w:eastAsia="Droid Sans Fallback" w:hAnsi="Palatino Linotype" w:cs="Palatino Linotype"/>
          <w:kern w:val="1"/>
          <w:sz w:val="16"/>
          <w:szCs w:val="16"/>
          <w:lang w:val="en-GB" w:eastAsia="zh-CN" w:bidi="hi-IN"/>
        </w:rPr>
        <w:t>o</w:t>
      </w:r>
      <w:proofErr w:type="spellEnd"/>
      <w:r w:rsidR="00447BBD">
        <w:rPr>
          <w:rFonts w:ascii="Palatino Linotype" w:eastAsia="Droid Sans Fallback" w:hAnsi="Palatino Linotype" w:cs="Palatino Linotype"/>
          <w:kern w:val="1"/>
          <w:sz w:val="16"/>
          <w:szCs w:val="16"/>
          <w:lang w:val="en-GB" w:eastAsia="zh-CN" w:bidi="hi-IN"/>
        </w:rPr>
        <w:t>.</w:t>
      </w:r>
      <w:proofErr w:type="gramEnd"/>
      <w:r w:rsidRPr="00447BBD">
        <w:rPr>
          <w:rFonts w:ascii="Palatino Linotype" w:eastAsia="Droid Sans Fallback" w:hAnsi="Palatino Linotype" w:cs="Palatino Linotype"/>
          <w:kern w:val="1"/>
          <w:sz w:val="16"/>
          <w:szCs w:val="16"/>
          <w:lang w:val="en-GB" w:eastAsia="zh-CN" w:bidi="hi-IN"/>
        </w:rPr>
        <w:t xml:space="preserve"> 2017</w:t>
      </w:r>
      <w:r w:rsidR="007D310B" w:rsidRP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2C1962" w:rsidRPr="00447BBD">
        <w:rPr>
          <w:rFonts w:ascii="Palatino Linotype" w:eastAsia="Droid Sans Fallback" w:hAnsi="Palatino Linotype" w:cs="Palatino Linotype"/>
          <w:kern w:val="1"/>
          <w:sz w:val="16"/>
          <w:szCs w:val="16"/>
          <w:lang w:val="en-GB" w:eastAsia="zh-CN" w:bidi="hi-IN"/>
        </w:rPr>
        <w:t xml:space="preserve">Vegetation cover and rainfall seasonality impact nutrient loss via runoff and erosion in the Colombian Andes. </w:t>
      </w:r>
      <w:r w:rsidR="00EE194F" w:rsidRPr="00447BBD">
        <w:rPr>
          <w:rFonts w:ascii="Palatino Linotype" w:eastAsia="Droid Sans Fallback" w:hAnsi="Palatino Linotype" w:cs="Palatino Linotype"/>
          <w:kern w:val="1"/>
          <w:sz w:val="16"/>
          <w:szCs w:val="16"/>
          <w:lang w:val="en-GB" w:eastAsia="zh-CN" w:bidi="hi-IN"/>
        </w:rPr>
        <w:t xml:space="preserve">Regional Environmental Change </w:t>
      </w:r>
      <w:r w:rsidR="002C1962" w:rsidRPr="00447BBD">
        <w:rPr>
          <w:rFonts w:ascii="Palatino Linotype" w:eastAsia="Droid Sans Fallback" w:hAnsi="Palatino Linotype" w:cs="Palatino Linotype"/>
          <w:kern w:val="1"/>
          <w:sz w:val="16"/>
          <w:szCs w:val="16"/>
          <w:lang w:val="en-GB" w:eastAsia="zh-CN" w:bidi="hi-IN"/>
        </w:rPr>
        <w:t>17:827-839.</w:t>
      </w:r>
    </w:p>
    <w:p w:rsidR="00ED53E0" w:rsidRPr="00447BBD" w:rsidRDefault="00ED53E0" w:rsidP="00447BBD">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447BBD">
        <w:rPr>
          <w:rFonts w:ascii="Palatino Linotype" w:eastAsia="Droid Sans Fallback" w:hAnsi="Palatino Linotype" w:cs="Palatino Linotype"/>
          <w:kern w:val="1"/>
          <w:sz w:val="16"/>
          <w:szCs w:val="16"/>
          <w:lang w:val="en-GB" w:eastAsia="zh-CN" w:bidi="hi-IN"/>
        </w:rPr>
        <w:t>Syversen</w:t>
      </w:r>
      <w:proofErr w:type="spellEnd"/>
      <w:r w:rsidR="007D310B"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 xml:space="preserve"> N</w:t>
      </w:r>
      <w:r w:rsidR="007D310B" w:rsidRPr="00447BBD">
        <w:rPr>
          <w:rFonts w:ascii="Palatino Linotype" w:eastAsia="Droid Sans Fallback" w:hAnsi="Palatino Linotype" w:cs="Palatino Linotype"/>
          <w:kern w:val="1"/>
          <w:sz w:val="16"/>
          <w:szCs w:val="16"/>
          <w:lang w:val="en-GB" w:eastAsia="zh-CN" w:bidi="hi-IN"/>
        </w:rPr>
        <w:t>.</w:t>
      </w:r>
      <w:r w:rsidR="00447BBD">
        <w:rPr>
          <w:rFonts w:ascii="Palatino Linotype" w:eastAsia="Droid Sans Fallback" w:hAnsi="Palatino Linotype" w:cs="Palatino Linotype"/>
          <w:kern w:val="1"/>
          <w:sz w:val="16"/>
          <w:szCs w:val="16"/>
          <w:lang w:val="en-GB" w:eastAsia="zh-CN" w:bidi="hi-IN"/>
        </w:rPr>
        <w:t xml:space="preserve"> 2</w:t>
      </w:r>
      <w:r w:rsidRPr="00447BBD">
        <w:rPr>
          <w:rFonts w:ascii="Palatino Linotype" w:eastAsia="Droid Sans Fallback" w:hAnsi="Palatino Linotype" w:cs="Palatino Linotype"/>
          <w:kern w:val="1"/>
          <w:sz w:val="16"/>
          <w:szCs w:val="16"/>
          <w:lang w:val="en-GB" w:eastAsia="zh-CN" w:bidi="hi-IN"/>
        </w:rPr>
        <w:t>003</w:t>
      </w:r>
      <w:r w:rsidR="007D310B" w:rsidRPr="00447BBD">
        <w:rPr>
          <w:rFonts w:ascii="Palatino Linotype" w:eastAsia="Droid Sans Fallback" w:hAnsi="Palatino Linotype" w:cs="Palatino Linotype"/>
          <w:kern w:val="1"/>
          <w:sz w:val="16"/>
          <w:szCs w:val="16"/>
          <w:lang w:val="en-GB" w:eastAsia="zh-CN" w:bidi="hi-IN"/>
        </w:rPr>
        <w:t>.</w:t>
      </w:r>
      <w:proofErr w:type="gramEnd"/>
      <w:r w:rsidRPr="00447BBD">
        <w:rPr>
          <w:rFonts w:ascii="Palatino Linotype" w:eastAsia="Droid Sans Fallback" w:hAnsi="Palatino Linotype" w:cs="Palatino Linotype"/>
          <w:kern w:val="1"/>
          <w:sz w:val="16"/>
          <w:szCs w:val="16"/>
          <w:lang w:val="en-GB" w:eastAsia="zh-CN" w:bidi="hi-IN"/>
        </w:rPr>
        <w:t xml:space="preserve"> </w:t>
      </w:r>
      <w:proofErr w:type="gramStart"/>
      <w:r w:rsidRPr="00447BBD">
        <w:rPr>
          <w:rFonts w:ascii="Palatino Linotype" w:eastAsia="Droid Sans Fallback" w:hAnsi="Palatino Linotype" w:cs="Palatino Linotype"/>
          <w:kern w:val="1"/>
          <w:sz w:val="16"/>
          <w:szCs w:val="16"/>
          <w:lang w:val="en-GB" w:eastAsia="zh-CN" w:bidi="hi-IN"/>
        </w:rPr>
        <w:t>Cold-climate vegetative buffer zones as pesticide-filters for surface runoff.</w:t>
      </w:r>
      <w:proofErr w:type="gramEnd"/>
      <w:r w:rsidRPr="00447BBD">
        <w:rPr>
          <w:rFonts w:ascii="Palatino Linotype" w:eastAsia="Droid Sans Fallback" w:hAnsi="Palatino Linotype" w:cs="Palatino Linotype"/>
          <w:kern w:val="1"/>
          <w:sz w:val="16"/>
          <w:szCs w:val="16"/>
          <w:lang w:val="en-GB" w:eastAsia="zh-CN" w:bidi="hi-IN"/>
        </w:rPr>
        <w:t xml:space="preserve"> Diffuse Pollution Conference Dublin. </w:t>
      </w:r>
      <w:proofErr w:type="gramStart"/>
      <w:r w:rsidRPr="00447BBD">
        <w:rPr>
          <w:rFonts w:ascii="Palatino Linotype" w:eastAsia="Droid Sans Fallback" w:hAnsi="Palatino Linotype" w:cs="Palatino Linotype"/>
          <w:kern w:val="1"/>
          <w:sz w:val="16"/>
          <w:szCs w:val="16"/>
          <w:lang w:val="en-GB" w:eastAsia="zh-CN" w:bidi="hi-IN"/>
        </w:rPr>
        <w:t>7 p.</w:t>
      </w:r>
      <w:proofErr w:type="gramEnd"/>
    </w:p>
    <w:p w:rsidR="004C5DA7" w:rsidRPr="00447BBD" w:rsidRDefault="004C5DA7" w:rsidP="00447BBD">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447BBD">
        <w:rPr>
          <w:rFonts w:ascii="Palatino Linotype" w:eastAsia="Droid Sans Fallback" w:hAnsi="Palatino Linotype" w:cs="Palatino Linotype"/>
          <w:kern w:val="1"/>
          <w:sz w:val="16"/>
          <w:szCs w:val="16"/>
          <w:lang w:val="en-GB" w:eastAsia="zh-CN" w:bidi="hi-IN"/>
        </w:rPr>
        <w:t>Syversen</w:t>
      </w:r>
      <w:proofErr w:type="spellEnd"/>
      <w:r w:rsidR="007D310B"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 xml:space="preserve"> N</w:t>
      </w:r>
      <w:r w:rsidR="00ED21B7" w:rsidRPr="00447BBD">
        <w:rPr>
          <w:rFonts w:ascii="Palatino Linotype" w:eastAsia="Droid Sans Fallback" w:hAnsi="Palatino Linotype" w:cs="Palatino Linotype"/>
          <w:kern w:val="1"/>
          <w:sz w:val="16"/>
          <w:szCs w:val="16"/>
          <w:lang w:val="en-GB" w:eastAsia="zh-CN" w:bidi="hi-IN"/>
        </w:rPr>
        <w:t>.</w:t>
      </w:r>
      <w:r w:rsidR="00447BBD">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447BBD">
        <w:rPr>
          <w:rFonts w:ascii="Palatino Linotype" w:eastAsia="Droid Sans Fallback" w:hAnsi="Palatino Linotype" w:cs="Palatino Linotype"/>
          <w:kern w:val="1"/>
          <w:sz w:val="16"/>
          <w:szCs w:val="16"/>
          <w:lang w:val="en-GB" w:eastAsia="zh-CN" w:bidi="hi-IN"/>
        </w:rPr>
        <w:t>and</w:t>
      </w:r>
      <w:r w:rsidR="007D310B" w:rsidRPr="00447BBD">
        <w:rPr>
          <w:rFonts w:ascii="Palatino Linotype" w:eastAsia="Droid Sans Fallback" w:hAnsi="Palatino Linotype" w:cs="Palatino Linotype"/>
          <w:kern w:val="1"/>
          <w:sz w:val="16"/>
          <w:szCs w:val="16"/>
          <w:lang w:val="en-GB" w:eastAsia="zh-CN" w:bidi="hi-IN"/>
        </w:rPr>
        <w:t xml:space="preserve"> M.</w:t>
      </w:r>
      <w:r w:rsidRPr="00447BBD">
        <w:rPr>
          <w:rFonts w:ascii="Palatino Linotype" w:eastAsia="Droid Sans Fallback" w:hAnsi="Palatino Linotype" w:cs="Palatino Linotype"/>
          <w:kern w:val="1"/>
          <w:sz w:val="16"/>
          <w:szCs w:val="16"/>
          <w:lang w:val="en-GB" w:eastAsia="zh-CN" w:bidi="hi-IN"/>
        </w:rPr>
        <w:t xml:space="preserve"> </w:t>
      </w:r>
      <w:proofErr w:type="spellStart"/>
      <w:r w:rsidRPr="00447BBD">
        <w:rPr>
          <w:rFonts w:ascii="Palatino Linotype" w:eastAsia="Droid Sans Fallback" w:hAnsi="Palatino Linotype" w:cs="Palatino Linotype"/>
          <w:kern w:val="1"/>
          <w:sz w:val="16"/>
          <w:szCs w:val="16"/>
          <w:lang w:val="en-GB" w:eastAsia="zh-CN" w:bidi="hi-IN"/>
        </w:rPr>
        <w:t>Bechmann</w:t>
      </w:r>
      <w:proofErr w:type="spellEnd"/>
      <w:r w:rsidR="00447BBD">
        <w:rPr>
          <w:rFonts w:ascii="Palatino Linotype" w:eastAsia="Droid Sans Fallback" w:hAnsi="Palatino Linotype" w:cs="Palatino Linotype"/>
          <w:kern w:val="1"/>
          <w:sz w:val="16"/>
          <w:szCs w:val="16"/>
          <w:lang w:val="en-GB" w:eastAsia="zh-CN" w:bidi="hi-IN"/>
        </w:rPr>
        <w:t>.</w:t>
      </w:r>
      <w:proofErr w:type="gramEnd"/>
      <w:r w:rsidRPr="00447BBD">
        <w:rPr>
          <w:rFonts w:ascii="Palatino Linotype" w:eastAsia="Droid Sans Fallback" w:hAnsi="Palatino Linotype" w:cs="Palatino Linotype"/>
          <w:kern w:val="1"/>
          <w:sz w:val="16"/>
          <w:szCs w:val="16"/>
          <w:lang w:val="en-GB" w:eastAsia="zh-CN" w:bidi="hi-IN"/>
        </w:rPr>
        <w:t xml:space="preserve"> 2004</w:t>
      </w:r>
      <w:r w:rsidR="007D310B" w:rsidRPr="00447BBD">
        <w:rPr>
          <w:rFonts w:ascii="Palatino Linotype" w:eastAsia="Droid Sans Fallback" w:hAnsi="Palatino Linotype" w:cs="Palatino Linotype"/>
          <w:kern w:val="1"/>
          <w:sz w:val="16"/>
          <w:szCs w:val="16"/>
          <w:lang w:val="en-GB" w:eastAsia="zh-CN" w:bidi="hi-IN"/>
        </w:rPr>
        <w:t>.</w:t>
      </w:r>
      <w:r w:rsidRPr="00447BBD">
        <w:rPr>
          <w:rFonts w:ascii="Palatino Linotype" w:eastAsia="Droid Sans Fallback" w:hAnsi="Palatino Linotype" w:cs="Palatino Linotype"/>
          <w:kern w:val="1"/>
          <w:sz w:val="16"/>
          <w:szCs w:val="16"/>
          <w:lang w:val="en-GB" w:eastAsia="zh-CN" w:bidi="hi-IN"/>
        </w:rPr>
        <w:t xml:space="preserve"> Vegetative buffer zones as pesticide filters for simulated surface runoff. Ecological Engineering 22:175-184.</w:t>
      </w:r>
    </w:p>
    <w:p w:rsidR="00F84F06" w:rsidRPr="000F0E1E" w:rsidRDefault="00BA5967" w:rsidP="000F0E1E">
      <w:pPr>
        <w:widowControl w:val="0"/>
        <w:suppressAutoHyphens/>
        <w:rPr>
          <w:rFonts w:ascii="Palatino Linotype" w:eastAsia="Droid Sans Fallback" w:hAnsi="Palatino Linotype" w:cs="Palatino Linotype"/>
          <w:kern w:val="1"/>
          <w:sz w:val="16"/>
          <w:szCs w:val="16"/>
          <w:lang w:val="en-GB" w:eastAsia="zh-CN" w:bidi="hi-IN"/>
        </w:rPr>
      </w:pPr>
      <w:r w:rsidRPr="006B1E7B">
        <w:rPr>
          <w:rFonts w:ascii="Palatino Linotype" w:eastAsia="Droid Sans Fallback" w:hAnsi="Palatino Linotype" w:cs="Palatino Linotype"/>
          <w:kern w:val="1"/>
          <w:sz w:val="16"/>
          <w:szCs w:val="16"/>
          <w:lang w:val="es-AR" w:eastAsia="zh-CN" w:bidi="hi-IN"/>
        </w:rPr>
        <w:t>Taboada</w:t>
      </w:r>
      <w:r w:rsidR="001919EC" w:rsidRPr="006B1E7B">
        <w:rPr>
          <w:rFonts w:ascii="Palatino Linotype" w:eastAsia="Droid Sans Fallback" w:hAnsi="Palatino Linotype" w:cs="Palatino Linotype"/>
          <w:kern w:val="1"/>
          <w:sz w:val="16"/>
          <w:szCs w:val="16"/>
          <w:lang w:val="es-AR" w:eastAsia="zh-CN" w:bidi="hi-IN"/>
        </w:rPr>
        <w:t>,</w:t>
      </w:r>
      <w:r w:rsidR="002C0627" w:rsidRPr="006B1E7B">
        <w:rPr>
          <w:rFonts w:ascii="Palatino Linotype" w:eastAsia="Droid Sans Fallback" w:hAnsi="Palatino Linotype" w:cs="Palatino Linotype"/>
          <w:kern w:val="1"/>
          <w:sz w:val="16"/>
          <w:szCs w:val="16"/>
          <w:lang w:val="es-AR" w:eastAsia="zh-CN" w:bidi="hi-IN"/>
        </w:rPr>
        <w:t xml:space="preserve"> </w:t>
      </w:r>
      <w:r w:rsidR="00F84F06" w:rsidRPr="006B1E7B">
        <w:rPr>
          <w:rFonts w:ascii="Palatino Linotype" w:eastAsia="Droid Sans Fallback" w:hAnsi="Palatino Linotype" w:cs="Palatino Linotype"/>
          <w:kern w:val="1"/>
          <w:sz w:val="16"/>
          <w:szCs w:val="16"/>
          <w:lang w:val="es-AR" w:eastAsia="zh-CN" w:bidi="hi-IN"/>
        </w:rPr>
        <w:t>M</w:t>
      </w:r>
      <w:r w:rsidR="001919EC" w:rsidRPr="006B1E7B">
        <w:rPr>
          <w:rFonts w:ascii="Palatino Linotype" w:eastAsia="Droid Sans Fallback" w:hAnsi="Palatino Linotype" w:cs="Palatino Linotype"/>
          <w:kern w:val="1"/>
          <w:sz w:val="16"/>
          <w:szCs w:val="16"/>
          <w:lang w:val="es-AR" w:eastAsia="zh-CN" w:bidi="hi-IN"/>
        </w:rPr>
        <w:t>.</w:t>
      </w:r>
      <w:r w:rsidR="00F84F06" w:rsidRPr="006B1E7B">
        <w:rPr>
          <w:rFonts w:ascii="Palatino Linotype" w:eastAsia="Droid Sans Fallback" w:hAnsi="Palatino Linotype" w:cs="Palatino Linotype"/>
          <w:kern w:val="1"/>
          <w:sz w:val="16"/>
          <w:szCs w:val="16"/>
          <w:lang w:val="es-AR" w:eastAsia="zh-CN" w:bidi="hi-IN"/>
        </w:rPr>
        <w:t>A</w:t>
      </w:r>
      <w:r w:rsidR="001919EC" w:rsidRPr="006B1E7B">
        <w:rPr>
          <w:rFonts w:ascii="Palatino Linotype" w:eastAsia="Droid Sans Fallback" w:hAnsi="Palatino Linotype" w:cs="Palatino Linotype"/>
          <w:kern w:val="1"/>
          <w:sz w:val="16"/>
          <w:szCs w:val="16"/>
          <w:lang w:val="es-AR" w:eastAsia="zh-CN" w:bidi="hi-IN"/>
        </w:rPr>
        <w:t>.</w:t>
      </w:r>
      <w:r w:rsidR="00EE194F" w:rsidRPr="006B1E7B">
        <w:rPr>
          <w:rFonts w:ascii="Palatino Linotype" w:eastAsia="Droid Sans Fallback" w:hAnsi="Palatino Linotype" w:cs="Palatino Linotype"/>
          <w:kern w:val="1"/>
          <w:sz w:val="16"/>
          <w:szCs w:val="16"/>
          <w:lang w:val="es-AR" w:eastAsia="zh-CN" w:bidi="hi-IN"/>
        </w:rPr>
        <w:t>,</w:t>
      </w:r>
      <w:r w:rsidR="002C0627" w:rsidRPr="006B1E7B">
        <w:rPr>
          <w:rFonts w:ascii="Palatino Linotype" w:eastAsia="Droid Sans Fallback" w:hAnsi="Palatino Linotype" w:cs="Palatino Linotype"/>
          <w:kern w:val="1"/>
          <w:sz w:val="16"/>
          <w:szCs w:val="16"/>
          <w:lang w:val="es-AR" w:eastAsia="zh-CN" w:bidi="hi-IN"/>
        </w:rPr>
        <w:t xml:space="preserve"> </w:t>
      </w:r>
      <w:r w:rsidR="001919EC" w:rsidRPr="006B1E7B">
        <w:rPr>
          <w:rFonts w:ascii="Palatino Linotype" w:eastAsia="Droid Sans Fallback" w:hAnsi="Palatino Linotype" w:cs="Palatino Linotype"/>
          <w:kern w:val="1"/>
          <w:sz w:val="16"/>
          <w:szCs w:val="16"/>
          <w:lang w:val="es-AR" w:eastAsia="zh-CN" w:bidi="hi-IN"/>
        </w:rPr>
        <w:t xml:space="preserve">F. </w:t>
      </w:r>
      <w:proofErr w:type="spellStart"/>
      <w:r w:rsidR="00F84F06" w:rsidRPr="006B1E7B">
        <w:rPr>
          <w:rFonts w:ascii="Palatino Linotype" w:eastAsia="Droid Sans Fallback" w:hAnsi="Palatino Linotype" w:cs="Palatino Linotype"/>
          <w:kern w:val="1"/>
          <w:sz w:val="16"/>
          <w:szCs w:val="16"/>
          <w:lang w:val="es-AR" w:eastAsia="zh-CN" w:bidi="hi-IN"/>
        </w:rPr>
        <w:t>Damiano</w:t>
      </w:r>
      <w:proofErr w:type="spellEnd"/>
      <w:r w:rsidR="000F0E1E" w:rsidRPr="006B1E7B">
        <w:rPr>
          <w:rFonts w:ascii="Palatino Linotype" w:eastAsia="Droid Sans Fallback" w:hAnsi="Palatino Linotype" w:cs="Palatino Linotype"/>
          <w:kern w:val="1"/>
          <w:sz w:val="16"/>
          <w:szCs w:val="16"/>
          <w:lang w:val="es-AR" w:eastAsia="zh-CN" w:bidi="hi-IN"/>
        </w:rPr>
        <w:t>,</w:t>
      </w:r>
      <w:r w:rsidR="002C0627" w:rsidRPr="006B1E7B">
        <w:rPr>
          <w:rFonts w:ascii="Palatino Linotype" w:eastAsia="Droid Sans Fallback" w:hAnsi="Palatino Linotype" w:cs="Palatino Linotype"/>
          <w:kern w:val="1"/>
          <w:sz w:val="16"/>
          <w:szCs w:val="16"/>
          <w:lang w:val="es-AR" w:eastAsia="zh-CN" w:bidi="hi-IN"/>
        </w:rPr>
        <w:t xml:space="preserve"> </w:t>
      </w:r>
      <w:r w:rsidR="000F0E1E" w:rsidRPr="006B1E7B">
        <w:rPr>
          <w:rFonts w:ascii="Palatino Linotype" w:eastAsia="Droid Sans Fallback" w:hAnsi="Palatino Linotype" w:cs="Palatino Linotype"/>
          <w:kern w:val="1"/>
          <w:sz w:val="16"/>
          <w:szCs w:val="16"/>
          <w:lang w:val="es-AR" w:eastAsia="zh-CN" w:bidi="hi-IN"/>
        </w:rPr>
        <w:t>and</w:t>
      </w:r>
      <w:r w:rsidR="001919EC" w:rsidRPr="006B1E7B">
        <w:rPr>
          <w:rFonts w:ascii="Palatino Linotype" w:eastAsia="Droid Sans Fallback" w:hAnsi="Palatino Linotype" w:cs="Palatino Linotype"/>
          <w:kern w:val="1"/>
          <w:sz w:val="16"/>
          <w:szCs w:val="16"/>
          <w:lang w:val="es-AR" w:eastAsia="zh-CN" w:bidi="hi-IN"/>
        </w:rPr>
        <w:t xml:space="preserve"> R.S.</w:t>
      </w:r>
      <w:r w:rsidR="00F84F06" w:rsidRPr="006B1E7B">
        <w:rPr>
          <w:rFonts w:ascii="Palatino Linotype" w:eastAsia="Droid Sans Fallback" w:hAnsi="Palatino Linotype" w:cs="Palatino Linotype"/>
          <w:kern w:val="1"/>
          <w:sz w:val="16"/>
          <w:szCs w:val="16"/>
          <w:lang w:val="es-AR" w:eastAsia="zh-CN" w:bidi="hi-IN"/>
        </w:rPr>
        <w:t xml:space="preserve"> Lavado</w:t>
      </w:r>
      <w:r w:rsidR="000F0E1E" w:rsidRPr="006B1E7B">
        <w:rPr>
          <w:rFonts w:ascii="Palatino Linotype" w:eastAsia="Droid Sans Fallback" w:hAnsi="Palatino Linotype" w:cs="Palatino Linotype"/>
          <w:kern w:val="1"/>
          <w:sz w:val="16"/>
          <w:szCs w:val="16"/>
          <w:lang w:val="es-AR" w:eastAsia="zh-CN" w:bidi="hi-IN"/>
        </w:rPr>
        <w:t>.</w:t>
      </w:r>
      <w:r w:rsidR="002C0627" w:rsidRPr="006B1E7B">
        <w:rPr>
          <w:rFonts w:ascii="Palatino Linotype" w:eastAsia="Droid Sans Fallback" w:hAnsi="Palatino Linotype" w:cs="Palatino Linotype"/>
          <w:kern w:val="1"/>
          <w:sz w:val="16"/>
          <w:szCs w:val="16"/>
          <w:lang w:val="es-AR" w:eastAsia="zh-CN" w:bidi="hi-IN"/>
        </w:rPr>
        <w:t xml:space="preserve"> </w:t>
      </w:r>
      <w:r w:rsidR="00F84F06" w:rsidRPr="009F4C06">
        <w:rPr>
          <w:rFonts w:ascii="Palatino Linotype" w:eastAsia="Droid Sans Fallback" w:hAnsi="Palatino Linotype" w:cs="Palatino Linotype"/>
          <w:kern w:val="1"/>
          <w:sz w:val="16"/>
          <w:szCs w:val="16"/>
          <w:lang w:val="es-ES_tradnl" w:eastAsia="zh-CN" w:bidi="hi-IN"/>
        </w:rPr>
        <w:t>2009</w:t>
      </w:r>
      <w:r w:rsidR="001919EC" w:rsidRPr="009F4C06">
        <w:rPr>
          <w:rFonts w:ascii="Palatino Linotype" w:eastAsia="Droid Sans Fallback" w:hAnsi="Palatino Linotype" w:cs="Palatino Linotype"/>
          <w:kern w:val="1"/>
          <w:sz w:val="16"/>
          <w:szCs w:val="16"/>
          <w:lang w:val="es-ES_tradnl" w:eastAsia="zh-CN" w:bidi="hi-IN"/>
        </w:rPr>
        <w:t>.</w:t>
      </w:r>
      <w:r w:rsidR="00F84F06" w:rsidRPr="009F4C06">
        <w:rPr>
          <w:rFonts w:ascii="Palatino Linotype" w:eastAsia="Droid Sans Fallback" w:hAnsi="Palatino Linotype" w:cs="Palatino Linotype"/>
          <w:kern w:val="1"/>
          <w:sz w:val="16"/>
          <w:szCs w:val="16"/>
          <w:lang w:val="es-ES_tradnl" w:eastAsia="zh-CN" w:bidi="hi-IN"/>
        </w:rPr>
        <w:t xml:space="preserve"> </w:t>
      </w:r>
      <w:r w:rsidR="00F84F06" w:rsidRPr="00D018F9">
        <w:rPr>
          <w:rFonts w:ascii="Palatino Linotype" w:eastAsia="Droid Sans Fallback" w:hAnsi="Palatino Linotype" w:cs="Palatino Linotype"/>
          <w:kern w:val="1"/>
          <w:sz w:val="16"/>
          <w:szCs w:val="16"/>
          <w:lang w:val="es-ES_tradnl" w:eastAsia="zh-CN" w:bidi="hi-IN"/>
        </w:rPr>
        <w:t xml:space="preserve">Inundaciones en la Región Pampeana. Consecuencias sobre los </w:t>
      </w:r>
      <w:r w:rsidR="008C7050" w:rsidRPr="00D018F9">
        <w:rPr>
          <w:rFonts w:ascii="Palatino Linotype" w:eastAsia="Droid Sans Fallback" w:hAnsi="Palatino Linotype" w:cs="Palatino Linotype"/>
          <w:kern w:val="1"/>
          <w:sz w:val="16"/>
          <w:szCs w:val="16"/>
          <w:lang w:val="es-ES_tradnl" w:eastAsia="zh-CN" w:bidi="hi-IN"/>
        </w:rPr>
        <w:t>Suelos,</w:t>
      </w:r>
      <w:r w:rsidR="002C0627">
        <w:rPr>
          <w:rFonts w:ascii="Palatino Linotype" w:eastAsia="Droid Sans Fallback" w:hAnsi="Palatino Linotype" w:cs="Palatino Linotype"/>
          <w:kern w:val="1"/>
          <w:sz w:val="16"/>
          <w:szCs w:val="16"/>
          <w:lang w:val="es-ES_tradnl" w:eastAsia="zh-CN" w:bidi="hi-IN"/>
        </w:rPr>
        <w:t xml:space="preserve"> </w:t>
      </w:r>
      <w:r w:rsidR="008C7050" w:rsidRPr="00D018F9">
        <w:rPr>
          <w:rFonts w:ascii="Palatino Linotype" w:eastAsia="Droid Sans Fallback" w:hAnsi="Palatino Linotype" w:cs="Palatino Linotype"/>
          <w:kern w:val="1"/>
          <w:sz w:val="16"/>
          <w:szCs w:val="16"/>
          <w:lang w:val="es-ES_tradnl" w:eastAsia="zh-CN" w:bidi="hi-IN"/>
        </w:rPr>
        <w:t>p</w:t>
      </w:r>
      <w:r w:rsidR="00ED21B7" w:rsidRPr="00D018F9">
        <w:rPr>
          <w:rFonts w:ascii="Palatino Linotype" w:eastAsia="Droid Sans Fallback" w:hAnsi="Palatino Linotype" w:cs="Palatino Linotype"/>
          <w:kern w:val="1"/>
          <w:sz w:val="16"/>
          <w:szCs w:val="16"/>
          <w:lang w:val="es-ES_tradnl" w:eastAsia="zh-CN" w:bidi="hi-IN"/>
        </w:rPr>
        <w:t>p</w:t>
      </w:r>
      <w:r w:rsidR="00F84F06" w:rsidRPr="00D018F9">
        <w:rPr>
          <w:rFonts w:ascii="Palatino Linotype" w:eastAsia="Droid Sans Fallback" w:hAnsi="Palatino Linotype" w:cs="Palatino Linotype"/>
          <w:kern w:val="1"/>
          <w:sz w:val="16"/>
          <w:szCs w:val="16"/>
          <w:lang w:val="es-ES_tradnl" w:eastAsia="zh-CN" w:bidi="hi-IN"/>
        </w:rPr>
        <w:t xml:space="preserve">. 103-127. En: Taboada y Lavado (Ed.). Alteraciones de la fertilidad de los suelos: el </w:t>
      </w:r>
      <w:proofErr w:type="spellStart"/>
      <w:r w:rsidR="00F84F06" w:rsidRPr="00D018F9">
        <w:rPr>
          <w:rFonts w:ascii="Palatino Linotype" w:eastAsia="Droid Sans Fallback" w:hAnsi="Palatino Linotype" w:cs="Palatino Linotype"/>
          <w:kern w:val="1"/>
          <w:sz w:val="16"/>
          <w:szCs w:val="16"/>
          <w:lang w:val="es-ES_tradnl" w:eastAsia="zh-CN" w:bidi="hi-IN"/>
        </w:rPr>
        <w:t>halomorfismo</w:t>
      </w:r>
      <w:proofErr w:type="spellEnd"/>
      <w:r w:rsidR="00F84F06" w:rsidRPr="00D018F9">
        <w:rPr>
          <w:rFonts w:ascii="Palatino Linotype" w:eastAsia="Droid Sans Fallback" w:hAnsi="Palatino Linotype" w:cs="Palatino Linotype"/>
          <w:kern w:val="1"/>
          <w:sz w:val="16"/>
          <w:szCs w:val="16"/>
          <w:lang w:val="es-ES_tradnl" w:eastAsia="zh-CN" w:bidi="hi-IN"/>
        </w:rPr>
        <w:t xml:space="preserve">, la acidez, el </w:t>
      </w:r>
      <w:proofErr w:type="spellStart"/>
      <w:r w:rsidR="00F84F06" w:rsidRPr="00D018F9">
        <w:rPr>
          <w:rFonts w:ascii="Palatino Linotype" w:eastAsia="Droid Sans Fallback" w:hAnsi="Palatino Linotype" w:cs="Palatino Linotype"/>
          <w:kern w:val="1"/>
          <w:sz w:val="16"/>
          <w:szCs w:val="16"/>
          <w:lang w:val="es-ES_tradnl" w:eastAsia="zh-CN" w:bidi="hi-IN"/>
        </w:rPr>
        <w:t>hidromorfismo</w:t>
      </w:r>
      <w:proofErr w:type="spellEnd"/>
      <w:r w:rsidR="00F84F06" w:rsidRPr="00D018F9">
        <w:rPr>
          <w:rFonts w:ascii="Palatino Linotype" w:eastAsia="Droid Sans Fallback" w:hAnsi="Palatino Linotype" w:cs="Palatino Linotype"/>
          <w:kern w:val="1"/>
          <w:sz w:val="16"/>
          <w:szCs w:val="16"/>
          <w:lang w:val="es-ES_tradnl" w:eastAsia="zh-CN" w:bidi="hi-IN"/>
        </w:rPr>
        <w:t xml:space="preserve"> y las inundaciones. </w:t>
      </w:r>
      <w:r w:rsidR="00F84F06" w:rsidRPr="000F0E1E">
        <w:rPr>
          <w:rFonts w:ascii="Palatino Linotype" w:eastAsia="Droid Sans Fallback" w:hAnsi="Palatino Linotype" w:cs="Palatino Linotype"/>
          <w:kern w:val="1"/>
          <w:sz w:val="16"/>
          <w:szCs w:val="16"/>
          <w:lang w:val="en-GB" w:eastAsia="zh-CN" w:bidi="hi-IN"/>
        </w:rPr>
        <w:t xml:space="preserve">EFA, Buenos Aires. </w:t>
      </w:r>
      <w:proofErr w:type="gramStart"/>
      <w:r w:rsidR="00F84F06" w:rsidRPr="000F0E1E">
        <w:rPr>
          <w:rFonts w:ascii="Palatino Linotype" w:eastAsia="Droid Sans Fallback" w:hAnsi="Palatino Linotype" w:cs="Palatino Linotype"/>
          <w:kern w:val="1"/>
          <w:sz w:val="16"/>
          <w:szCs w:val="16"/>
          <w:lang w:val="en-GB" w:eastAsia="zh-CN" w:bidi="hi-IN"/>
        </w:rPr>
        <w:t>ISBN 978-950-29-1162-5.</w:t>
      </w:r>
      <w:proofErr w:type="gramEnd"/>
    </w:p>
    <w:p w:rsidR="00BA5967" w:rsidRPr="00CC2E6D" w:rsidRDefault="00BA5967" w:rsidP="000F0E1E">
      <w:pPr>
        <w:widowControl w:val="0"/>
        <w:suppressAutoHyphens/>
        <w:rPr>
          <w:rFonts w:ascii="Palatino Linotype" w:eastAsia="Droid Sans Fallback" w:hAnsi="Palatino Linotype" w:cs="Palatino Linotype"/>
          <w:kern w:val="1"/>
          <w:sz w:val="16"/>
          <w:szCs w:val="16"/>
          <w:lang w:val="en-US" w:eastAsia="zh-CN" w:bidi="hi-IN"/>
        </w:rPr>
      </w:pPr>
      <w:proofErr w:type="gramStart"/>
      <w:r w:rsidRPr="000F0E1E">
        <w:rPr>
          <w:rFonts w:ascii="Palatino Linotype" w:eastAsia="Droid Sans Fallback" w:hAnsi="Palatino Linotype" w:cs="Palatino Linotype"/>
          <w:kern w:val="1"/>
          <w:sz w:val="16"/>
          <w:szCs w:val="16"/>
          <w:lang w:val="en-GB" w:eastAsia="zh-CN" w:bidi="hi-IN"/>
        </w:rPr>
        <w:t>Thomsen</w:t>
      </w:r>
      <w:r w:rsidR="00EB4C2E"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4117FC" w:rsidRPr="000F0E1E">
        <w:rPr>
          <w:rFonts w:ascii="Palatino Linotype" w:eastAsia="Droid Sans Fallback" w:hAnsi="Palatino Linotype" w:cs="Palatino Linotype"/>
          <w:kern w:val="1"/>
          <w:sz w:val="16"/>
          <w:szCs w:val="16"/>
          <w:lang w:val="en-GB" w:eastAsia="zh-CN" w:bidi="hi-IN"/>
        </w:rPr>
        <w:t>L</w:t>
      </w:r>
      <w:r w:rsidR="00EB4C2E" w:rsidRPr="000F0E1E">
        <w:rPr>
          <w:rFonts w:ascii="Palatino Linotype" w:eastAsia="Droid Sans Fallback" w:hAnsi="Palatino Linotype" w:cs="Palatino Linotype"/>
          <w:kern w:val="1"/>
          <w:sz w:val="16"/>
          <w:szCs w:val="16"/>
          <w:lang w:val="en-GB" w:eastAsia="zh-CN" w:bidi="hi-IN"/>
        </w:rPr>
        <w:t>.</w:t>
      </w:r>
      <w:r w:rsidR="004117FC" w:rsidRPr="000F0E1E">
        <w:rPr>
          <w:rFonts w:ascii="Palatino Linotype" w:eastAsia="Droid Sans Fallback" w:hAnsi="Palatino Linotype" w:cs="Palatino Linotype"/>
          <w:kern w:val="1"/>
          <w:sz w:val="16"/>
          <w:szCs w:val="16"/>
          <w:lang w:val="en-GB" w:eastAsia="zh-CN" w:bidi="hi-IN"/>
        </w:rPr>
        <w:t>M</w:t>
      </w:r>
      <w:r w:rsidR="00EB4C2E" w:rsidRPr="000F0E1E">
        <w:rPr>
          <w:rFonts w:ascii="Palatino Linotype" w:eastAsia="Droid Sans Fallback" w:hAnsi="Palatino Linotype" w:cs="Palatino Linotype"/>
          <w:kern w:val="1"/>
          <w:sz w:val="16"/>
          <w:szCs w:val="16"/>
          <w:lang w:val="en-GB" w:eastAsia="zh-CN" w:bidi="hi-IN"/>
        </w:rPr>
        <w:t>.</w:t>
      </w:r>
      <w:r w:rsidR="001878C0"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EB4C2E" w:rsidRPr="000F0E1E">
        <w:rPr>
          <w:rFonts w:ascii="Palatino Linotype" w:eastAsia="Droid Sans Fallback" w:hAnsi="Palatino Linotype" w:cs="Palatino Linotype"/>
          <w:kern w:val="1"/>
          <w:sz w:val="16"/>
          <w:szCs w:val="16"/>
          <w:lang w:val="en-GB" w:eastAsia="zh-CN" w:bidi="hi-IN"/>
        </w:rPr>
        <w:t xml:space="preserve">J.E.M. </w:t>
      </w:r>
      <w:proofErr w:type="spellStart"/>
      <w:r w:rsidR="004117FC" w:rsidRPr="000F0E1E">
        <w:rPr>
          <w:rFonts w:ascii="Palatino Linotype" w:eastAsia="Droid Sans Fallback" w:hAnsi="Palatino Linotype" w:cs="Palatino Linotype"/>
          <w:kern w:val="1"/>
          <w:sz w:val="16"/>
          <w:szCs w:val="16"/>
          <w:lang w:val="en-GB" w:eastAsia="zh-CN" w:bidi="hi-IN"/>
        </w:rPr>
        <w:t>Baartman</w:t>
      </w:r>
      <w:proofErr w:type="spellEnd"/>
      <w:r w:rsidR="001878C0"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EB4C2E" w:rsidRPr="000F0E1E">
        <w:rPr>
          <w:rFonts w:ascii="Palatino Linotype" w:eastAsia="Droid Sans Fallback" w:hAnsi="Palatino Linotype" w:cs="Palatino Linotype"/>
          <w:kern w:val="1"/>
          <w:sz w:val="16"/>
          <w:szCs w:val="16"/>
          <w:lang w:val="en-GB" w:eastAsia="zh-CN" w:bidi="hi-IN"/>
        </w:rPr>
        <w:t>R.</w:t>
      </w:r>
      <w:r w:rsidR="004117FC" w:rsidRPr="000F0E1E">
        <w:rPr>
          <w:rFonts w:ascii="Palatino Linotype" w:eastAsia="Droid Sans Fallback" w:hAnsi="Palatino Linotype" w:cs="Palatino Linotype"/>
          <w:kern w:val="1"/>
          <w:sz w:val="16"/>
          <w:szCs w:val="16"/>
          <w:lang w:val="en-GB" w:eastAsia="zh-CN" w:bidi="hi-IN"/>
        </w:rPr>
        <w:t>J</w:t>
      </w:r>
      <w:r w:rsidR="00EB4C2E" w:rsidRPr="000F0E1E">
        <w:rPr>
          <w:rFonts w:ascii="Palatino Linotype" w:eastAsia="Droid Sans Fallback" w:hAnsi="Palatino Linotype" w:cs="Palatino Linotype"/>
          <w:kern w:val="1"/>
          <w:sz w:val="16"/>
          <w:szCs w:val="16"/>
          <w:lang w:val="en-GB" w:eastAsia="zh-CN" w:bidi="hi-IN"/>
        </w:rPr>
        <w:t>.</w:t>
      </w:r>
      <w:r w:rsidR="004117FC" w:rsidRPr="000F0E1E">
        <w:rPr>
          <w:rFonts w:ascii="Palatino Linotype" w:eastAsia="Droid Sans Fallback" w:hAnsi="Palatino Linotype" w:cs="Palatino Linotype"/>
          <w:kern w:val="1"/>
          <w:sz w:val="16"/>
          <w:szCs w:val="16"/>
          <w:lang w:val="en-GB" w:eastAsia="zh-CN" w:bidi="hi-IN"/>
        </w:rPr>
        <w:t xml:space="preserve"> Barneveld</w:t>
      </w:r>
      <w:r w:rsidR="001878C0"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EB4C2E" w:rsidRPr="000F0E1E">
        <w:rPr>
          <w:rFonts w:ascii="Palatino Linotype" w:eastAsia="Droid Sans Fallback" w:hAnsi="Palatino Linotype" w:cs="Palatino Linotype"/>
          <w:kern w:val="1"/>
          <w:sz w:val="16"/>
          <w:szCs w:val="16"/>
          <w:lang w:val="en-GB" w:eastAsia="zh-CN" w:bidi="hi-IN"/>
        </w:rPr>
        <w:t>T.</w:t>
      </w:r>
      <w:r w:rsidR="004117FC" w:rsidRPr="000F0E1E">
        <w:rPr>
          <w:rFonts w:ascii="Palatino Linotype" w:eastAsia="Droid Sans Fallback" w:hAnsi="Palatino Linotype" w:cs="Palatino Linotype"/>
          <w:kern w:val="1"/>
          <w:sz w:val="16"/>
          <w:szCs w:val="16"/>
          <w:lang w:val="en-GB" w:eastAsia="zh-CN" w:bidi="hi-IN"/>
        </w:rPr>
        <w:t xml:space="preserve"> </w:t>
      </w:r>
      <w:proofErr w:type="spellStart"/>
      <w:r w:rsidR="004117FC" w:rsidRPr="000F0E1E">
        <w:rPr>
          <w:rFonts w:ascii="Palatino Linotype" w:eastAsia="Droid Sans Fallback" w:hAnsi="Palatino Linotype" w:cs="Palatino Linotype"/>
          <w:kern w:val="1"/>
          <w:sz w:val="16"/>
          <w:szCs w:val="16"/>
          <w:lang w:val="en-GB" w:eastAsia="zh-CN" w:bidi="hi-IN"/>
        </w:rPr>
        <w:t>Starkloff</w:t>
      </w:r>
      <w:proofErr w:type="spellEnd"/>
      <w:r w:rsidR="000F0E1E"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0F0E1E" w:rsidRPr="000F0E1E">
        <w:rPr>
          <w:rFonts w:ascii="Palatino Linotype" w:eastAsia="Droid Sans Fallback" w:hAnsi="Palatino Linotype" w:cs="Palatino Linotype"/>
          <w:kern w:val="1"/>
          <w:sz w:val="16"/>
          <w:szCs w:val="16"/>
          <w:lang w:val="en-GB" w:eastAsia="zh-CN" w:bidi="hi-IN"/>
        </w:rPr>
        <w:t>and</w:t>
      </w:r>
      <w:r w:rsidR="002C0627">
        <w:rPr>
          <w:rFonts w:ascii="Palatino Linotype" w:eastAsia="Droid Sans Fallback" w:hAnsi="Palatino Linotype" w:cs="Palatino Linotype"/>
          <w:kern w:val="1"/>
          <w:sz w:val="16"/>
          <w:szCs w:val="16"/>
          <w:lang w:val="en-GB" w:eastAsia="zh-CN" w:bidi="hi-IN"/>
        </w:rPr>
        <w:t xml:space="preserve"> </w:t>
      </w:r>
      <w:r w:rsidR="00EB4C2E" w:rsidRPr="000F0E1E">
        <w:rPr>
          <w:rFonts w:ascii="Palatino Linotype" w:eastAsia="Droid Sans Fallback" w:hAnsi="Palatino Linotype" w:cs="Palatino Linotype"/>
          <w:kern w:val="1"/>
          <w:sz w:val="16"/>
          <w:szCs w:val="16"/>
          <w:lang w:val="en-GB" w:eastAsia="zh-CN" w:bidi="hi-IN"/>
        </w:rPr>
        <w:t xml:space="preserve">J. </w:t>
      </w:r>
      <w:proofErr w:type="spellStart"/>
      <w:r w:rsidR="004117FC" w:rsidRPr="000F0E1E">
        <w:rPr>
          <w:rFonts w:ascii="Palatino Linotype" w:eastAsia="Droid Sans Fallback" w:hAnsi="Palatino Linotype" w:cs="Palatino Linotype"/>
          <w:kern w:val="1"/>
          <w:sz w:val="16"/>
          <w:szCs w:val="16"/>
          <w:lang w:val="en-GB" w:eastAsia="zh-CN" w:bidi="hi-IN"/>
        </w:rPr>
        <w:t>Stolte</w:t>
      </w:r>
      <w:proofErr w:type="spellEnd"/>
      <w:r w:rsidR="000F0E1E">
        <w:rPr>
          <w:rFonts w:ascii="Palatino Linotype" w:eastAsia="Droid Sans Fallback" w:hAnsi="Palatino Linotype" w:cs="Palatino Linotype"/>
          <w:kern w:val="1"/>
          <w:sz w:val="16"/>
          <w:szCs w:val="16"/>
          <w:lang w:val="en-GB" w:eastAsia="zh-CN" w:bidi="hi-IN"/>
        </w:rPr>
        <w:t>.</w:t>
      </w:r>
      <w:proofErr w:type="gramEnd"/>
      <w:r w:rsidR="004117FC" w:rsidRPr="000F0E1E">
        <w:rPr>
          <w:rFonts w:ascii="Palatino Linotype" w:eastAsia="Droid Sans Fallback" w:hAnsi="Palatino Linotype" w:cs="Palatino Linotype"/>
          <w:kern w:val="1"/>
          <w:sz w:val="16"/>
          <w:szCs w:val="16"/>
          <w:lang w:val="en-GB" w:eastAsia="zh-CN" w:bidi="hi-IN"/>
        </w:rPr>
        <w:t xml:space="preserve"> 2015</w:t>
      </w:r>
      <w:r w:rsidR="00EB4C2E"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4117FC" w:rsidRPr="00D018F9">
        <w:rPr>
          <w:rFonts w:ascii="Palatino Linotype" w:eastAsia="Droid Sans Fallback" w:hAnsi="Palatino Linotype" w:cs="Palatino Linotype"/>
          <w:kern w:val="1"/>
          <w:sz w:val="16"/>
          <w:szCs w:val="16"/>
          <w:lang w:val="en-GB" w:eastAsia="zh-CN" w:bidi="hi-IN"/>
        </w:rPr>
        <w:t xml:space="preserve">Soil surface roughness: comparing old and new measuring methods and application in a soil erosion model. </w:t>
      </w:r>
      <w:r w:rsidR="004117FC" w:rsidRPr="00CC2E6D">
        <w:rPr>
          <w:rFonts w:ascii="Palatino Linotype" w:eastAsia="Droid Sans Fallback" w:hAnsi="Palatino Linotype" w:cs="Palatino Linotype"/>
          <w:kern w:val="1"/>
          <w:sz w:val="16"/>
          <w:szCs w:val="16"/>
          <w:lang w:val="en-US" w:eastAsia="zh-CN" w:bidi="hi-IN"/>
        </w:rPr>
        <w:t>Soil 1:399-410.</w:t>
      </w:r>
    </w:p>
    <w:p w:rsidR="00C474C7" w:rsidRPr="000F0E1E" w:rsidRDefault="00C474C7" w:rsidP="000F0E1E">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0F0E1E">
        <w:rPr>
          <w:rFonts w:ascii="Palatino Linotype" w:eastAsia="Droid Sans Fallback" w:hAnsi="Palatino Linotype" w:cs="Palatino Linotype"/>
          <w:kern w:val="1"/>
          <w:sz w:val="16"/>
          <w:szCs w:val="16"/>
          <w:lang w:val="en-GB" w:eastAsia="zh-CN" w:bidi="hi-IN"/>
        </w:rPr>
        <w:t>Vinten</w:t>
      </w:r>
      <w:proofErr w:type="spellEnd"/>
      <w:r w:rsidR="0092067F"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B029E4" w:rsidRPr="000F0E1E">
        <w:rPr>
          <w:rFonts w:ascii="Palatino Linotype" w:eastAsia="Droid Sans Fallback" w:hAnsi="Palatino Linotype" w:cs="Palatino Linotype"/>
          <w:kern w:val="1"/>
          <w:sz w:val="16"/>
          <w:szCs w:val="16"/>
          <w:lang w:val="en-GB" w:eastAsia="zh-CN" w:bidi="hi-IN"/>
        </w:rPr>
        <w:t>A</w:t>
      </w:r>
      <w:r w:rsidR="0092067F" w:rsidRPr="000F0E1E">
        <w:rPr>
          <w:rFonts w:ascii="Palatino Linotype" w:eastAsia="Droid Sans Fallback" w:hAnsi="Palatino Linotype" w:cs="Palatino Linotype"/>
          <w:kern w:val="1"/>
          <w:sz w:val="16"/>
          <w:szCs w:val="16"/>
          <w:lang w:val="en-GB" w:eastAsia="zh-CN" w:bidi="hi-IN"/>
        </w:rPr>
        <w:t>.</w:t>
      </w:r>
      <w:r w:rsid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0F0E1E">
        <w:rPr>
          <w:rFonts w:ascii="Palatino Linotype" w:eastAsia="Droid Sans Fallback" w:hAnsi="Palatino Linotype" w:cs="Palatino Linotype"/>
          <w:kern w:val="1"/>
          <w:sz w:val="16"/>
          <w:szCs w:val="16"/>
          <w:lang w:val="en-GB" w:eastAsia="zh-CN" w:bidi="hi-IN"/>
        </w:rPr>
        <w:t>and</w:t>
      </w:r>
      <w:r w:rsidR="0092067F" w:rsidRPr="000F0E1E">
        <w:rPr>
          <w:rFonts w:ascii="Palatino Linotype" w:eastAsia="Droid Sans Fallback" w:hAnsi="Palatino Linotype" w:cs="Palatino Linotype"/>
          <w:kern w:val="1"/>
          <w:sz w:val="16"/>
          <w:szCs w:val="16"/>
          <w:lang w:val="en-GB" w:eastAsia="zh-CN" w:bidi="hi-IN"/>
        </w:rPr>
        <w:t xml:space="preserve"> K.</w:t>
      </w:r>
      <w:r w:rsidRPr="000F0E1E">
        <w:rPr>
          <w:rFonts w:ascii="Palatino Linotype" w:eastAsia="Droid Sans Fallback" w:hAnsi="Palatino Linotype" w:cs="Palatino Linotype"/>
          <w:kern w:val="1"/>
          <w:sz w:val="16"/>
          <w:szCs w:val="16"/>
          <w:lang w:val="en-GB" w:eastAsia="zh-CN" w:bidi="hi-IN"/>
        </w:rPr>
        <w:t xml:space="preserve"> Smith</w:t>
      </w:r>
      <w:r w:rsidR="000F0E1E">
        <w:rPr>
          <w:rFonts w:ascii="Palatino Linotype" w:eastAsia="Droid Sans Fallback" w:hAnsi="Palatino Linotype" w:cs="Palatino Linotype"/>
          <w:kern w:val="1"/>
          <w:sz w:val="16"/>
          <w:szCs w:val="16"/>
          <w:lang w:val="en-GB" w:eastAsia="zh-CN" w:bidi="hi-IN"/>
        </w:rPr>
        <w:t>.</w:t>
      </w:r>
      <w:r w:rsidR="00B029E4" w:rsidRPr="000F0E1E">
        <w:rPr>
          <w:rFonts w:ascii="Palatino Linotype" w:eastAsia="Droid Sans Fallback" w:hAnsi="Palatino Linotype" w:cs="Palatino Linotype"/>
          <w:kern w:val="1"/>
          <w:sz w:val="16"/>
          <w:szCs w:val="16"/>
          <w:lang w:val="en-GB" w:eastAsia="zh-CN" w:bidi="hi-IN"/>
        </w:rPr>
        <w:t>1993</w:t>
      </w:r>
      <w:r w:rsidR="0092067F" w:rsidRPr="000F0E1E">
        <w:rPr>
          <w:rFonts w:ascii="Palatino Linotype" w:eastAsia="Droid Sans Fallback" w:hAnsi="Palatino Linotype" w:cs="Palatino Linotype"/>
          <w:kern w:val="1"/>
          <w:sz w:val="16"/>
          <w:szCs w:val="16"/>
          <w:lang w:val="en-GB" w:eastAsia="zh-CN" w:bidi="hi-IN"/>
        </w:rPr>
        <w:t>.</w:t>
      </w:r>
      <w:proofErr w:type="gramEnd"/>
      <w:r w:rsidR="00B029E4" w:rsidRPr="000F0E1E">
        <w:rPr>
          <w:rFonts w:ascii="Palatino Linotype" w:eastAsia="Droid Sans Fallback" w:hAnsi="Palatino Linotype" w:cs="Palatino Linotype"/>
          <w:kern w:val="1"/>
          <w:sz w:val="16"/>
          <w:szCs w:val="16"/>
          <w:lang w:val="en-GB" w:eastAsia="zh-CN" w:bidi="hi-IN"/>
        </w:rPr>
        <w:t xml:space="preserve"> Nitrogen </w:t>
      </w:r>
      <w:proofErr w:type="gramStart"/>
      <w:r w:rsidR="00B029E4" w:rsidRPr="000F0E1E">
        <w:rPr>
          <w:rFonts w:ascii="Palatino Linotype" w:eastAsia="Droid Sans Fallback" w:hAnsi="Palatino Linotype" w:cs="Palatino Linotype"/>
          <w:kern w:val="1"/>
          <w:sz w:val="16"/>
          <w:szCs w:val="16"/>
          <w:lang w:val="en-GB" w:eastAsia="zh-CN" w:bidi="hi-IN"/>
        </w:rPr>
        <w:t>Cycling</w:t>
      </w:r>
      <w:proofErr w:type="gramEnd"/>
      <w:r w:rsidR="00B029E4" w:rsidRPr="000F0E1E">
        <w:rPr>
          <w:rFonts w:ascii="Palatino Linotype" w:eastAsia="Droid Sans Fallback" w:hAnsi="Palatino Linotype" w:cs="Palatino Linotype"/>
          <w:kern w:val="1"/>
          <w:sz w:val="16"/>
          <w:szCs w:val="16"/>
          <w:lang w:val="en-GB" w:eastAsia="zh-CN" w:bidi="hi-IN"/>
        </w:rPr>
        <w:t xml:space="preserve"> in agricultural soil. In: Burt</w:t>
      </w:r>
      <w:r w:rsidR="0092067F" w:rsidRPr="000F0E1E">
        <w:rPr>
          <w:rFonts w:ascii="Palatino Linotype" w:eastAsia="Droid Sans Fallback" w:hAnsi="Palatino Linotype" w:cs="Palatino Linotype"/>
          <w:kern w:val="1"/>
          <w:sz w:val="16"/>
          <w:szCs w:val="16"/>
          <w:lang w:val="en-GB" w:eastAsia="zh-CN" w:bidi="hi-IN"/>
        </w:rPr>
        <w:t>, T.P</w:t>
      </w:r>
      <w:r w:rsidR="00B029E4" w:rsidRPr="000F0E1E">
        <w:rPr>
          <w:rFonts w:ascii="Palatino Linotype" w:eastAsia="Droid Sans Fallback" w:hAnsi="Palatino Linotype" w:cs="Palatino Linotype"/>
          <w:kern w:val="1"/>
          <w:sz w:val="16"/>
          <w:szCs w:val="16"/>
          <w:lang w:val="en-GB" w:eastAsia="zh-CN" w:bidi="hi-IN"/>
        </w:rPr>
        <w:t xml:space="preserve">; A.L. </w:t>
      </w:r>
      <w:proofErr w:type="spellStart"/>
      <w:r w:rsidR="00B029E4" w:rsidRPr="000F0E1E">
        <w:rPr>
          <w:rFonts w:ascii="Palatino Linotype" w:eastAsia="Droid Sans Fallback" w:hAnsi="Palatino Linotype" w:cs="Palatino Linotype"/>
          <w:kern w:val="1"/>
          <w:sz w:val="16"/>
          <w:szCs w:val="16"/>
          <w:lang w:val="en-GB" w:eastAsia="zh-CN" w:bidi="hi-IN"/>
        </w:rPr>
        <w:t>Heathwaite</w:t>
      </w:r>
      <w:proofErr w:type="spellEnd"/>
      <w:r w:rsidR="00B029E4" w:rsidRPr="000F0E1E">
        <w:rPr>
          <w:rFonts w:ascii="Palatino Linotype" w:eastAsia="Droid Sans Fallback" w:hAnsi="Palatino Linotype" w:cs="Palatino Linotype"/>
          <w:kern w:val="1"/>
          <w:sz w:val="16"/>
          <w:szCs w:val="16"/>
          <w:lang w:val="en-GB" w:eastAsia="zh-CN" w:bidi="hi-IN"/>
        </w:rPr>
        <w:t xml:space="preserve"> </w:t>
      </w:r>
      <w:r w:rsidR="0092067F" w:rsidRPr="000F0E1E">
        <w:rPr>
          <w:rFonts w:ascii="Palatino Linotype" w:eastAsia="Droid Sans Fallback" w:hAnsi="Palatino Linotype" w:cs="Palatino Linotype"/>
          <w:kern w:val="1"/>
          <w:sz w:val="16"/>
          <w:szCs w:val="16"/>
          <w:lang w:val="en-GB" w:eastAsia="zh-CN" w:bidi="hi-IN"/>
        </w:rPr>
        <w:t>&amp;</w:t>
      </w:r>
      <w:r w:rsidR="002C0627">
        <w:rPr>
          <w:rFonts w:ascii="Palatino Linotype" w:eastAsia="Droid Sans Fallback" w:hAnsi="Palatino Linotype" w:cs="Palatino Linotype"/>
          <w:kern w:val="1"/>
          <w:sz w:val="16"/>
          <w:szCs w:val="16"/>
          <w:lang w:val="en-GB" w:eastAsia="zh-CN" w:bidi="hi-IN"/>
        </w:rPr>
        <w:t xml:space="preserve"> </w:t>
      </w:r>
      <w:r w:rsidR="00B029E4" w:rsidRPr="000F0E1E">
        <w:rPr>
          <w:rFonts w:ascii="Palatino Linotype" w:eastAsia="Droid Sans Fallback" w:hAnsi="Palatino Linotype" w:cs="Palatino Linotype"/>
          <w:kern w:val="1"/>
          <w:sz w:val="16"/>
          <w:szCs w:val="16"/>
          <w:lang w:val="en-GB" w:eastAsia="zh-CN" w:bidi="hi-IN"/>
        </w:rPr>
        <w:t xml:space="preserve">S.T. </w:t>
      </w:r>
      <w:proofErr w:type="spellStart"/>
      <w:r w:rsidR="00B029E4" w:rsidRPr="000F0E1E">
        <w:rPr>
          <w:rFonts w:ascii="Palatino Linotype" w:eastAsia="Droid Sans Fallback" w:hAnsi="Palatino Linotype" w:cs="Palatino Linotype"/>
          <w:kern w:val="1"/>
          <w:sz w:val="16"/>
          <w:szCs w:val="16"/>
          <w:lang w:val="en-GB" w:eastAsia="zh-CN" w:bidi="hi-IN"/>
        </w:rPr>
        <w:t>Trudgill</w:t>
      </w:r>
      <w:proofErr w:type="spellEnd"/>
      <w:r w:rsidR="00B029E4" w:rsidRPr="000F0E1E">
        <w:rPr>
          <w:rFonts w:ascii="Palatino Linotype" w:eastAsia="Droid Sans Fallback" w:hAnsi="Palatino Linotype" w:cs="Palatino Linotype"/>
          <w:kern w:val="1"/>
          <w:sz w:val="16"/>
          <w:szCs w:val="16"/>
          <w:lang w:val="en-GB" w:eastAsia="zh-CN" w:bidi="hi-IN"/>
        </w:rPr>
        <w:t xml:space="preserve"> (Eds.). Nitrate: Processes, Patterns and Management, Wiley, New York 39-74.</w:t>
      </w:r>
    </w:p>
    <w:p w:rsidR="00417F7E" w:rsidRPr="000F0E1E" w:rsidRDefault="00417F7E" w:rsidP="000F0E1E">
      <w:pPr>
        <w:widowControl w:val="0"/>
        <w:suppressAutoHyphens/>
        <w:rPr>
          <w:rFonts w:ascii="Palatino Linotype" w:eastAsia="Droid Sans Fallback" w:hAnsi="Palatino Linotype" w:cs="Palatino Linotype"/>
          <w:kern w:val="1"/>
          <w:sz w:val="16"/>
          <w:szCs w:val="16"/>
          <w:lang w:val="en-GB" w:eastAsia="zh-CN" w:bidi="hi-IN"/>
        </w:rPr>
      </w:pPr>
      <w:proofErr w:type="spellStart"/>
      <w:r w:rsidRPr="000F0E1E">
        <w:rPr>
          <w:rFonts w:ascii="Palatino Linotype" w:eastAsia="Droid Sans Fallback" w:hAnsi="Palatino Linotype" w:cs="Palatino Linotype"/>
          <w:kern w:val="1"/>
          <w:sz w:val="16"/>
          <w:szCs w:val="16"/>
          <w:lang w:val="en-GB" w:eastAsia="zh-CN" w:bidi="hi-IN"/>
        </w:rPr>
        <w:t>Welten</w:t>
      </w:r>
      <w:proofErr w:type="spellEnd"/>
      <w:r w:rsidR="0092067F"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EA6DA5" w:rsidRPr="000F0E1E">
        <w:rPr>
          <w:rFonts w:ascii="Palatino Linotype" w:eastAsia="Droid Sans Fallback" w:hAnsi="Palatino Linotype" w:cs="Palatino Linotype"/>
          <w:kern w:val="1"/>
          <w:sz w:val="16"/>
          <w:szCs w:val="16"/>
          <w:lang w:val="en-GB" w:eastAsia="zh-CN" w:bidi="hi-IN"/>
        </w:rPr>
        <w:t>R</w:t>
      </w:r>
      <w:r w:rsidR="0092067F" w:rsidRPr="000F0E1E">
        <w:rPr>
          <w:rFonts w:ascii="Palatino Linotype" w:eastAsia="Droid Sans Fallback" w:hAnsi="Palatino Linotype" w:cs="Palatino Linotype"/>
          <w:kern w:val="1"/>
          <w:sz w:val="16"/>
          <w:szCs w:val="16"/>
          <w:lang w:val="en-GB" w:eastAsia="zh-CN" w:bidi="hi-IN"/>
        </w:rPr>
        <w:t>.</w:t>
      </w:r>
      <w:r w:rsidR="00EA6DA5" w:rsidRPr="000F0E1E">
        <w:rPr>
          <w:rFonts w:ascii="Palatino Linotype" w:eastAsia="Droid Sans Fallback" w:hAnsi="Palatino Linotype" w:cs="Palatino Linotype"/>
          <w:kern w:val="1"/>
          <w:sz w:val="16"/>
          <w:szCs w:val="16"/>
          <w:lang w:val="en-GB" w:eastAsia="zh-CN" w:bidi="hi-IN"/>
        </w:rPr>
        <w:t xml:space="preserve"> 2000</w:t>
      </w:r>
      <w:r w:rsidR="0092067F" w:rsidRPr="000F0E1E">
        <w:rPr>
          <w:rFonts w:ascii="Palatino Linotype" w:eastAsia="Droid Sans Fallback" w:hAnsi="Palatino Linotype" w:cs="Palatino Linotype"/>
          <w:kern w:val="1"/>
          <w:sz w:val="16"/>
          <w:szCs w:val="16"/>
          <w:lang w:val="en-GB" w:eastAsia="zh-CN" w:bidi="hi-IN"/>
        </w:rPr>
        <w:t>.</w:t>
      </w:r>
      <w:r w:rsidR="00EA6DA5" w:rsidRPr="000F0E1E">
        <w:rPr>
          <w:rFonts w:ascii="Palatino Linotype" w:eastAsia="Droid Sans Fallback" w:hAnsi="Palatino Linotype" w:cs="Palatino Linotype"/>
          <w:kern w:val="1"/>
          <w:sz w:val="16"/>
          <w:szCs w:val="16"/>
          <w:lang w:val="en-GB" w:eastAsia="zh-CN" w:bidi="hi-IN"/>
        </w:rPr>
        <w:t xml:space="preserve"> </w:t>
      </w:r>
      <w:proofErr w:type="spellStart"/>
      <w:proofErr w:type="gramStart"/>
      <w:r w:rsidR="00EA6DA5" w:rsidRPr="000F0E1E">
        <w:rPr>
          <w:rFonts w:ascii="Palatino Linotype" w:eastAsia="Droid Sans Fallback" w:hAnsi="Palatino Linotype" w:cs="Palatino Linotype"/>
          <w:kern w:val="1"/>
          <w:sz w:val="16"/>
          <w:szCs w:val="16"/>
          <w:lang w:val="en-GB" w:eastAsia="zh-CN" w:bidi="hi-IN"/>
        </w:rPr>
        <w:t>Ecotoxicity</w:t>
      </w:r>
      <w:proofErr w:type="spellEnd"/>
      <w:r w:rsidR="00EA6DA5" w:rsidRPr="000F0E1E">
        <w:rPr>
          <w:rFonts w:ascii="Palatino Linotype" w:eastAsia="Droid Sans Fallback" w:hAnsi="Palatino Linotype" w:cs="Palatino Linotype"/>
          <w:kern w:val="1"/>
          <w:sz w:val="16"/>
          <w:szCs w:val="16"/>
          <w:lang w:val="en-GB" w:eastAsia="zh-CN" w:bidi="hi-IN"/>
        </w:rPr>
        <w:t xml:space="preserve"> of contaminated suspended solids for filter feeders (</w:t>
      </w:r>
      <w:r w:rsidR="00EA6DA5" w:rsidRPr="000F0E1E">
        <w:rPr>
          <w:rFonts w:ascii="Palatino Linotype" w:eastAsia="Droid Sans Fallback" w:hAnsi="Palatino Linotype" w:cs="Palatino Linotype"/>
          <w:i/>
          <w:kern w:val="1"/>
          <w:sz w:val="16"/>
          <w:szCs w:val="16"/>
          <w:lang w:val="en-GB" w:eastAsia="zh-CN" w:bidi="hi-IN"/>
        </w:rPr>
        <w:t>Daphnia magna</w:t>
      </w:r>
      <w:r w:rsidR="00EA6DA5" w:rsidRPr="000F0E1E">
        <w:rPr>
          <w:rFonts w:ascii="Palatino Linotype" w:eastAsia="Droid Sans Fallback" w:hAnsi="Palatino Linotype" w:cs="Palatino Linotype"/>
          <w:kern w:val="1"/>
          <w:sz w:val="16"/>
          <w:szCs w:val="16"/>
          <w:lang w:val="en-GB" w:eastAsia="zh-CN" w:bidi="hi-IN"/>
        </w:rPr>
        <w:t>).</w:t>
      </w:r>
      <w:proofErr w:type="gramEnd"/>
      <w:r w:rsidR="00EA6DA5" w:rsidRPr="000F0E1E">
        <w:rPr>
          <w:rFonts w:ascii="Palatino Linotype" w:eastAsia="Droid Sans Fallback" w:hAnsi="Palatino Linotype" w:cs="Palatino Linotype"/>
          <w:kern w:val="1"/>
          <w:sz w:val="16"/>
          <w:szCs w:val="16"/>
          <w:lang w:val="en-GB" w:eastAsia="zh-CN" w:bidi="hi-IN"/>
        </w:rPr>
        <w:t xml:space="preserve"> Environmental Contamination and Toxicology 39(3):315-323.</w:t>
      </w:r>
    </w:p>
    <w:p w:rsidR="00C77C6E" w:rsidRPr="000F0E1E" w:rsidRDefault="00C77C6E" w:rsidP="000F0E1E">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0F0E1E">
        <w:rPr>
          <w:rFonts w:ascii="Palatino Linotype" w:eastAsia="Droid Sans Fallback" w:hAnsi="Palatino Linotype" w:cs="Palatino Linotype"/>
          <w:kern w:val="1"/>
          <w:sz w:val="16"/>
          <w:szCs w:val="16"/>
          <w:lang w:val="en-GB" w:eastAsia="zh-CN" w:bidi="hi-IN"/>
        </w:rPr>
        <w:t>Wobus</w:t>
      </w:r>
      <w:proofErr w:type="spellEnd"/>
      <w:r w:rsidR="0092067F" w:rsidRPr="000F0E1E">
        <w:rPr>
          <w:rFonts w:ascii="Palatino Linotype" w:eastAsia="Droid Sans Fallback" w:hAnsi="Palatino Linotype" w:cs="Palatino Linotype"/>
          <w:kern w:val="1"/>
          <w:sz w:val="16"/>
          <w:szCs w:val="16"/>
          <w:lang w:val="en-GB" w:eastAsia="zh-CN" w:bidi="hi-IN"/>
        </w:rPr>
        <w:t>,</w:t>
      </w:r>
      <w:r w:rsidRPr="000F0E1E">
        <w:rPr>
          <w:rFonts w:ascii="Palatino Linotype" w:eastAsia="Droid Sans Fallback" w:hAnsi="Palatino Linotype" w:cs="Palatino Linotype"/>
          <w:kern w:val="1"/>
          <w:sz w:val="16"/>
          <w:szCs w:val="16"/>
          <w:lang w:val="en-GB" w:eastAsia="zh-CN" w:bidi="hi-IN"/>
        </w:rPr>
        <w:t xml:space="preserve"> C</w:t>
      </w:r>
      <w:r w:rsidR="0092067F" w:rsidRPr="000F0E1E">
        <w:rPr>
          <w:rFonts w:ascii="Palatino Linotype" w:eastAsia="Droid Sans Fallback" w:hAnsi="Palatino Linotype" w:cs="Palatino Linotype"/>
          <w:kern w:val="1"/>
          <w:sz w:val="16"/>
          <w:szCs w:val="16"/>
          <w:lang w:val="en-GB" w:eastAsia="zh-CN" w:bidi="hi-IN"/>
        </w:rPr>
        <w:t>.</w:t>
      </w:r>
      <w:r w:rsidRPr="000F0E1E">
        <w:rPr>
          <w:rFonts w:ascii="Palatino Linotype" w:eastAsia="Droid Sans Fallback" w:hAnsi="Palatino Linotype" w:cs="Palatino Linotype"/>
          <w:kern w:val="1"/>
          <w:sz w:val="16"/>
          <w:szCs w:val="16"/>
          <w:lang w:val="en-GB" w:eastAsia="zh-CN" w:bidi="hi-IN"/>
        </w:rPr>
        <w:t>W</w:t>
      </w:r>
      <w:r w:rsidR="0092067F" w:rsidRPr="000F0E1E">
        <w:rPr>
          <w:rFonts w:ascii="Palatino Linotype" w:eastAsia="Droid Sans Fallback" w:hAnsi="Palatino Linotype" w:cs="Palatino Linotype"/>
          <w:kern w:val="1"/>
          <w:sz w:val="16"/>
          <w:szCs w:val="16"/>
          <w:lang w:val="en-GB" w:eastAsia="zh-CN" w:bidi="hi-IN"/>
        </w:rPr>
        <w:t>.</w:t>
      </w:r>
      <w:r w:rsidR="001878C0" w:rsidRPr="000F0E1E">
        <w:rPr>
          <w:rFonts w:ascii="Palatino Linotype" w:eastAsia="Droid Sans Fallback" w:hAnsi="Palatino Linotype" w:cs="Palatino Linotype"/>
          <w:kern w:val="1"/>
          <w:sz w:val="16"/>
          <w:szCs w:val="16"/>
          <w:lang w:val="en-GB" w:eastAsia="zh-CN" w:bidi="hi-IN"/>
        </w:rPr>
        <w:t>,</w:t>
      </w:r>
      <w:r w:rsidR="002C0627">
        <w:rPr>
          <w:rFonts w:ascii="Palatino Linotype" w:eastAsia="Droid Sans Fallback" w:hAnsi="Palatino Linotype" w:cs="Palatino Linotype"/>
          <w:kern w:val="1"/>
          <w:sz w:val="16"/>
          <w:szCs w:val="16"/>
          <w:lang w:val="en-GB" w:eastAsia="zh-CN" w:bidi="hi-IN"/>
        </w:rPr>
        <w:t xml:space="preserve"> </w:t>
      </w:r>
      <w:r w:rsidR="0092067F" w:rsidRPr="000F0E1E">
        <w:rPr>
          <w:rFonts w:ascii="Palatino Linotype" w:eastAsia="Droid Sans Fallback" w:hAnsi="Palatino Linotype" w:cs="Palatino Linotype"/>
          <w:kern w:val="1"/>
          <w:sz w:val="16"/>
          <w:szCs w:val="16"/>
          <w:lang w:val="en-GB" w:eastAsia="zh-CN" w:bidi="hi-IN"/>
        </w:rPr>
        <w:t xml:space="preserve">G.E. </w:t>
      </w:r>
      <w:r w:rsidR="00AA4C9C" w:rsidRPr="000F0E1E">
        <w:rPr>
          <w:rFonts w:ascii="Palatino Linotype" w:eastAsia="Droid Sans Fallback" w:hAnsi="Palatino Linotype" w:cs="Palatino Linotype"/>
          <w:kern w:val="1"/>
          <w:sz w:val="16"/>
          <w:szCs w:val="16"/>
          <w:lang w:val="en-GB" w:eastAsia="zh-CN" w:bidi="hi-IN"/>
        </w:rPr>
        <w:t>Tucker</w:t>
      </w:r>
      <w:r w:rsidR="000F0E1E">
        <w:rPr>
          <w:rFonts w:ascii="Palatino Linotype" w:eastAsia="Droid Sans Fallback" w:hAnsi="Palatino Linotype" w:cs="Palatino Linotype"/>
          <w:kern w:val="1"/>
          <w:sz w:val="16"/>
          <w:szCs w:val="16"/>
          <w:lang w:val="en-GB" w:eastAsia="zh-CN" w:bidi="hi-IN"/>
        </w:rPr>
        <w:t>,</w:t>
      </w:r>
      <w:r w:rsidR="0030138D">
        <w:rPr>
          <w:rFonts w:ascii="Palatino Linotype" w:eastAsia="Droid Sans Fallback" w:hAnsi="Palatino Linotype" w:cs="Palatino Linotype"/>
          <w:kern w:val="1"/>
          <w:sz w:val="16"/>
          <w:szCs w:val="16"/>
          <w:lang w:val="en-GB" w:eastAsia="zh-CN" w:bidi="hi-IN"/>
        </w:rPr>
        <w:t xml:space="preserve"> </w:t>
      </w:r>
      <w:r w:rsidR="000F0E1E">
        <w:rPr>
          <w:rFonts w:ascii="Palatino Linotype" w:eastAsia="Droid Sans Fallback" w:hAnsi="Palatino Linotype" w:cs="Palatino Linotype"/>
          <w:kern w:val="1"/>
          <w:sz w:val="16"/>
          <w:szCs w:val="16"/>
          <w:lang w:val="en-GB" w:eastAsia="zh-CN" w:bidi="hi-IN"/>
        </w:rPr>
        <w:t>and</w:t>
      </w:r>
      <w:r w:rsidR="0030138D">
        <w:rPr>
          <w:rFonts w:ascii="Palatino Linotype" w:eastAsia="Droid Sans Fallback" w:hAnsi="Palatino Linotype" w:cs="Palatino Linotype"/>
          <w:kern w:val="1"/>
          <w:sz w:val="16"/>
          <w:szCs w:val="16"/>
          <w:lang w:val="en-GB" w:eastAsia="zh-CN" w:bidi="hi-IN"/>
        </w:rPr>
        <w:t xml:space="preserve"> </w:t>
      </w:r>
      <w:r w:rsidR="0092067F" w:rsidRPr="000F0E1E">
        <w:rPr>
          <w:rFonts w:ascii="Palatino Linotype" w:eastAsia="Droid Sans Fallback" w:hAnsi="Palatino Linotype" w:cs="Palatino Linotype"/>
          <w:kern w:val="1"/>
          <w:sz w:val="16"/>
          <w:szCs w:val="16"/>
          <w:lang w:val="en-GB" w:eastAsia="zh-CN" w:bidi="hi-IN"/>
        </w:rPr>
        <w:t>R.S.</w:t>
      </w:r>
      <w:r w:rsidR="0030138D">
        <w:rPr>
          <w:rFonts w:ascii="Palatino Linotype" w:eastAsia="Droid Sans Fallback" w:hAnsi="Palatino Linotype" w:cs="Palatino Linotype"/>
          <w:kern w:val="1"/>
          <w:sz w:val="16"/>
          <w:szCs w:val="16"/>
          <w:lang w:val="en-GB" w:eastAsia="zh-CN" w:bidi="hi-IN"/>
        </w:rPr>
        <w:t xml:space="preserve"> </w:t>
      </w:r>
      <w:r w:rsidRPr="000F0E1E">
        <w:rPr>
          <w:rFonts w:ascii="Palatino Linotype" w:eastAsia="Droid Sans Fallback" w:hAnsi="Palatino Linotype" w:cs="Palatino Linotype"/>
          <w:kern w:val="1"/>
          <w:sz w:val="16"/>
          <w:szCs w:val="16"/>
          <w:lang w:val="en-GB" w:eastAsia="zh-CN" w:bidi="hi-IN"/>
        </w:rPr>
        <w:t>Anderson</w:t>
      </w:r>
      <w:r w:rsidR="000F0E1E">
        <w:rPr>
          <w:rFonts w:ascii="Palatino Linotype" w:eastAsia="Droid Sans Fallback" w:hAnsi="Palatino Linotype" w:cs="Palatino Linotype"/>
          <w:kern w:val="1"/>
          <w:sz w:val="16"/>
          <w:szCs w:val="16"/>
          <w:lang w:val="en-GB" w:eastAsia="zh-CN" w:bidi="hi-IN"/>
        </w:rPr>
        <w:t>.</w:t>
      </w:r>
      <w:proofErr w:type="gramEnd"/>
      <w:r w:rsidR="00AA4C9C" w:rsidRPr="000F0E1E">
        <w:rPr>
          <w:rFonts w:ascii="Palatino Linotype" w:eastAsia="Droid Sans Fallback" w:hAnsi="Palatino Linotype" w:cs="Palatino Linotype"/>
          <w:kern w:val="1"/>
          <w:sz w:val="16"/>
          <w:szCs w:val="16"/>
          <w:lang w:val="en-GB" w:eastAsia="zh-CN" w:bidi="hi-IN"/>
        </w:rPr>
        <w:t xml:space="preserve"> 2006</w:t>
      </w:r>
      <w:r w:rsidR="0092067F" w:rsidRPr="000F0E1E">
        <w:rPr>
          <w:rFonts w:ascii="Palatino Linotype" w:eastAsia="Droid Sans Fallback" w:hAnsi="Palatino Linotype" w:cs="Palatino Linotype"/>
          <w:kern w:val="1"/>
          <w:sz w:val="16"/>
          <w:szCs w:val="16"/>
          <w:lang w:val="en-GB" w:eastAsia="zh-CN" w:bidi="hi-IN"/>
        </w:rPr>
        <w:t>.</w:t>
      </w:r>
      <w:r w:rsidR="00AA4C9C" w:rsidRPr="000F0E1E">
        <w:rPr>
          <w:rFonts w:ascii="Palatino Linotype" w:eastAsia="Droid Sans Fallback" w:hAnsi="Palatino Linotype" w:cs="Palatino Linotype"/>
          <w:kern w:val="1"/>
          <w:sz w:val="16"/>
          <w:szCs w:val="16"/>
          <w:lang w:val="en-GB" w:eastAsia="zh-CN" w:bidi="hi-IN"/>
        </w:rPr>
        <w:t xml:space="preserve"> Self-formed bedrock channels. </w:t>
      </w:r>
      <w:proofErr w:type="spellStart"/>
      <w:r w:rsidR="00AA4C9C" w:rsidRPr="000F0E1E">
        <w:rPr>
          <w:rFonts w:ascii="Palatino Linotype" w:eastAsia="Droid Sans Fallback" w:hAnsi="Palatino Linotype" w:cs="Palatino Linotype"/>
          <w:kern w:val="1"/>
          <w:sz w:val="16"/>
          <w:szCs w:val="16"/>
          <w:lang w:val="en-GB" w:eastAsia="zh-CN" w:bidi="hi-IN"/>
        </w:rPr>
        <w:t>G</w:t>
      </w:r>
      <w:r w:rsidR="00913EE4" w:rsidRPr="000F0E1E">
        <w:rPr>
          <w:rFonts w:ascii="Palatino Linotype" w:eastAsia="Droid Sans Fallback" w:hAnsi="Palatino Linotype" w:cs="Palatino Linotype"/>
          <w:kern w:val="1"/>
          <w:sz w:val="16"/>
          <w:szCs w:val="16"/>
          <w:lang w:val="en-GB" w:eastAsia="zh-CN" w:bidi="hi-IN"/>
        </w:rPr>
        <w:t>eophisical</w:t>
      </w:r>
      <w:proofErr w:type="spellEnd"/>
      <w:r w:rsidR="00913EE4" w:rsidRPr="000F0E1E">
        <w:rPr>
          <w:rFonts w:ascii="Palatino Linotype" w:eastAsia="Droid Sans Fallback" w:hAnsi="Palatino Linotype" w:cs="Palatino Linotype"/>
          <w:kern w:val="1"/>
          <w:sz w:val="16"/>
          <w:szCs w:val="16"/>
          <w:lang w:val="en-GB" w:eastAsia="zh-CN" w:bidi="hi-IN"/>
        </w:rPr>
        <w:t xml:space="preserve"> </w:t>
      </w:r>
      <w:r w:rsidR="00AA4C9C" w:rsidRPr="000F0E1E">
        <w:rPr>
          <w:rFonts w:ascii="Palatino Linotype" w:eastAsia="Droid Sans Fallback" w:hAnsi="Palatino Linotype" w:cs="Palatino Linotype"/>
          <w:kern w:val="1"/>
          <w:sz w:val="16"/>
          <w:szCs w:val="16"/>
          <w:lang w:val="en-GB" w:eastAsia="zh-CN" w:bidi="hi-IN"/>
        </w:rPr>
        <w:t>R</w:t>
      </w:r>
      <w:r w:rsidR="00913EE4" w:rsidRPr="000F0E1E">
        <w:rPr>
          <w:rFonts w:ascii="Palatino Linotype" w:eastAsia="Droid Sans Fallback" w:hAnsi="Palatino Linotype" w:cs="Palatino Linotype"/>
          <w:kern w:val="1"/>
          <w:sz w:val="16"/>
          <w:szCs w:val="16"/>
          <w:lang w:val="en-GB" w:eastAsia="zh-CN" w:bidi="hi-IN"/>
        </w:rPr>
        <w:t>esearch</w:t>
      </w:r>
      <w:r w:rsidR="00AA4C9C" w:rsidRPr="000F0E1E">
        <w:rPr>
          <w:rFonts w:ascii="Palatino Linotype" w:eastAsia="Droid Sans Fallback" w:hAnsi="Palatino Linotype" w:cs="Palatino Linotype"/>
          <w:kern w:val="1"/>
          <w:sz w:val="16"/>
          <w:szCs w:val="16"/>
          <w:lang w:val="en-GB" w:eastAsia="zh-CN" w:bidi="hi-IN"/>
        </w:rPr>
        <w:t xml:space="preserve"> L</w:t>
      </w:r>
      <w:r w:rsidR="00913EE4" w:rsidRPr="000F0E1E">
        <w:rPr>
          <w:rFonts w:ascii="Palatino Linotype" w:eastAsia="Droid Sans Fallback" w:hAnsi="Palatino Linotype" w:cs="Palatino Linotype"/>
          <w:kern w:val="1"/>
          <w:sz w:val="16"/>
          <w:szCs w:val="16"/>
          <w:lang w:val="en-GB" w:eastAsia="zh-CN" w:bidi="hi-IN"/>
        </w:rPr>
        <w:t>etters</w:t>
      </w:r>
      <w:r w:rsidR="00AA4C9C" w:rsidRPr="000F0E1E">
        <w:rPr>
          <w:rFonts w:ascii="Palatino Linotype" w:eastAsia="Droid Sans Fallback" w:hAnsi="Palatino Linotype" w:cs="Palatino Linotype"/>
          <w:kern w:val="1"/>
          <w:sz w:val="16"/>
          <w:szCs w:val="16"/>
          <w:lang w:val="en-GB" w:eastAsia="zh-CN" w:bidi="hi-IN"/>
        </w:rPr>
        <w:t xml:space="preserve"> 33</w:t>
      </w:r>
      <w:r w:rsidR="00913EE4" w:rsidRPr="000F0E1E">
        <w:rPr>
          <w:rFonts w:ascii="Palatino Linotype" w:eastAsia="Droid Sans Fallback" w:hAnsi="Palatino Linotype" w:cs="Palatino Linotype"/>
          <w:kern w:val="1"/>
          <w:sz w:val="16"/>
          <w:szCs w:val="16"/>
          <w:lang w:val="en-GB" w:eastAsia="zh-CN" w:bidi="hi-IN"/>
        </w:rPr>
        <w:t>:</w:t>
      </w:r>
      <w:r w:rsidR="00AA4C9C" w:rsidRPr="000F0E1E">
        <w:rPr>
          <w:rFonts w:ascii="Palatino Linotype" w:eastAsia="Droid Sans Fallback" w:hAnsi="Palatino Linotype" w:cs="Palatino Linotype"/>
          <w:kern w:val="1"/>
          <w:sz w:val="16"/>
          <w:szCs w:val="16"/>
          <w:lang w:val="en-GB" w:eastAsia="zh-CN" w:bidi="hi-IN"/>
        </w:rPr>
        <w:t xml:space="preserve">L18408, </w:t>
      </w:r>
      <w:proofErr w:type="spellStart"/>
      <w:r w:rsidR="00AA4C9C" w:rsidRPr="000F0E1E">
        <w:rPr>
          <w:rFonts w:ascii="Palatino Linotype" w:eastAsia="Droid Sans Fallback" w:hAnsi="Palatino Linotype" w:cs="Palatino Linotype"/>
          <w:kern w:val="1"/>
          <w:sz w:val="16"/>
          <w:szCs w:val="16"/>
          <w:lang w:val="en-GB" w:eastAsia="zh-CN" w:bidi="hi-IN"/>
        </w:rPr>
        <w:t>doi</w:t>
      </w:r>
      <w:proofErr w:type="spellEnd"/>
      <w:r w:rsidR="00EE1ED0" w:rsidRPr="000F0E1E">
        <w:rPr>
          <w:rFonts w:ascii="Palatino Linotype" w:eastAsia="Droid Sans Fallback" w:hAnsi="Palatino Linotype" w:cs="Palatino Linotype"/>
          <w:kern w:val="1"/>
          <w:sz w:val="16"/>
          <w:szCs w:val="16"/>
          <w:lang w:val="en-GB" w:eastAsia="zh-CN" w:bidi="hi-IN"/>
        </w:rPr>
        <w:t>: 10.1029</w:t>
      </w:r>
      <w:r w:rsidR="00AA4C9C" w:rsidRPr="000F0E1E">
        <w:rPr>
          <w:rFonts w:ascii="Palatino Linotype" w:eastAsia="Droid Sans Fallback" w:hAnsi="Palatino Linotype" w:cs="Palatino Linotype"/>
          <w:kern w:val="1"/>
          <w:sz w:val="16"/>
          <w:szCs w:val="16"/>
          <w:lang w:val="en-GB" w:eastAsia="zh-CN" w:bidi="hi-IN"/>
        </w:rPr>
        <w:t>/2006GL027182</w:t>
      </w:r>
      <w:r w:rsidR="00913EE4" w:rsidRPr="000F0E1E">
        <w:rPr>
          <w:rFonts w:ascii="Palatino Linotype" w:eastAsia="Droid Sans Fallback" w:hAnsi="Palatino Linotype" w:cs="Palatino Linotype"/>
          <w:kern w:val="1"/>
          <w:sz w:val="16"/>
          <w:szCs w:val="16"/>
          <w:lang w:val="en-GB" w:eastAsia="zh-CN" w:bidi="hi-IN"/>
        </w:rPr>
        <w:t>.</w:t>
      </w:r>
    </w:p>
    <w:p w:rsidR="00061489" w:rsidRPr="000F0E1E" w:rsidRDefault="00061489" w:rsidP="000F0E1E">
      <w:pPr>
        <w:widowControl w:val="0"/>
        <w:suppressAutoHyphens/>
        <w:rPr>
          <w:rFonts w:ascii="Palatino Linotype" w:eastAsia="Droid Sans Fallback" w:hAnsi="Palatino Linotype" w:cs="Palatino Linotype"/>
          <w:kern w:val="1"/>
          <w:sz w:val="16"/>
          <w:szCs w:val="16"/>
          <w:lang w:val="en-GB" w:eastAsia="zh-CN" w:bidi="hi-IN"/>
        </w:rPr>
      </w:pPr>
      <w:proofErr w:type="spellStart"/>
      <w:proofErr w:type="gramStart"/>
      <w:r w:rsidRPr="000F0E1E">
        <w:rPr>
          <w:rFonts w:ascii="Palatino Linotype" w:eastAsia="Droid Sans Fallback" w:hAnsi="Palatino Linotype" w:cs="Palatino Linotype"/>
          <w:kern w:val="1"/>
          <w:sz w:val="16"/>
          <w:szCs w:val="16"/>
          <w:lang w:val="en-GB" w:eastAsia="zh-CN" w:bidi="hi-IN"/>
        </w:rPr>
        <w:t>Zaimes</w:t>
      </w:r>
      <w:proofErr w:type="spellEnd"/>
      <w:r w:rsidR="0092067F" w:rsidRPr="000F0E1E">
        <w:rPr>
          <w:rFonts w:ascii="Palatino Linotype" w:eastAsia="Droid Sans Fallback" w:hAnsi="Palatino Linotype" w:cs="Palatino Linotype"/>
          <w:kern w:val="1"/>
          <w:sz w:val="16"/>
          <w:szCs w:val="16"/>
          <w:lang w:val="en-GB" w:eastAsia="zh-CN" w:bidi="hi-IN"/>
        </w:rPr>
        <w:t>,</w:t>
      </w:r>
      <w:r w:rsidR="0030138D">
        <w:rPr>
          <w:rFonts w:ascii="Palatino Linotype" w:eastAsia="Droid Sans Fallback" w:hAnsi="Palatino Linotype" w:cs="Palatino Linotype"/>
          <w:kern w:val="1"/>
          <w:sz w:val="16"/>
          <w:szCs w:val="16"/>
          <w:lang w:val="en-GB" w:eastAsia="zh-CN" w:bidi="hi-IN"/>
        </w:rPr>
        <w:t xml:space="preserve"> </w:t>
      </w:r>
      <w:r w:rsidR="00DE0AA1" w:rsidRPr="000F0E1E">
        <w:rPr>
          <w:rFonts w:ascii="Palatino Linotype" w:eastAsia="Droid Sans Fallback" w:hAnsi="Palatino Linotype" w:cs="Palatino Linotype"/>
          <w:kern w:val="1"/>
          <w:sz w:val="16"/>
          <w:szCs w:val="16"/>
          <w:lang w:val="en-GB" w:eastAsia="zh-CN" w:bidi="hi-IN"/>
        </w:rPr>
        <w:t>G</w:t>
      </w:r>
      <w:r w:rsidR="0092067F" w:rsidRPr="000F0E1E">
        <w:rPr>
          <w:rFonts w:ascii="Palatino Linotype" w:eastAsia="Droid Sans Fallback" w:hAnsi="Palatino Linotype" w:cs="Palatino Linotype"/>
          <w:kern w:val="1"/>
          <w:sz w:val="16"/>
          <w:szCs w:val="16"/>
          <w:lang w:val="en-GB" w:eastAsia="zh-CN" w:bidi="hi-IN"/>
        </w:rPr>
        <w:t>.</w:t>
      </w:r>
      <w:r w:rsidR="00DE0AA1" w:rsidRPr="000F0E1E">
        <w:rPr>
          <w:rFonts w:ascii="Palatino Linotype" w:eastAsia="Droid Sans Fallback" w:hAnsi="Palatino Linotype" w:cs="Palatino Linotype"/>
          <w:kern w:val="1"/>
          <w:sz w:val="16"/>
          <w:szCs w:val="16"/>
          <w:lang w:val="en-GB" w:eastAsia="zh-CN" w:bidi="hi-IN"/>
        </w:rPr>
        <w:t>N</w:t>
      </w:r>
      <w:r w:rsidR="0092067F" w:rsidRPr="000F0E1E">
        <w:rPr>
          <w:rFonts w:ascii="Palatino Linotype" w:eastAsia="Droid Sans Fallback" w:hAnsi="Palatino Linotype" w:cs="Palatino Linotype"/>
          <w:kern w:val="1"/>
          <w:sz w:val="16"/>
          <w:szCs w:val="16"/>
          <w:lang w:val="en-GB" w:eastAsia="zh-CN" w:bidi="hi-IN"/>
        </w:rPr>
        <w:t>.</w:t>
      </w:r>
      <w:r w:rsidR="001878C0" w:rsidRPr="000F0E1E">
        <w:rPr>
          <w:rFonts w:ascii="Palatino Linotype" w:eastAsia="Droid Sans Fallback" w:hAnsi="Palatino Linotype" w:cs="Palatino Linotype"/>
          <w:kern w:val="1"/>
          <w:sz w:val="16"/>
          <w:szCs w:val="16"/>
          <w:lang w:val="en-GB" w:eastAsia="zh-CN" w:bidi="hi-IN"/>
        </w:rPr>
        <w:t>,</w:t>
      </w:r>
      <w:r w:rsidR="0030138D">
        <w:rPr>
          <w:rFonts w:ascii="Palatino Linotype" w:eastAsia="Droid Sans Fallback" w:hAnsi="Palatino Linotype" w:cs="Palatino Linotype"/>
          <w:kern w:val="1"/>
          <w:sz w:val="16"/>
          <w:szCs w:val="16"/>
          <w:lang w:val="en-GB" w:eastAsia="zh-CN" w:bidi="hi-IN"/>
        </w:rPr>
        <w:t xml:space="preserve"> </w:t>
      </w:r>
      <w:r w:rsidR="0092067F" w:rsidRPr="000F0E1E">
        <w:rPr>
          <w:rFonts w:ascii="Palatino Linotype" w:eastAsia="Droid Sans Fallback" w:hAnsi="Palatino Linotype" w:cs="Palatino Linotype"/>
          <w:kern w:val="1"/>
          <w:sz w:val="16"/>
          <w:szCs w:val="16"/>
          <w:lang w:val="en-GB" w:eastAsia="zh-CN" w:bidi="hi-IN"/>
        </w:rPr>
        <w:t xml:space="preserve">R.C. </w:t>
      </w:r>
      <w:r w:rsidR="00DE0AA1" w:rsidRPr="000F0E1E">
        <w:rPr>
          <w:rFonts w:ascii="Palatino Linotype" w:eastAsia="Droid Sans Fallback" w:hAnsi="Palatino Linotype" w:cs="Palatino Linotype"/>
          <w:kern w:val="1"/>
          <w:sz w:val="16"/>
          <w:szCs w:val="16"/>
          <w:lang w:val="en-GB" w:eastAsia="zh-CN" w:bidi="hi-IN"/>
        </w:rPr>
        <w:t>Schultz</w:t>
      </w:r>
      <w:r w:rsidR="000F0E1E">
        <w:rPr>
          <w:rFonts w:ascii="Palatino Linotype" w:eastAsia="Droid Sans Fallback" w:hAnsi="Palatino Linotype" w:cs="Palatino Linotype"/>
          <w:kern w:val="1"/>
          <w:sz w:val="16"/>
          <w:szCs w:val="16"/>
          <w:lang w:val="en-GB" w:eastAsia="zh-CN" w:bidi="hi-IN"/>
        </w:rPr>
        <w:t>,</w:t>
      </w:r>
      <w:r w:rsidR="0030138D">
        <w:rPr>
          <w:rFonts w:ascii="Palatino Linotype" w:eastAsia="Droid Sans Fallback" w:hAnsi="Palatino Linotype" w:cs="Palatino Linotype"/>
          <w:kern w:val="1"/>
          <w:sz w:val="16"/>
          <w:szCs w:val="16"/>
          <w:lang w:val="en-GB" w:eastAsia="zh-CN" w:bidi="hi-IN"/>
        </w:rPr>
        <w:t xml:space="preserve"> </w:t>
      </w:r>
      <w:r w:rsidR="000F0E1E">
        <w:rPr>
          <w:rFonts w:ascii="Palatino Linotype" w:eastAsia="Droid Sans Fallback" w:hAnsi="Palatino Linotype" w:cs="Palatino Linotype"/>
          <w:kern w:val="1"/>
          <w:sz w:val="16"/>
          <w:szCs w:val="16"/>
          <w:lang w:val="en-GB" w:eastAsia="zh-CN" w:bidi="hi-IN"/>
        </w:rPr>
        <w:t>and</w:t>
      </w:r>
      <w:r w:rsidR="0030138D">
        <w:rPr>
          <w:rFonts w:ascii="Palatino Linotype" w:eastAsia="Droid Sans Fallback" w:hAnsi="Palatino Linotype" w:cs="Palatino Linotype"/>
          <w:kern w:val="1"/>
          <w:sz w:val="16"/>
          <w:szCs w:val="16"/>
          <w:lang w:val="en-GB" w:eastAsia="zh-CN" w:bidi="hi-IN"/>
        </w:rPr>
        <w:t xml:space="preserve"> </w:t>
      </w:r>
      <w:r w:rsidR="0092067F" w:rsidRPr="000F0E1E">
        <w:rPr>
          <w:rFonts w:ascii="Palatino Linotype" w:eastAsia="Droid Sans Fallback" w:hAnsi="Palatino Linotype" w:cs="Palatino Linotype"/>
          <w:kern w:val="1"/>
          <w:sz w:val="16"/>
          <w:szCs w:val="16"/>
          <w:lang w:val="en-GB" w:eastAsia="zh-CN" w:bidi="hi-IN"/>
        </w:rPr>
        <w:t>T.M.</w:t>
      </w:r>
      <w:r w:rsidR="00DE0AA1" w:rsidRPr="000F0E1E">
        <w:rPr>
          <w:rFonts w:ascii="Palatino Linotype" w:eastAsia="Droid Sans Fallback" w:hAnsi="Palatino Linotype" w:cs="Palatino Linotype"/>
          <w:kern w:val="1"/>
          <w:sz w:val="16"/>
          <w:szCs w:val="16"/>
          <w:lang w:val="en-GB" w:eastAsia="zh-CN" w:bidi="hi-IN"/>
        </w:rPr>
        <w:t xml:space="preserve"> </w:t>
      </w:r>
      <w:proofErr w:type="spellStart"/>
      <w:r w:rsidR="00DE0AA1" w:rsidRPr="000F0E1E">
        <w:rPr>
          <w:rFonts w:ascii="Palatino Linotype" w:eastAsia="Droid Sans Fallback" w:hAnsi="Palatino Linotype" w:cs="Palatino Linotype"/>
          <w:kern w:val="1"/>
          <w:sz w:val="16"/>
          <w:szCs w:val="16"/>
          <w:lang w:val="en-GB" w:eastAsia="zh-CN" w:bidi="hi-IN"/>
        </w:rPr>
        <w:t>Isenhart</w:t>
      </w:r>
      <w:proofErr w:type="spellEnd"/>
      <w:r w:rsidR="000F0E1E">
        <w:rPr>
          <w:rFonts w:ascii="Palatino Linotype" w:eastAsia="Droid Sans Fallback" w:hAnsi="Palatino Linotype" w:cs="Palatino Linotype"/>
          <w:kern w:val="1"/>
          <w:sz w:val="16"/>
          <w:szCs w:val="16"/>
          <w:lang w:val="en-GB" w:eastAsia="zh-CN" w:bidi="hi-IN"/>
        </w:rPr>
        <w:t>.</w:t>
      </w:r>
      <w:proofErr w:type="gramEnd"/>
      <w:r w:rsidR="00DE0AA1" w:rsidRPr="000F0E1E">
        <w:rPr>
          <w:rFonts w:ascii="Palatino Linotype" w:eastAsia="Droid Sans Fallback" w:hAnsi="Palatino Linotype" w:cs="Palatino Linotype"/>
          <w:kern w:val="1"/>
          <w:sz w:val="16"/>
          <w:szCs w:val="16"/>
          <w:lang w:val="en-GB" w:eastAsia="zh-CN" w:bidi="hi-IN"/>
        </w:rPr>
        <w:t xml:space="preserve"> 2008</w:t>
      </w:r>
      <w:r w:rsidR="0092067F" w:rsidRPr="000F0E1E">
        <w:rPr>
          <w:rFonts w:ascii="Palatino Linotype" w:eastAsia="Droid Sans Fallback" w:hAnsi="Palatino Linotype" w:cs="Palatino Linotype"/>
          <w:kern w:val="1"/>
          <w:sz w:val="16"/>
          <w:szCs w:val="16"/>
          <w:lang w:val="en-GB" w:eastAsia="zh-CN" w:bidi="hi-IN"/>
        </w:rPr>
        <w:t>.</w:t>
      </w:r>
      <w:r w:rsidR="00DE0AA1" w:rsidRPr="000F0E1E">
        <w:rPr>
          <w:rFonts w:ascii="Palatino Linotype" w:eastAsia="Droid Sans Fallback" w:hAnsi="Palatino Linotype" w:cs="Palatino Linotype"/>
          <w:kern w:val="1"/>
          <w:sz w:val="16"/>
          <w:szCs w:val="16"/>
          <w:lang w:val="en-GB" w:eastAsia="zh-CN" w:bidi="hi-IN"/>
        </w:rPr>
        <w:t xml:space="preserve"> Total phosphorus concentrations and compaction in riparian areas under different riparian land-uses of Iowa. Agriculture, Ecosystems &amp; Environment 127:22-30.</w:t>
      </w:r>
    </w:p>
    <w:p w:rsidR="00730300" w:rsidRDefault="00730300" w:rsidP="001A3BD5">
      <w:pPr>
        <w:spacing w:after="120" w:line="360" w:lineRule="auto"/>
        <w:jc w:val="both"/>
        <w:rPr>
          <w:rFonts w:eastAsia="Calibri"/>
          <w:sz w:val="20"/>
          <w:szCs w:val="20"/>
          <w:lang w:val="en-GB" w:eastAsia="en-US"/>
        </w:rPr>
      </w:pPr>
    </w:p>
    <w:p w:rsidR="003150CF" w:rsidRDefault="003150CF" w:rsidP="001A3BD5">
      <w:pPr>
        <w:spacing w:after="120" w:line="360" w:lineRule="auto"/>
        <w:jc w:val="both"/>
        <w:rPr>
          <w:rFonts w:eastAsia="Calibri"/>
          <w:sz w:val="20"/>
          <w:szCs w:val="20"/>
          <w:lang w:val="en-GB" w:eastAsia="en-US"/>
        </w:rPr>
      </w:pPr>
    </w:p>
    <w:p w:rsidR="00803F58" w:rsidRPr="00D018F9" w:rsidRDefault="00B2769C" w:rsidP="00803F58">
      <w:pPr>
        <w:pageBreakBefore/>
        <w:widowControl w:val="0"/>
        <w:suppressAutoHyphens/>
        <w:rPr>
          <w:rFonts w:eastAsia="Droid Sans Fallback" w:cs="DejaVu Sans Condensed"/>
          <w:kern w:val="1"/>
          <w:lang w:val="en-GB" w:eastAsia="zh-CN" w:bidi="hi-IN"/>
        </w:rPr>
      </w:pPr>
      <w:r>
        <w:rPr>
          <w:rFonts w:ascii="Palatino Linotype" w:eastAsia="Droid Sans Fallback" w:hAnsi="Palatino Linotype" w:cs="Palatino Linotype"/>
          <w:b/>
          <w:bCs/>
          <w:kern w:val="1"/>
          <w:sz w:val="20"/>
          <w:szCs w:val="20"/>
          <w:lang w:val="en-GB" w:eastAsia="zh-CN" w:bidi="hi-IN"/>
        </w:rPr>
        <w:lastRenderedPageBreak/>
        <w:t>T</w:t>
      </w:r>
      <w:r w:rsidR="00803F58" w:rsidRPr="00D018F9">
        <w:rPr>
          <w:rFonts w:ascii="Palatino Linotype" w:eastAsia="Droid Sans Fallback" w:hAnsi="Palatino Linotype" w:cs="Palatino Linotype"/>
          <w:b/>
          <w:bCs/>
          <w:kern w:val="1"/>
          <w:sz w:val="20"/>
          <w:szCs w:val="20"/>
          <w:lang w:val="en-GB" w:eastAsia="zh-CN" w:bidi="hi-IN"/>
        </w:rPr>
        <w:t>abl</w:t>
      </w:r>
      <w:r>
        <w:rPr>
          <w:rFonts w:ascii="Palatino Linotype" w:eastAsia="Droid Sans Fallback" w:hAnsi="Palatino Linotype" w:cs="Palatino Linotype"/>
          <w:b/>
          <w:bCs/>
          <w:kern w:val="1"/>
          <w:sz w:val="20"/>
          <w:szCs w:val="20"/>
          <w:lang w:val="en-GB" w:eastAsia="zh-CN" w:bidi="hi-IN"/>
        </w:rPr>
        <w:t>e</w:t>
      </w:r>
      <w:r w:rsidR="00803F58" w:rsidRPr="00D018F9">
        <w:rPr>
          <w:rFonts w:ascii="Palatino Linotype" w:eastAsia="Droid Sans Fallback" w:hAnsi="Palatino Linotype" w:cs="Palatino Linotype"/>
          <w:b/>
          <w:bCs/>
          <w:kern w:val="1"/>
          <w:sz w:val="20"/>
          <w:szCs w:val="20"/>
          <w:lang w:val="en-GB" w:eastAsia="zh-CN" w:bidi="hi-IN"/>
        </w:rPr>
        <w:t>s</w:t>
      </w:r>
    </w:p>
    <w:p w:rsidR="00803F58" w:rsidRDefault="00803F58" w:rsidP="001C09B0">
      <w:pPr>
        <w:jc w:val="both"/>
        <w:rPr>
          <w:rFonts w:asciiTheme="minorHAnsi" w:eastAsia="Calibri" w:hAnsiTheme="minorHAnsi" w:cstheme="minorHAnsi"/>
          <w:b/>
          <w:sz w:val="22"/>
          <w:szCs w:val="22"/>
          <w:lang w:val="en-GB" w:eastAsia="en-US"/>
        </w:rPr>
      </w:pPr>
    </w:p>
    <w:p w:rsidR="003150CF" w:rsidRPr="00A93AED" w:rsidRDefault="003150CF" w:rsidP="00A93AED">
      <w:pPr>
        <w:widowControl w:val="0"/>
        <w:suppressAutoHyphens/>
        <w:rPr>
          <w:rFonts w:ascii="Palatino Linotype" w:eastAsia="Droid Sans Fallback" w:hAnsi="Palatino Linotype" w:cs="Palatino Linotype"/>
          <w:kern w:val="1"/>
          <w:sz w:val="20"/>
          <w:szCs w:val="20"/>
          <w:lang w:val="en-US" w:eastAsia="zh-CN" w:bidi="hi-IN"/>
        </w:rPr>
      </w:pPr>
      <w:proofErr w:type="gramStart"/>
      <w:r w:rsidRPr="00A93AED">
        <w:rPr>
          <w:rFonts w:ascii="Palatino Linotype" w:eastAsia="Droid Sans Fallback" w:hAnsi="Palatino Linotype" w:cs="Palatino Linotype"/>
          <w:kern w:val="1"/>
          <w:sz w:val="20"/>
          <w:szCs w:val="20"/>
          <w:lang w:val="en-US" w:eastAsia="zh-CN" w:bidi="hi-IN"/>
        </w:rPr>
        <w:t>Table 1.</w:t>
      </w:r>
      <w:proofErr w:type="gramEnd"/>
      <w:r w:rsidRPr="00A93AED">
        <w:rPr>
          <w:rFonts w:ascii="Palatino Linotype" w:eastAsia="Droid Sans Fallback" w:hAnsi="Palatino Linotype" w:cs="Palatino Linotype"/>
          <w:kern w:val="1"/>
          <w:sz w:val="20"/>
          <w:szCs w:val="20"/>
          <w:lang w:val="en-US" w:eastAsia="zh-CN" w:bidi="hi-IN"/>
        </w:rPr>
        <w:t xml:space="preserve"> </w:t>
      </w:r>
      <w:proofErr w:type="gramStart"/>
      <w:r w:rsidR="00FC63AC" w:rsidRPr="00A93AED">
        <w:rPr>
          <w:rFonts w:ascii="Palatino Linotype" w:eastAsia="Droid Sans Fallback" w:hAnsi="Palatino Linotype" w:cs="Palatino Linotype"/>
          <w:kern w:val="1"/>
          <w:sz w:val="20"/>
          <w:szCs w:val="20"/>
          <w:lang w:val="en-US" w:eastAsia="zh-CN" w:bidi="hi-IN"/>
        </w:rPr>
        <w:t>Location of selected sampling sites</w:t>
      </w:r>
      <w:r w:rsidR="00AE46C7" w:rsidRPr="00A93AED">
        <w:rPr>
          <w:rFonts w:ascii="Palatino Linotype" w:eastAsia="Droid Sans Fallback" w:hAnsi="Palatino Linotype" w:cs="Palatino Linotype"/>
          <w:kern w:val="1"/>
          <w:sz w:val="20"/>
          <w:szCs w:val="20"/>
          <w:lang w:val="en-US" w:eastAsia="zh-CN" w:bidi="hi-IN"/>
        </w:rPr>
        <w:t>.</w:t>
      </w:r>
      <w:proofErr w:type="gramEnd"/>
    </w:p>
    <w:p w:rsidR="00B72D5A" w:rsidRPr="00D018F9" w:rsidRDefault="00B72D5A" w:rsidP="00A93AED">
      <w:pPr>
        <w:widowControl w:val="0"/>
        <w:suppressAutoHyphens/>
        <w:rPr>
          <w:rFonts w:ascii="Palatino Linotype" w:eastAsia="Droid Sans Fallback" w:hAnsi="Palatino Linotype" w:cs="Palatino Linotype"/>
          <w:kern w:val="1"/>
          <w:sz w:val="20"/>
          <w:szCs w:val="20"/>
          <w:lang w:val="es-ES_tradnl" w:eastAsia="zh-CN" w:bidi="hi-IN"/>
        </w:rPr>
      </w:pPr>
      <w:r w:rsidRPr="00D018F9">
        <w:rPr>
          <w:rFonts w:ascii="Palatino Linotype" w:eastAsia="Droid Sans Fallback" w:hAnsi="Palatino Linotype" w:cs="Palatino Linotype"/>
          <w:kern w:val="1"/>
          <w:sz w:val="20"/>
          <w:szCs w:val="20"/>
          <w:lang w:val="es-ES_tradnl" w:eastAsia="zh-CN" w:bidi="hi-IN"/>
        </w:rPr>
        <w:t xml:space="preserve">Tabla 1. </w:t>
      </w:r>
      <w:r w:rsidR="00FC63AC" w:rsidRPr="00D018F9">
        <w:rPr>
          <w:rFonts w:ascii="Palatino Linotype" w:eastAsia="Droid Sans Fallback" w:hAnsi="Palatino Linotype" w:cs="Palatino Linotype"/>
          <w:kern w:val="1"/>
          <w:sz w:val="20"/>
          <w:szCs w:val="20"/>
          <w:lang w:val="es-ES_tradnl" w:eastAsia="zh-CN" w:bidi="hi-IN"/>
        </w:rPr>
        <w:t>Ubicación de los sitios de muestreo seleccionados.</w:t>
      </w:r>
    </w:p>
    <w:tbl>
      <w:tblPr>
        <w:tblW w:w="0" w:type="auto"/>
        <w:tblInd w:w="108" w:type="dxa"/>
        <w:tblLayout w:type="fixed"/>
        <w:tblLook w:val="0000" w:firstRow="0" w:lastRow="0" w:firstColumn="0" w:lastColumn="0" w:noHBand="0" w:noVBand="0"/>
      </w:tblPr>
      <w:tblGrid>
        <w:gridCol w:w="567"/>
        <w:gridCol w:w="1156"/>
        <w:gridCol w:w="1396"/>
        <w:gridCol w:w="1701"/>
      </w:tblGrid>
      <w:tr w:rsidR="00FC359F" w:rsidRPr="00040030" w:rsidTr="00803CD7">
        <w:tc>
          <w:tcPr>
            <w:tcW w:w="567" w:type="dxa"/>
            <w:tcBorders>
              <w:top w:val="single" w:sz="4" w:space="0" w:color="000000"/>
              <w:bottom w:val="single" w:sz="4" w:space="0" w:color="000000"/>
            </w:tcBorders>
            <w:shd w:val="clear" w:color="auto" w:fill="auto"/>
          </w:tcPr>
          <w:p w:rsidR="00FC359F" w:rsidRPr="00040030" w:rsidRDefault="00FC359F" w:rsidP="009448AC">
            <w:pPr>
              <w:widowControl w:val="0"/>
              <w:suppressAutoHyphens/>
              <w:snapToGrid w:val="0"/>
              <w:jc w:val="center"/>
              <w:rPr>
                <w:rFonts w:ascii="Palatino Linotype" w:eastAsia="Droid Sans Fallback" w:hAnsi="Palatino Linotype" w:cs="Palatino Linotype"/>
                <w:kern w:val="1"/>
                <w:sz w:val="16"/>
                <w:szCs w:val="16"/>
                <w:lang w:val="es-AR" w:eastAsia="zh-CN" w:bidi="hi-IN"/>
              </w:rPr>
            </w:pPr>
            <w:proofErr w:type="spellStart"/>
            <w:r>
              <w:rPr>
                <w:rFonts w:ascii="Palatino Linotype" w:eastAsia="Droid Sans Fallback" w:hAnsi="Palatino Linotype" w:cs="Palatino Linotype"/>
                <w:kern w:val="1"/>
                <w:sz w:val="16"/>
                <w:szCs w:val="16"/>
                <w:lang w:val="es-AR" w:eastAsia="zh-CN" w:bidi="hi-IN"/>
              </w:rPr>
              <w:t>Site</w:t>
            </w:r>
            <w:proofErr w:type="spellEnd"/>
          </w:p>
        </w:tc>
        <w:tc>
          <w:tcPr>
            <w:tcW w:w="1156" w:type="dxa"/>
            <w:tcBorders>
              <w:top w:val="single" w:sz="4" w:space="0" w:color="000000"/>
              <w:bottom w:val="single" w:sz="4" w:space="0" w:color="000000"/>
            </w:tcBorders>
            <w:shd w:val="clear" w:color="auto" w:fill="auto"/>
            <w:vAlign w:val="bottom"/>
          </w:tcPr>
          <w:p w:rsidR="00FC359F" w:rsidRPr="00040030" w:rsidRDefault="00FC359F" w:rsidP="00040030">
            <w:pPr>
              <w:widowControl w:val="0"/>
              <w:suppressAutoHyphens/>
              <w:jc w:val="center"/>
              <w:rPr>
                <w:rFonts w:eastAsia="Droid Sans Fallback" w:cs="DejaVu Sans Condensed"/>
                <w:kern w:val="1"/>
                <w:lang w:val="es-AR" w:eastAsia="zh-CN" w:bidi="hi-IN"/>
              </w:rPr>
            </w:pPr>
            <w:proofErr w:type="spellStart"/>
            <w:r>
              <w:rPr>
                <w:rFonts w:ascii="Palatino Linotype" w:eastAsia="Droid Sans Fallback" w:hAnsi="Palatino Linotype" w:cs="Palatino Linotype"/>
                <w:kern w:val="1"/>
                <w:sz w:val="16"/>
                <w:szCs w:val="16"/>
                <w:lang w:val="es-AR" w:eastAsia="zh-CN" w:bidi="hi-IN"/>
              </w:rPr>
              <w:t>Stream</w:t>
            </w:r>
            <w:proofErr w:type="spellEnd"/>
          </w:p>
        </w:tc>
        <w:tc>
          <w:tcPr>
            <w:tcW w:w="1396" w:type="dxa"/>
            <w:tcBorders>
              <w:top w:val="single" w:sz="4" w:space="0" w:color="000000"/>
              <w:bottom w:val="single" w:sz="4" w:space="0" w:color="000000"/>
            </w:tcBorders>
            <w:shd w:val="clear" w:color="auto" w:fill="auto"/>
            <w:vAlign w:val="bottom"/>
          </w:tcPr>
          <w:p w:rsidR="00FC359F" w:rsidRPr="00040030" w:rsidRDefault="00FC359F" w:rsidP="00040030">
            <w:pPr>
              <w:widowControl w:val="0"/>
              <w:suppressAutoHyphens/>
              <w:ind w:left="-170" w:right="-170"/>
              <w:jc w:val="center"/>
              <w:rPr>
                <w:rFonts w:eastAsia="Droid Sans Fallback" w:cs="DejaVu Sans Condensed"/>
                <w:kern w:val="1"/>
                <w:lang w:val="es-AR" w:eastAsia="zh-CN" w:bidi="hi-IN"/>
              </w:rPr>
            </w:pPr>
            <w:proofErr w:type="spellStart"/>
            <w:r>
              <w:rPr>
                <w:rFonts w:ascii="Palatino Linotype" w:eastAsia="Droid Sans Fallback" w:hAnsi="Palatino Linotype" w:cs="Palatino Linotype"/>
                <w:kern w:val="1"/>
                <w:sz w:val="16"/>
                <w:szCs w:val="16"/>
                <w:lang w:val="es-AR" w:eastAsia="zh-CN" w:bidi="hi-IN"/>
              </w:rPr>
              <w:t>Latitude</w:t>
            </w:r>
            <w:proofErr w:type="spellEnd"/>
          </w:p>
        </w:tc>
        <w:tc>
          <w:tcPr>
            <w:tcW w:w="1701" w:type="dxa"/>
            <w:tcBorders>
              <w:top w:val="single" w:sz="4" w:space="0" w:color="000000"/>
              <w:bottom w:val="single" w:sz="4" w:space="0" w:color="000000"/>
            </w:tcBorders>
            <w:shd w:val="clear" w:color="auto" w:fill="auto"/>
            <w:vAlign w:val="bottom"/>
          </w:tcPr>
          <w:p w:rsidR="00FC359F" w:rsidRPr="00040030" w:rsidRDefault="00FC359F" w:rsidP="00FC359F">
            <w:pPr>
              <w:widowControl w:val="0"/>
              <w:suppressAutoHyphens/>
              <w:jc w:val="center"/>
              <w:rPr>
                <w:rFonts w:eastAsia="Droid Sans Fallback" w:cs="DejaVu Sans Condensed"/>
                <w:kern w:val="1"/>
                <w:lang w:val="es-AR" w:eastAsia="zh-CN" w:bidi="hi-IN"/>
              </w:rPr>
            </w:pPr>
            <w:proofErr w:type="spellStart"/>
            <w:r>
              <w:rPr>
                <w:rFonts w:ascii="Palatino Linotype" w:eastAsia="Droid Sans Fallback" w:hAnsi="Palatino Linotype" w:cs="Palatino Linotype"/>
                <w:kern w:val="1"/>
                <w:sz w:val="16"/>
                <w:szCs w:val="16"/>
                <w:lang w:val="es-AR" w:eastAsia="zh-CN" w:bidi="hi-IN"/>
              </w:rPr>
              <w:t>Longitude</w:t>
            </w:r>
            <w:proofErr w:type="spellEnd"/>
          </w:p>
        </w:tc>
      </w:tr>
      <w:tr w:rsidR="00FC359F" w:rsidRPr="00040030" w:rsidTr="00803CD7">
        <w:tc>
          <w:tcPr>
            <w:tcW w:w="567" w:type="dxa"/>
            <w:tcBorders>
              <w:top w:val="single" w:sz="4" w:space="0" w:color="000000"/>
            </w:tcBorders>
            <w:shd w:val="clear" w:color="auto" w:fill="auto"/>
          </w:tcPr>
          <w:p w:rsidR="00FC359F" w:rsidRPr="00040030" w:rsidRDefault="00FC359F" w:rsidP="009448AC">
            <w:pPr>
              <w:widowControl w:val="0"/>
              <w:suppressAutoHyphens/>
              <w:ind w:left="-113" w:right="-113"/>
              <w:jc w:val="center"/>
              <w:rPr>
                <w:rFonts w:eastAsia="Droid Sans Fallback" w:cs="DejaVu Sans Condensed"/>
                <w:kern w:val="1"/>
                <w:lang w:val="es-AR" w:eastAsia="zh-CN" w:bidi="hi-IN"/>
              </w:rPr>
            </w:pPr>
            <w:r>
              <w:rPr>
                <w:rFonts w:ascii="Palatino Linotype" w:eastAsia="Droid Sans Fallback" w:hAnsi="Palatino Linotype" w:cs="Palatino Linotype"/>
                <w:kern w:val="1"/>
                <w:sz w:val="16"/>
                <w:szCs w:val="16"/>
                <w:lang w:val="es-AR" w:eastAsia="zh-CN" w:bidi="hi-IN"/>
              </w:rPr>
              <w:t>1</w:t>
            </w:r>
          </w:p>
        </w:tc>
        <w:tc>
          <w:tcPr>
            <w:tcW w:w="1156" w:type="dxa"/>
            <w:tcBorders>
              <w:top w:val="single" w:sz="4" w:space="0" w:color="000000"/>
            </w:tcBorders>
            <w:shd w:val="clear" w:color="auto" w:fill="auto"/>
          </w:tcPr>
          <w:p w:rsidR="00FC359F" w:rsidRPr="00040030" w:rsidRDefault="00FC359F" w:rsidP="00040030">
            <w:pPr>
              <w:widowControl w:val="0"/>
              <w:suppressAutoHyphens/>
              <w:jc w:val="center"/>
              <w:rPr>
                <w:rFonts w:eastAsia="Droid Sans Fallback" w:cs="DejaVu Sans Condensed"/>
                <w:kern w:val="1"/>
                <w:lang w:val="es-AR" w:eastAsia="zh-CN" w:bidi="hi-IN"/>
              </w:rPr>
            </w:pPr>
            <w:r w:rsidRPr="00FC359F">
              <w:rPr>
                <w:rFonts w:ascii="Palatino Linotype" w:eastAsia="Droid Sans Fallback" w:hAnsi="Palatino Linotype" w:cs="Palatino Linotype"/>
                <w:kern w:val="1"/>
                <w:sz w:val="16"/>
                <w:szCs w:val="16"/>
                <w:lang w:val="es-AR" w:eastAsia="zh-CN" w:bidi="hi-IN"/>
              </w:rPr>
              <w:t>Del Azul</w:t>
            </w:r>
          </w:p>
        </w:tc>
        <w:tc>
          <w:tcPr>
            <w:tcW w:w="1396" w:type="dxa"/>
            <w:tcBorders>
              <w:top w:val="single" w:sz="4" w:space="0" w:color="000000"/>
            </w:tcBorders>
            <w:shd w:val="clear" w:color="auto" w:fill="auto"/>
            <w:vAlign w:val="bottom"/>
          </w:tcPr>
          <w:p w:rsidR="00FC359F" w:rsidRPr="00040030" w:rsidRDefault="00FC359F" w:rsidP="00040030">
            <w:pPr>
              <w:widowControl w:val="0"/>
              <w:suppressAutoHyphens/>
              <w:jc w:val="center"/>
              <w:rPr>
                <w:rFonts w:eastAsia="Droid Sans Fallback" w:cs="DejaVu Sans Condensed"/>
                <w:kern w:val="1"/>
                <w:lang w:val="es-AR" w:eastAsia="zh-CN" w:bidi="hi-IN"/>
              </w:rPr>
            </w:pPr>
            <w:r w:rsidRPr="00FC359F">
              <w:rPr>
                <w:rFonts w:ascii="Palatino Linotype" w:eastAsia="Droid Sans Fallback" w:hAnsi="Palatino Linotype" w:cs="Palatino Linotype"/>
                <w:kern w:val="1"/>
                <w:sz w:val="16"/>
                <w:szCs w:val="16"/>
                <w:lang w:val="es-AR" w:eastAsia="zh-CN" w:bidi="hi-IN"/>
              </w:rPr>
              <w:t>S 36° 50’ 50.3”</w:t>
            </w:r>
          </w:p>
        </w:tc>
        <w:tc>
          <w:tcPr>
            <w:tcW w:w="1701" w:type="dxa"/>
            <w:tcBorders>
              <w:top w:val="single" w:sz="4" w:space="0" w:color="000000"/>
            </w:tcBorders>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W 59° 54’ 03. 7”</w:t>
            </w:r>
          </w:p>
        </w:tc>
      </w:tr>
      <w:tr w:rsidR="00FC359F" w:rsidRPr="00040030" w:rsidTr="00FC359F">
        <w:tc>
          <w:tcPr>
            <w:tcW w:w="567" w:type="dxa"/>
            <w:shd w:val="clear" w:color="auto" w:fill="auto"/>
          </w:tcPr>
          <w:p w:rsidR="00FC359F" w:rsidRPr="00040030" w:rsidRDefault="00FC359F" w:rsidP="009448AC">
            <w:pPr>
              <w:widowControl w:val="0"/>
              <w:suppressAutoHyphens/>
              <w:ind w:left="-113" w:right="-113"/>
              <w:jc w:val="center"/>
              <w:rPr>
                <w:rFonts w:eastAsia="Droid Sans Fallback" w:cs="DejaVu Sans Condensed"/>
                <w:kern w:val="1"/>
                <w:lang w:val="es-AR" w:eastAsia="zh-CN" w:bidi="hi-IN"/>
              </w:rPr>
            </w:pPr>
            <w:r>
              <w:rPr>
                <w:rFonts w:ascii="Palatino Linotype" w:eastAsia="Droid Sans Fallback" w:hAnsi="Palatino Linotype" w:cs="Palatino Linotype"/>
                <w:kern w:val="1"/>
                <w:sz w:val="16"/>
                <w:szCs w:val="16"/>
                <w:lang w:val="es-AR" w:eastAsia="zh-CN" w:bidi="hi-IN"/>
              </w:rPr>
              <w:t>2</w:t>
            </w:r>
          </w:p>
        </w:tc>
        <w:tc>
          <w:tcPr>
            <w:tcW w:w="1156" w:type="dxa"/>
            <w:shd w:val="clear" w:color="auto" w:fill="auto"/>
          </w:tcPr>
          <w:p w:rsidR="00FC359F" w:rsidRPr="00040030" w:rsidRDefault="00FC359F" w:rsidP="00040030">
            <w:pPr>
              <w:widowControl w:val="0"/>
              <w:suppressAutoHyphens/>
              <w:jc w:val="center"/>
              <w:rPr>
                <w:rFonts w:eastAsia="Droid Sans Fallback" w:cs="DejaVu Sans Condensed"/>
                <w:kern w:val="1"/>
                <w:lang w:val="es-AR" w:eastAsia="zh-CN" w:bidi="hi-IN"/>
              </w:rPr>
            </w:pPr>
            <w:r w:rsidRPr="00FC359F">
              <w:rPr>
                <w:rFonts w:ascii="Palatino Linotype" w:eastAsia="Droid Sans Fallback" w:hAnsi="Palatino Linotype" w:cs="Palatino Linotype"/>
                <w:kern w:val="1"/>
                <w:sz w:val="16"/>
                <w:szCs w:val="16"/>
                <w:lang w:val="es-AR" w:eastAsia="zh-CN" w:bidi="hi-IN"/>
              </w:rPr>
              <w:t>La Pastora</w:t>
            </w:r>
          </w:p>
        </w:tc>
        <w:tc>
          <w:tcPr>
            <w:tcW w:w="1396" w:type="dxa"/>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S 37° 4’ 55.63”</w:t>
            </w:r>
          </w:p>
        </w:tc>
        <w:tc>
          <w:tcPr>
            <w:tcW w:w="1701" w:type="dxa"/>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W 59° 32’ 12.39”</w:t>
            </w:r>
          </w:p>
        </w:tc>
      </w:tr>
      <w:tr w:rsidR="00FC359F" w:rsidRPr="00040030" w:rsidTr="00FC359F">
        <w:tc>
          <w:tcPr>
            <w:tcW w:w="567" w:type="dxa"/>
            <w:shd w:val="clear" w:color="auto" w:fill="auto"/>
          </w:tcPr>
          <w:p w:rsidR="00FC359F" w:rsidRPr="00040030" w:rsidRDefault="00FC359F" w:rsidP="009448AC">
            <w:pPr>
              <w:widowControl w:val="0"/>
              <w:suppressAutoHyphens/>
              <w:ind w:left="-113" w:right="-113"/>
              <w:jc w:val="center"/>
              <w:rPr>
                <w:rFonts w:eastAsia="Droid Sans Fallback" w:cs="DejaVu Sans Condensed"/>
                <w:kern w:val="1"/>
                <w:lang w:val="es-AR" w:eastAsia="zh-CN" w:bidi="hi-IN"/>
              </w:rPr>
            </w:pPr>
            <w:r>
              <w:rPr>
                <w:rFonts w:ascii="Palatino Linotype" w:eastAsia="Droid Sans Fallback" w:hAnsi="Palatino Linotype" w:cs="Palatino Linotype"/>
                <w:kern w:val="1"/>
                <w:sz w:val="16"/>
                <w:szCs w:val="16"/>
                <w:lang w:val="es-AR" w:eastAsia="zh-CN" w:bidi="hi-IN"/>
              </w:rPr>
              <w:t>3</w:t>
            </w:r>
          </w:p>
        </w:tc>
        <w:tc>
          <w:tcPr>
            <w:tcW w:w="1156" w:type="dxa"/>
            <w:shd w:val="clear" w:color="auto" w:fill="auto"/>
          </w:tcPr>
          <w:p w:rsidR="00FC359F" w:rsidRPr="00040030" w:rsidRDefault="00FC359F" w:rsidP="00040030">
            <w:pPr>
              <w:widowControl w:val="0"/>
              <w:suppressAutoHyphens/>
              <w:jc w:val="center"/>
              <w:rPr>
                <w:rFonts w:eastAsia="Droid Sans Fallback" w:cs="DejaVu Sans Condensed"/>
                <w:kern w:val="1"/>
                <w:lang w:val="es-AR" w:eastAsia="zh-CN" w:bidi="hi-IN"/>
              </w:rPr>
            </w:pPr>
            <w:r w:rsidRPr="00FC359F">
              <w:rPr>
                <w:rFonts w:ascii="Palatino Linotype" w:eastAsia="Droid Sans Fallback" w:hAnsi="Palatino Linotype" w:cs="Palatino Linotype"/>
                <w:kern w:val="1"/>
                <w:sz w:val="16"/>
                <w:szCs w:val="16"/>
                <w:lang w:val="es-AR" w:eastAsia="zh-CN" w:bidi="hi-IN"/>
              </w:rPr>
              <w:t>San Felipe</w:t>
            </w:r>
          </w:p>
        </w:tc>
        <w:tc>
          <w:tcPr>
            <w:tcW w:w="1396" w:type="dxa"/>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S 37° 26’ 47.3”</w:t>
            </w:r>
          </w:p>
        </w:tc>
        <w:tc>
          <w:tcPr>
            <w:tcW w:w="1701" w:type="dxa"/>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W 58° 56’ 31.0”</w:t>
            </w:r>
          </w:p>
        </w:tc>
      </w:tr>
      <w:tr w:rsidR="00FC359F" w:rsidRPr="00040030" w:rsidTr="00FC359F">
        <w:tc>
          <w:tcPr>
            <w:tcW w:w="567" w:type="dxa"/>
            <w:tcBorders>
              <w:bottom w:val="single" w:sz="4" w:space="0" w:color="000000"/>
            </w:tcBorders>
            <w:shd w:val="clear" w:color="auto" w:fill="auto"/>
          </w:tcPr>
          <w:p w:rsidR="00FC359F" w:rsidRPr="00040030" w:rsidRDefault="00FC359F" w:rsidP="009448AC">
            <w:pPr>
              <w:widowControl w:val="0"/>
              <w:suppressAutoHyphens/>
              <w:ind w:left="-113" w:right="-113"/>
              <w:jc w:val="center"/>
              <w:rPr>
                <w:rFonts w:eastAsia="Droid Sans Fallback" w:cs="DejaVu Sans Condensed"/>
                <w:kern w:val="1"/>
                <w:lang w:val="es-AR" w:eastAsia="zh-CN" w:bidi="hi-IN"/>
              </w:rPr>
            </w:pPr>
            <w:r>
              <w:rPr>
                <w:rFonts w:ascii="Palatino Linotype" w:eastAsia="Droid Sans Fallback" w:hAnsi="Palatino Linotype" w:cs="Palatino Linotype"/>
                <w:kern w:val="1"/>
                <w:sz w:val="16"/>
                <w:szCs w:val="16"/>
                <w:lang w:val="es-AR" w:eastAsia="zh-CN" w:bidi="hi-IN"/>
              </w:rPr>
              <w:t>4</w:t>
            </w:r>
          </w:p>
        </w:tc>
        <w:tc>
          <w:tcPr>
            <w:tcW w:w="1156" w:type="dxa"/>
            <w:tcBorders>
              <w:bottom w:val="single" w:sz="4" w:space="0" w:color="000000"/>
            </w:tcBorders>
            <w:shd w:val="clear" w:color="auto" w:fill="auto"/>
          </w:tcPr>
          <w:p w:rsidR="00FC359F" w:rsidRPr="00040030" w:rsidRDefault="00FC359F" w:rsidP="00040030">
            <w:pPr>
              <w:widowControl w:val="0"/>
              <w:suppressAutoHyphens/>
              <w:jc w:val="center"/>
              <w:rPr>
                <w:rFonts w:eastAsia="Droid Sans Fallback" w:cs="DejaVu Sans Condensed"/>
                <w:kern w:val="1"/>
                <w:lang w:val="es-AR" w:eastAsia="zh-CN" w:bidi="hi-IN"/>
              </w:rPr>
            </w:pPr>
            <w:r w:rsidRPr="00FC359F">
              <w:rPr>
                <w:rFonts w:ascii="Palatino Linotype" w:eastAsia="Droid Sans Fallback" w:hAnsi="Palatino Linotype" w:cs="Palatino Linotype"/>
                <w:kern w:val="1"/>
                <w:sz w:val="16"/>
                <w:szCs w:val="16"/>
                <w:lang w:val="es-AR" w:eastAsia="zh-CN" w:bidi="hi-IN"/>
              </w:rPr>
              <w:t>Napaleofú</w:t>
            </w:r>
          </w:p>
        </w:tc>
        <w:tc>
          <w:tcPr>
            <w:tcW w:w="1396" w:type="dxa"/>
            <w:tcBorders>
              <w:bottom w:val="single" w:sz="4" w:space="0" w:color="000000"/>
            </w:tcBorders>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S 37° 33’ 24.0”</w:t>
            </w:r>
          </w:p>
        </w:tc>
        <w:tc>
          <w:tcPr>
            <w:tcW w:w="1701" w:type="dxa"/>
            <w:tcBorders>
              <w:bottom w:val="single" w:sz="4" w:space="0" w:color="000000"/>
            </w:tcBorders>
            <w:shd w:val="clear" w:color="auto" w:fill="auto"/>
            <w:vAlign w:val="bottom"/>
          </w:tcPr>
          <w:p w:rsidR="00FC359F" w:rsidRPr="00040030" w:rsidRDefault="009448AC" w:rsidP="00040030">
            <w:pPr>
              <w:widowControl w:val="0"/>
              <w:suppressAutoHyphens/>
              <w:jc w:val="center"/>
              <w:rPr>
                <w:rFonts w:eastAsia="Droid Sans Fallback" w:cs="DejaVu Sans Condensed"/>
                <w:kern w:val="1"/>
                <w:lang w:val="es-AR" w:eastAsia="zh-CN" w:bidi="hi-IN"/>
              </w:rPr>
            </w:pPr>
            <w:r w:rsidRPr="009448AC">
              <w:rPr>
                <w:rFonts w:ascii="Palatino Linotype" w:eastAsia="Droid Sans Fallback" w:hAnsi="Palatino Linotype" w:cs="Palatino Linotype"/>
                <w:kern w:val="1"/>
                <w:sz w:val="16"/>
                <w:szCs w:val="16"/>
                <w:lang w:val="es-AR" w:eastAsia="zh-CN" w:bidi="hi-IN"/>
              </w:rPr>
              <w:t>W 58° 47’ 32.4”</w:t>
            </w:r>
          </w:p>
        </w:tc>
      </w:tr>
    </w:tbl>
    <w:p w:rsidR="00040030" w:rsidRPr="007D0D49" w:rsidRDefault="00040030" w:rsidP="001A3BD5">
      <w:pPr>
        <w:spacing w:after="120" w:line="360" w:lineRule="auto"/>
        <w:jc w:val="both"/>
        <w:rPr>
          <w:rFonts w:eastAsia="Calibri"/>
          <w:sz w:val="20"/>
          <w:szCs w:val="20"/>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626653" w:rsidRDefault="00626653" w:rsidP="00E1540F">
      <w:pPr>
        <w:jc w:val="both"/>
        <w:rPr>
          <w:rFonts w:asciiTheme="minorHAnsi" w:eastAsia="Calibri" w:hAnsiTheme="minorHAnsi" w:cstheme="minorHAnsi"/>
          <w:b/>
          <w:sz w:val="22"/>
          <w:szCs w:val="22"/>
          <w:lang w:val="en-GB" w:eastAsia="en-US"/>
        </w:rPr>
      </w:pPr>
    </w:p>
    <w:p w:rsidR="00D018F9" w:rsidRDefault="00D018F9" w:rsidP="00040030">
      <w:pPr>
        <w:widowControl w:val="0"/>
        <w:suppressAutoHyphens/>
        <w:rPr>
          <w:rFonts w:ascii="Palatino Linotype" w:eastAsia="Droid Sans Fallback" w:hAnsi="Palatino Linotype" w:cs="Palatino Linotype"/>
          <w:kern w:val="1"/>
          <w:sz w:val="20"/>
          <w:szCs w:val="20"/>
          <w:lang w:val="en-US" w:eastAsia="zh-CN" w:bidi="hi-IN"/>
        </w:rPr>
      </w:pPr>
    </w:p>
    <w:p w:rsidR="00D018F9" w:rsidRDefault="00D018F9" w:rsidP="00040030">
      <w:pPr>
        <w:widowControl w:val="0"/>
        <w:suppressAutoHyphens/>
        <w:rPr>
          <w:rFonts w:ascii="Palatino Linotype" w:eastAsia="Droid Sans Fallback" w:hAnsi="Palatino Linotype" w:cs="Palatino Linotype"/>
          <w:kern w:val="1"/>
          <w:sz w:val="20"/>
          <w:szCs w:val="20"/>
          <w:lang w:val="en-US" w:eastAsia="zh-CN" w:bidi="hi-IN"/>
        </w:rPr>
      </w:pPr>
    </w:p>
    <w:p w:rsidR="002761B2" w:rsidRPr="00232D07" w:rsidRDefault="00AE17EA" w:rsidP="002761B2">
      <w:pPr>
        <w:spacing w:before="100" w:beforeAutospacing="1" w:after="120" w:line="360" w:lineRule="auto"/>
        <w:ind w:left="360" w:hanging="680"/>
        <w:jc w:val="both"/>
        <w:rPr>
          <w:rFonts w:ascii="Palatino Linotype" w:eastAsia="Droid Sans Fallback" w:hAnsi="Palatino Linotype" w:cs="Palatino Linotype"/>
          <w:b/>
          <w:bCs/>
          <w:kern w:val="1"/>
          <w:sz w:val="20"/>
          <w:szCs w:val="20"/>
          <w:lang w:val="es-AR" w:eastAsia="zh-CN" w:bidi="hi-IN"/>
        </w:rPr>
      </w:pPr>
      <w:r>
        <w:rPr>
          <w:rFonts w:ascii="Palatino Linotype" w:eastAsia="Droid Sans Fallback" w:hAnsi="Palatino Linotype" w:cs="Palatino Linotype"/>
          <w:b/>
          <w:bCs/>
          <w:kern w:val="1"/>
          <w:sz w:val="20"/>
          <w:szCs w:val="20"/>
          <w:lang w:val="es-AR" w:eastAsia="zh-CN" w:bidi="hi-IN"/>
        </w:rPr>
        <w:lastRenderedPageBreak/>
        <w:t>F</w:t>
      </w:r>
      <w:r w:rsidR="006717F9" w:rsidRPr="00232D07">
        <w:rPr>
          <w:rFonts w:ascii="Palatino Linotype" w:eastAsia="Droid Sans Fallback" w:hAnsi="Palatino Linotype" w:cs="Palatino Linotype"/>
          <w:b/>
          <w:bCs/>
          <w:kern w:val="1"/>
          <w:sz w:val="20"/>
          <w:szCs w:val="20"/>
          <w:lang w:val="es-AR" w:eastAsia="zh-CN" w:bidi="hi-IN"/>
        </w:rPr>
        <w:t>igures</w:t>
      </w:r>
    </w:p>
    <w:p w:rsidR="00F937EE" w:rsidRPr="00F53D76" w:rsidRDefault="00F937EE" w:rsidP="00FD332A">
      <w:pPr>
        <w:widowControl w:val="0"/>
        <w:suppressAutoHyphens/>
        <w:rPr>
          <w:rFonts w:ascii="Palatino Linotype" w:eastAsia="Droid Sans Fallback" w:hAnsi="Palatino Linotype" w:cs="Palatino Linotype"/>
          <w:kern w:val="1"/>
          <w:sz w:val="20"/>
          <w:szCs w:val="20"/>
          <w:lang w:val="en-US" w:eastAsia="zh-CN" w:bidi="hi-IN"/>
        </w:rPr>
      </w:pPr>
      <w:r w:rsidRPr="00F53D76">
        <w:rPr>
          <w:rFonts w:ascii="Palatino Linotype" w:eastAsia="Droid Sans Fallback" w:hAnsi="Palatino Linotype" w:cs="Palatino Linotype"/>
          <w:kern w:val="1"/>
          <w:sz w:val="20"/>
          <w:szCs w:val="20"/>
          <w:lang w:val="en-US" w:eastAsia="zh-CN" w:bidi="hi-IN"/>
        </w:rPr>
        <w:t>Fig</w:t>
      </w:r>
      <w:r w:rsidR="00FD332A" w:rsidRPr="00F53D76">
        <w:rPr>
          <w:rFonts w:ascii="Palatino Linotype" w:eastAsia="Droid Sans Fallback" w:hAnsi="Palatino Linotype" w:cs="Palatino Linotype"/>
          <w:kern w:val="1"/>
          <w:sz w:val="20"/>
          <w:szCs w:val="20"/>
          <w:lang w:val="en-US" w:eastAsia="zh-CN" w:bidi="hi-IN"/>
        </w:rPr>
        <w:t>ure</w:t>
      </w:r>
      <w:r w:rsidRPr="00F53D76">
        <w:rPr>
          <w:rFonts w:ascii="Palatino Linotype" w:eastAsia="Droid Sans Fallback" w:hAnsi="Palatino Linotype" w:cs="Palatino Linotype"/>
          <w:kern w:val="1"/>
          <w:sz w:val="20"/>
          <w:szCs w:val="20"/>
          <w:lang w:val="en-US" w:eastAsia="zh-CN" w:bidi="hi-IN"/>
        </w:rPr>
        <w:t xml:space="preserve"> 1. </w:t>
      </w:r>
      <w:proofErr w:type="gramStart"/>
      <w:r w:rsidR="00653EBD">
        <w:rPr>
          <w:rFonts w:ascii="Palatino Linotype" w:eastAsia="Droid Sans Fallback" w:hAnsi="Palatino Linotype" w:cs="Palatino Linotype"/>
          <w:kern w:val="1"/>
          <w:sz w:val="20"/>
          <w:szCs w:val="20"/>
          <w:lang w:val="en-US" w:eastAsia="zh-CN" w:bidi="hi-IN"/>
        </w:rPr>
        <w:t>P</w:t>
      </w:r>
      <w:r w:rsidRPr="00F53D76">
        <w:rPr>
          <w:rFonts w:ascii="Palatino Linotype" w:eastAsia="Droid Sans Fallback" w:hAnsi="Palatino Linotype" w:cs="Palatino Linotype"/>
          <w:kern w:val="1"/>
          <w:sz w:val="20"/>
          <w:szCs w:val="20"/>
          <w:lang w:val="en-US" w:eastAsia="zh-CN" w:bidi="hi-IN"/>
        </w:rPr>
        <w:t>referential flow pathways in riparian vegetation strips.</w:t>
      </w:r>
      <w:proofErr w:type="gramEnd"/>
    </w:p>
    <w:p w:rsidR="00F937EE" w:rsidRPr="00FD332A" w:rsidRDefault="00FD332A" w:rsidP="00FD332A">
      <w:pPr>
        <w:widowControl w:val="0"/>
        <w:suppressAutoHyphens/>
        <w:rPr>
          <w:rFonts w:ascii="Palatino Linotype" w:eastAsia="Droid Sans Fallback" w:hAnsi="Palatino Linotype" w:cs="Palatino Linotype"/>
          <w:kern w:val="1"/>
          <w:sz w:val="20"/>
          <w:szCs w:val="20"/>
          <w:lang w:val="es-AR" w:eastAsia="zh-CN" w:bidi="hi-IN"/>
        </w:rPr>
      </w:pPr>
      <w:r w:rsidRPr="00FD332A">
        <w:rPr>
          <w:rFonts w:ascii="Palatino Linotype" w:eastAsia="Droid Sans Fallback" w:hAnsi="Palatino Linotype" w:cs="Palatino Linotype"/>
          <w:kern w:val="1"/>
          <w:sz w:val="20"/>
          <w:szCs w:val="20"/>
          <w:lang w:val="es-AR" w:eastAsia="zh-CN" w:bidi="hi-IN"/>
        </w:rPr>
        <w:t>Figura</w:t>
      </w:r>
      <w:r w:rsidR="00F937EE" w:rsidRPr="00FD332A">
        <w:rPr>
          <w:rFonts w:ascii="Palatino Linotype" w:eastAsia="Droid Sans Fallback" w:hAnsi="Palatino Linotype" w:cs="Palatino Linotype"/>
          <w:kern w:val="1"/>
          <w:sz w:val="20"/>
          <w:szCs w:val="20"/>
          <w:lang w:val="es-AR" w:eastAsia="zh-CN" w:bidi="hi-IN"/>
        </w:rPr>
        <w:t xml:space="preserve"> 1.</w:t>
      </w:r>
      <w:r w:rsidR="00EF6096" w:rsidRPr="00FD332A">
        <w:rPr>
          <w:rFonts w:ascii="Palatino Linotype" w:eastAsia="Droid Sans Fallback" w:hAnsi="Palatino Linotype" w:cs="Palatino Linotype"/>
          <w:kern w:val="1"/>
          <w:sz w:val="20"/>
          <w:szCs w:val="20"/>
          <w:lang w:val="es-AR" w:eastAsia="zh-CN" w:bidi="hi-IN"/>
        </w:rPr>
        <w:t xml:space="preserve"> Vía de flujo preferencial en franja de vegetación ribereña.</w:t>
      </w:r>
    </w:p>
    <w:p w:rsidR="00F937EE" w:rsidRPr="00EF6096" w:rsidRDefault="000F2650" w:rsidP="00500168">
      <w:pPr>
        <w:spacing w:before="100" w:beforeAutospacing="1" w:after="120" w:line="240" w:lineRule="atLeast"/>
        <w:ind w:left="362" w:hanging="680"/>
        <w:jc w:val="both"/>
        <w:rPr>
          <w:rFonts w:ascii="Calibri" w:hAnsi="Calibri" w:cs="Calibri"/>
          <w:b/>
          <w:color w:val="000000"/>
          <w:sz w:val="22"/>
          <w:szCs w:val="22"/>
          <w:lang w:val="es-ES_tradnl"/>
        </w:rPr>
      </w:pPr>
      <w:r>
        <w:rPr>
          <w:rFonts w:ascii="Calibri" w:hAnsi="Calibri" w:cs="Calibri"/>
          <w:b/>
          <w:noProof/>
          <w:color w:val="000000"/>
          <w:sz w:val="22"/>
          <w:szCs w:val="22"/>
          <w:lang w:val="en-GB" w:eastAsia="en-GB"/>
        </w:rPr>
        <w:drawing>
          <wp:inline distT="0" distB="0" distL="0" distR="0" wp14:anchorId="1743E754" wp14:editId="230E4687">
            <wp:extent cx="5311140" cy="3983355"/>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1 paper.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11140" cy="3983355"/>
                    </a:xfrm>
                    <a:prstGeom prst="rect">
                      <a:avLst/>
                    </a:prstGeom>
                  </pic:spPr>
                </pic:pic>
              </a:graphicData>
            </a:graphic>
          </wp:inline>
        </w:drawing>
      </w: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814D03" w:rsidRDefault="00814D03" w:rsidP="000A733C">
      <w:pPr>
        <w:jc w:val="both"/>
        <w:rPr>
          <w:rFonts w:asciiTheme="minorHAnsi" w:eastAsia="Calibri" w:hAnsiTheme="minorHAnsi" w:cstheme="minorHAnsi"/>
          <w:b/>
          <w:sz w:val="22"/>
          <w:szCs w:val="22"/>
          <w:lang w:val="en-GB" w:eastAsia="en-US"/>
        </w:rPr>
      </w:pPr>
    </w:p>
    <w:p w:rsidR="00D475E9" w:rsidRDefault="00D475E9" w:rsidP="00CB02D5">
      <w:pPr>
        <w:widowControl w:val="0"/>
        <w:suppressAutoHyphens/>
        <w:rPr>
          <w:rFonts w:ascii="Palatino Linotype" w:eastAsia="Droid Sans Fallback" w:hAnsi="Palatino Linotype" w:cs="Palatino Linotype"/>
          <w:kern w:val="1"/>
          <w:sz w:val="20"/>
          <w:szCs w:val="20"/>
          <w:lang w:val="en-US" w:eastAsia="zh-CN" w:bidi="hi-IN"/>
        </w:rPr>
      </w:pPr>
    </w:p>
    <w:p w:rsidR="00D475E9" w:rsidRDefault="00D475E9" w:rsidP="00CB02D5">
      <w:pPr>
        <w:widowControl w:val="0"/>
        <w:suppressAutoHyphens/>
        <w:rPr>
          <w:rFonts w:ascii="Palatino Linotype" w:eastAsia="Droid Sans Fallback" w:hAnsi="Palatino Linotype" w:cs="Palatino Linotype"/>
          <w:kern w:val="1"/>
          <w:sz w:val="20"/>
          <w:szCs w:val="20"/>
          <w:lang w:val="en-US" w:eastAsia="zh-CN" w:bidi="hi-IN"/>
        </w:rPr>
      </w:pPr>
    </w:p>
    <w:p w:rsidR="00DB1619" w:rsidRPr="009F4C06" w:rsidRDefault="00DB1619" w:rsidP="00DB1619">
      <w:pPr>
        <w:widowControl w:val="0"/>
        <w:suppressAutoHyphens/>
        <w:rPr>
          <w:rFonts w:ascii="Palatino Linotype" w:eastAsia="Droid Sans Fallback" w:hAnsi="Palatino Linotype" w:cs="Palatino Linotype"/>
          <w:kern w:val="1"/>
          <w:sz w:val="20"/>
          <w:szCs w:val="20"/>
          <w:lang w:val="en-GB" w:eastAsia="zh-CN" w:bidi="hi-IN"/>
        </w:rPr>
      </w:pPr>
      <w:r w:rsidRPr="0057369D">
        <w:rPr>
          <w:rFonts w:ascii="Palatino Linotype" w:eastAsia="Droid Sans Fallback" w:hAnsi="Palatino Linotype" w:cs="Palatino Linotype"/>
          <w:kern w:val="1"/>
          <w:sz w:val="20"/>
          <w:szCs w:val="20"/>
          <w:lang w:val="en-US" w:eastAsia="zh-CN" w:bidi="hi-IN"/>
        </w:rPr>
        <w:lastRenderedPageBreak/>
        <w:t xml:space="preserve">Figure 2. Location of the sampling sites (black dots) </w:t>
      </w:r>
      <w:r>
        <w:rPr>
          <w:rFonts w:ascii="Palatino Linotype" w:eastAsia="Droid Sans Fallback" w:hAnsi="Palatino Linotype" w:cs="Palatino Linotype"/>
          <w:kern w:val="1"/>
          <w:sz w:val="20"/>
          <w:szCs w:val="20"/>
          <w:lang w:val="en-US" w:eastAsia="zh-CN" w:bidi="hi-IN"/>
        </w:rPr>
        <w:t xml:space="preserve">on Southern </w:t>
      </w:r>
      <w:r w:rsidRPr="0057369D">
        <w:rPr>
          <w:rFonts w:ascii="Palatino Linotype" w:eastAsia="Droid Sans Fallback" w:hAnsi="Palatino Linotype" w:cs="Palatino Linotype"/>
          <w:kern w:val="1"/>
          <w:sz w:val="20"/>
          <w:szCs w:val="20"/>
          <w:lang w:val="en-US" w:eastAsia="zh-CN" w:bidi="hi-IN"/>
        </w:rPr>
        <w:t xml:space="preserve">Pampa </w:t>
      </w:r>
      <w:r>
        <w:rPr>
          <w:rFonts w:ascii="Palatino Linotype" w:eastAsia="Droid Sans Fallback" w:hAnsi="Palatino Linotype" w:cs="Palatino Linotype"/>
          <w:kern w:val="1"/>
          <w:sz w:val="20"/>
          <w:szCs w:val="20"/>
          <w:lang w:val="en-US" w:eastAsia="zh-CN" w:bidi="hi-IN"/>
        </w:rPr>
        <w:t>(</w:t>
      </w:r>
      <w:r w:rsidRPr="0057369D">
        <w:rPr>
          <w:rFonts w:ascii="Palatino Linotype" w:eastAsia="Droid Sans Fallback" w:hAnsi="Palatino Linotype" w:cs="Palatino Linotype"/>
          <w:kern w:val="1"/>
          <w:sz w:val="20"/>
          <w:szCs w:val="20"/>
          <w:lang w:val="en-US" w:eastAsia="zh-CN" w:bidi="hi-IN"/>
        </w:rPr>
        <w:t>Argentina</w:t>
      </w:r>
      <w:r>
        <w:rPr>
          <w:rFonts w:ascii="Palatino Linotype" w:eastAsia="Droid Sans Fallback" w:hAnsi="Palatino Linotype" w:cs="Palatino Linotype"/>
          <w:kern w:val="1"/>
          <w:sz w:val="20"/>
          <w:szCs w:val="20"/>
          <w:lang w:val="en-US" w:eastAsia="zh-CN" w:bidi="hi-IN"/>
        </w:rPr>
        <w:t>):</w:t>
      </w:r>
      <w:r w:rsidRPr="005768E8">
        <w:rPr>
          <w:rFonts w:ascii="Palatino Linotype" w:eastAsia="Droid Sans Fallback" w:hAnsi="Palatino Linotype" w:cs="Palatino Linotype"/>
          <w:kern w:val="1"/>
          <w:sz w:val="20"/>
          <w:szCs w:val="20"/>
          <w:lang w:val="en-US" w:eastAsia="zh-CN" w:bidi="hi-IN"/>
        </w:rPr>
        <w:t xml:space="preserve"> </w:t>
      </w:r>
      <w:r w:rsidRPr="009F4C06">
        <w:rPr>
          <w:rFonts w:ascii="Palatino Linotype" w:eastAsia="Droid Sans Fallback" w:hAnsi="Palatino Linotype" w:cs="Palatino Linotype"/>
          <w:kern w:val="1"/>
          <w:sz w:val="20"/>
          <w:szCs w:val="20"/>
          <w:lang w:val="en-GB" w:eastAsia="zh-CN" w:bidi="hi-IN"/>
        </w:rPr>
        <w:t xml:space="preserve">(A) Del Azul, (B) La </w:t>
      </w:r>
      <w:proofErr w:type="spellStart"/>
      <w:r w:rsidRPr="009F4C06">
        <w:rPr>
          <w:rFonts w:ascii="Palatino Linotype" w:eastAsia="Droid Sans Fallback" w:hAnsi="Palatino Linotype" w:cs="Palatino Linotype"/>
          <w:kern w:val="1"/>
          <w:sz w:val="20"/>
          <w:szCs w:val="20"/>
          <w:lang w:val="en-GB" w:eastAsia="zh-CN" w:bidi="hi-IN"/>
        </w:rPr>
        <w:t>Pastora</w:t>
      </w:r>
      <w:proofErr w:type="spellEnd"/>
      <w:r w:rsidRPr="009F4C06">
        <w:rPr>
          <w:rFonts w:ascii="Palatino Linotype" w:eastAsia="Droid Sans Fallback" w:hAnsi="Palatino Linotype" w:cs="Palatino Linotype"/>
          <w:kern w:val="1"/>
          <w:sz w:val="20"/>
          <w:szCs w:val="20"/>
          <w:lang w:val="en-GB" w:eastAsia="zh-CN" w:bidi="hi-IN"/>
        </w:rPr>
        <w:t>, (C) San Felipe and (D) Napaleofú streams.</w:t>
      </w:r>
    </w:p>
    <w:p w:rsidR="00DB1619" w:rsidRPr="00AD15B6" w:rsidRDefault="00DB1619" w:rsidP="00DB1619">
      <w:pPr>
        <w:widowControl w:val="0"/>
        <w:suppressAutoHyphens/>
        <w:rPr>
          <w:rFonts w:ascii="Palatino Linotype" w:eastAsia="Droid Sans Fallback" w:hAnsi="Palatino Linotype" w:cs="Palatino Linotype"/>
          <w:kern w:val="1"/>
          <w:sz w:val="20"/>
          <w:szCs w:val="20"/>
          <w:lang w:val="es-ES_tradnl" w:eastAsia="zh-CN" w:bidi="hi-IN"/>
        </w:rPr>
      </w:pPr>
      <w:r w:rsidRPr="00AD15B6">
        <w:rPr>
          <w:rFonts w:ascii="Palatino Linotype" w:eastAsia="Droid Sans Fallback" w:hAnsi="Palatino Linotype" w:cs="Palatino Linotype"/>
          <w:kern w:val="1"/>
          <w:sz w:val="20"/>
          <w:szCs w:val="20"/>
          <w:lang w:val="es-ES_tradnl" w:eastAsia="zh-CN" w:bidi="hi-IN"/>
        </w:rPr>
        <w:t>Figura 2. Ubicación de los sitios de muestreo (puntos negros) en la Pampa Austral de Argentina</w:t>
      </w:r>
      <w:r w:rsidR="008147BB">
        <w:rPr>
          <w:rFonts w:ascii="Palatino Linotype" w:eastAsia="Droid Sans Fallback" w:hAnsi="Palatino Linotype" w:cs="Palatino Linotype"/>
          <w:kern w:val="1"/>
          <w:sz w:val="20"/>
          <w:szCs w:val="20"/>
          <w:lang w:val="es-ES_tradnl" w:eastAsia="zh-CN" w:bidi="hi-IN"/>
        </w:rPr>
        <w:t>:</w:t>
      </w:r>
      <w:r w:rsidRPr="00AD15B6">
        <w:rPr>
          <w:rFonts w:ascii="Palatino Linotype" w:eastAsia="Droid Sans Fallback" w:hAnsi="Palatino Linotype" w:cs="Palatino Linotype"/>
          <w:kern w:val="1"/>
          <w:sz w:val="20"/>
          <w:szCs w:val="20"/>
          <w:lang w:val="es-ES_tradnl" w:eastAsia="zh-CN" w:bidi="hi-IN"/>
        </w:rPr>
        <w:t xml:space="preserve"> en arroyos (A) Del Azul, (B) La Pastora, (C) San Felipe y (D) Napaleofú.</w:t>
      </w:r>
    </w:p>
    <w:p w:rsidR="00F937EE" w:rsidRPr="00050D45" w:rsidRDefault="005768E8" w:rsidP="00F937EE">
      <w:pPr>
        <w:spacing w:before="100" w:beforeAutospacing="1" w:after="120" w:line="240" w:lineRule="atLeast"/>
        <w:ind w:left="362" w:hanging="680"/>
        <w:jc w:val="both"/>
        <w:rPr>
          <w:rFonts w:ascii="Calibri" w:hAnsi="Calibri" w:cs="Calibri"/>
          <w:b/>
          <w:color w:val="000000"/>
          <w:sz w:val="22"/>
          <w:szCs w:val="22"/>
          <w:lang w:val="es-ES_tradnl"/>
        </w:rPr>
      </w:pPr>
      <w:r>
        <w:rPr>
          <w:rFonts w:ascii="Calibri" w:hAnsi="Calibri" w:cs="Calibri"/>
          <w:b/>
          <w:noProof/>
          <w:color w:val="000000"/>
          <w:sz w:val="22"/>
          <w:szCs w:val="22"/>
          <w:lang w:val="en-GB" w:eastAsia="en-GB"/>
        </w:rPr>
        <w:drawing>
          <wp:inline distT="0" distB="0" distL="0" distR="0">
            <wp:extent cx="5311140" cy="4074160"/>
            <wp:effectExtent l="0" t="0" r="3810" b="254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2 paper.jpg"/>
                    <pic:cNvPicPr/>
                  </pic:nvPicPr>
                  <pic:blipFill>
                    <a:blip r:embed="rId10">
                      <a:extLst>
                        <a:ext uri="{28A0092B-C50C-407E-A947-70E740481C1C}">
                          <a14:useLocalDpi xmlns:a14="http://schemas.microsoft.com/office/drawing/2010/main" val="0"/>
                        </a:ext>
                      </a:extLst>
                    </a:blip>
                    <a:stretch>
                      <a:fillRect/>
                    </a:stretch>
                  </pic:blipFill>
                  <pic:spPr>
                    <a:xfrm>
                      <a:off x="0" y="0"/>
                      <a:ext cx="5311140" cy="4074160"/>
                    </a:xfrm>
                    <a:prstGeom prst="rect">
                      <a:avLst/>
                    </a:prstGeom>
                  </pic:spPr>
                </pic:pic>
              </a:graphicData>
            </a:graphic>
          </wp:inline>
        </w:drawing>
      </w: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Pr="0047553C" w:rsidRDefault="007F41EF" w:rsidP="000A733C">
      <w:pPr>
        <w:jc w:val="both"/>
        <w:rPr>
          <w:rFonts w:asciiTheme="minorHAnsi" w:eastAsia="Calibri" w:hAnsiTheme="minorHAnsi" w:cstheme="minorHAnsi"/>
          <w:b/>
          <w:sz w:val="22"/>
          <w:szCs w:val="22"/>
          <w:lang w:val="es-AR" w:eastAsia="en-US"/>
        </w:rPr>
      </w:pPr>
    </w:p>
    <w:p w:rsidR="007F41EF" w:rsidRDefault="007F41EF" w:rsidP="000A733C">
      <w:pPr>
        <w:jc w:val="both"/>
        <w:rPr>
          <w:rFonts w:asciiTheme="minorHAnsi" w:eastAsia="Calibri" w:hAnsiTheme="minorHAnsi" w:cstheme="minorHAnsi"/>
          <w:b/>
          <w:sz w:val="22"/>
          <w:szCs w:val="22"/>
          <w:lang w:val="es-AR" w:eastAsia="en-US"/>
        </w:rPr>
      </w:pPr>
    </w:p>
    <w:p w:rsidR="000C7D57" w:rsidRPr="0047553C" w:rsidRDefault="000C7D57" w:rsidP="000A733C">
      <w:pPr>
        <w:jc w:val="both"/>
        <w:rPr>
          <w:rFonts w:asciiTheme="minorHAnsi" w:eastAsia="Calibri" w:hAnsiTheme="minorHAnsi" w:cstheme="minorHAnsi"/>
          <w:b/>
          <w:sz w:val="22"/>
          <w:szCs w:val="22"/>
          <w:lang w:val="es-AR" w:eastAsia="en-US"/>
        </w:rPr>
      </w:pPr>
    </w:p>
    <w:p w:rsidR="00F937EE" w:rsidRPr="00F53D76" w:rsidRDefault="00FE7897" w:rsidP="00FE7897">
      <w:pPr>
        <w:widowControl w:val="0"/>
        <w:suppressAutoHyphens/>
        <w:rPr>
          <w:rFonts w:ascii="Palatino Linotype" w:eastAsia="Droid Sans Fallback" w:hAnsi="Palatino Linotype" w:cs="Palatino Linotype"/>
          <w:kern w:val="1"/>
          <w:sz w:val="20"/>
          <w:szCs w:val="20"/>
          <w:lang w:val="en-US" w:eastAsia="zh-CN" w:bidi="hi-IN"/>
        </w:rPr>
      </w:pPr>
      <w:proofErr w:type="gramStart"/>
      <w:r w:rsidRPr="00F53D76">
        <w:rPr>
          <w:rFonts w:ascii="Palatino Linotype" w:eastAsia="Droid Sans Fallback" w:hAnsi="Palatino Linotype" w:cs="Palatino Linotype"/>
          <w:kern w:val="1"/>
          <w:sz w:val="20"/>
          <w:szCs w:val="20"/>
          <w:lang w:val="en-US" w:eastAsia="zh-CN" w:bidi="hi-IN"/>
        </w:rPr>
        <w:lastRenderedPageBreak/>
        <w:t>Figure</w:t>
      </w:r>
      <w:r w:rsidR="00F937EE" w:rsidRPr="00F53D76">
        <w:rPr>
          <w:rFonts w:ascii="Palatino Linotype" w:eastAsia="Droid Sans Fallback" w:hAnsi="Palatino Linotype" w:cs="Palatino Linotype"/>
          <w:kern w:val="1"/>
          <w:sz w:val="20"/>
          <w:szCs w:val="20"/>
          <w:lang w:val="en-US" w:eastAsia="zh-CN" w:bidi="hi-IN"/>
        </w:rPr>
        <w:t xml:space="preserve"> 3.</w:t>
      </w:r>
      <w:proofErr w:type="gramEnd"/>
      <w:r w:rsidR="00F937EE" w:rsidRPr="00F53D76">
        <w:rPr>
          <w:rFonts w:ascii="Palatino Linotype" w:eastAsia="Droid Sans Fallback" w:hAnsi="Palatino Linotype" w:cs="Palatino Linotype"/>
          <w:kern w:val="1"/>
          <w:sz w:val="20"/>
          <w:szCs w:val="20"/>
          <w:lang w:val="en-US" w:eastAsia="zh-CN" w:bidi="hi-IN"/>
        </w:rPr>
        <w:t xml:space="preserve"> </w:t>
      </w:r>
      <w:proofErr w:type="gramStart"/>
      <w:r w:rsidR="000C7D57">
        <w:rPr>
          <w:rFonts w:ascii="Palatino Linotype" w:eastAsia="Droid Sans Fallback" w:hAnsi="Palatino Linotype" w:cs="Palatino Linotype"/>
          <w:kern w:val="1"/>
          <w:sz w:val="20"/>
          <w:szCs w:val="20"/>
          <w:lang w:val="en-US" w:eastAsia="zh-CN" w:bidi="hi-IN"/>
        </w:rPr>
        <w:t>P</w:t>
      </w:r>
      <w:r w:rsidR="00F937EE" w:rsidRPr="00F53D76">
        <w:rPr>
          <w:rFonts w:ascii="Palatino Linotype" w:eastAsia="Droid Sans Fallback" w:hAnsi="Palatino Linotype" w:cs="Palatino Linotype"/>
          <w:kern w:val="1"/>
          <w:sz w:val="20"/>
          <w:szCs w:val="20"/>
          <w:lang w:val="en-US" w:eastAsia="zh-CN" w:bidi="hi-IN"/>
        </w:rPr>
        <w:t>referential flow pathways.</w:t>
      </w:r>
      <w:proofErr w:type="gramEnd"/>
    </w:p>
    <w:p w:rsidR="002761B2" w:rsidRPr="00FE7897" w:rsidRDefault="00F937EE" w:rsidP="00FE7897">
      <w:pPr>
        <w:widowControl w:val="0"/>
        <w:suppressAutoHyphens/>
        <w:rPr>
          <w:rFonts w:ascii="Palatino Linotype" w:eastAsia="Droid Sans Fallback" w:hAnsi="Palatino Linotype" w:cs="Palatino Linotype"/>
          <w:kern w:val="1"/>
          <w:sz w:val="20"/>
          <w:szCs w:val="20"/>
          <w:lang w:val="es-AR" w:eastAsia="zh-CN" w:bidi="hi-IN"/>
        </w:rPr>
      </w:pPr>
      <w:proofErr w:type="spellStart"/>
      <w:proofErr w:type="gramStart"/>
      <w:r w:rsidRPr="00AD15B6">
        <w:rPr>
          <w:rFonts w:ascii="Palatino Linotype" w:eastAsia="Droid Sans Fallback" w:hAnsi="Palatino Linotype" w:cs="Palatino Linotype"/>
          <w:kern w:val="1"/>
          <w:sz w:val="20"/>
          <w:szCs w:val="20"/>
          <w:lang w:val="en-GB" w:eastAsia="zh-CN" w:bidi="hi-IN"/>
        </w:rPr>
        <w:t>Fig</w:t>
      </w:r>
      <w:r w:rsidR="00FE7897" w:rsidRPr="00AD15B6">
        <w:rPr>
          <w:rFonts w:ascii="Palatino Linotype" w:eastAsia="Droid Sans Fallback" w:hAnsi="Palatino Linotype" w:cs="Palatino Linotype"/>
          <w:kern w:val="1"/>
          <w:sz w:val="20"/>
          <w:szCs w:val="20"/>
          <w:lang w:val="en-GB" w:eastAsia="zh-CN" w:bidi="hi-IN"/>
        </w:rPr>
        <w:t>ura</w:t>
      </w:r>
      <w:proofErr w:type="spellEnd"/>
      <w:r w:rsidRPr="00AD15B6">
        <w:rPr>
          <w:rFonts w:ascii="Palatino Linotype" w:eastAsia="Droid Sans Fallback" w:hAnsi="Palatino Linotype" w:cs="Palatino Linotype"/>
          <w:kern w:val="1"/>
          <w:sz w:val="20"/>
          <w:szCs w:val="20"/>
          <w:lang w:val="en-GB" w:eastAsia="zh-CN" w:bidi="hi-IN"/>
        </w:rPr>
        <w:t xml:space="preserve"> 3.</w:t>
      </w:r>
      <w:proofErr w:type="gramEnd"/>
      <w:r w:rsidR="00E005B4" w:rsidRPr="00AD15B6">
        <w:rPr>
          <w:rFonts w:ascii="Palatino Linotype" w:eastAsia="Droid Sans Fallback" w:hAnsi="Palatino Linotype" w:cs="Palatino Linotype"/>
          <w:kern w:val="1"/>
          <w:sz w:val="20"/>
          <w:szCs w:val="20"/>
          <w:lang w:val="en-GB" w:eastAsia="zh-CN" w:bidi="hi-IN"/>
        </w:rPr>
        <w:t xml:space="preserve"> </w:t>
      </w:r>
      <w:r w:rsidR="00E005B4" w:rsidRPr="00FE7897">
        <w:rPr>
          <w:rFonts w:ascii="Palatino Linotype" w:eastAsia="Droid Sans Fallback" w:hAnsi="Palatino Linotype" w:cs="Palatino Linotype"/>
          <w:kern w:val="1"/>
          <w:sz w:val="20"/>
          <w:szCs w:val="20"/>
          <w:lang w:val="es-AR" w:eastAsia="zh-CN" w:bidi="hi-IN"/>
        </w:rPr>
        <w:t>Vía de flujo preferencial</w:t>
      </w:r>
      <w:r w:rsidR="000C7D57">
        <w:rPr>
          <w:rFonts w:ascii="Palatino Linotype" w:eastAsia="Droid Sans Fallback" w:hAnsi="Palatino Linotype" w:cs="Palatino Linotype"/>
          <w:kern w:val="1"/>
          <w:sz w:val="20"/>
          <w:szCs w:val="20"/>
          <w:lang w:val="es-AR" w:eastAsia="zh-CN" w:bidi="hi-IN"/>
        </w:rPr>
        <w:t>.</w:t>
      </w:r>
      <w:r w:rsidR="00E005B4" w:rsidRPr="00FE7897">
        <w:rPr>
          <w:rFonts w:ascii="Palatino Linotype" w:eastAsia="Droid Sans Fallback" w:hAnsi="Palatino Linotype" w:cs="Palatino Linotype"/>
          <w:kern w:val="1"/>
          <w:sz w:val="20"/>
          <w:szCs w:val="20"/>
          <w:lang w:val="es-AR" w:eastAsia="zh-CN" w:bidi="hi-IN"/>
        </w:rPr>
        <w:t xml:space="preserve"> </w:t>
      </w:r>
    </w:p>
    <w:p w:rsidR="002761B2" w:rsidRDefault="00F71389" w:rsidP="002761B2">
      <w:pPr>
        <w:spacing w:before="100" w:beforeAutospacing="1" w:after="120" w:line="360" w:lineRule="auto"/>
        <w:ind w:left="360" w:hanging="680"/>
        <w:jc w:val="both"/>
        <w:rPr>
          <w:rFonts w:ascii="Calibri" w:hAnsi="Calibri" w:cs="Calibri"/>
          <w:b/>
          <w:color w:val="000000"/>
          <w:sz w:val="22"/>
          <w:szCs w:val="22"/>
          <w:lang w:val="es-ES_tradnl"/>
        </w:rPr>
      </w:pPr>
      <w:r>
        <w:rPr>
          <w:rFonts w:ascii="Calibri" w:hAnsi="Calibri" w:cs="Calibri"/>
          <w:b/>
          <w:noProof/>
          <w:color w:val="000000"/>
          <w:sz w:val="22"/>
          <w:szCs w:val="22"/>
          <w:lang w:val="en-GB" w:eastAsia="en-GB"/>
        </w:rPr>
        <w:drawing>
          <wp:inline distT="0" distB="0" distL="0" distR="0" wp14:anchorId="37F60416" wp14:editId="74078047">
            <wp:extent cx="4943866" cy="3706376"/>
            <wp:effectExtent l="0" t="0" r="0" b="889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3 paper.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43866" cy="3706376"/>
                    </a:xfrm>
                    <a:prstGeom prst="rect">
                      <a:avLst/>
                    </a:prstGeom>
                  </pic:spPr>
                </pic:pic>
              </a:graphicData>
            </a:graphic>
          </wp:inline>
        </w:drawing>
      </w: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CE24B9" w:rsidRDefault="00CE24B9" w:rsidP="000A733C">
      <w:pPr>
        <w:jc w:val="both"/>
        <w:rPr>
          <w:rFonts w:asciiTheme="minorHAnsi" w:eastAsia="Calibri" w:hAnsiTheme="minorHAnsi" w:cstheme="minorHAnsi"/>
          <w:b/>
          <w:sz w:val="22"/>
          <w:szCs w:val="22"/>
          <w:lang w:val="en-GB" w:eastAsia="en-US"/>
        </w:rPr>
      </w:pPr>
    </w:p>
    <w:p w:rsidR="00B8491D" w:rsidRPr="00F53D76" w:rsidRDefault="00F937EE" w:rsidP="00C42B23">
      <w:pPr>
        <w:widowControl w:val="0"/>
        <w:suppressAutoHyphens/>
        <w:rPr>
          <w:rFonts w:ascii="Palatino Linotype" w:eastAsia="Droid Sans Fallback" w:hAnsi="Palatino Linotype" w:cs="Palatino Linotype"/>
          <w:kern w:val="1"/>
          <w:sz w:val="20"/>
          <w:szCs w:val="20"/>
          <w:lang w:val="en-US" w:eastAsia="zh-CN" w:bidi="hi-IN"/>
        </w:rPr>
      </w:pPr>
      <w:r w:rsidRPr="00F53D76">
        <w:rPr>
          <w:rFonts w:ascii="Palatino Linotype" w:eastAsia="Droid Sans Fallback" w:hAnsi="Palatino Linotype" w:cs="Palatino Linotype"/>
          <w:kern w:val="1"/>
          <w:sz w:val="20"/>
          <w:szCs w:val="20"/>
          <w:lang w:val="en-US" w:eastAsia="zh-CN" w:bidi="hi-IN"/>
        </w:rPr>
        <w:lastRenderedPageBreak/>
        <w:t>Fig</w:t>
      </w:r>
      <w:r w:rsidR="00C42B23" w:rsidRPr="00F53D76">
        <w:rPr>
          <w:rFonts w:ascii="Palatino Linotype" w:eastAsia="Droid Sans Fallback" w:hAnsi="Palatino Linotype" w:cs="Palatino Linotype"/>
          <w:kern w:val="1"/>
          <w:sz w:val="20"/>
          <w:szCs w:val="20"/>
          <w:lang w:val="en-US" w:eastAsia="zh-CN" w:bidi="hi-IN"/>
        </w:rPr>
        <w:t>ure</w:t>
      </w:r>
      <w:r w:rsidRPr="00F53D76">
        <w:rPr>
          <w:rFonts w:ascii="Palatino Linotype" w:eastAsia="Droid Sans Fallback" w:hAnsi="Palatino Linotype" w:cs="Palatino Linotype"/>
          <w:kern w:val="1"/>
          <w:sz w:val="20"/>
          <w:szCs w:val="20"/>
          <w:lang w:val="en-US" w:eastAsia="zh-CN" w:bidi="hi-IN"/>
        </w:rPr>
        <w:t xml:space="preserve"> 4. Riparian vegetation strips with and without trees and their preferential flow pathways in Del Azul (A), La </w:t>
      </w:r>
      <w:proofErr w:type="spellStart"/>
      <w:r w:rsidRPr="00F53D76">
        <w:rPr>
          <w:rFonts w:ascii="Palatino Linotype" w:eastAsia="Droid Sans Fallback" w:hAnsi="Palatino Linotype" w:cs="Palatino Linotype"/>
          <w:kern w:val="1"/>
          <w:sz w:val="20"/>
          <w:szCs w:val="20"/>
          <w:lang w:val="en-US" w:eastAsia="zh-CN" w:bidi="hi-IN"/>
        </w:rPr>
        <w:t>Pastora</w:t>
      </w:r>
      <w:proofErr w:type="spellEnd"/>
      <w:r w:rsidRPr="00F53D76">
        <w:rPr>
          <w:rFonts w:ascii="Palatino Linotype" w:eastAsia="Droid Sans Fallback" w:hAnsi="Palatino Linotype" w:cs="Palatino Linotype"/>
          <w:kern w:val="1"/>
          <w:sz w:val="20"/>
          <w:szCs w:val="20"/>
          <w:lang w:val="en-US" w:eastAsia="zh-CN" w:bidi="hi-IN"/>
        </w:rPr>
        <w:t xml:space="preserve"> (B), San Felipe (C) and Napaleofú (D) streams. Images of the GeoEye-1 satellite of 7/3/2013 provided by Google Earth Plus.</w:t>
      </w:r>
    </w:p>
    <w:p w:rsidR="00F937EE" w:rsidRPr="00C42B23" w:rsidRDefault="00C42B23" w:rsidP="00C42B23">
      <w:pPr>
        <w:widowControl w:val="0"/>
        <w:suppressAutoHyphens/>
        <w:rPr>
          <w:rFonts w:ascii="Palatino Linotype" w:eastAsia="Droid Sans Fallback" w:hAnsi="Palatino Linotype" w:cs="Palatino Linotype"/>
          <w:kern w:val="1"/>
          <w:sz w:val="20"/>
          <w:szCs w:val="20"/>
          <w:lang w:val="es-AR" w:eastAsia="zh-CN" w:bidi="hi-IN"/>
        </w:rPr>
      </w:pPr>
      <w:r>
        <w:rPr>
          <w:rFonts w:ascii="Palatino Linotype" w:eastAsia="Droid Sans Fallback" w:hAnsi="Palatino Linotype" w:cs="Palatino Linotype"/>
          <w:kern w:val="1"/>
          <w:sz w:val="20"/>
          <w:szCs w:val="20"/>
          <w:lang w:val="es-AR" w:eastAsia="zh-CN" w:bidi="hi-IN"/>
        </w:rPr>
        <w:t>Figura</w:t>
      </w:r>
      <w:r w:rsidR="00F937EE" w:rsidRPr="00C42B23">
        <w:rPr>
          <w:rFonts w:ascii="Palatino Linotype" w:eastAsia="Droid Sans Fallback" w:hAnsi="Palatino Linotype" w:cs="Palatino Linotype"/>
          <w:kern w:val="1"/>
          <w:sz w:val="20"/>
          <w:szCs w:val="20"/>
          <w:lang w:val="es-AR" w:eastAsia="zh-CN" w:bidi="hi-IN"/>
        </w:rPr>
        <w:t xml:space="preserve"> 4.</w:t>
      </w:r>
      <w:r w:rsidR="00B454E6" w:rsidRPr="00C42B23">
        <w:rPr>
          <w:rFonts w:ascii="Palatino Linotype" w:eastAsia="Droid Sans Fallback" w:hAnsi="Palatino Linotype" w:cs="Palatino Linotype"/>
          <w:kern w:val="1"/>
          <w:sz w:val="20"/>
          <w:szCs w:val="20"/>
          <w:lang w:val="es-AR" w:eastAsia="zh-CN" w:bidi="hi-IN"/>
        </w:rPr>
        <w:t xml:space="preserve"> Franjas de vegetación ribereña con y sin árboles y sus vías de flujos preferenciales en arroyos Del Azul (A), La Pastora (B), San Felipe (C) y Napaleofú (D). Imágenes del satélite GeoEye-1 del 03/07/2013 provistas por Google </w:t>
      </w:r>
      <w:proofErr w:type="spellStart"/>
      <w:r w:rsidR="00B454E6" w:rsidRPr="00C42B23">
        <w:rPr>
          <w:rFonts w:ascii="Palatino Linotype" w:eastAsia="Droid Sans Fallback" w:hAnsi="Palatino Linotype" w:cs="Palatino Linotype"/>
          <w:kern w:val="1"/>
          <w:sz w:val="20"/>
          <w:szCs w:val="20"/>
          <w:lang w:val="es-AR" w:eastAsia="zh-CN" w:bidi="hi-IN"/>
        </w:rPr>
        <w:t>Earth</w:t>
      </w:r>
      <w:proofErr w:type="spellEnd"/>
      <w:r w:rsidR="00B454E6" w:rsidRPr="00C42B23">
        <w:rPr>
          <w:rFonts w:ascii="Palatino Linotype" w:eastAsia="Droid Sans Fallback" w:hAnsi="Palatino Linotype" w:cs="Palatino Linotype"/>
          <w:kern w:val="1"/>
          <w:sz w:val="20"/>
          <w:szCs w:val="20"/>
          <w:lang w:val="es-AR" w:eastAsia="zh-CN" w:bidi="hi-IN"/>
        </w:rPr>
        <w:t xml:space="preserve"> Plus.</w:t>
      </w:r>
    </w:p>
    <w:p w:rsidR="00F937EE" w:rsidRPr="00B454E6" w:rsidRDefault="00952172" w:rsidP="002761B2">
      <w:pPr>
        <w:spacing w:before="100" w:beforeAutospacing="1" w:after="120" w:line="360" w:lineRule="auto"/>
        <w:ind w:left="360" w:hanging="680"/>
        <w:jc w:val="both"/>
        <w:rPr>
          <w:rFonts w:ascii="Calibri" w:hAnsi="Calibri" w:cs="Calibri"/>
          <w:b/>
          <w:color w:val="000000"/>
          <w:sz w:val="22"/>
          <w:szCs w:val="22"/>
          <w:lang w:val="es-ES_tradnl"/>
        </w:rPr>
      </w:pPr>
      <w:r>
        <w:rPr>
          <w:rFonts w:ascii="Calibri" w:hAnsi="Calibri" w:cs="Calibri"/>
          <w:b/>
          <w:noProof/>
          <w:color w:val="000000"/>
          <w:sz w:val="22"/>
          <w:szCs w:val="22"/>
          <w:lang w:val="en-GB" w:eastAsia="en-GB"/>
        </w:rPr>
        <w:drawing>
          <wp:inline distT="0" distB="0" distL="0" distR="0" wp14:anchorId="5ED11E26" wp14:editId="177E8979">
            <wp:extent cx="5311140" cy="3983355"/>
            <wp:effectExtent l="0" t="0" r="381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4 paper.jpg"/>
                    <pic:cNvPicPr/>
                  </pic:nvPicPr>
                  <pic:blipFill>
                    <a:blip r:embed="rId12">
                      <a:extLst>
                        <a:ext uri="{28A0092B-C50C-407E-A947-70E740481C1C}">
                          <a14:useLocalDpi xmlns:a14="http://schemas.microsoft.com/office/drawing/2010/main" val="0"/>
                        </a:ext>
                      </a:extLst>
                    </a:blip>
                    <a:stretch>
                      <a:fillRect/>
                    </a:stretch>
                  </pic:blipFill>
                  <pic:spPr>
                    <a:xfrm>
                      <a:off x="0" y="0"/>
                      <a:ext cx="5311140" cy="3983355"/>
                    </a:xfrm>
                    <a:prstGeom prst="rect">
                      <a:avLst/>
                    </a:prstGeom>
                  </pic:spPr>
                </pic:pic>
              </a:graphicData>
            </a:graphic>
          </wp:inline>
        </w:drawing>
      </w: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2761B2" w:rsidRPr="00B454E6" w:rsidRDefault="002761B2" w:rsidP="002761B2">
      <w:pPr>
        <w:spacing w:before="100" w:beforeAutospacing="1" w:after="120" w:line="360" w:lineRule="auto"/>
        <w:ind w:left="360" w:hanging="680"/>
        <w:jc w:val="both"/>
        <w:rPr>
          <w:rFonts w:ascii="Calibri" w:hAnsi="Calibri" w:cs="Calibri"/>
          <w:b/>
          <w:color w:val="000000"/>
          <w:sz w:val="22"/>
          <w:szCs w:val="22"/>
          <w:lang w:val="es-ES_tradnl"/>
        </w:rPr>
      </w:pPr>
    </w:p>
    <w:p w:rsidR="009D0F15" w:rsidRDefault="009D0F15" w:rsidP="00253E0A">
      <w:pPr>
        <w:widowControl w:val="0"/>
        <w:suppressAutoHyphens/>
        <w:rPr>
          <w:rFonts w:ascii="Palatino Linotype" w:eastAsia="Droid Sans Fallback" w:hAnsi="Palatino Linotype" w:cs="Palatino Linotype"/>
          <w:kern w:val="1"/>
          <w:sz w:val="20"/>
          <w:szCs w:val="20"/>
          <w:lang w:val="es-AR" w:eastAsia="zh-CN" w:bidi="hi-IN"/>
        </w:rPr>
      </w:pPr>
      <w:r w:rsidRPr="00F53D76">
        <w:rPr>
          <w:rFonts w:ascii="Palatino Linotype" w:eastAsia="Droid Sans Fallback" w:hAnsi="Palatino Linotype" w:cs="Palatino Linotype"/>
          <w:kern w:val="1"/>
          <w:sz w:val="20"/>
          <w:szCs w:val="20"/>
          <w:lang w:val="en-US" w:eastAsia="zh-CN" w:bidi="hi-IN"/>
        </w:rPr>
        <w:lastRenderedPageBreak/>
        <w:t>Figure</w:t>
      </w:r>
      <w:r>
        <w:rPr>
          <w:rFonts w:ascii="Palatino Linotype" w:eastAsia="Droid Sans Fallback" w:hAnsi="Palatino Linotype" w:cs="Palatino Linotype"/>
          <w:kern w:val="1"/>
          <w:sz w:val="20"/>
          <w:szCs w:val="20"/>
          <w:lang w:val="en-US" w:eastAsia="zh-CN" w:bidi="hi-IN"/>
        </w:rPr>
        <w:t xml:space="preserve"> </w:t>
      </w:r>
      <w:r w:rsidRPr="00F53D76">
        <w:rPr>
          <w:rFonts w:ascii="Palatino Linotype" w:eastAsia="Droid Sans Fallback" w:hAnsi="Palatino Linotype" w:cs="Palatino Linotype"/>
          <w:kern w:val="1"/>
          <w:sz w:val="20"/>
          <w:szCs w:val="20"/>
          <w:lang w:val="en-US" w:eastAsia="zh-CN" w:bidi="hi-IN"/>
        </w:rPr>
        <w:t>5. Spatial distribution of soil samples (X) in</w:t>
      </w:r>
      <w:r>
        <w:rPr>
          <w:rFonts w:ascii="Palatino Linotype" w:eastAsia="Droid Sans Fallback" w:hAnsi="Palatino Linotype" w:cs="Palatino Linotype"/>
          <w:kern w:val="1"/>
          <w:sz w:val="20"/>
          <w:szCs w:val="20"/>
          <w:lang w:val="en-US" w:eastAsia="zh-CN" w:bidi="hi-IN"/>
        </w:rPr>
        <w:t xml:space="preserve"> crop-field (orange area) and</w:t>
      </w:r>
      <w:r w:rsidRPr="00F53D76">
        <w:rPr>
          <w:rFonts w:ascii="Palatino Linotype" w:eastAsia="Droid Sans Fallback" w:hAnsi="Palatino Linotype" w:cs="Palatino Linotype"/>
          <w:kern w:val="1"/>
          <w:sz w:val="20"/>
          <w:szCs w:val="20"/>
          <w:lang w:val="en-US" w:eastAsia="zh-CN" w:bidi="hi-IN"/>
        </w:rPr>
        <w:t xml:space="preserve"> riparian </w:t>
      </w:r>
      <w:r>
        <w:rPr>
          <w:rFonts w:ascii="Palatino Linotype" w:eastAsia="Droid Sans Fallback" w:hAnsi="Palatino Linotype" w:cs="Palatino Linotype"/>
          <w:kern w:val="1"/>
          <w:sz w:val="20"/>
          <w:szCs w:val="20"/>
          <w:lang w:val="en-US" w:eastAsia="zh-CN" w:bidi="hi-IN"/>
        </w:rPr>
        <w:t>vegetation</w:t>
      </w:r>
      <w:r w:rsidRPr="00F53D76">
        <w:rPr>
          <w:rFonts w:ascii="Palatino Linotype" w:eastAsia="Droid Sans Fallback" w:hAnsi="Palatino Linotype" w:cs="Palatino Linotype"/>
          <w:kern w:val="1"/>
          <w:sz w:val="20"/>
          <w:szCs w:val="20"/>
          <w:lang w:val="en-US" w:eastAsia="zh-CN" w:bidi="hi-IN"/>
        </w:rPr>
        <w:t xml:space="preserve"> strips</w:t>
      </w:r>
      <w:r>
        <w:rPr>
          <w:rFonts w:ascii="Palatino Linotype" w:eastAsia="Droid Sans Fallback" w:hAnsi="Palatino Linotype" w:cs="Palatino Linotype"/>
          <w:kern w:val="1"/>
          <w:sz w:val="20"/>
          <w:szCs w:val="20"/>
          <w:lang w:val="en-US" w:eastAsia="zh-CN" w:bidi="hi-IN"/>
        </w:rPr>
        <w:t xml:space="preserve"> (green area):</w:t>
      </w:r>
      <w:r w:rsidRPr="00F53D76">
        <w:rPr>
          <w:rFonts w:ascii="Palatino Linotype" w:eastAsia="Droid Sans Fallback" w:hAnsi="Palatino Linotype" w:cs="Palatino Linotype"/>
          <w:kern w:val="1"/>
          <w:sz w:val="20"/>
          <w:szCs w:val="20"/>
          <w:lang w:val="en-US" w:eastAsia="zh-CN" w:bidi="hi-IN"/>
        </w:rPr>
        <w:t xml:space="preserve"> inside and outside</w:t>
      </w:r>
      <w:r>
        <w:rPr>
          <w:rFonts w:ascii="Palatino Linotype" w:eastAsia="Droid Sans Fallback" w:hAnsi="Palatino Linotype" w:cs="Palatino Linotype"/>
          <w:kern w:val="1"/>
          <w:sz w:val="20"/>
          <w:szCs w:val="20"/>
          <w:lang w:val="en-US" w:eastAsia="zh-CN" w:bidi="hi-IN"/>
        </w:rPr>
        <w:t xml:space="preserve"> of</w:t>
      </w:r>
      <w:r w:rsidRPr="00F53D76">
        <w:rPr>
          <w:rFonts w:ascii="Palatino Linotype" w:eastAsia="Droid Sans Fallback" w:hAnsi="Palatino Linotype" w:cs="Palatino Linotype"/>
          <w:kern w:val="1"/>
          <w:sz w:val="20"/>
          <w:szCs w:val="20"/>
          <w:lang w:val="en-US" w:eastAsia="zh-CN" w:bidi="hi-IN"/>
        </w:rPr>
        <w:t xml:space="preserve"> preferential flow paths (PFP</w:t>
      </w:r>
      <w:r w:rsidRPr="00F53D76">
        <w:rPr>
          <w:rFonts w:ascii="Palatino Linotype" w:eastAsia="Droid Sans Fallback" w:hAnsi="Palatino Linotype" w:cs="Palatino Linotype"/>
          <w:kern w:val="1"/>
          <w:sz w:val="20"/>
          <w:szCs w:val="20"/>
          <w:vertAlign w:val="subscript"/>
          <w:lang w:val="en-US" w:eastAsia="zh-CN" w:bidi="hi-IN"/>
        </w:rPr>
        <w:t>I</w:t>
      </w:r>
      <w:r w:rsidRPr="00F53D76">
        <w:rPr>
          <w:rFonts w:ascii="Palatino Linotype" w:eastAsia="Droid Sans Fallback" w:hAnsi="Palatino Linotype" w:cs="Palatino Linotype"/>
          <w:kern w:val="1"/>
          <w:sz w:val="20"/>
          <w:szCs w:val="20"/>
          <w:lang w:val="en-US" w:eastAsia="zh-CN" w:bidi="hi-IN"/>
        </w:rPr>
        <w:t xml:space="preserve"> and PFP</w:t>
      </w:r>
      <w:r w:rsidRPr="00F53D76">
        <w:rPr>
          <w:rFonts w:ascii="Palatino Linotype" w:eastAsia="Droid Sans Fallback" w:hAnsi="Palatino Linotype" w:cs="Palatino Linotype"/>
          <w:kern w:val="1"/>
          <w:sz w:val="20"/>
          <w:szCs w:val="20"/>
          <w:vertAlign w:val="subscript"/>
          <w:lang w:val="en-US" w:eastAsia="zh-CN" w:bidi="hi-IN"/>
        </w:rPr>
        <w:t>O</w:t>
      </w:r>
      <w:r w:rsidRPr="00F53D76">
        <w:rPr>
          <w:rFonts w:ascii="Palatino Linotype" w:eastAsia="Droid Sans Fallback" w:hAnsi="Palatino Linotype" w:cs="Palatino Linotype"/>
          <w:kern w:val="1"/>
          <w:sz w:val="20"/>
          <w:szCs w:val="20"/>
          <w:lang w:val="en-US" w:eastAsia="zh-CN" w:bidi="hi-IN"/>
        </w:rPr>
        <w:t xml:space="preserve">, respectively). </w:t>
      </w:r>
      <w:proofErr w:type="spellStart"/>
      <w:r w:rsidRPr="00AD15B6">
        <w:rPr>
          <w:rFonts w:ascii="Palatino Linotype" w:eastAsia="Droid Sans Fallback" w:hAnsi="Palatino Linotype" w:cs="Palatino Linotype"/>
          <w:kern w:val="1"/>
          <w:sz w:val="20"/>
          <w:szCs w:val="20"/>
          <w:lang w:val="es-ES_tradnl" w:eastAsia="zh-CN" w:bidi="hi-IN"/>
        </w:rPr>
        <w:t>Adapted</w:t>
      </w:r>
      <w:proofErr w:type="spellEnd"/>
      <w:r w:rsidRPr="00AD15B6">
        <w:rPr>
          <w:rFonts w:ascii="Palatino Linotype" w:eastAsia="Droid Sans Fallback" w:hAnsi="Palatino Linotype" w:cs="Palatino Linotype"/>
          <w:kern w:val="1"/>
          <w:sz w:val="20"/>
          <w:szCs w:val="20"/>
          <w:lang w:val="es-ES_tradnl" w:eastAsia="zh-CN" w:bidi="hi-IN"/>
        </w:rPr>
        <w:t xml:space="preserve"> </w:t>
      </w:r>
      <w:proofErr w:type="spellStart"/>
      <w:r w:rsidRPr="00AD15B6">
        <w:rPr>
          <w:rFonts w:ascii="Palatino Linotype" w:eastAsia="Droid Sans Fallback" w:hAnsi="Palatino Linotype" w:cs="Palatino Linotype"/>
          <w:kern w:val="1"/>
          <w:sz w:val="20"/>
          <w:szCs w:val="20"/>
          <w:lang w:val="es-ES_tradnl" w:eastAsia="zh-CN" w:bidi="hi-IN"/>
        </w:rPr>
        <w:t>from</w:t>
      </w:r>
      <w:proofErr w:type="spellEnd"/>
      <w:r w:rsidRPr="00AD15B6">
        <w:rPr>
          <w:rFonts w:ascii="Palatino Linotype" w:eastAsia="Droid Sans Fallback" w:hAnsi="Palatino Linotype" w:cs="Palatino Linotype"/>
          <w:kern w:val="1"/>
          <w:sz w:val="20"/>
          <w:szCs w:val="20"/>
          <w:lang w:val="es-ES_tradnl" w:eastAsia="zh-CN" w:bidi="hi-IN"/>
        </w:rPr>
        <w:t xml:space="preserve"> </w:t>
      </w:r>
      <w:proofErr w:type="spellStart"/>
      <w:r w:rsidRPr="00AD15B6">
        <w:rPr>
          <w:rFonts w:ascii="Palatino Linotype" w:eastAsia="Droid Sans Fallback" w:hAnsi="Palatino Linotype" w:cs="Palatino Linotype"/>
          <w:kern w:val="1"/>
          <w:sz w:val="20"/>
          <w:szCs w:val="20"/>
          <w:lang w:val="es-ES_tradnl" w:eastAsia="zh-CN" w:bidi="hi-IN"/>
        </w:rPr>
        <w:t>Sheppard</w:t>
      </w:r>
      <w:proofErr w:type="spellEnd"/>
      <w:r w:rsidRPr="00AD15B6">
        <w:rPr>
          <w:rFonts w:ascii="Palatino Linotype" w:eastAsia="Droid Sans Fallback" w:hAnsi="Palatino Linotype" w:cs="Palatino Linotype"/>
          <w:kern w:val="1"/>
          <w:sz w:val="20"/>
          <w:szCs w:val="20"/>
          <w:lang w:val="es-ES_tradnl" w:eastAsia="zh-CN" w:bidi="hi-IN"/>
        </w:rPr>
        <w:t xml:space="preserve"> et al. </w:t>
      </w:r>
      <w:r w:rsidRPr="00253E0A">
        <w:rPr>
          <w:rFonts w:ascii="Palatino Linotype" w:eastAsia="Droid Sans Fallback" w:hAnsi="Palatino Linotype" w:cs="Palatino Linotype"/>
          <w:kern w:val="1"/>
          <w:sz w:val="20"/>
          <w:szCs w:val="20"/>
          <w:lang w:val="es-AR" w:eastAsia="zh-CN" w:bidi="hi-IN"/>
        </w:rPr>
        <w:t>(2006).</w:t>
      </w:r>
    </w:p>
    <w:p w:rsidR="00E94F04" w:rsidRPr="00253E0A" w:rsidRDefault="00E94F04" w:rsidP="00253E0A">
      <w:pPr>
        <w:widowControl w:val="0"/>
        <w:suppressAutoHyphens/>
        <w:rPr>
          <w:rFonts w:ascii="Palatino Linotype" w:eastAsia="Droid Sans Fallback" w:hAnsi="Palatino Linotype" w:cs="Palatino Linotype"/>
          <w:kern w:val="1"/>
          <w:sz w:val="20"/>
          <w:szCs w:val="20"/>
          <w:lang w:val="es-AR" w:eastAsia="zh-CN" w:bidi="hi-IN"/>
        </w:rPr>
      </w:pPr>
      <w:r w:rsidRPr="00253E0A">
        <w:rPr>
          <w:rFonts w:ascii="Palatino Linotype" w:eastAsia="Droid Sans Fallback" w:hAnsi="Palatino Linotype" w:cs="Palatino Linotype"/>
          <w:kern w:val="1"/>
          <w:sz w:val="20"/>
          <w:szCs w:val="20"/>
          <w:lang w:val="es-AR" w:eastAsia="zh-CN" w:bidi="hi-IN"/>
        </w:rPr>
        <w:t>Fig</w:t>
      </w:r>
      <w:r w:rsidR="00253E0A" w:rsidRPr="00253E0A">
        <w:rPr>
          <w:rFonts w:ascii="Palatino Linotype" w:eastAsia="Droid Sans Fallback" w:hAnsi="Palatino Linotype" w:cs="Palatino Linotype"/>
          <w:kern w:val="1"/>
          <w:sz w:val="20"/>
          <w:szCs w:val="20"/>
          <w:lang w:val="es-AR" w:eastAsia="zh-CN" w:bidi="hi-IN"/>
        </w:rPr>
        <w:t>ura</w:t>
      </w:r>
      <w:r w:rsidR="00DD7E80">
        <w:rPr>
          <w:rFonts w:ascii="Palatino Linotype" w:eastAsia="Droid Sans Fallback" w:hAnsi="Palatino Linotype" w:cs="Palatino Linotype"/>
          <w:kern w:val="1"/>
          <w:sz w:val="20"/>
          <w:szCs w:val="20"/>
          <w:lang w:val="es-AR" w:eastAsia="zh-CN" w:bidi="hi-IN"/>
        </w:rPr>
        <w:t xml:space="preserve"> </w:t>
      </w:r>
      <w:r w:rsidR="00F55FCE" w:rsidRPr="00253E0A">
        <w:rPr>
          <w:rFonts w:ascii="Palatino Linotype" w:eastAsia="Droid Sans Fallback" w:hAnsi="Palatino Linotype" w:cs="Palatino Linotype"/>
          <w:kern w:val="1"/>
          <w:sz w:val="20"/>
          <w:szCs w:val="20"/>
          <w:lang w:val="es-AR" w:eastAsia="zh-CN" w:bidi="hi-IN"/>
        </w:rPr>
        <w:t>5</w:t>
      </w:r>
      <w:r w:rsidRPr="00253E0A">
        <w:rPr>
          <w:rFonts w:ascii="Palatino Linotype" w:eastAsia="Droid Sans Fallback" w:hAnsi="Palatino Linotype" w:cs="Palatino Linotype"/>
          <w:kern w:val="1"/>
          <w:sz w:val="20"/>
          <w:szCs w:val="20"/>
          <w:lang w:val="es-AR" w:eastAsia="zh-CN" w:bidi="hi-IN"/>
        </w:rPr>
        <w:t xml:space="preserve">. </w:t>
      </w:r>
      <w:r w:rsidR="00DF0B61" w:rsidRPr="00DF0B61">
        <w:rPr>
          <w:rFonts w:ascii="Palatino Linotype" w:eastAsia="Droid Sans Fallback" w:hAnsi="Palatino Linotype" w:cs="Palatino Linotype"/>
          <w:kern w:val="1"/>
          <w:sz w:val="20"/>
          <w:szCs w:val="20"/>
          <w:lang w:val="es-AR" w:eastAsia="zh-CN" w:bidi="hi-IN"/>
        </w:rPr>
        <w:t xml:space="preserve">Distribución espacial de muestras de suelo (X) en campos de cultivo (área naranja) y franjas de vegetación ribereña (área verde): dentro y fuera de las </w:t>
      </w:r>
      <w:proofErr w:type="spellStart"/>
      <w:r w:rsidR="00DF0B61">
        <w:rPr>
          <w:rFonts w:ascii="Palatino Linotype" w:eastAsia="Droid Sans Fallback" w:hAnsi="Palatino Linotype" w:cs="Palatino Linotype"/>
          <w:kern w:val="1"/>
          <w:sz w:val="20"/>
          <w:szCs w:val="20"/>
          <w:lang w:val="es-AR" w:eastAsia="zh-CN" w:bidi="hi-IN"/>
        </w:rPr>
        <w:t>vi</w:t>
      </w:r>
      <w:r w:rsidR="00DF0B61" w:rsidRPr="00DF0B61">
        <w:rPr>
          <w:rFonts w:ascii="Palatino Linotype" w:eastAsia="Droid Sans Fallback" w:hAnsi="Palatino Linotype" w:cs="Palatino Linotype"/>
          <w:kern w:val="1"/>
          <w:sz w:val="20"/>
          <w:szCs w:val="20"/>
          <w:lang w:val="es-AR" w:eastAsia="zh-CN" w:bidi="hi-IN"/>
        </w:rPr>
        <w:t>as</w:t>
      </w:r>
      <w:proofErr w:type="spellEnd"/>
      <w:r w:rsidR="00DF0B61" w:rsidRPr="00DF0B61">
        <w:rPr>
          <w:rFonts w:ascii="Palatino Linotype" w:eastAsia="Droid Sans Fallback" w:hAnsi="Palatino Linotype" w:cs="Palatino Linotype"/>
          <w:kern w:val="1"/>
          <w:sz w:val="20"/>
          <w:szCs w:val="20"/>
          <w:lang w:val="es-AR" w:eastAsia="zh-CN" w:bidi="hi-IN"/>
        </w:rPr>
        <w:t xml:space="preserve"> de flujo preferencial (PFP</w:t>
      </w:r>
      <w:r w:rsidR="00DF0B61" w:rsidRPr="00DF0B61">
        <w:rPr>
          <w:rFonts w:ascii="Palatino Linotype" w:eastAsia="Droid Sans Fallback" w:hAnsi="Palatino Linotype" w:cs="Palatino Linotype"/>
          <w:kern w:val="1"/>
          <w:sz w:val="20"/>
          <w:szCs w:val="20"/>
          <w:vertAlign w:val="subscript"/>
          <w:lang w:val="es-AR" w:eastAsia="zh-CN" w:bidi="hi-IN"/>
        </w:rPr>
        <w:t>I</w:t>
      </w:r>
      <w:r w:rsidR="00DF0B61" w:rsidRPr="00DF0B61">
        <w:rPr>
          <w:rFonts w:ascii="Palatino Linotype" w:eastAsia="Droid Sans Fallback" w:hAnsi="Palatino Linotype" w:cs="Palatino Linotype"/>
          <w:kern w:val="1"/>
          <w:sz w:val="20"/>
          <w:szCs w:val="20"/>
          <w:lang w:val="es-AR" w:eastAsia="zh-CN" w:bidi="hi-IN"/>
        </w:rPr>
        <w:t xml:space="preserve"> y PFP</w:t>
      </w:r>
      <w:r w:rsidR="00DF0B61" w:rsidRPr="00DF0B61">
        <w:rPr>
          <w:rFonts w:ascii="Palatino Linotype" w:eastAsia="Droid Sans Fallback" w:hAnsi="Palatino Linotype" w:cs="Palatino Linotype"/>
          <w:kern w:val="1"/>
          <w:sz w:val="20"/>
          <w:szCs w:val="20"/>
          <w:vertAlign w:val="subscript"/>
          <w:lang w:val="es-AR" w:eastAsia="zh-CN" w:bidi="hi-IN"/>
        </w:rPr>
        <w:t>O</w:t>
      </w:r>
      <w:r w:rsidR="00DF0B61" w:rsidRPr="00DF0B61">
        <w:rPr>
          <w:rFonts w:ascii="Palatino Linotype" w:eastAsia="Droid Sans Fallback" w:hAnsi="Palatino Linotype" w:cs="Palatino Linotype"/>
          <w:kern w:val="1"/>
          <w:sz w:val="20"/>
          <w:szCs w:val="20"/>
          <w:lang w:val="es-AR" w:eastAsia="zh-CN" w:bidi="hi-IN"/>
        </w:rPr>
        <w:t>, respectivamente)</w:t>
      </w:r>
      <w:r w:rsidR="004504F4" w:rsidRPr="00253E0A">
        <w:rPr>
          <w:rFonts w:ascii="Palatino Linotype" w:eastAsia="Droid Sans Fallback" w:hAnsi="Palatino Linotype" w:cs="Palatino Linotype"/>
          <w:kern w:val="1"/>
          <w:sz w:val="20"/>
          <w:szCs w:val="20"/>
          <w:lang w:val="es-AR" w:eastAsia="zh-CN" w:bidi="hi-IN"/>
        </w:rPr>
        <w:t>. A</w:t>
      </w:r>
      <w:r w:rsidR="00C8080F" w:rsidRPr="00253E0A">
        <w:rPr>
          <w:rFonts w:ascii="Palatino Linotype" w:eastAsia="Droid Sans Fallback" w:hAnsi="Palatino Linotype" w:cs="Palatino Linotype"/>
          <w:kern w:val="1"/>
          <w:sz w:val="20"/>
          <w:szCs w:val="20"/>
          <w:lang w:val="es-AR" w:eastAsia="zh-CN" w:bidi="hi-IN"/>
        </w:rPr>
        <w:t xml:space="preserve">daptado de </w:t>
      </w:r>
      <w:proofErr w:type="spellStart"/>
      <w:r w:rsidR="00C8080F" w:rsidRPr="00253E0A">
        <w:rPr>
          <w:rFonts w:ascii="Palatino Linotype" w:eastAsia="Droid Sans Fallback" w:hAnsi="Palatino Linotype" w:cs="Palatino Linotype"/>
          <w:kern w:val="1"/>
          <w:sz w:val="20"/>
          <w:szCs w:val="20"/>
          <w:lang w:val="es-AR" w:eastAsia="zh-CN" w:bidi="hi-IN"/>
        </w:rPr>
        <w:t>Sheppard</w:t>
      </w:r>
      <w:proofErr w:type="spellEnd"/>
      <w:r w:rsidR="00C8080F" w:rsidRPr="00253E0A">
        <w:rPr>
          <w:rFonts w:ascii="Palatino Linotype" w:eastAsia="Droid Sans Fallback" w:hAnsi="Palatino Linotype" w:cs="Palatino Linotype"/>
          <w:kern w:val="1"/>
          <w:sz w:val="20"/>
          <w:szCs w:val="20"/>
          <w:lang w:val="es-AR" w:eastAsia="zh-CN" w:bidi="hi-IN"/>
        </w:rPr>
        <w:t xml:space="preserve"> et al. </w:t>
      </w:r>
      <w:r w:rsidR="004504F4" w:rsidRPr="00253E0A">
        <w:rPr>
          <w:rFonts w:ascii="Palatino Linotype" w:eastAsia="Droid Sans Fallback" w:hAnsi="Palatino Linotype" w:cs="Palatino Linotype"/>
          <w:kern w:val="1"/>
          <w:sz w:val="20"/>
          <w:szCs w:val="20"/>
          <w:lang w:val="es-AR" w:eastAsia="zh-CN" w:bidi="hi-IN"/>
        </w:rPr>
        <w:t>(</w:t>
      </w:r>
      <w:r w:rsidR="00C8080F" w:rsidRPr="00253E0A">
        <w:rPr>
          <w:rFonts w:ascii="Palatino Linotype" w:eastAsia="Droid Sans Fallback" w:hAnsi="Palatino Linotype" w:cs="Palatino Linotype"/>
          <w:kern w:val="1"/>
          <w:sz w:val="20"/>
          <w:szCs w:val="20"/>
          <w:lang w:val="es-AR" w:eastAsia="zh-CN" w:bidi="hi-IN"/>
        </w:rPr>
        <w:t>2006).</w:t>
      </w:r>
    </w:p>
    <w:p w:rsidR="00072580" w:rsidRPr="00C45E2A" w:rsidRDefault="00EF5C2B" w:rsidP="002761B2">
      <w:pPr>
        <w:spacing w:before="100" w:beforeAutospacing="1" w:after="120" w:line="360" w:lineRule="auto"/>
        <w:ind w:left="360" w:hanging="680"/>
        <w:jc w:val="both"/>
        <w:rPr>
          <w:rFonts w:ascii="Calibri" w:hAnsi="Calibri" w:cs="Calibri"/>
          <w:b/>
          <w:color w:val="000000"/>
          <w:sz w:val="22"/>
          <w:szCs w:val="22"/>
          <w:lang w:val="en-GB"/>
        </w:rPr>
      </w:pPr>
      <w:r>
        <w:rPr>
          <w:rFonts w:ascii="Calibri" w:hAnsi="Calibri" w:cs="Calibri"/>
          <w:b/>
          <w:noProof/>
          <w:color w:val="000000"/>
          <w:sz w:val="22"/>
          <w:szCs w:val="22"/>
          <w:lang w:val="en-GB" w:eastAsia="en-GB"/>
        </w:rPr>
        <w:drawing>
          <wp:inline distT="0" distB="0" distL="0" distR="0" wp14:anchorId="6C6CAF7C" wp14:editId="209521A8">
            <wp:extent cx="5311140" cy="3540760"/>
            <wp:effectExtent l="0" t="0" r="3810" b="254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5 paper.bmp"/>
                    <pic:cNvPicPr/>
                  </pic:nvPicPr>
                  <pic:blipFill>
                    <a:blip r:embed="rId13">
                      <a:extLst>
                        <a:ext uri="{28A0092B-C50C-407E-A947-70E740481C1C}">
                          <a14:useLocalDpi xmlns:a14="http://schemas.microsoft.com/office/drawing/2010/main" val="0"/>
                        </a:ext>
                      </a:extLst>
                    </a:blip>
                    <a:stretch>
                      <a:fillRect/>
                    </a:stretch>
                  </pic:blipFill>
                  <pic:spPr>
                    <a:xfrm>
                      <a:off x="0" y="0"/>
                      <a:ext cx="5311140" cy="3540760"/>
                    </a:xfrm>
                    <a:prstGeom prst="rect">
                      <a:avLst/>
                    </a:prstGeom>
                  </pic:spPr>
                </pic:pic>
              </a:graphicData>
            </a:graphic>
          </wp:inline>
        </w:drawing>
      </w:r>
    </w:p>
    <w:p w:rsidR="00072580" w:rsidRPr="00C45E2A" w:rsidRDefault="00072580" w:rsidP="002761B2">
      <w:pPr>
        <w:spacing w:before="100" w:beforeAutospacing="1" w:after="120" w:line="360" w:lineRule="auto"/>
        <w:ind w:left="360" w:hanging="680"/>
        <w:jc w:val="both"/>
        <w:rPr>
          <w:rFonts w:ascii="Calibri" w:hAnsi="Calibri" w:cs="Calibri"/>
          <w:b/>
          <w:color w:val="000000"/>
          <w:sz w:val="22"/>
          <w:szCs w:val="22"/>
          <w:lang w:val="en-GB"/>
        </w:rPr>
      </w:pPr>
    </w:p>
    <w:p w:rsidR="00072580" w:rsidRPr="00C45E2A" w:rsidRDefault="00072580" w:rsidP="002761B2">
      <w:pPr>
        <w:spacing w:before="100" w:beforeAutospacing="1" w:after="120" w:line="360" w:lineRule="auto"/>
        <w:ind w:left="360" w:hanging="680"/>
        <w:jc w:val="both"/>
        <w:rPr>
          <w:rFonts w:ascii="Calibri" w:hAnsi="Calibri" w:cs="Calibri"/>
          <w:b/>
          <w:color w:val="000000"/>
          <w:sz w:val="22"/>
          <w:szCs w:val="22"/>
          <w:lang w:val="en-GB"/>
        </w:rPr>
      </w:pPr>
    </w:p>
    <w:p w:rsidR="00072580" w:rsidRPr="00C45E2A" w:rsidRDefault="00072580" w:rsidP="002761B2">
      <w:pPr>
        <w:spacing w:before="100" w:beforeAutospacing="1" w:after="120" w:line="360" w:lineRule="auto"/>
        <w:ind w:left="360" w:hanging="680"/>
        <w:jc w:val="both"/>
        <w:rPr>
          <w:rFonts w:ascii="Calibri" w:hAnsi="Calibri" w:cs="Calibri"/>
          <w:b/>
          <w:color w:val="000000"/>
          <w:sz w:val="22"/>
          <w:szCs w:val="22"/>
          <w:lang w:val="en-GB"/>
        </w:rPr>
      </w:pPr>
    </w:p>
    <w:p w:rsidR="00904143" w:rsidRPr="00C45E2A" w:rsidRDefault="00904143" w:rsidP="002761B2">
      <w:pPr>
        <w:spacing w:before="100" w:beforeAutospacing="1" w:after="120" w:line="360" w:lineRule="auto"/>
        <w:ind w:left="360" w:hanging="680"/>
        <w:jc w:val="both"/>
        <w:rPr>
          <w:rFonts w:ascii="Calibri" w:hAnsi="Calibri" w:cs="Calibri"/>
          <w:b/>
          <w:color w:val="000000"/>
          <w:sz w:val="22"/>
          <w:szCs w:val="22"/>
          <w:lang w:val="en-GB"/>
        </w:rPr>
      </w:pPr>
    </w:p>
    <w:p w:rsidR="00904143" w:rsidRPr="00C45E2A" w:rsidRDefault="00904143" w:rsidP="002761B2">
      <w:pPr>
        <w:spacing w:before="100" w:beforeAutospacing="1" w:after="120" w:line="360" w:lineRule="auto"/>
        <w:ind w:left="360" w:hanging="680"/>
        <w:jc w:val="both"/>
        <w:rPr>
          <w:rFonts w:ascii="Calibri" w:hAnsi="Calibri" w:cs="Calibri"/>
          <w:b/>
          <w:color w:val="000000"/>
          <w:sz w:val="22"/>
          <w:szCs w:val="22"/>
          <w:lang w:val="en-GB"/>
        </w:rPr>
      </w:pPr>
    </w:p>
    <w:p w:rsidR="00904143" w:rsidRPr="00C45E2A" w:rsidRDefault="00904143" w:rsidP="002761B2">
      <w:pPr>
        <w:spacing w:before="100" w:beforeAutospacing="1" w:after="120" w:line="360" w:lineRule="auto"/>
        <w:ind w:left="360" w:hanging="680"/>
        <w:jc w:val="both"/>
        <w:rPr>
          <w:rFonts w:ascii="Calibri" w:hAnsi="Calibri" w:cs="Calibri"/>
          <w:b/>
          <w:color w:val="000000"/>
          <w:sz w:val="22"/>
          <w:szCs w:val="22"/>
          <w:lang w:val="en-GB"/>
        </w:rPr>
      </w:pPr>
    </w:p>
    <w:p w:rsidR="00904143" w:rsidRPr="00C45E2A" w:rsidRDefault="00904143" w:rsidP="002761B2">
      <w:pPr>
        <w:spacing w:before="100" w:beforeAutospacing="1" w:after="120" w:line="360" w:lineRule="auto"/>
        <w:ind w:left="360" w:hanging="680"/>
        <w:jc w:val="both"/>
        <w:rPr>
          <w:rFonts w:ascii="Calibri" w:hAnsi="Calibri" w:cs="Calibri"/>
          <w:b/>
          <w:color w:val="000000"/>
          <w:sz w:val="22"/>
          <w:szCs w:val="22"/>
          <w:lang w:val="en-GB"/>
        </w:rPr>
      </w:pPr>
    </w:p>
    <w:p w:rsidR="00904143" w:rsidRPr="00C45E2A" w:rsidRDefault="00904143" w:rsidP="002761B2">
      <w:pPr>
        <w:spacing w:before="100" w:beforeAutospacing="1" w:after="120" w:line="360" w:lineRule="auto"/>
        <w:ind w:left="360" w:hanging="680"/>
        <w:jc w:val="both"/>
        <w:rPr>
          <w:rFonts w:ascii="Calibri" w:hAnsi="Calibri" w:cs="Calibri"/>
          <w:b/>
          <w:color w:val="000000"/>
          <w:sz w:val="22"/>
          <w:szCs w:val="22"/>
          <w:lang w:val="en-GB"/>
        </w:rPr>
      </w:pPr>
    </w:p>
    <w:p w:rsidR="006D213B" w:rsidRPr="0057369D" w:rsidRDefault="006D213B" w:rsidP="006D213B">
      <w:pPr>
        <w:widowControl w:val="0"/>
        <w:suppressAutoHyphens/>
        <w:rPr>
          <w:rFonts w:ascii="Palatino Linotype" w:eastAsia="Droid Sans Fallback" w:hAnsi="Palatino Linotype" w:cs="Palatino Linotype"/>
          <w:kern w:val="1"/>
          <w:sz w:val="20"/>
          <w:szCs w:val="20"/>
          <w:lang w:val="en-US" w:eastAsia="zh-CN" w:bidi="hi-IN"/>
        </w:rPr>
      </w:pPr>
      <w:r w:rsidRPr="003B4983">
        <w:rPr>
          <w:rFonts w:ascii="Palatino Linotype" w:eastAsia="Droid Sans Fallback" w:hAnsi="Palatino Linotype" w:cs="Palatino Linotype"/>
          <w:kern w:val="1"/>
          <w:sz w:val="20"/>
          <w:szCs w:val="20"/>
          <w:lang w:val="en-US" w:eastAsia="zh-CN" w:bidi="hi-IN"/>
        </w:rPr>
        <w:lastRenderedPageBreak/>
        <w:t>Figure 6</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Glyphosate and AMPA concentration in soil samples from</w:t>
      </w:r>
      <w:r w:rsidRPr="00F53D76">
        <w:rPr>
          <w:rFonts w:ascii="Palatino Linotype" w:eastAsia="Droid Sans Fallback" w:hAnsi="Palatino Linotype" w:cs="Palatino Linotype"/>
          <w:kern w:val="1"/>
          <w:sz w:val="20"/>
          <w:szCs w:val="20"/>
          <w:lang w:val="en-US" w:eastAsia="zh-CN" w:bidi="hi-IN"/>
        </w:rPr>
        <w:t xml:space="preserve"> outside PFP with </w:t>
      </w:r>
      <w:r>
        <w:rPr>
          <w:rFonts w:ascii="Palatino Linotype" w:eastAsia="Droid Sans Fallback" w:hAnsi="Palatino Linotype" w:cs="Palatino Linotype"/>
          <w:kern w:val="1"/>
          <w:sz w:val="20"/>
          <w:szCs w:val="20"/>
          <w:lang w:val="en-US" w:eastAsia="zh-CN" w:bidi="hi-IN"/>
        </w:rPr>
        <w:t xml:space="preserve">and without </w:t>
      </w:r>
      <w:r w:rsidRPr="00F53D76">
        <w:rPr>
          <w:rFonts w:ascii="Palatino Linotype" w:eastAsia="Droid Sans Fallback" w:hAnsi="Palatino Linotype" w:cs="Palatino Linotype"/>
          <w:kern w:val="1"/>
          <w:sz w:val="20"/>
          <w:szCs w:val="20"/>
          <w:lang w:val="en-US" w:eastAsia="zh-CN" w:bidi="hi-IN"/>
        </w:rPr>
        <w:t>a</w:t>
      </w:r>
      <w:r>
        <w:rPr>
          <w:rFonts w:ascii="Palatino Linotype" w:eastAsia="Droid Sans Fallback" w:hAnsi="Palatino Linotype" w:cs="Palatino Linotype"/>
          <w:kern w:val="1"/>
          <w:sz w:val="20"/>
          <w:szCs w:val="20"/>
          <w:lang w:val="en-US" w:eastAsia="zh-CN" w:bidi="hi-IN"/>
        </w:rPr>
        <w:t>n</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arboreal</w:t>
      </w:r>
      <w:r w:rsidRPr="00F53D76">
        <w:rPr>
          <w:rFonts w:ascii="Palatino Linotype" w:eastAsia="Droid Sans Fallback" w:hAnsi="Palatino Linotype" w:cs="Palatino Linotype"/>
          <w:kern w:val="1"/>
          <w:sz w:val="20"/>
          <w:szCs w:val="20"/>
          <w:lang w:val="en-US" w:eastAsia="zh-CN" w:bidi="hi-IN"/>
        </w:rPr>
        <w:t xml:space="preserve"> stratum (PFP</w:t>
      </w:r>
      <w:r w:rsidRPr="00F53D76">
        <w:rPr>
          <w:rFonts w:ascii="Palatino Linotype" w:eastAsia="Droid Sans Fallback" w:hAnsi="Palatino Linotype" w:cs="Palatino Linotype"/>
          <w:kern w:val="1"/>
          <w:sz w:val="20"/>
          <w:szCs w:val="20"/>
          <w:vertAlign w:val="subscript"/>
          <w:lang w:val="en-US" w:eastAsia="zh-CN" w:bidi="hi-IN"/>
        </w:rPr>
        <w:t>OT</w:t>
      </w:r>
      <w:r>
        <w:rPr>
          <w:rFonts w:ascii="Palatino Linotype" w:eastAsia="Droid Sans Fallback" w:hAnsi="Palatino Linotype" w:cs="Palatino Linotype"/>
          <w:kern w:val="1"/>
          <w:sz w:val="20"/>
          <w:szCs w:val="20"/>
          <w:lang w:val="en-US" w:eastAsia="zh-CN" w:bidi="hi-IN"/>
        </w:rPr>
        <w:t xml:space="preserve"> and </w:t>
      </w:r>
      <w:r w:rsidRPr="00F53D76">
        <w:rPr>
          <w:rFonts w:ascii="Palatino Linotype" w:eastAsia="Droid Sans Fallback" w:hAnsi="Palatino Linotype" w:cs="Palatino Linotype"/>
          <w:kern w:val="1"/>
          <w:sz w:val="20"/>
          <w:szCs w:val="20"/>
          <w:lang w:val="en-US" w:eastAsia="zh-CN" w:bidi="hi-IN"/>
        </w:rPr>
        <w:t>PFP</w:t>
      </w:r>
      <w:r w:rsidRPr="00F53D76">
        <w:rPr>
          <w:rFonts w:ascii="Palatino Linotype" w:eastAsia="Droid Sans Fallback" w:hAnsi="Palatino Linotype" w:cs="Palatino Linotype"/>
          <w:kern w:val="1"/>
          <w:sz w:val="20"/>
          <w:szCs w:val="20"/>
          <w:vertAlign w:val="subscript"/>
          <w:lang w:val="en-US" w:eastAsia="zh-CN" w:bidi="hi-IN"/>
        </w:rPr>
        <w:t>O</w:t>
      </w:r>
      <w:r>
        <w:rPr>
          <w:rFonts w:ascii="Palatino Linotype" w:eastAsia="Droid Sans Fallback" w:hAnsi="Palatino Linotype" w:cs="Palatino Linotype"/>
          <w:kern w:val="1"/>
          <w:sz w:val="20"/>
          <w:szCs w:val="20"/>
          <w:lang w:val="en-US" w:eastAsia="zh-CN" w:bidi="hi-IN"/>
        </w:rPr>
        <w:t>, respectively</w:t>
      </w:r>
      <w:r w:rsidRPr="00F53D76">
        <w:rPr>
          <w:rFonts w:ascii="Palatino Linotype" w:eastAsia="Droid Sans Fallback" w:hAnsi="Palatino Linotype" w:cs="Palatino Linotype"/>
          <w:kern w:val="1"/>
          <w:sz w:val="20"/>
          <w:szCs w:val="20"/>
          <w:lang w:val="en-US" w:eastAsia="zh-CN" w:bidi="hi-IN"/>
        </w:rPr>
        <w:t>)</w:t>
      </w:r>
      <w:r>
        <w:rPr>
          <w:rFonts w:ascii="Palatino Linotype" w:eastAsia="Droid Sans Fallback" w:hAnsi="Palatino Linotype" w:cs="Palatino Linotype"/>
          <w:kern w:val="1"/>
          <w:sz w:val="20"/>
          <w:szCs w:val="20"/>
          <w:lang w:val="en-US" w:eastAsia="zh-CN" w:bidi="hi-IN"/>
        </w:rPr>
        <w:t xml:space="preserve"> and</w:t>
      </w:r>
      <w:r w:rsidRPr="00F53D76">
        <w:rPr>
          <w:rFonts w:ascii="Palatino Linotype" w:eastAsia="Droid Sans Fallback" w:hAnsi="Palatino Linotype" w:cs="Palatino Linotype"/>
          <w:kern w:val="1"/>
          <w:sz w:val="20"/>
          <w:szCs w:val="20"/>
          <w:lang w:val="en-US" w:eastAsia="zh-CN" w:bidi="hi-IN"/>
        </w:rPr>
        <w:t xml:space="preserve"> inside PFP with</w:t>
      </w:r>
      <w:r>
        <w:rPr>
          <w:rFonts w:ascii="Palatino Linotype" w:eastAsia="Droid Sans Fallback" w:hAnsi="Palatino Linotype" w:cs="Palatino Linotype"/>
          <w:kern w:val="1"/>
          <w:sz w:val="20"/>
          <w:szCs w:val="20"/>
          <w:lang w:val="en-US" w:eastAsia="zh-CN" w:bidi="hi-IN"/>
        </w:rPr>
        <w:t xml:space="preserve"> and without</w:t>
      </w:r>
      <w:r w:rsidRPr="00F53D76">
        <w:rPr>
          <w:rFonts w:ascii="Palatino Linotype" w:eastAsia="Droid Sans Fallback" w:hAnsi="Palatino Linotype" w:cs="Palatino Linotype"/>
          <w:kern w:val="1"/>
          <w:sz w:val="20"/>
          <w:szCs w:val="20"/>
          <w:lang w:val="en-US" w:eastAsia="zh-CN" w:bidi="hi-IN"/>
        </w:rPr>
        <w:t xml:space="preserve"> a</w:t>
      </w:r>
      <w:r>
        <w:rPr>
          <w:rFonts w:ascii="Palatino Linotype" w:eastAsia="Droid Sans Fallback" w:hAnsi="Palatino Linotype" w:cs="Palatino Linotype"/>
          <w:kern w:val="1"/>
          <w:sz w:val="20"/>
          <w:szCs w:val="20"/>
          <w:lang w:val="en-US" w:eastAsia="zh-CN" w:bidi="hi-IN"/>
        </w:rPr>
        <w:t>n</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arboreal</w:t>
      </w:r>
      <w:r w:rsidRPr="00F53D76">
        <w:rPr>
          <w:rFonts w:ascii="Palatino Linotype" w:eastAsia="Droid Sans Fallback" w:hAnsi="Palatino Linotype" w:cs="Palatino Linotype"/>
          <w:kern w:val="1"/>
          <w:sz w:val="20"/>
          <w:szCs w:val="20"/>
          <w:lang w:val="en-US" w:eastAsia="zh-CN" w:bidi="hi-IN"/>
        </w:rPr>
        <w:t xml:space="preserve"> stratum (PFP</w:t>
      </w:r>
      <w:r w:rsidRPr="00F53D76">
        <w:rPr>
          <w:rFonts w:ascii="Palatino Linotype" w:eastAsia="Droid Sans Fallback" w:hAnsi="Palatino Linotype" w:cs="Palatino Linotype"/>
          <w:kern w:val="1"/>
          <w:sz w:val="20"/>
          <w:szCs w:val="20"/>
          <w:vertAlign w:val="subscript"/>
          <w:lang w:val="en-US" w:eastAsia="zh-CN" w:bidi="hi-IN"/>
        </w:rPr>
        <w:t>IT</w:t>
      </w:r>
      <w:r>
        <w:rPr>
          <w:rFonts w:ascii="Palatino Linotype" w:eastAsia="Droid Sans Fallback" w:hAnsi="Palatino Linotype" w:cs="Palatino Linotype"/>
          <w:kern w:val="1"/>
          <w:sz w:val="20"/>
          <w:szCs w:val="20"/>
          <w:lang w:val="en-US" w:eastAsia="zh-CN" w:bidi="hi-IN"/>
        </w:rPr>
        <w:t xml:space="preserve"> and </w:t>
      </w:r>
      <w:r w:rsidRPr="00F53D76">
        <w:rPr>
          <w:rFonts w:ascii="Palatino Linotype" w:eastAsia="Droid Sans Fallback" w:hAnsi="Palatino Linotype" w:cs="Palatino Linotype"/>
          <w:kern w:val="1"/>
          <w:sz w:val="20"/>
          <w:szCs w:val="20"/>
          <w:lang w:val="en-US" w:eastAsia="zh-CN" w:bidi="hi-IN"/>
        </w:rPr>
        <w:t>PFP</w:t>
      </w:r>
      <w:r w:rsidRPr="00F53D76">
        <w:rPr>
          <w:rFonts w:ascii="Palatino Linotype" w:eastAsia="Droid Sans Fallback" w:hAnsi="Palatino Linotype" w:cs="Palatino Linotype"/>
          <w:kern w:val="1"/>
          <w:sz w:val="20"/>
          <w:szCs w:val="20"/>
          <w:vertAlign w:val="subscript"/>
          <w:lang w:val="en-US" w:eastAsia="zh-CN" w:bidi="hi-IN"/>
        </w:rPr>
        <w:t>I</w:t>
      </w:r>
      <w:r>
        <w:rPr>
          <w:rFonts w:ascii="Palatino Linotype" w:eastAsia="Droid Sans Fallback" w:hAnsi="Palatino Linotype" w:cs="Palatino Linotype"/>
          <w:kern w:val="1"/>
          <w:sz w:val="20"/>
          <w:szCs w:val="20"/>
          <w:lang w:val="en-US" w:eastAsia="zh-CN" w:bidi="hi-IN"/>
        </w:rPr>
        <w:t>, respectively</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V</w:t>
      </w:r>
      <w:r w:rsidRPr="00F53D76">
        <w:rPr>
          <w:rFonts w:ascii="Palatino Linotype" w:eastAsia="Droid Sans Fallback" w:hAnsi="Palatino Linotype" w:cs="Palatino Linotype"/>
          <w:kern w:val="1"/>
          <w:sz w:val="20"/>
          <w:szCs w:val="20"/>
          <w:lang w:val="en-US" w:eastAsia="zh-CN" w:bidi="hi-IN"/>
        </w:rPr>
        <w:t xml:space="preserve">ertical bars represent </w:t>
      </w:r>
      <w:r w:rsidRPr="008E4934">
        <w:rPr>
          <w:rFonts w:ascii="Palatino Linotype" w:eastAsia="Droid Sans Fallback" w:hAnsi="Palatino Linotype" w:cs="Palatino Linotype"/>
          <w:kern w:val="1"/>
          <w:sz w:val="20"/>
          <w:szCs w:val="20"/>
          <w:lang w:val="en-US" w:eastAsia="zh-CN" w:bidi="hi-IN"/>
        </w:rPr>
        <w:t>standard deviation</w:t>
      </w:r>
      <w:r w:rsidRPr="00F53D76">
        <w:rPr>
          <w:rFonts w:ascii="Palatino Linotype" w:eastAsia="Droid Sans Fallback" w:hAnsi="Palatino Linotype" w:cs="Palatino Linotype"/>
          <w:kern w:val="1"/>
          <w:sz w:val="20"/>
          <w:szCs w:val="20"/>
          <w:lang w:val="en-US" w:eastAsia="zh-CN" w:bidi="hi-IN"/>
        </w:rPr>
        <w:t xml:space="preserve"> of the mean</w:t>
      </w:r>
      <w:r>
        <w:rPr>
          <w:rFonts w:ascii="Palatino Linotype" w:eastAsia="Droid Sans Fallback" w:hAnsi="Palatino Linotype" w:cs="Palatino Linotype"/>
          <w:kern w:val="1"/>
          <w:sz w:val="20"/>
          <w:szCs w:val="20"/>
          <w:lang w:val="en-US" w:eastAsia="zh-CN" w:bidi="hi-IN"/>
        </w:rPr>
        <w:t xml:space="preserve"> and d</w:t>
      </w:r>
      <w:r w:rsidRPr="00F53D76">
        <w:rPr>
          <w:rFonts w:ascii="Palatino Linotype" w:eastAsia="Droid Sans Fallback" w:hAnsi="Palatino Linotype" w:cs="Palatino Linotype"/>
          <w:kern w:val="1"/>
          <w:sz w:val="20"/>
          <w:szCs w:val="20"/>
          <w:lang w:val="en-US" w:eastAsia="zh-CN" w:bidi="hi-IN"/>
        </w:rPr>
        <w:t>ifferent letters indicate significant differences</w:t>
      </w:r>
      <w:r>
        <w:rPr>
          <w:rFonts w:ascii="Palatino Linotype" w:eastAsia="Droid Sans Fallback" w:hAnsi="Palatino Linotype" w:cs="Palatino Linotype"/>
          <w:kern w:val="1"/>
          <w:sz w:val="20"/>
          <w:szCs w:val="20"/>
          <w:lang w:val="en-US" w:eastAsia="zh-CN" w:bidi="hi-IN"/>
        </w:rPr>
        <w:t xml:space="preserve"> among means</w:t>
      </w:r>
      <w:r w:rsidRPr="00F53D76">
        <w:rPr>
          <w:rFonts w:ascii="Palatino Linotype" w:eastAsia="Droid Sans Fallback" w:hAnsi="Palatino Linotype" w:cs="Palatino Linotype"/>
          <w:kern w:val="1"/>
          <w:sz w:val="20"/>
          <w:szCs w:val="20"/>
          <w:lang w:val="en-US" w:eastAsia="zh-CN" w:bidi="hi-IN"/>
        </w:rPr>
        <w:t xml:space="preserve"> (p </w:t>
      </w:r>
      <w:r>
        <w:rPr>
          <w:rFonts w:ascii="Palatino Linotype" w:eastAsia="Droid Sans Fallback" w:hAnsi="Palatino Linotype" w:cs="Palatino Linotype"/>
          <w:kern w:val="1"/>
          <w:sz w:val="20"/>
          <w:szCs w:val="20"/>
          <w:lang w:val="en-US" w:eastAsia="zh-CN" w:bidi="hi-IN"/>
        </w:rPr>
        <w:t>≤</w:t>
      </w:r>
      <w:r w:rsidRPr="00F53D76">
        <w:rPr>
          <w:rFonts w:ascii="Palatino Linotype" w:eastAsia="Droid Sans Fallback" w:hAnsi="Palatino Linotype" w:cs="Palatino Linotype"/>
          <w:kern w:val="1"/>
          <w:sz w:val="20"/>
          <w:szCs w:val="20"/>
          <w:lang w:val="en-US" w:eastAsia="zh-CN" w:bidi="hi-IN"/>
        </w:rPr>
        <w:t xml:space="preserve"> 0.05).</w:t>
      </w:r>
      <w:r>
        <w:rPr>
          <w:rFonts w:ascii="Palatino Linotype" w:eastAsia="Droid Sans Fallback" w:hAnsi="Palatino Linotype" w:cs="Palatino Linotype"/>
          <w:kern w:val="1"/>
          <w:sz w:val="20"/>
          <w:szCs w:val="20"/>
          <w:lang w:val="en-US" w:eastAsia="zh-CN" w:bidi="hi-IN"/>
        </w:rPr>
        <w:t xml:space="preserve"> </w:t>
      </w:r>
    </w:p>
    <w:p w:rsidR="00F11E79" w:rsidRPr="00F11E79" w:rsidRDefault="00F11E79" w:rsidP="00F11E79">
      <w:pPr>
        <w:widowControl w:val="0"/>
        <w:suppressAutoHyphens/>
        <w:rPr>
          <w:rFonts w:ascii="Palatino Linotype" w:eastAsia="Droid Sans Fallback" w:hAnsi="Palatino Linotype" w:cs="Palatino Linotype"/>
          <w:kern w:val="1"/>
          <w:sz w:val="20"/>
          <w:szCs w:val="20"/>
          <w:lang w:val="es-ES_tradnl" w:eastAsia="zh-CN" w:bidi="hi-IN"/>
        </w:rPr>
      </w:pPr>
      <w:r w:rsidRPr="00D063AE">
        <w:rPr>
          <w:rFonts w:ascii="Palatino Linotype" w:eastAsia="Droid Sans Fallback" w:hAnsi="Palatino Linotype" w:cs="Palatino Linotype"/>
          <w:kern w:val="1"/>
          <w:sz w:val="20"/>
          <w:szCs w:val="20"/>
          <w:lang w:val="es-AR" w:eastAsia="zh-CN" w:bidi="hi-IN"/>
        </w:rPr>
        <w:t>Figura</w:t>
      </w:r>
      <w:r>
        <w:rPr>
          <w:rFonts w:ascii="Palatino Linotype" w:eastAsia="Droid Sans Fallback" w:hAnsi="Palatino Linotype" w:cs="Palatino Linotype"/>
          <w:kern w:val="1"/>
          <w:sz w:val="20"/>
          <w:szCs w:val="20"/>
          <w:lang w:val="es-AR" w:eastAsia="zh-CN" w:bidi="hi-IN"/>
        </w:rPr>
        <w:t xml:space="preserve"> </w:t>
      </w:r>
      <w:r w:rsidRPr="003B4983">
        <w:rPr>
          <w:rFonts w:ascii="Palatino Linotype" w:eastAsia="Droid Sans Fallback" w:hAnsi="Palatino Linotype" w:cs="Palatino Linotype"/>
          <w:kern w:val="1"/>
          <w:sz w:val="20"/>
          <w:szCs w:val="20"/>
          <w:lang w:val="es-AR" w:eastAsia="zh-CN" w:bidi="hi-IN"/>
        </w:rPr>
        <w:t>6</w:t>
      </w:r>
      <w:r w:rsidRPr="00D063AE">
        <w:rPr>
          <w:rFonts w:ascii="Palatino Linotype" w:eastAsia="Droid Sans Fallback" w:hAnsi="Palatino Linotype" w:cs="Palatino Linotype"/>
          <w:kern w:val="1"/>
          <w:sz w:val="20"/>
          <w:szCs w:val="20"/>
          <w:lang w:val="es-AR" w:eastAsia="zh-CN" w:bidi="hi-IN"/>
        </w:rPr>
        <w:t xml:space="preserve">. </w:t>
      </w:r>
      <w:r w:rsidR="006D213B" w:rsidRPr="006D213B">
        <w:rPr>
          <w:rFonts w:ascii="Palatino Linotype" w:eastAsia="Droid Sans Fallback" w:hAnsi="Palatino Linotype" w:cs="Palatino Linotype"/>
          <w:kern w:val="1"/>
          <w:sz w:val="20"/>
          <w:szCs w:val="20"/>
          <w:lang w:val="es-AR" w:eastAsia="zh-CN" w:bidi="hi-IN"/>
        </w:rPr>
        <w:t xml:space="preserve">Concentración de glifosato y AMPA en muestras de suelo </w:t>
      </w:r>
      <w:r w:rsidR="006D213B">
        <w:rPr>
          <w:rFonts w:ascii="Palatino Linotype" w:eastAsia="Droid Sans Fallback" w:hAnsi="Palatino Linotype" w:cs="Palatino Linotype"/>
          <w:kern w:val="1"/>
          <w:sz w:val="20"/>
          <w:szCs w:val="20"/>
          <w:lang w:val="es-AR" w:eastAsia="zh-CN" w:bidi="hi-IN"/>
        </w:rPr>
        <w:t>fuera de las</w:t>
      </w:r>
      <w:r w:rsidR="006D213B" w:rsidRPr="006D213B">
        <w:rPr>
          <w:rFonts w:ascii="Palatino Linotype" w:eastAsia="Droid Sans Fallback" w:hAnsi="Palatino Linotype" w:cs="Palatino Linotype"/>
          <w:kern w:val="1"/>
          <w:sz w:val="20"/>
          <w:szCs w:val="20"/>
          <w:lang w:val="es-AR" w:eastAsia="zh-CN" w:bidi="hi-IN"/>
        </w:rPr>
        <w:t xml:space="preserve"> PFP con y sin un estrato arbóreo (PFP</w:t>
      </w:r>
      <w:r w:rsidR="006D213B" w:rsidRPr="002B593C">
        <w:rPr>
          <w:rFonts w:ascii="Palatino Linotype" w:eastAsia="Droid Sans Fallback" w:hAnsi="Palatino Linotype" w:cs="Palatino Linotype"/>
          <w:kern w:val="1"/>
          <w:sz w:val="20"/>
          <w:szCs w:val="20"/>
          <w:vertAlign w:val="subscript"/>
          <w:lang w:val="es-AR" w:eastAsia="zh-CN" w:bidi="hi-IN"/>
        </w:rPr>
        <w:t>OT</w:t>
      </w:r>
      <w:r w:rsidR="006D213B" w:rsidRPr="006D213B">
        <w:rPr>
          <w:rFonts w:ascii="Palatino Linotype" w:eastAsia="Droid Sans Fallback" w:hAnsi="Palatino Linotype" w:cs="Palatino Linotype"/>
          <w:kern w:val="1"/>
          <w:sz w:val="20"/>
          <w:szCs w:val="20"/>
          <w:lang w:val="es-AR" w:eastAsia="zh-CN" w:bidi="hi-IN"/>
        </w:rPr>
        <w:t xml:space="preserve"> y PFP</w:t>
      </w:r>
      <w:r w:rsidR="006D213B" w:rsidRPr="002B593C">
        <w:rPr>
          <w:rFonts w:ascii="Palatino Linotype" w:eastAsia="Droid Sans Fallback" w:hAnsi="Palatino Linotype" w:cs="Palatino Linotype"/>
          <w:kern w:val="1"/>
          <w:sz w:val="20"/>
          <w:szCs w:val="20"/>
          <w:vertAlign w:val="subscript"/>
          <w:lang w:val="es-AR" w:eastAsia="zh-CN" w:bidi="hi-IN"/>
        </w:rPr>
        <w:t>O</w:t>
      </w:r>
      <w:r w:rsidR="006D213B" w:rsidRPr="006D213B">
        <w:rPr>
          <w:rFonts w:ascii="Palatino Linotype" w:eastAsia="Droid Sans Fallback" w:hAnsi="Palatino Linotype" w:cs="Palatino Linotype"/>
          <w:kern w:val="1"/>
          <w:sz w:val="20"/>
          <w:szCs w:val="20"/>
          <w:lang w:val="es-AR" w:eastAsia="zh-CN" w:bidi="hi-IN"/>
        </w:rPr>
        <w:t xml:space="preserve">, respectivamente) y dentro de </w:t>
      </w:r>
      <w:r w:rsidR="002B593C">
        <w:rPr>
          <w:rFonts w:ascii="Palatino Linotype" w:eastAsia="Droid Sans Fallback" w:hAnsi="Palatino Linotype" w:cs="Palatino Linotype"/>
          <w:kern w:val="1"/>
          <w:sz w:val="20"/>
          <w:szCs w:val="20"/>
          <w:lang w:val="es-AR" w:eastAsia="zh-CN" w:bidi="hi-IN"/>
        </w:rPr>
        <w:t xml:space="preserve">las </w:t>
      </w:r>
      <w:r w:rsidR="006D213B" w:rsidRPr="006D213B">
        <w:rPr>
          <w:rFonts w:ascii="Palatino Linotype" w:eastAsia="Droid Sans Fallback" w:hAnsi="Palatino Linotype" w:cs="Palatino Linotype"/>
          <w:kern w:val="1"/>
          <w:sz w:val="20"/>
          <w:szCs w:val="20"/>
          <w:lang w:val="es-AR" w:eastAsia="zh-CN" w:bidi="hi-IN"/>
        </w:rPr>
        <w:t>PFP con y sin estrato arbóreo (PFP</w:t>
      </w:r>
      <w:r w:rsidR="006D213B" w:rsidRPr="002B593C">
        <w:rPr>
          <w:rFonts w:ascii="Palatino Linotype" w:eastAsia="Droid Sans Fallback" w:hAnsi="Palatino Linotype" w:cs="Palatino Linotype"/>
          <w:kern w:val="1"/>
          <w:sz w:val="20"/>
          <w:szCs w:val="20"/>
          <w:vertAlign w:val="subscript"/>
          <w:lang w:val="es-AR" w:eastAsia="zh-CN" w:bidi="hi-IN"/>
        </w:rPr>
        <w:t>IT</w:t>
      </w:r>
      <w:r w:rsidR="006D213B" w:rsidRPr="006D213B">
        <w:rPr>
          <w:rFonts w:ascii="Palatino Linotype" w:eastAsia="Droid Sans Fallback" w:hAnsi="Palatino Linotype" w:cs="Palatino Linotype"/>
          <w:kern w:val="1"/>
          <w:sz w:val="20"/>
          <w:szCs w:val="20"/>
          <w:lang w:val="es-AR" w:eastAsia="zh-CN" w:bidi="hi-IN"/>
        </w:rPr>
        <w:t xml:space="preserve"> y PFP</w:t>
      </w:r>
      <w:r w:rsidR="006D213B" w:rsidRPr="002B593C">
        <w:rPr>
          <w:rFonts w:ascii="Palatino Linotype" w:eastAsia="Droid Sans Fallback" w:hAnsi="Palatino Linotype" w:cs="Palatino Linotype"/>
          <w:kern w:val="1"/>
          <w:sz w:val="20"/>
          <w:szCs w:val="20"/>
          <w:vertAlign w:val="subscript"/>
          <w:lang w:val="es-AR" w:eastAsia="zh-CN" w:bidi="hi-IN"/>
        </w:rPr>
        <w:t>I</w:t>
      </w:r>
      <w:r w:rsidR="006D213B" w:rsidRPr="006D213B">
        <w:rPr>
          <w:rFonts w:ascii="Palatino Linotype" w:eastAsia="Droid Sans Fallback" w:hAnsi="Palatino Linotype" w:cs="Palatino Linotype"/>
          <w:kern w:val="1"/>
          <w:sz w:val="20"/>
          <w:szCs w:val="20"/>
          <w:lang w:val="es-AR" w:eastAsia="zh-CN" w:bidi="hi-IN"/>
        </w:rPr>
        <w:t>, respectivamente). Las barras verticales representan la desviación estándar de la media y las letras diferentes indican diferencias significativas entre las medias (p ≤ 0.05).</w:t>
      </w: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3B4983" w:rsidP="009D52AC">
      <w:pPr>
        <w:widowControl w:val="0"/>
        <w:suppressAutoHyphens/>
        <w:rPr>
          <w:rFonts w:ascii="Palatino Linotype" w:eastAsia="Droid Sans Fallback" w:hAnsi="Palatino Linotype" w:cs="Palatino Linotype"/>
          <w:kern w:val="1"/>
          <w:sz w:val="20"/>
          <w:szCs w:val="20"/>
          <w:lang w:val="es-ES_tradnl" w:eastAsia="zh-CN" w:bidi="hi-IN"/>
        </w:rPr>
      </w:pPr>
      <w:r>
        <w:rPr>
          <w:rFonts w:ascii="Palatino Linotype" w:eastAsia="Droid Sans Fallback" w:hAnsi="Palatino Linotype" w:cs="Palatino Linotype"/>
          <w:noProof/>
          <w:kern w:val="1"/>
          <w:sz w:val="20"/>
          <w:szCs w:val="20"/>
          <w:lang w:val="en-GB" w:eastAsia="en-GB"/>
        </w:rPr>
        <w:drawing>
          <wp:inline distT="0" distB="0" distL="0" distR="0" wp14:anchorId="79EBE87B">
            <wp:extent cx="4596765" cy="301752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6765" cy="3017520"/>
                    </a:xfrm>
                    <a:prstGeom prst="rect">
                      <a:avLst/>
                    </a:prstGeom>
                    <a:noFill/>
                  </pic:spPr>
                </pic:pic>
              </a:graphicData>
            </a:graphic>
          </wp:inline>
        </w:drawing>
      </w: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F11E79" w:rsidRPr="004A23D5" w:rsidRDefault="00F11E79" w:rsidP="009D52AC">
      <w:pPr>
        <w:widowControl w:val="0"/>
        <w:suppressAutoHyphens/>
        <w:rPr>
          <w:rFonts w:ascii="Palatino Linotype" w:eastAsia="Droid Sans Fallback" w:hAnsi="Palatino Linotype" w:cs="Palatino Linotype"/>
          <w:kern w:val="1"/>
          <w:sz w:val="20"/>
          <w:szCs w:val="20"/>
          <w:lang w:val="es-ES_tradnl" w:eastAsia="zh-CN" w:bidi="hi-IN"/>
        </w:rPr>
      </w:pPr>
    </w:p>
    <w:p w:rsidR="00EB44A6" w:rsidRPr="00CB799D" w:rsidRDefault="00EB44A6" w:rsidP="00EB44A6">
      <w:pPr>
        <w:widowControl w:val="0"/>
        <w:suppressAutoHyphens/>
        <w:rPr>
          <w:rFonts w:ascii="Palatino Linotype" w:eastAsia="Droid Sans Fallback" w:hAnsi="Palatino Linotype" w:cs="Palatino Linotype"/>
          <w:kern w:val="1"/>
          <w:sz w:val="20"/>
          <w:szCs w:val="20"/>
          <w:lang w:val="en-US" w:eastAsia="zh-CN" w:bidi="hi-IN"/>
        </w:rPr>
      </w:pPr>
      <w:r w:rsidRPr="00C7316C">
        <w:rPr>
          <w:rFonts w:ascii="Palatino Linotype" w:eastAsia="Droid Sans Fallback" w:hAnsi="Palatino Linotype" w:cs="Palatino Linotype"/>
          <w:kern w:val="1"/>
          <w:sz w:val="20"/>
          <w:szCs w:val="20"/>
          <w:lang w:val="en-GB" w:eastAsia="zh-CN" w:bidi="hi-IN"/>
        </w:rPr>
        <w:lastRenderedPageBreak/>
        <w:t xml:space="preserve">Figure </w:t>
      </w:r>
      <w:r w:rsidRPr="00CB799D">
        <w:rPr>
          <w:rFonts w:ascii="Palatino Linotype" w:eastAsia="Droid Sans Fallback" w:hAnsi="Palatino Linotype" w:cs="Palatino Linotype"/>
          <w:kern w:val="1"/>
          <w:sz w:val="20"/>
          <w:szCs w:val="20"/>
          <w:lang w:val="en-GB" w:eastAsia="zh-CN" w:bidi="hi-IN"/>
        </w:rPr>
        <w:t>7</w:t>
      </w:r>
      <w:r w:rsidRPr="00C7316C">
        <w:rPr>
          <w:rFonts w:ascii="Palatino Linotype" w:eastAsia="Droid Sans Fallback" w:hAnsi="Palatino Linotype" w:cs="Palatino Linotype"/>
          <w:kern w:val="1"/>
          <w:sz w:val="20"/>
          <w:szCs w:val="20"/>
          <w:lang w:val="en-GB" w:eastAsia="zh-CN" w:bidi="hi-IN"/>
        </w:rPr>
        <w:t xml:space="preserve">. </w:t>
      </w:r>
      <w:r>
        <w:rPr>
          <w:rFonts w:ascii="Palatino Linotype" w:eastAsia="Droid Sans Fallback" w:hAnsi="Palatino Linotype" w:cs="Palatino Linotype"/>
          <w:kern w:val="1"/>
          <w:sz w:val="20"/>
          <w:szCs w:val="20"/>
          <w:lang w:val="en-US" w:eastAsia="zh-CN" w:bidi="hi-IN"/>
        </w:rPr>
        <w:t>A</w:t>
      </w:r>
      <w:r w:rsidRPr="00F53D76">
        <w:rPr>
          <w:rFonts w:ascii="Palatino Linotype" w:eastAsia="Droid Sans Fallback" w:hAnsi="Palatino Linotype" w:cs="Palatino Linotype"/>
          <w:kern w:val="1"/>
          <w:sz w:val="20"/>
          <w:szCs w:val="20"/>
          <w:lang w:val="en-US" w:eastAsia="zh-CN" w:bidi="hi-IN"/>
        </w:rPr>
        <w:t>vailable phosphorus (</w:t>
      </w:r>
      <w:r>
        <w:rPr>
          <w:rFonts w:ascii="Palatino Linotype" w:eastAsia="Droid Sans Fallback" w:hAnsi="Palatino Linotype" w:cs="Palatino Linotype"/>
          <w:kern w:val="1"/>
          <w:sz w:val="20"/>
          <w:szCs w:val="20"/>
          <w:lang w:val="en-US" w:eastAsia="zh-CN" w:bidi="hi-IN"/>
        </w:rPr>
        <w:t>A</w:t>
      </w:r>
      <w:r w:rsidRPr="00F53D76">
        <w:rPr>
          <w:rFonts w:ascii="Palatino Linotype" w:eastAsia="Droid Sans Fallback" w:hAnsi="Palatino Linotype" w:cs="Palatino Linotype"/>
          <w:kern w:val="1"/>
          <w:sz w:val="20"/>
          <w:szCs w:val="20"/>
          <w:lang w:val="en-US" w:eastAsia="zh-CN" w:bidi="hi-IN"/>
        </w:rPr>
        <w:t>), total phosphorus (</w:t>
      </w:r>
      <w:r>
        <w:rPr>
          <w:rFonts w:ascii="Palatino Linotype" w:eastAsia="Droid Sans Fallback" w:hAnsi="Palatino Linotype" w:cs="Palatino Linotype"/>
          <w:kern w:val="1"/>
          <w:sz w:val="20"/>
          <w:szCs w:val="20"/>
          <w:lang w:val="en-US" w:eastAsia="zh-CN" w:bidi="hi-IN"/>
        </w:rPr>
        <w:t>B</w:t>
      </w:r>
      <w:r w:rsidRPr="00F53D76">
        <w:rPr>
          <w:rFonts w:ascii="Palatino Linotype" w:eastAsia="Droid Sans Fallback" w:hAnsi="Palatino Linotype" w:cs="Palatino Linotype"/>
          <w:kern w:val="1"/>
          <w:sz w:val="20"/>
          <w:szCs w:val="20"/>
          <w:lang w:val="en-US" w:eastAsia="zh-CN" w:bidi="hi-IN"/>
        </w:rPr>
        <w:t>) and  nitrate (</w:t>
      </w:r>
      <w:r>
        <w:rPr>
          <w:rFonts w:ascii="Palatino Linotype" w:eastAsia="Droid Sans Fallback" w:hAnsi="Palatino Linotype" w:cs="Palatino Linotype"/>
          <w:kern w:val="1"/>
          <w:sz w:val="20"/>
          <w:szCs w:val="20"/>
          <w:lang w:val="en-US" w:eastAsia="zh-CN" w:bidi="hi-IN"/>
        </w:rPr>
        <w:t>C</w:t>
      </w:r>
      <w:r w:rsidRPr="00F53D76">
        <w:rPr>
          <w:rFonts w:ascii="Palatino Linotype" w:eastAsia="Droid Sans Fallback" w:hAnsi="Palatino Linotype" w:cs="Palatino Linotype"/>
          <w:kern w:val="1"/>
          <w:sz w:val="20"/>
          <w:szCs w:val="20"/>
          <w:lang w:val="en-US" w:eastAsia="zh-CN" w:bidi="hi-IN"/>
        </w:rPr>
        <w:t>)</w:t>
      </w:r>
      <w:r>
        <w:rPr>
          <w:rFonts w:ascii="Palatino Linotype" w:eastAsia="Droid Sans Fallback" w:hAnsi="Palatino Linotype" w:cs="Palatino Linotype"/>
          <w:kern w:val="1"/>
          <w:sz w:val="20"/>
          <w:szCs w:val="20"/>
          <w:lang w:val="en-US" w:eastAsia="zh-CN" w:bidi="hi-IN"/>
        </w:rPr>
        <w:t xml:space="preserve"> concentrations in sample soils</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from</w:t>
      </w:r>
      <w:r w:rsidRPr="00F53D76">
        <w:rPr>
          <w:rFonts w:ascii="Palatino Linotype" w:eastAsia="Droid Sans Fallback" w:hAnsi="Palatino Linotype" w:cs="Palatino Linotype"/>
          <w:kern w:val="1"/>
          <w:sz w:val="20"/>
          <w:szCs w:val="20"/>
          <w:lang w:val="en-US" w:eastAsia="zh-CN" w:bidi="hi-IN"/>
        </w:rPr>
        <w:t xml:space="preserve"> outside PFP with </w:t>
      </w:r>
      <w:r>
        <w:rPr>
          <w:rFonts w:ascii="Palatino Linotype" w:eastAsia="Droid Sans Fallback" w:hAnsi="Palatino Linotype" w:cs="Palatino Linotype"/>
          <w:kern w:val="1"/>
          <w:sz w:val="20"/>
          <w:szCs w:val="20"/>
          <w:lang w:val="en-US" w:eastAsia="zh-CN" w:bidi="hi-IN"/>
        </w:rPr>
        <w:t xml:space="preserve">and without </w:t>
      </w:r>
      <w:r w:rsidRPr="00F53D76">
        <w:rPr>
          <w:rFonts w:ascii="Palatino Linotype" w:eastAsia="Droid Sans Fallback" w:hAnsi="Palatino Linotype" w:cs="Palatino Linotype"/>
          <w:kern w:val="1"/>
          <w:sz w:val="20"/>
          <w:szCs w:val="20"/>
          <w:lang w:val="en-US" w:eastAsia="zh-CN" w:bidi="hi-IN"/>
        </w:rPr>
        <w:t>a</w:t>
      </w:r>
      <w:r>
        <w:rPr>
          <w:rFonts w:ascii="Palatino Linotype" w:eastAsia="Droid Sans Fallback" w:hAnsi="Palatino Linotype" w:cs="Palatino Linotype"/>
          <w:kern w:val="1"/>
          <w:sz w:val="20"/>
          <w:szCs w:val="20"/>
          <w:lang w:val="en-US" w:eastAsia="zh-CN" w:bidi="hi-IN"/>
        </w:rPr>
        <w:t>n</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arboreal</w:t>
      </w:r>
      <w:r w:rsidRPr="00F53D76">
        <w:rPr>
          <w:rFonts w:ascii="Palatino Linotype" w:eastAsia="Droid Sans Fallback" w:hAnsi="Palatino Linotype" w:cs="Palatino Linotype"/>
          <w:kern w:val="1"/>
          <w:sz w:val="20"/>
          <w:szCs w:val="20"/>
          <w:lang w:val="en-US" w:eastAsia="zh-CN" w:bidi="hi-IN"/>
        </w:rPr>
        <w:t xml:space="preserve"> stratum (PFP</w:t>
      </w:r>
      <w:r w:rsidRPr="00F53D76">
        <w:rPr>
          <w:rFonts w:ascii="Palatino Linotype" w:eastAsia="Droid Sans Fallback" w:hAnsi="Palatino Linotype" w:cs="Palatino Linotype"/>
          <w:kern w:val="1"/>
          <w:sz w:val="20"/>
          <w:szCs w:val="20"/>
          <w:vertAlign w:val="subscript"/>
          <w:lang w:val="en-US" w:eastAsia="zh-CN" w:bidi="hi-IN"/>
        </w:rPr>
        <w:t>OT</w:t>
      </w:r>
      <w:r>
        <w:rPr>
          <w:rFonts w:ascii="Palatino Linotype" w:eastAsia="Droid Sans Fallback" w:hAnsi="Palatino Linotype" w:cs="Palatino Linotype"/>
          <w:kern w:val="1"/>
          <w:sz w:val="20"/>
          <w:szCs w:val="20"/>
          <w:lang w:val="en-US" w:eastAsia="zh-CN" w:bidi="hi-IN"/>
        </w:rPr>
        <w:t xml:space="preserve"> and </w:t>
      </w:r>
      <w:r w:rsidRPr="00F53D76">
        <w:rPr>
          <w:rFonts w:ascii="Palatino Linotype" w:eastAsia="Droid Sans Fallback" w:hAnsi="Palatino Linotype" w:cs="Palatino Linotype"/>
          <w:kern w:val="1"/>
          <w:sz w:val="20"/>
          <w:szCs w:val="20"/>
          <w:lang w:val="en-US" w:eastAsia="zh-CN" w:bidi="hi-IN"/>
        </w:rPr>
        <w:t>PFP</w:t>
      </w:r>
      <w:r w:rsidRPr="00F53D76">
        <w:rPr>
          <w:rFonts w:ascii="Palatino Linotype" w:eastAsia="Droid Sans Fallback" w:hAnsi="Palatino Linotype" w:cs="Palatino Linotype"/>
          <w:kern w:val="1"/>
          <w:sz w:val="20"/>
          <w:szCs w:val="20"/>
          <w:vertAlign w:val="subscript"/>
          <w:lang w:val="en-US" w:eastAsia="zh-CN" w:bidi="hi-IN"/>
        </w:rPr>
        <w:t>O</w:t>
      </w:r>
      <w:r>
        <w:rPr>
          <w:rFonts w:ascii="Palatino Linotype" w:eastAsia="Droid Sans Fallback" w:hAnsi="Palatino Linotype" w:cs="Palatino Linotype"/>
          <w:kern w:val="1"/>
          <w:sz w:val="20"/>
          <w:szCs w:val="20"/>
          <w:lang w:val="en-US" w:eastAsia="zh-CN" w:bidi="hi-IN"/>
        </w:rPr>
        <w:t>, respectively</w:t>
      </w:r>
      <w:r w:rsidRPr="00F53D76">
        <w:rPr>
          <w:rFonts w:ascii="Palatino Linotype" w:eastAsia="Droid Sans Fallback" w:hAnsi="Palatino Linotype" w:cs="Palatino Linotype"/>
          <w:kern w:val="1"/>
          <w:sz w:val="20"/>
          <w:szCs w:val="20"/>
          <w:lang w:val="en-US" w:eastAsia="zh-CN" w:bidi="hi-IN"/>
        </w:rPr>
        <w:t>)</w:t>
      </w:r>
      <w:r>
        <w:rPr>
          <w:rFonts w:ascii="Palatino Linotype" w:eastAsia="Droid Sans Fallback" w:hAnsi="Palatino Linotype" w:cs="Palatino Linotype"/>
          <w:kern w:val="1"/>
          <w:sz w:val="20"/>
          <w:szCs w:val="20"/>
          <w:lang w:val="en-US" w:eastAsia="zh-CN" w:bidi="hi-IN"/>
        </w:rPr>
        <w:t xml:space="preserve"> and</w:t>
      </w:r>
      <w:r w:rsidRPr="00F53D76">
        <w:rPr>
          <w:rFonts w:ascii="Palatino Linotype" w:eastAsia="Droid Sans Fallback" w:hAnsi="Palatino Linotype" w:cs="Palatino Linotype"/>
          <w:kern w:val="1"/>
          <w:sz w:val="20"/>
          <w:szCs w:val="20"/>
          <w:lang w:val="en-US" w:eastAsia="zh-CN" w:bidi="hi-IN"/>
        </w:rPr>
        <w:t xml:space="preserve"> inside PFP with</w:t>
      </w:r>
      <w:r>
        <w:rPr>
          <w:rFonts w:ascii="Palatino Linotype" w:eastAsia="Droid Sans Fallback" w:hAnsi="Palatino Linotype" w:cs="Palatino Linotype"/>
          <w:kern w:val="1"/>
          <w:sz w:val="20"/>
          <w:szCs w:val="20"/>
          <w:lang w:val="en-US" w:eastAsia="zh-CN" w:bidi="hi-IN"/>
        </w:rPr>
        <w:t xml:space="preserve"> and without</w:t>
      </w:r>
      <w:r w:rsidRPr="00F53D76">
        <w:rPr>
          <w:rFonts w:ascii="Palatino Linotype" w:eastAsia="Droid Sans Fallback" w:hAnsi="Palatino Linotype" w:cs="Palatino Linotype"/>
          <w:kern w:val="1"/>
          <w:sz w:val="20"/>
          <w:szCs w:val="20"/>
          <w:lang w:val="en-US" w:eastAsia="zh-CN" w:bidi="hi-IN"/>
        </w:rPr>
        <w:t xml:space="preserve"> a</w:t>
      </w:r>
      <w:r>
        <w:rPr>
          <w:rFonts w:ascii="Palatino Linotype" w:eastAsia="Droid Sans Fallback" w:hAnsi="Palatino Linotype" w:cs="Palatino Linotype"/>
          <w:kern w:val="1"/>
          <w:sz w:val="20"/>
          <w:szCs w:val="20"/>
          <w:lang w:val="en-US" w:eastAsia="zh-CN" w:bidi="hi-IN"/>
        </w:rPr>
        <w:t>n</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arboreal</w:t>
      </w:r>
      <w:r w:rsidRPr="00F53D76">
        <w:rPr>
          <w:rFonts w:ascii="Palatino Linotype" w:eastAsia="Droid Sans Fallback" w:hAnsi="Palatino Linotype" w:cs="Palatino Linotype"/>
          <w:kern w:val="1"/>
          <w:sz w:val="20"/>
          <w:szCs w:val="20"/>
          <w:lang w:val="en-US" w:eastAsia="zh-CN" w:bidi="hi-IN"/>
        </w:rPr>
        <w:t xml:space="preserve"> stratum (PFP</w:t>
      </w:r>
      <w:r w:rsidRPr="00F53D76">
        <w:rPr>
          <w:rFonts w:ascii="Palatino Linotype" w:eastAsia="Droid Sans Fallback" w:hAnsi="Palatino Linotype" w:cs="Palatino Linotype"/>
          <w:kern w:val="1"/>
          <w:sz w:val="20"/>
          <w:szCs w:val="20"/>
          <w:vertAlign w:val="subscript"/>
          <w:lang w:val="en-US" w:eastAsia="zh-CN" w:bidi="hi-IN"/>
        </w:rPr>
        <w:t>IT</w:t>
      </w:r>
      <w:r>
        <w:rPr>
          <w:rFonts w:ascii="Palatino Linotype" w:eastAsia="Droid Sans Fallback" w:hAnsi="Palatino Linotype" w:cs="Palatino Linotype"/>
          <w:kern w:val="1"/>
          <w:sz w:val="20"/>
          <w:szCs w:val="20"/>
          <w:lang w:val="en-US" w:eastAsia="zh-CN" w:bidi="hi-IN"/>
        </w:rPr>
        <w:t xml:space="preserve"> and </w:t>
      </w:r>
      <w:r w:rsidRPr="00F53D76">
        <w:rPr>
          <w:rFonts w:ascii="Palatino Linotype" w:eastAsia="Droid Sans Fallback" w:hAnsi="Palatino Linotype" w:cs="Palatino Linotype"/>
          <w:kern w:val="1"/>
          <w:sz w:val="20"/>
          <w:szCs w:val="20"/>
          <w:lang w:val="en-US" w:eastAsia="zh-CN" w:bidi="hi-IN"/>
        </w:rPr>
        <w:t>PFP</w:t>
      </w:r>
      <w:r w:rsidRPr="00F53D76">
        <w:rPr>
          <w:rFonts w:ascii="Palatino Linotype" w:eastAsia="Droid Sans Fallback" w:hAnsi="Palatino Linotype" w:cs="Palatino Linotype"/>
          <w:kern w:val="1"/>
          <w:sz w:val="20"/>
          <w:szCs w:val="20"/>
          <w:vertAlign w:val="subscript"/>
          <w:lang w:val="en-US" w:eastAsia="zh-CN" w:bidi="hi-IN"/>
        </w:rPr>
        <w:t>I</w:t>
      </w:r>
      <w:r>
        <w:rPr>
          <w:rFonts w:ascii="Palatino Linotype" w:eastAsia="Droid Sans Fallback" w:hAnsi="Palatino Linotype" w:cs="Palatino Linotype"/>
          <w:kern w:val="1"/>
          <w:sz w:val="20"/>
          <w:szCs w:val="20"/>
          <w:lang w:val="en-US" w:eastAsia="zh-CN" w:bidi="hi-IN"/>
        </w:rPr>
        <w:t>, respectively</w:t>
      </w:r>
      <w:r w:rsidRPr="00F53D76">
        <w:rPr>
          <w:rFonts w:ascii="Palatino Linotype" w:eastAsia="Droid Sans Fallback" w:hAnsi="Palatino Linotype" w:cs="Palatino Linotype"/>
          <w:kern w:val="1"/>
          <w:sz w:val="20"/>
          <w:szCs w:val="20"/>
          <w:lang w:val="en-US" w:eastAsia="zh-CN" w:bidi="hi-IN"/>
        </w:rPr>
        <w:t xml:space="preserve">). </w:t>
      </w:r>
      <w:r>
        <w:rPr>
          <w:rFonts w:ascii="Palatino Linotype" w:eastAsia="Droid Sans Fallback" w:hAnsi="Palatino Linotype" w:cs="Palatino Linotype"/>
          <w:kern w:val="1"/>
          <w:sz w:val="20"/>
          <w:szCs w:val="20"/>
          <w:lang w:val="en-US" w:eastAsia="zh-CN" w:bidi="hi-IN"/>
        </w:rPr>
        <w:t>V</w:t>
      </w:r>
      <w:r w:rsidRPr="00F53D76">
        <w:rPr>
          <w:rFonts w:ascii="Palatino Linotype" w:eastAsia="Droid Sans Fallback" w:hAnsi="Palatino Linotype" w:cs="Palatino Linotype"/>
          <w:kern w:val="1"/>
          <w:sz w:val="20"/>
          <w:szCs w:val="20"/>
          <w:lang w:val="en-US" w:eastAsia="zh-CN" w:bidi="hi-IN"/>
        </w:rPr>
        <w:t xml:space="preserve">ertical bars represent </w:t>
      </w:r>
      <w:r w:rsidRPr="008E4934">
        <w:rPr>
          <w:rFonts w:ascii="Palatino Linotype" w:eastAsia="Droid Sans Fallback" w:hAnsi="Palatino Linotype" w:cs="Palatino Linotype"/>
          <w:kern w:val="1"/>
          <w:sz w:val="20"/>
          <w:szCs w:val="20"/>
          <w:lang w:val="en-US" w:eastAsia="zh-CN" w:bidi="hi-IN"/>
        </w:rPr>
        <w:t>standard deviation</w:t>
      </w:r>
      <w:r w:rsidRPr="00F53D76">
        <w:rPr>
          <w:rFonts w:ascii="Palatino Linotype" w:eastAsia="Droid Sans Fallback" w:hAnsi="Palatino Linotype" w:cs="Palatino Linotype"/>
          <w:kern w:val="1"/>
          <w:sz w:val="20"/>
          <w:szCs w:val="20"/>
          <w:lang w:val="en-US" w:eastAsia="zh-CN" w:bidi="hi-IN"/>
        </w:rPr>
        <w:t xml:space="preserve"> of the mean</w:t>
      </w:r>
      <w:r>
        <w:rPr>
          <w:rFonts w:ascii="Palatino Linotype" w:eastAsia="Droid Sans Fallback" w:hAnsi="Palatino Linotype" w:cs="Palatino Linotype"/>
          <w:kern w:val="1"/>
          <w:sz w:val="20"/>
          <w:szCs w:val="20"/>
          <w:lang w:val="en-US" w:eastAsia="zh-CN" w:bidi="hi-IN"/>
        </w:rPr>
        <w:t xml:space="preserve"> and d</w:t>
      </w:r>
      <w:r w:rsidRPr="00F53D76">
        <w:rPr>
          <w:rFonts w:ascii="Palatino Linotype" w:eastAsia="Droid Sans Fallback" w:hAnsi="Palatino Linotype" w:cs="Palatino Linotype"/>
          <w:kern w:val="1"/>
          <w:sz w:val="20"/>
          <w:szCs w:val="20"/>
          <w:lang w:val="en-US" w:eastAsia="zh-CN" w:bidi="hi-IN"/>
        </w:rPr>
        <w:t>ifferent letters indicate significant differences</w:t>
      </w:r>
      <w:r>
        <w:rPr>
          <w:rFonts w:ascii="Palatino Linotype" w:eastAsia="Droid Sans Fallback" w:hAnsi="Palatino Linotype" w:cs="Palatino Linotype"/>
          <w:kern w:val="1"/>
          <w:sz w:val="20"/>
          <w:szCs w:val="20"/>
          <w:lang w:val="en-US" w:eastAsia="zh-CN" w:bidi="hi-IN"/>
        </w:rPr>
        <w:t xml:space="preserve"> among means</w:t>
      </w:r>
      <w:r w:rsidRPr="00F53D76">
        <w:rPr>
          <w:rFonts w:ascii="Palatino Linotype" w:eastAsia="Droid Sans Fallback" w:hAnsi="Palatino Linotype" w:cs="Palatino Linotype"/>
          <w:kern w:val="1"/>
          <w:sz w:val="20"/>
          <w:szCs w:val="20"/>
          <w:lang w:val="en-US" w:eastAsia="zh-CN" w:bidi="hi-IN"/>
        </w:rPr>
        <w:t xml:space="preserve"> (p </w:t>
      </w:r>
      <w:r>
        <w:rPr>
          <w:rFonts w:ascii="Palatino Linotype" w:eastAsia="Droid Sans Fallback" w:hAnsi="Palatino Linotype" w:cs="Palatino Linotype"/>
          <w:kern w:val="1"/>
          <w:sz w:val="20"/>
          <w:szCs w:val="20"/>
          <w:lang w:val="en-US" w:eastAsia="zh-CN" w:bidi="hi-IN"/>
        </w:rPr>
        <w:t>≤</w:t>
      </w:r>
      <w:r w:rsidRPr="00F53D76">
        <w:rPr>
          <w:rFonts w:ascii="Palatino Linotype" w:eastAsia="Droid Sans Fallback" w:hAnsi="Palatino Linotype" w:cs="Palatino Linotype"/>
          <w:kern w:val="1"/>
          <w:sz w:val="20"/>
          <w:szCs w:val="20"/>
          <w:lang w:val="en-US" w:eastAsia="zh-CN" w:bidi="hi-IN"/>
        </w:rPr>
        <w:t xml:space="preserve"> 0.05)</w:t>
      </w:r>
      <w:r w:rsidRPr="00CB799D">
        <w:rPr>
          <w:rFonts w:ascii="Palatino Linotype" w:eastAsia="Droid Sans Fallback" w:hAnsi="Palatino Linotype" w:cs="Palatino Linotype"/>
          <w:kern w:val="1"/>
          <w:sz w:val="20"/>
          <w:szCs w:val="20"/>
          <w:lang w:val="en-US" w:eastAsia="zh-CN" w:bidi="hi-IN"/>
        </w:rPr>
        <w:t>.</w:t>
      </w:r>
    </w:p>
    <w:p w:rsidR="00C7316C" w:rsidRPr="0033088B" w:rsidRDefault="00C7316C" w:rsidP="00C7316C">
      <w:pPr>
        <w:widowControl w:val="0"/>
        <w:suppressAutoHyphens/>
        <w:rPr>
          <w:rFonts w:ascii="Palatino Linotype" w:eastAsia="Droid Sans Fallback" w:hAnsi="Palatino Linotype" w:cs="Palatino Linotype"/>
          <w:kern w:val="1"/>
          <w:sz w:val="20"/>
          <w:szCs w:val="20"/>
          <w:lang w:val="es-AR" w:eastAsia="zh-CN" w:bidi="hi-IN"/>
        </w:rPr>
      </w:pPr>
      <w:r w:rsidRPr="00CB799D">
        <w:rPr>
          <w:rFonts w:ascii="Palatino Linotype" w:eastAsia="Droid Sans Fallback" w:hAnsi="Palatino Linotype" w:cs="Palatino Linotype"/>
          <w:kern w:val="1"/>
          <w:sz w:val="20"/>
          <w:szCs w:val="20"/>
          <w:lang w:val="es-AR" w:eastAsia="zh-CN" w:bidi="hi-IN"/>
        </w:rPr>
        <w:t>Figura 7.</w:t>
      </w:r>
      <w:r w:rsidRPr="00D063AE">
        <w:rPr>
          <w:rFonts w:ascii="Palatino Linotype" w:eastAsia="Droid Sans Fallback" w:hAnsi="Palatino Linotype" w:cs="Palatino Linotype"/>
          <w:kern w:val="1"/>
          <w:sz w:val="20"/>
          <w:szCs w:val="20"/>
          <w:lang w:val="es-AR" w:eastAsia="zh-CN" w:bidi="hi-IN"/>
        </w:rPr>
        <w:t xml:space="preserve"> </w:t>
      </w:r>
      <w:r w:rsidR="0062018B" w:rsidRPr="0062018B">
        <w:rPr>
          <w:rFonts w:ascii="Palatino Linotype" w:eastAsia="Droid Sans Fallback" w:hAnsi="Palatino Linotype" w:cs="Palatino Linotype"/>
          <w:kern w:val="1"/>
          <w:sz w:val="20"/>
          <w:szCs w:val="20"/>
          <w:lang w:val="es-AR" w:eastAsia="zh-CN" w:bidi="hi-IN"/>
        </w:rPr>
        <w:t>Concentraci</w:t>
      </w:r>
      <w:r w:rsidR="0062018B">
        <w:rPr>
          <w:rFonts w:ascii="Palatino Linotype" w:eastAsia="Droid Sans Fallback" w:hAnsi="Palatino Linotype" w:cs="Palatino Linotype"/>
          <w:kern w:val="1"/>
          <w:sz w:val="20"/>
          <w:szCs w:val="20"/>
          <w:lang w:val="es-AR" w:eastAsia="zh-CN" w:bidi="hi-IN"/>
        </w:rPr>
        <w:t>ón</w:t>
      </w:r>
      <w:r w:rsidR="0062018B" w:rsidRPr="0062018B">
        <w:rPr>
          <w:rFonts w:ascii="Palatino Linotype" w:eastAsia="Droid Sans Fallback" w:hAnsi="Palatino Linotype" w:cs="Palatino Linotype"/>
          <w:kern w:val="1"/>
          <w:sz w:val="20"/>
          <w:szCs w:val="20"/>
          <w:lang w:val="es-AR" w:eastAsia="zh-CN" w:bidi="hi-IN"/>
        </w:rPr>
        <w:t xml:space="preserve"> de fósforo disponible (A), fósforo total (B) y nitrato</w:t>
      </w:r>
      <w:r w:rsidR="0062018B">
        <w:rPr>
          <w:rFonts w:ascii="Palatino Linotype" w:eastAsia="Droid Sans Fallback" w:hAnsi="Palatino Linotype" w:cs="Palatino Linotype"/>
          <w:kern w:val="1"/>
          <w:sz w:val="20"/>
          <w:szCs w:val="20"/>
          <w:lang w:val="es-AR" w:eastAsia="zh-CN" w:bidi="hi-IN"/>
        </w:rPr>
        <w:t>s</w:t>
      </w:r>
      <w:r w:rsidR="0062018B" w:rsidRPr="0062018B">
        <w:rPr>
          <w:rFonts w:ascii="Palatino Linotype" w:eastAsia="Droid Sans Fallback" w:hAnsi="Palatino Linotype" w:cs="Palatino Linotype"/>
          <w:kern w:val="1"/>
          <w:sz w:val="20"/>
          <w:szCs w:val="20"/>
          <w:lang w:val="es-AR" w:eastAsia="zh-CN" w:bidi="hi-IN"/>
        </w:rPr>
        <w:t xml:space="preserve"> (C) en </w:t>
      </w:r>
      <w:r w:rsidR="0062018B">
        <w:rPr>
          <w:rFonts w:ascii="Palatino Linotype" w:eastAsia="Droid Sans Fallback" w:hAnsi="Palatino Linotype" w:cs="Palatino Linotype"/>
          <w:kern w:val="1"/>
          <w:sz w:val="20"/>
          <w:szCs w:val="20"/>
          <w:lang w:val="es-AR" w:eastAsia="zh-CN" w:bidi="hi-IN"/>
        </w:rPr>
        <w:t xml:space="preserve">muestras de </w:t>
      </w:r>
      <w:r w:rsidR="0062018B" w:rsidRPr="0062018B">
        <w:rPr>
          <w:rFonts w:ascii="Palatino Linotype" w:eastAsia="Droid Sans Fallback" w:hAnsi="Palatino Linotype" w:cs="Palatino Linotype"/>
          <w:kern w:val="1"/>
          <w:sz w:val="20"/>
          <w:szCs w:val="20"/>
          <w:lang w:val="es-AR" w:eastAsia="zh-CN" w:bidi="hi-IN"/>
        </w:rPr>
        <w:t xml:space="preserve">suelos </w:t>
      </w:r>
      <w:r w:rsidR="0062018B">
        <w:rPr>
          <w:rFonts w:ascii="Palatino Linotype" w:eastAsia="Droid Sans Fallback" w:hAnsi="Palatino Linotype" w:cs="Palatino Linotype"/>
          <w:kern w:val="1"/>
          <w:sz w:val="20"/>
          <w:szCs w:val="20"/>
          <w:lang w:val="es-AR" w:eastAsia="zh-CN" w:bidi="hi-IN"/>
        </w:rPr>
        <w:t xml:space="preserve"> fuera </w:t>
      </w:r>
      <w:r w:rsidR="0062018B" w:rsidRPr="0062018B">
        <w:rPr>
          <w:rFonts w:ascii="Palatino Linotype" w:eastAsia="Droid Sans Fallback" w:hAnsi="Palatino Linotype" w:cs="Palatino Linotype"/>
          <w:kern w:val="1"/>
          <w:sz w:val="20"/>
          <w:szCs w:val="20"/>
          <w:lang w:val="es-AR" w:eastAsia="zh-CN" w:bidi="hi-IN"/>
        </w:rPr>
        <w:t xml:space="preserve">de </w:t>
      </w:r>
      <w:r w:rsidR="0062018B">
        <w:rPr>
          <w:rFonts w:ascii="Palatino Linotype" w:eastAsia="Droid Sans Fallback" w:hAnsi="Palatino Linotype" w:cs="Palatino Linotype"/>
          <w:kern w:val="1"/>
          <w:sz w:val="20"/>
          <w:szCs w:val="20"/>
          <w:lang w:val="es-AR" w:eastAsia="zh-CN" w:bidi="hi-IN"/>
        </w:rPr>
        <w:t xml:space="preserve">las </w:t>
      </w:r>
      <w:r w:rsidR="0062018B" w:rsidRPr="0062018B">
        <w:rPr>
          <w:rFonts w:ascii="Palatino Linotype" w:eastAsia="Droid Sans Fallback" w:hAnsi="Palatino Linotype" w:cs="Palatino Linotype"/>
          <w:kern w:val="1"/>
          <w:sz w:val="20"/>
          <w:szCs w:val="20"/>
          <w:lang w:val="es-AR" w:eastAsia="zh-CN" w:bidi="hi-IN"/>
        </w:rPr>
        <w:t>PFP con y sin un estrato arbóreo (PFP</w:t>
      </w:r>
      <w:r w:rsidR="0062018B" w:rsidRPr="0062018B">
        <w:rPr>
          <w:rFonts w:ascii="Palatino Linotype" w:eastAsia="Droid Sans Fallback" w:hAnsi="Palatino Linotype" w:cs="Palatino Linotype"/>
          <w:kern w:val="1"/>
          <w:sz w:val="20"/>
          <w:szCs w:val="20"/>
          <w:vertAlign w:val="subscript"/>
          <w:lang w:val="es-AR" w:eastAsia="zh-CN" w:bidi="hi-IN"/>
        </w:rPr>
        <w:t>OT</w:t>
      </w:r>
      <w:r w:rsidR="0062018B" w:rsidRPr="0062018B">
        <w:rPr>
          <w:rFonts w:ascii="Palatino Linotype" w:eastAsia="Droid Sans Fallback" w:hAnsi="Palatino Linotype" w:cs="Palatino Linotype"/>
          <w:kern w:val="1"/>
          <w:sz w:val="20"/>
          <w:szCs w:val="20"/>
          <w:lang w:val="es-AR" w:eastAsia="zh-CN" w:bidi="hi-IN"/>
        </w:rPr>
        <w:t xml:space="preserve"> y PFP</w:t>
      </w:r>
      <w:r w:rsidR="0062018B" w:rsidRPr="0062018B">
        <w:rPr>
          <w:rFonts w:ascii="Palatino Linotype" w:eastAsia="Droid Sans Fallback" w:hAnsi="Palatino Linotype" w:cs="Palatino Linotype"/>
          <w:kern w:val="1"/>
          <w:sz w:val="20"/>
          <w:szCs w:val="20"/>
          <w:vertAlign w:val="subscript"/>
          <w:lang w:val="es-AR" w:eastAsia="zh-CN" w:bidi="hi-IN"/>
        </w:rPr>
        <w:t>O</w:t>
      </w:r>
      <w:r w:rsidR="0062018B" w:rsidRPr="0062018B">
        <w:rPr>
          <w:rFonts w:ascii="Palatino Linotype" w:eastAsia="Droid Sans Fallback" w:hAnsi="Palatino Linotype" w:cs="Palatino Linotype"/>
          <w:kern w:val="1"/>
          <w:sz w:val="20"/>
          <w:szCs w:val="20"/>
          <w:lang w:val="es-AR" w:eastAsia="zh-CN" w:bidi="hi-IN"/>
        </w:rPr>
        <w:t xml:space="preserve">, respectivamente) y dentro de </w:t>
      </w:r>
      <w:r w:rsidR="0062018B">
        <w:rPr>
          <w:rFonts w:ascii="Palatino Linotype" w:eastAsia="Droid Sans Fallback" w:hAnsi="Palatino Linotype" w:cs="Palatino Linotype"/>
          <w:kern w:val="1"/>
          <w:sz w:val="20"/>
          <w:szCs w:val="20"/>
          <w:lang w:val="es-AR" w:eastAsia="zh-CN" w:bidi="hi-IN"/>
        </w:rPr>
        <w:t xml:space="preserve">las </w:t>
      </w:r>
      <w:r w:rsidR="0062018B" w:rsidRPr="0062018B">
        <w:rPr>
          <w:rFonts w:ascii="Palatino Linotype" w:eastAsia="Droid Sans Fallback" w:hAnsi="Palatino Linotype" w:cs="Palatino Linotype"/>
          <w:kern w:val="1"/>
          <w:sz w:val="20"/>
          <w:szCs w:val="20"/>
          <w:lang w:val="es-AR" w:eastAsia="zh-CN" w:bidi="hi-IN"/>
        </w:rPr>
        <w:t>PFP con y sin un estrato arbóreo (PFP</w:t>
      </w:r>
      <w:r w:rsidR="0062018B" w:rsidRPr="003C3803">
        <w:rPr>
          <w:rFonts w:ascii="Palatino Linotype" w:eastAsia="Droid Sans Fallback" w:hAnsi="Palatino Linotype" w:cs="Palatino Linotype"/>
          <w:kern w:val="1"/>
          <w:sz w:val="20"/>
          <w:szCs w:val="20"/>
          <w:vertAlign w:val="subscript"/>
          <w:lang w:val="es-AR" w:eastAsia="zh-CN" w:bidi="hi-IN"/>
        </w:rPr>
        <w:t>IT</w:t>
      </w:r>
      <w:r w:rsidR="0062018B" w:rsidRPr="0062018B">
        <w:rPr>
          <w:rFonts w:ascii="Palatino Linotype" w:eastAsia="Droid Sans Fallback" w:hAnsi="Palatino Linotype" w:cs="Palatino Linotype"/>
          <w:kern w:val="1"/>
          <w:sz w:val="20"/>
          <w:szCs w:val="20"/>
          <w:lang w:val="es-AR" w:eastAsia="zh-CN" w:bidi="hi-IN"/>
        </w:rPr>
        <w:t xml:space="preserve"> y PFP</w:t>
      </w:r>
      <w:r w:rsidR="0062018B" w:rsidRPr="003C3803">
        <w:rPr>
          <w:rFonts w:ascii="Palatino Linotype" w:eastAsia="Droid Sans Fallback" w:hAnsi="Palatino Linotype" w:cs="Palatino Linotype"/>
          <w:kern w:val="1"/>
          <w:sz w:val="20"/>
          <w:szCs w:val="20"/>
          <w:vertAlign w:val="subscript"/>
          <w:lang w:val="es-AR" w:eastAsia="zh-CN" w:bidi="hi-IN"/>
        </w:rPr>
        <w:t>I</w:t>
      </w:r>
      <w:r w:rsidR="0062018B" w:rsidRPr="0062018B">
        <w:rPr>
          <w:rFonts w:ascii="Palatino Linotype" w:eastAsia="Droid Sans Fallback" w:hAnsi="Palatino Linotype" w:cs="Palatino Linotype"/>
          <w:kern w:val="1"/>
          <w:sz w:val="20"/>
          <w:szCs w:val="20"/>
          <w:lang w:val="es-AR" w:eastAsia="zh-CN" w:bidi="hi-IN"/>
        </w:rPr>
        <w:t>, respectivamente). Las barras verticales representan la desviación estándar de la media y las letras diferentes indican diferencias significativas entre las medias (p ≤ 0.05).</w:t>
      </w:r>
    </w:p>
    <w:p w:rsidR="00F11E79" w:rsidRDefault="00F11E79" w:rsidP="001F424B">
      <w:pPr>
        <w:widowControl w:val="0"/>
        <w:suppressAutoHyphens/>
        <w:rPr>
          <w:rFonts w:ascii="Palatino Linotype" w:eastAsia="Droid Sans Fallback" w:hAnsi="Palatino Linotype" w:cs="Palatino Linotype"/>
          <w:kern w:val="1"/>
          <w:sz w:val="20"/>
          <w:szCs w:val="20"/>
          <w:lang w:val="es-AR" w:eastAsia="zh-CN" w:bidi="hi-IN"/>
        </w:rPr>
      </w:pPr>
    </w:p>
    <w:p w:rsidR="00F11E79" w:rsidRDefault="00E614EA" w:rsidP="001F424B">
      <w:pPr>
        <w:widowControl w:val="0"/>
        <w:suppressAutoHyphens/>
        <w:rPr>
          <w:rFonts w:ascii="Palatino Linotype" w:eastAsia="Droid Sans Fallback" w:hAnsi="Palatino Linotype" w:cs="Palatino Linotype"/>
          <w:kern w:val="1"/>
          <w:sz w:val="20"/>
          <w:szCs w:val="20"/>
          <w:lang w:val="es-AR" w:eastAsia="zh-CN" w:bidi="hi-IN"/>
        </w:rPr>
      </w:pPr>
      <w:r>
        <w:rPr>
          <w:noProof/>
          <w:lang w:val="en-GB" w:eastAsia="en-GB"/>
        </w:rPr>
        <w:drawing>
          <wp:inline distT="0" distB="0" distL="0" distR="0" wp14:anchorId="2F76E67A" wp14:editId="528D7E25">
            <wp:extent cx="4593667" cy="6244788"/>
            <wp:effectExtent l="0" t="0" r="0" b="3810"/>
            <wp:docPr id="10" name="9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 Imagen"/>
                    <pic:cNvPicPr>
                      <a:picLocks noChangeAspect="1"/>
                    </pic:cNvPicPr>
                  </pic:nvPicPr>
                  <pic:blipFill>
                    <a:blip r:embed="rId15"/>
                    <a:stretch>
                      <a:fillRect/>
                    </a:stretch>
                  </pic:blipFill>
                  <pic:spPr>
                    <a:xfrm>
                      <a:off x="0" y="0"/>
                      <a:ext cx="4593590" cy="6244683"/>
                    </a:xfrm>
                    <a:prstGeom prst="rect">
                      <a:avLst/>
                    </a:prstGeom>
                  </pic:spPr>
                </pic:pic>
              </a:graphicData>
            </a:graphic>
          </wp:inline>
        </w:drawing>
      </w:r>
    </w:p>
    <w:p w:rsidR="00C7316C" w:rsidRDefault="00C7316C" w:rsidP="001F424B">
      <w:pPr>
        <w:widowControl w:val="0"/>
        <w:suppressAutoHyphens/>
        <w:rPr>
          <w:rFonts w:ascii="Palatino Linotype" w:eastAsia="Droid Sans Fallback" w:hAnsi="Palatino Linotype" w:cs="Palatino Linotype"/>
          <w:kern w:val="1"/>
          <w:sz w:val="20"/>
          <w:szCs w:val="20"/>
          <w:lang w:val="es-AR" w:eastAsia="zh-CN" w:bidi="hi-IN"/>
        </w:rPr>
      </w:pPr>
    </w:p>
    <w:p w:rsidR="00BD557C" w:rsidRPr="00E31F1E" w:rsidRDefault="00C7316C" w:rsidP="00BD557C">
      <w:pPr>
        <w:widowControl w:val="0"/>
        <w:suppressAutoHyphens/>
        <w:rPr>
          <w:rFonts w:ascii="Palatino Linotype" w:eastAsia="Droid Sans Fallback" w:hAnsi="Palatino Linotype" w:cs="Palatino Linotype"/>
          <w:kern w:val="1"/>
          <w:sz w:val="20"/>
          <w:szCs w:val="20"/>
          <w:lang w:val="en-US" w:eastAsia="zh-CN" w:bidi="hi-IN"/>
        </w:rPr>
      </w:pPr>
      <w:r w:rsidRPr="00E31F1E">
        <w:rPr>
          <w:rFonts w:ascii="Palatino Linotype" w:eastAsia="Droid Sans Fallback" w:hAnsi="Palatino Linotype" w:cs="Palatino Linotype"/>
          <w:kern w:val="1"/>
          <w:sz w:val="20"/>
          <w:szCs w:val="20"/>
          <w:lang w:val="en-GB" w:eastAsia="zh-CN" w:bidi="hi-IN"/>
        </w:rPr>
        <w:lastRenderedPageBreak/>
        <w:t xml:space="preserve">Figure 8. </w:t>
      </w:r>
      <w:r w:rsidR="00E56809" w:rsidRPr="00E31F1E">
        <w:rPr>
          <w:rFonts w:ascii="Palatino Linotype" w:eastAsia="Droid Sans Fallback" w:hAnsi="Palatino Linotype" w:cs="Palatino Linotype"/>
          <w:kern w:val="1"/>
          <w:sz w:val="20"/>
          <w:szCs w:val="20"/>
          <w:lang w:val="en-US" w:eastAsia="zh-CN" w:bidi="hi-IN"/>
        </w:rPr>
        <w:t xml:space="preserve">Comparison of bulk density (A) and clay content (B) of </w:t>
      </w:r>
      <w:r w:rsidR="00E56809">
        <w:rPr>
          <w:rFonts w:ascii="Palatino Linotype" w:eastAsia="Droid Sans Fallback" w:hAnsi="Palatino Linotype" w:cs="Palatino Linotype"/>
          <w:kern w:val="1"/>
          <w:sz w:val="20"/>
          <w:szCs w:val="20"/>
          <w:lang w:val="en-US" w:eastAsia="zh-CN" w:bidi="hi-IN"/>
        </w:rPr>
        <w:t xml:space="preserve">soil samples </w:t>
      </w:r>
      <w:r w:rsidR="00853E6D">
        <w:rPr>
          <w:rFonts w:ascii="Palatino Linotype" w:eastAsia="Droid Sans Fallback" w:hAnsi="Palatino Linotype" w:cs="Palatino Linotype"/>
          <w:kern w:val="1"/>
          <w:sz w:val="20"/>
          <w:szCs w:val="20"/>
          <w:lang w:val="en-US" w:eastAsia="zh-CN" w:bidi="hi-IN"/>
        </w:rPr>
        <w:t xml:space="preserve">of the crop-field (CF) adjacent and </w:t>
      </w:r>
      <w:r w:rsidR="00E56809" w:rsidRPr="00F53D76">
        <w:rPr>
          <w:rFonts w:ascii="Palatino Linotype" w:eastAsia="Droid Sans Fallback" w:hAnsi="Palatino Linotype" w:cs="Palatino Linotype"/>
          <w:kern w:val="1"/>
          <w:sz w:val="20"/>
          <w:szCs w:val="20"/>
          <w:lang w:val="en-US" w:eastAsia="zh-CN" w:bidi="hi-IN"/>
        </w:rPr>
        <w:t xml:space="preserve">outside PFP with </w:t>
      </w:r>
      <w:r w:rsidR="00E56809">
        <w:rPr>
          <w:rFonts w:ascii="Palatino Linotype" w:eastAsia="Droid Sans Fallback" w:hAnsi="Palatino Linotype" w:cs="Palatino Linotype"/>
          <w:kern w:val="1"/>
          <w:sz w:val="20"/>
          <w:szCs w:val="20"/>
          <w:lang w:val="en-US" w:eastAsia="zh-CN" w:bidi="hi-IN"/>
        </w:rPr>
        <w:t xml:space="preserve">and without </w:t>
      </w:r>
      <w:r w:rsidR="00E56809" w:rsidRPr="00F53D76">
        <w:rPr>
          <w:rFonts w:ascii="Palatino Linotype" w:eastAsia="Droid Sans Fallback" w:hAnsi="Palatino Linotype" w:cs="Palatino Linotype"/>
          <w:kern w:val="1"/>
          <w:sz w:val="20"/>
          <w:szCs w:val="20"/>
          <w:lang w:val="en-US" w:eastAsia="zh-CN" w:bidi="hi-IN"/>
        </w:rPr>
        <w:t>a</w:t>
      </w:r>
      <w:r w:rsidR="00E56809">
        <w:rPr>
          <w:rFonts w:ascii="Palatino Linotype" w:eastAsia="Droid Sans Fallback" w:hAnsi="Palatino Linotype" w:cs="Palatino Linotype"/>
          <w:kern w:val="1"/>
          <w:sz w:val="20"/>
          <w:szCs w:val="20"/>
          <w:lang w:val="en-US" w:eastAsia="zh-CN" w:bidi="hi-IN"/>
        </w:rPr>
        <w:t>n</w:t>
      </w:r>
      <w:r w:rsidR="00E56809" w:rsidRPr="00F53D76">
        <w:rPr>
          <w:rFonts w:ascii="Palatino Linotype" w:eastAsia="Droid Sans Fallback" w:hAnsi="Palatino Linotype" w:cs="Palatino Linotype"/>
          <w:kern w:val="1"/>
          <w:sz w:val="20"/>
          <w:szCs w:val="20"/>
          <w:lang w:val="en-US" w:eastAsia="zh-CN" w:bidi="hi-IN"/>
        </w:rPr>
        <w:t xml:space="preserve"> </w:t>
      </w:r>
      <w:r w:rsidR="00E56809">
        <w:rPr>
          <w:rFonts w:ascii="Palatino Linotype" w:eastAsia="Droid Sans Fallback" w:hAnsi="Palatino Linotype" w:cs="Palatino Linotype"/>
          <w:kern w:val="1"/>
          <w:sz w:val="20"/>
          <w:szCs w:val="20"/>
          <w:lang w:val="en-US" w:eastAsia="zh-CN" w:bidi="hi-IN"/>
        </w:rPr>
        <w:t>arboreal</w:t>
      </w:r>
      <w:r w:rsidR="00E56809" w:rsidRPr="00F53D76">
        <w:rPr>
          <w:rFonts w:ascii="Palatino Linotype" w:eastAsia="Droid Sans Fallback" w:hAnsi="Palatino Linotype" w:cs="Palatino Linotype"/>
          <w:kern w:val="1"/>
          <w:sz w:val="20"/>
          <w:szCs w:val="20"/>
          <w:lang w:val="en-US" w:eastAsia="zh-CN" w:bidi="hi-IN"/>
        </w:rPr>
        <w:t xml:space="preserve"> stratum (PFP</w:t>
      </w:r>
      <w:r w:rsidR="00E56809" w:rsidRPr="00F53D76">
        <w:rPr>
          <w:rFonts w:ascii="Palatino Linotype" w:eastAsia="Droid Sans Fallback" w:hAnsi="Palatino Linotype" w:cs="Palatino Linotype"/>
          <w:kern w:val="1"/>
          <w:sz w:val="20"/>
          <w:szCs w:val="20"/>
          <w:vertAlign w:val="subscript"/>
          <w:lang w:val="en-US" w:eastAsia="zh-CN" w:bidi="hi-IN"/>
        </w:rPr>
        <w:t>OT</w:t>
      </w:r>
      <w:r w:rsidR="00E56809">
        <w:rPr>
          <w:rFonts w:ascii="Palatino Linotype" w:eastAsia="Droid Sans Fallback" w:hAnsi="Palatino Linotype" w:cs="Palatino Linotype"/>
          <w:kern w:val="1"/>
          <w:sz w:val="20"/>
          <w:szCs w:val="20"/>
          <w:lang w:val="en-US" w:eastAsia="zh-CN" w:bidi="hi-IN"/>
        </w:rPr>
        <w:t xml:space="preserve"> and </w:t>
      </w:r>
      <w:r w:rsidR="00E56809" w:rsidRPr="00F53D76">
        <w:rPr>
          <w:rFonts w:ascii="Palatino Linotype" w:eastAsia="Droid Sans Fallback" w:hAnsi="Palatino Linotype" w:cs="Palatino Linotype"/>
          <w:kern w:val="1"/>
          <w:sz w:val="20"/>
          <w:szCs w:val="20"/>
          <w:lang w:val="en-US" w:eastAsia="zh-CN" w:bidi="hi-IN"/>
        </w:rPr>
        <w:t>PFP</w:t>
      </w:r>
      <w:r w:rsidR="00E56809" w:rsidRPr="00F53D76">
        <w:rPr>
          <w:rFonts w:ascii="Palatino Linotype" w:eastAsia="Droid Sans Fallback" w:hAnsi="Palatino Linotype" w:cs="Palatino Linotype"/>
          <w:kern w:val="1"/>
          <w:sz w:val="20"/>
          <w:szCs w:val="20"/>
          <w:vertAlign w:val="subscript"/>
          <w:lang w:val="en-US" w:eastAsia="zh-CN" w:bidi="hi-IN"/>
        </w:rPr>
        <w:t>O</w:t>
      </w:r>
      <w:r w:rsidR="00E56809">
        <w:rPr>
          <w:rFonts w:ascii="Palatino Linotype" w:eastAsia="Droid Sans Fallback" w:hAnsi="Palatino Linotype" w:cs="Palatino Linotype"/>
          <w:kern w:val="1"/>
          <w:sz w:val="20"/>
          <w:szCs w:val="20"/>
          <w:lang w:val="en-US" w:eastAsia="zh-CN" w:bidi="hi-IN"/>
        </w:rPr>
        <w:t>, respectively</w:t>
      </w:r>
      <w:r w:rsidR="00E56809" w:rsidRPr="00F53D76">
        <w:rPr>
          <w:rFonts w:ascii="Palatino Linotype" w:eastAsia="Droid Sans Fallback" w:hAnsi="Palatino Linotype" w:cs="Palatino Linotype"/>
          <w:kern w:val="1"/>
          <w:sz w:val="20"/>
          <w:szCs w:val="20"/>
          <w:lang w:val="en-US" w:eastAsia="zh-CN" w:bidi="hi-IN"/>
        </w:rPr>
        <w:t>)</w:t>
      </w:r>
      <w:r w:rsidR="00E56809">
        <w:rPr>
          <w:rFonts w:ascii="Palatino Linotype" w:eastAsia="Droid Sans Fallback" w:hAnsi="Palatino Linotype" w:cs="Palatino Linotype"/>
          <w:kern w:val="1"/>
          <w:sz w:val="20"/>
          <w:szCs w:val="20"/>
          <w:lang w:val="en-US" w:eastAsia="zh-CN" w:bidi="hi-IN"/>
        </w:rPr>
        <w:t xml:space="preserve"> and</w:t>
      </w:r>
      <w:r w:rsidR="00E56809" w:rsidRPr="00F53D76">
        <w:rPr>
          <w:rFonts w:ascii="Palatino Linotype" w:eastAsia="Droid Sans Fallback" w:hAnsi="Palatino Linotype" w:cs="Palatino Linotype"/>
          <w:kern w:val="1"/>
          <w:sz w:val="20"/>
          <w:szCs w:val="20"/>
          <w:lang w:val="en-US" w:eastAsia="zh-CN" w:bidi="hi-IN"/>
        </w:rPr>
        <w:t xml:space="preserve"> inside PFP with</w:t>
      </w:r>
      <w:r w:rsidR="00E56809">
        <w:rPr>
          <w:rFonts w:ascii="Palatino Linotype" w:eastAsia="Droid Sans Fallback" w:hAnsi="Palatino Linotype" w:cs="Palatino Linotype"/>
          <w:kern w:val="1"/>
          <w:sz w:val="20"/>
          <w:szCs w:val="20"/>
          <w:lang w:val="en-US" w:eastAsia="zh-CN" w:bidi="hi-IN"/>
        </w:rPr>
        <w:t xml:space="preserve"> and without</w:t>
      </w:r>
      <w:r w:rsidR="00E56809" w:rsidRPr="00F53D76">
        <w:rPr>
          <w:rFonts w:ascii="Palatino Linotype" w:eastAsia="Droid Sans Fallback" w:hAnsi="Palatino Linotype" w:cs="Palatino Linotype"/>
          <w:kern w:val="1"/>
          <w:sz w:val="20"/>
          <w:szCs w:val="20"/>
          <w:lang w:val="en-US" w:eastAsia="zh-CN" w:bidi="hi-IN"/>
        </w:rPr>
        <w:t xml:space="preserve"> a</w:t>
      </w:r>
      <w:r w:rsidR="00E56809">
        <w:rPr>
          <w:rFonts w:ascii="Palatino Linotype" w:eastAsia="Droid Sans Fallback" w:hAnsi="Palatino Linotype" w:cs="Palatino Linotype"/>
          <w:kern w:val="1"/>
          <w:sz w:val="20"/>
          <w:szCs w:val="20"/>
          <w:lang w:val="en-US" w:eastAsia="zh-CN" w:bidi="hi-IN"/>
        </w:rPr>
        <w:t>n</w:t>
      </w:r>
      <w:r w:rsidR="00E56809" w:rsidRPr="00F53D76">
        <w:rPr>
          <w:rFonts w:ascii="Palatino Linotype" w:eastAsia="Droid Sans Fallback" w:hAnsi="Palatino Linotype" w:cs="Palatino Linotype"/>
          <w:kern w:val="1"/>
          <w:sz w:val="20"/>
          <w:szCs w:val="20"/>
          <w:lang w:val="en-US" w:eastAsia="zh-CN" w:bidi="hi-IN"/>
        </w:rPr>
        <w:t xml:space="preserve"> </w:t>
      </w:r>
      <w:r w:rsidR="00E56809">
        <w:rPr>
          <w:rFonts w:ascii="Palatino Linotype" w:eastAsia="Droid Sans Fallback" w:hAnsi="Palatino Linotype" w:cs="Palatino Linotype"/>
          <w:kern w:val="1"/>
          <w:sz w:val="20"/>
          <w:szCs w:val="20"/>
          <w:lang w:val="en-US" w:eastAsia="zh-CN" w:bidi="hi-IN"/>
        </w:rPr>
        <w:t>arboreal</w:t>
      </w:r>
      <w:r w:rsidR="00E56809" w:rsidRPr="00F53D76">
        <w:rPr>
          <w:rFonts w:ascii="Palatino Linotype" w:eastAsia="Droid Sans Fallback" w:hAnsi="Palatino Linotype" w:cs="Palatino Linotype"/>
          <w:kern w:val="1"/>
          <w:sz w:val="20"/>
          <w:szCs w:val="20"/>
          <w:lang w:val="en-US" w:eastAsia="zh-CN" w:bidi="hi-IN"/>
        </w:rPr>
        <w:t xml:space="preserve"> stratum (PFP</w:t>
      </w:r>
      <w:r w:rsidR="00E56809" w:rsidRPr="00F53D76">
        <w:rPr>
          <w:rFonts w:ascii="Palatino Linotype" w:eastAsia="Droid Sans Fallback" w:hAnsi="Palatino Linotype" w:cs="Palatino Linotype"/>
          <w:kern w:val="1"/>
          <w:sz w:val="20"/>
          <w:szCs w:val="20"/>
          <w:vertAlign w:val="subscript"/>
          <w:lang w:val="en-US" w:eastAsia="zh-CN" w:bidi="hi-IN"/>
        </w:rPr>
        <w:t>IT</w:t>
      </w:r>
      <w:r w:rsidR="00E56809">
        <w:rPr>
          <w:rFonts w:ascii="Palatino Linotype" w:eastAsia="Droid Sans Fallback" w:hAnsi="Palatino Linotype" w:cs="Palatino Linotype"/>
          <w:kern w:val="1"/>
          <w:sz w:val="20"/>
          <w:szCs w:val="20"/>
          <w:lang w:val="en-US" w:eastAsia="zh-CN" w:bidi="hi-IN"/>
        </w:rPr>
        <w:t xml:space="preserve"> and </w:t>
      </w:r>
      <w:r w:rsidR="00E56809" w:rsidRPr="00F53D76">
        <w:rPr>
          <w:rFonts w:ascii="Palatino Linotype" w:eastAsia="Droid Sans Fallback" w:hAnsi="Palatino Linotype" w:cs="Palatino Linotype"/>
          <w:kern w:val="1"/>
          <w:sz w:val="20"/>
          <w:szCs w:val="20"/>
          <w:lang w:val="en-US" w:eastAsia="zh-CN" w:bidi="hi-IN"/>
        </w:rPr>
        <w:t>PFP</w:t>
      </w:r>
      <w:r w:rsidR="00E56809" w:rsidRPr="00F53D76">
        <w:rPr>
          <w:rFonts w:ascii="Palatino Linotype" w:eastAsia="Droid Sans Fallback" w:hAnsi="Palatino Linotype" w:cs="Palatino Linotype"/>
          <w:kern w:val="1"/>
          <w:sz w:val="20"/>
          <w:szCs w:val="20"/>
          <w:vertAlign w:val="subscript"/>
          <w:lang w:val="en-US" w:eastAsia="zh-CN" w:bidi="hi-IN"/>
        </w:rPr>
        <w:t>I</w:t>
      </w:r>
      <w:r w:rsidR="00E56809">
        <w:rPr>
          <w:rFonts w:ascii="Palatino Linotype" w:eastAsia="Droid Sans Fallback" w:hAnsi="Palatino Linotype" w:cs="Palatino Linotype"/>
          <w:kern w:val="1"/>
          <w:sz w:val="20"/>
          <w:szCs w:val="20"/>
          <w:lang w:val="en-US" w:eastAsia="zh-CN" w:bidi="hi-IN"/>
        </w:rPr>
        <w:t>, respectively</w:t>
      </w:r>
      <w:r w:rsidR="00E56809" w:rsidRPr="00F53D76">
        <w:rPr>
          <w:rFonts w:ascii="Palatino Linotype" w:eastAsia="Droid Sans Fallback" w:hAnsi="Palatino Linotype" w:cs="Palatino Linotype"/>
          <w:kern w:val="1"/>
          <w:sz w:val="20"/>
          <w:szCs w:val="20"/>
          <w:lang w:val="en-US" w:eastAsia="zh-CN" w:bidi="hi-IN"/>
        </w:rPr>
        <w:t xml:space="preserve">). </w:t>
      </w:r>
      <w:r w:rsidR="00E56809">
        <w:rPr>
          <w:rFonts w:ascii="Palatino Linotype" w:eastAsia="Droid Sans Fallback" w:hAnsi="Palatino Linotype" w:cs="Palatino Linotype"/>
          <w:kern w:val="1"/>
          <w:sz w:val="20"/>
          <w:szCs w:val="20"/>
          <w:lang w:val="en-US" w:eastAsia="zh-CN" w:bidi="hi-IN"/>
        </w:rPr>
        <w:t>V</w:t>
      </w:r>
      <w:r w:rsidR="00E56809" w:rsidRPr="00F53D76">
        <w:rPr>
          <w:rFonts w:ascii="Palatino Linotype" w:eastAsia="Droid Sans Fallback" w:hAnsi="Palatino Linotype" w:cs="Palatino Linotype"/>
          <w:kern w:val="1"/>
          <w:sz w:val="20"/>
          <w:szCs w:val="20"/>
          <w:lang w:val="en-US" w:eastAsia="zh-CN" w:bidi="hi-IN"/>
        </w:rPr>
        <w:t xml:space="preserve">ertical bars represent </w:t>
      </w:r>
      <w:r w:rsidR="00E56809" w:rsidRPr="008E4934">
        <w:rPr>
          <w:rFonts w:ascii="Palatino Linotype" w:eastAsia="Droid Sans Fallback" w:hAnsi="Palatino Linotype" w:cs="Palatino Linotype"/>
          <w:kern w:val="1"/>
          <w:sz w:val="20"/>
          <w:szCs w:val="20"/>
          <w:lang w:val="en-US" w:eastAsia="zh-CN" w:bidi="hi-IN"/>
        </w:rPr>
        <w:t>standard deviation</w:t>
      </w:r>
      <w:r w:rsidR="00E56809" w:rsidRPr="00F53D76">
        <w:rPr>
          <w:rFonts w:ascii="Palatino Linotype" w:eastAsia="Droid Sans Fallback" w:hAnsi="Palatino Linotype" w:cs="Palatino Linotype"/>
          <w:kern w:val="1"/>
          <w:sz w:val="20"/>
          <w:szCs w:val="20"/>
          <w:lang w:val="en-US" w:eastAsia="zh-CN" w:bidi="hi-IN"/>
        </w:rPr>
        <w:t xml:space="preserve"> of the mean</w:t>
      </w:r>
      <w:r w:rsidR="00E56809">
        <w:rPr>
          <w:rFonts w:ascii="Palatino Linotype" w:eastAsia="Droid Sans Fallback" w:hAnsi="Palatino Linotype" w:cs="Palatino Linotype"/>
          <w:kern w:val="1"/>
          <w:sz w:val="20"/>
          <w:szCs w:val="20"/>
          <w:lang w:val="en-US" w:eastAsia="zh-CN" w:bidi="hi-IN"/>
        </w:rPr>
        <w:t xml:space="preserve"> and d</w:t>
      </w:r>
      <w:r w:rsidR="00E56809" w:rsidRPr="00F53D76">
        <w:rPr>
          <w:rFonts w:ascii="Palatino Linotype" w:eastAsia="Droid Sans Fallback" w:hAnsi="Palatino Linotype" w:cs="Palatino Linotype"/>
          <w:kern w:val="1"/>
          <w:sz w:val="20"/>
          <w:szCs w:val="20"/>
          <w:lang w:val="en-US" w:eastAsia="zh-CN" w:bidi="hi-IN"/>
        </w:rPr>
        <w:t>ifferent letters indicate significant differences</w:t>
      </w:r>
      <w:r w:rsidR="00E56809">
        <w:rPr>
          <w:rFonts w:ascii="Palatino Linotype" w:eastAsia="Droid Sans Fallback" w:hAnsi="Palatino Linotype" w:cs="Palatino Linotype"/>
          <w:kern w:val="1"/>
          <w:sz w:val="20"/>
          <w:szCs w:val="20"/>
          <w:lang w:val="en-US" w:eastAsia="zh-CN" w:bidi="hi-IN"/>
        </w:rPr>
        <w:t xml:space="preserve"> among means</w:t>
      </w:r>
      <w:r w:rsidR="00E56809" w:rsidRPr="00F53D76">
        <w:rPr>
          <w:rFonts w:ascii="Palatino Linotype" w:eastAsia="Droid Sans Fallback" w:hAnsi="Palatino Linotype" w:cs="Palatino Linotype"/>
          <w:kern w:val="1"/>
          <w:sz w:val="20"/>
          <w:szCs w:val="20"/>
          <w:lang w:val="en-US" w:eastAsia="zh-CN" w:bidi="hi-IN"/>
        </w:rPr>
        <w:t xml:space="preserve"> (p </w:t>
      </w:r>
      <w:r w:rsidR="00E56809">
        <w:rPr>
          <w:rFonts w:ascii="Palatino Linotype" w:eastAsia="Droid Sans Fallback" w:hAnsi="Palatino Linotype" w:cs="Palatino Linotype"/>
          <w:kern w:val="1"/>
          <w:sz w:val="20"/>
          <w:szCs w:val="20"/>
          <w:lang w:val="en-US" w:eastAsia="zh-CN" w:bidi="hi-IN"/>
        </w:rPr>
        <w:t>≤</w:t>
      </w:r>
      <w:r w:rsidR="00E56809" w:rsidRPr="00F53D76">
        <w:rPr>
          <w:rFonts w:ascii="Palatino Linotype" w:eastAsia="Droid Sans Fallback" w:hAnsi="Palatino Linotype" w:cs="Palatino Linotype"/>
          <w:kern w:val="1"/>
          <w:sz w:val="20"/>
          <w:szCs w:val="20"/>
          <w:lang w:val="en-US" w:eastAsia="zh-CN" w:bidi="hi-IN"/>
        </w:rPr>
        <w:t xml:space="preserve"> 0.05)</w:t>
      </w:r>
      <w:r w:rsidR="00E56809">
        <w:rPr>
          <w:rFonts w:ascii="Palatino Linotype" w:eastAsia="Droid Sans Fallback" w:hAnsi="Palatino Linotype" w:cs="Palatino Linotype"/>
          <w:kern w:val="1"/>
          <w:sz w:val="20"/>
          <w:szCs w:val="20"/>
          <w:lang w:val="en-US" w:eastAsia="zh-CN" w:bidi="hi-IN"/>
        </w:rPr>
        <w:t>.</w:t>
      </w:r>
    </w:p>
    <w:p w:rsidR="00E94F04" w:rsidRPr="006C3257" w:rsidRDefault="00E94F04" w:rsidP="001F424B">
      <w:pPr>
        <w:widowControl w:val="0"/>
        <w:suppressAutoHyphens/>
        <w:rPr>
          <w:rFonts w:ascii="Palatino Linotype" w:eastAsia="Droid Sans Fallback" w:hAnsi="Palatino Linotype" w:cs="Palatino Linotype"/>
          <w:kern w:val="1"/>
          <w:sz w:val="20"/>
          <w:szCs w:val="20"/>
          <w:lang w:val="es-ES_tradnl" w:eastAsia="zh-CN" w:bidi="hi-IN"/>
        </w:rPr>
      </w:pPr>
      <w:r w:rsidRPr="00E31F1E">
        <w:rPr>
          <w:rFonts w:ascii="Palatino Linotype" w:eastAsia="Droid Sans Fallback" w:hAnsi="Palatino Linotype" w:cs="Palatino Linotype"/>
          <w:kern w:val="1"/>
          <w:sz w:val="20"/>
          <w:szCs w:val="20"/>
          <w:lang w:val="es-AR" w:eastAsia="zh-CN" w:bidi="hi-IN"/>
        </w:rPr>
        <w:t>Fig</w:t>
      </w:r>
      <w:r w:rsidR="001F424B" w:rsidRPr="00E31F1E">
        <w:rPr>
          <w:rFonts w:ascii="Palatino Linotype" w:eastAsia="Droid Sans Fallback" w:hAnsi="Palatino Linotype" w:cs="Palatino Linotype"/>
          <w:kern w:val="1"/>
          <w:sz w:val="20"/>
          <w:szCs w:val="20"/>
          <w:lang w:val="es-AR" w:eastAsia="zh-CN" w:bidi="hi-IN"/>
        </w:rPr>
        <w:t>ura</w:t>
      </w:r>
      <w:r w:rsidR="00993AFA" w:rsidRPr="00E31F1E">
        <w:rPr>
          <w:rFonts w:ascii="Palatino Linotype" w:eastAsia="Droid Sans Fallback" w:hAnsi="Palatino Linotype" w:cs="Palatino Linotype"/>
          <w:kern w:val="1"/>
          <w:sz w:val="20"/>
          <w:szCs w:val="20"/>
          <w:lang w:val="es-AR" w:eastAsia="zh-CN" w:bidi="hi-IN"/>
        </w:rPr>
        <w:t xml:space="preserve"> </w:t>
      </w:r>
      <w:r w:rsidR="00C7316C" w:rsidRPr="00E31F1E">
        <w:rPr>
          <w:rFonts w:ascii="Palatino Linotype" w:eastAsia="Droid Sans Fallback" w:hAnsi="Palatino Linotype" w:cs="Palatino Linotype"/>
          <w:kern w:val="1"/>
          <w:sz w:val="20"/>
          <w:szCs w:val="20"/>
          <w:lang w:val="es-AR" w:eastAsia="zh-CN" w:bidi="hi-IN"/>
        </w:rPr>
        <w:t>8</w:t>
      </w:r>
      <w:r w:rsidRPr="00E31F1E">
        <w:rPr>
          <w:rFonts w:ascii="Palatino Linotype" w:eastAsia="Droid Sans Fallback" w:hAnsi="Palatino Linotype" w:cs="Palatino Linotype"/>
          <w:kern w:val="1"/>
          <w:sz w:val="20"/>
          <w:szCs w:val="20"/>
          <w:lang w:val="es-AR" w:eastAsia="zh-CN" w:bidi="hi-IN"/>
        </w:rPr>
        <w:t xml:space="preserve">. </w:t>
      </w:r>
      <w:r w:rsidR="00BD2A27" w:rsidRPr="00E31F1E">
        <w:rPr>
          <w:rFonts w:ascii="Palatino Linotype" w:eastAsia="Droid Sans Fallback" w:hAnsi="Palatino Linotype" w:cs="Palatino Linotype"/>
          <w:kern w:val="1"/>
          <w:sz w:val="20"/>
          <w:szCs w:val="20"/>
          <w:lang w:val="es-AR" w:eastAsia="zh-CN" w:bidi="hi-IN"/>
        </w:rPr>
        <w:t xml:space="preserve">Comparación de la densidad aparente (A) y del contenido de arcilla (B), de </w:t>
      </w:r>
      <w:r w:rsidR="008449F5">
        <w:rPr>
          <w:rFonts w:ascii="Palatino Linotype" w:eastAsia="Droid Sans Fallback" w:hAnsi="Palatino Linotype" w:cs="Palatino Linotype"/>
          <w:kern w:val="1"/>
          <w:sz w:val="20"/>
          <w:szCs w:val="20"/>
          <w:lang w:val="es-AR" w:eastAsia="zh-CN" w:bidi="hi-IN"/>
        </w:rPr>
        <w:t>las muestras de</w:t>
      </w:r>
      <w:r w:rsidR="008449F5" w:rsidRPr="00E31F1E">
        <w:rPr>
          <w:rFonts w:ascii="Palatino Linotype" w:eastAsia="Droid Sans Fallback" w:hAnsi="Palatino Linotype" w:cs="Palatino Linotype"/>
          <w:kern w:val="1"/>
          <w:sz w:val="20"/>
          <w:szCs w:val="20"/>
          <w:lang w:val="es-AR" w:eastAsia="zh-CN" w:bidi="hi-IN"/>
        </w:rPr>
        <w:t xml:space="preserve"> </w:t>
      </w:r>
      <w:r w:rsidR="00BD2A27" w:rsidRPr="00E31F1E">
        <w:rPr>
          <w:rFonts w:ascii="Palatino Linotype" w:eastAsia="Droid Sans Fallback" w:hAnsi="Palatino Linotype" w:cs="Palatino Linotype"/>
          <w:kern w:val="1"/>
          <w:sz w:val="20"/>
          <w:szCs w:val="20"/>
          <w:lang w:val="es-AR" w:eastAsia="zh-CN" w:bidi="hi-IN"/>
        </w:rPr>
        <w:t xml:space="preserve">suelos </w:t>
      </w:r>
      <w:r w:rsidR="000213F7" w:rsidRPr="00E31F1E">
        <w:rPr>
          <w:rFonts w:ascii="Palatino Linotype" w:eastAsia="Droid Sans Fallback" w:hAnsi="Palatino Linotype" w:cs="Palatino Linotype"/>
          <w:kern w:val="1"/>
          <w:sz w:val="20"/>
          <w:szCs w:val="20"/>
          <w:lang w:val="es-ES_tradnl" w:eastAsia="zh-CN" w:bidi="hi-IN"/>
        </w:rPr>
        <w:t>de campos de cultivo (CF)</w:t>
      </w:r>
      <w:r w:rsidR="000213F7" w:rsidRPr="00D018F9">
        <w:rPr>
          <w:rFonts w:ascii="Palatino Linotype" w:eastAsia="Droid Sans Fallback" w:hAnsi="Palatino Linotype" w:cs="Palatino Linotype"/>
          <w:kern w:val="1"/>
          <w:sz w:val="20"/>
          <w:szCs w:val="20"/>
          <w:lang w:val="es-ES_tradnl" w:eastAsia="zh-CN" w:bidi="hi-IN"/>
        </w:rPr>
        <w:t xml:space="preserve"> adyacentes</w:t>
      </w:r>
      <w:r w:rsidR="000D2F48">
        <w:rPr>
          <w:rFonts w:ascii="Palatino Linotype" w:eastAsia="Droid Sans Fallback" w:hAnsi="Palatino Linotype" w:cs="Palatino Linotype"/>
          <w:kern w:val="1"/>
          <w:sz w:val="20"/>
          <w:szCs w:val="20"/>
          <w:lang w:val="es-ES_tradnl" w:eastAsia="zh-CN" w:bidi="hi-IN"/>
        </w:rPr>
        <w:t>,</w:t>
      </w:r>
      <w:r w:rsidR="00BD2A27" w:rsidRPr="001F424B">
        <w:rPr>
          <w:rFonts w:ascii="Palatino Linotype" w:eastAsia="Droid Sans Fallback" w:hAnsi="Palatino Linotype" w:cs="Palatino Linotype"/>
          <w:kern w:val="1"/>
          <w:sz w:val="20"/>
          <w:szCs w:val="20"/>
          <w:lang w:val="es-AR" w:eastAsia="zh-CN" w:bidi="hi-IN"/>
        </w:rPr>
        <w:t xml:space="preserve"> </w:t>
      </w:r>
      <w:r w:rsidR="000D2F48" w:rsidRPr="000D2F48">
        <w:rPr>
          <w:rFonts w:ascii="Palatino Linotype" w:eastAsia="Droid Sans Fallback" w:hAnsi="Palatino Linotype" w:cs="Palatino Linotype"/>
          <w:kern w:val="1"/>
          <w:sz w:val="20"/>
          <w:szCs w:val="20"/>
          <w:lang w:val="es-AR" w:eastAsia="zh-CN" w:bidi="hi-IN"/>
        </w:rPr>
        <w:t xml:space="preserve">fuera de </w:t>
      </w:r>
      <w:r w:rsidR="000D2F48">
        <w:rPr>
          <w:rFonts w:ascii="Palatino Linotype" w:eastAsia="Droid Sans Fallback" w:hAnsi="Palatino Linotype" w:cs="Palatino Linotype"/>
          <w:kern w:val="1"/>
          <w:sz w:val="20"/>
          <w:szCs w:val="20"/>
          <w:lang w:val="es-AR" w:eastAsia="zh-CN" w:bidi="hi-IN"/>
        </w:rPr>
        <w:t xml:space="preserve">las </w:t>
      </w:r>
      <w:r w:rsidR="000D2F48" w:rsidRPr="000D2F48">
        <w:rPr>
          <w:rFonts w:ascii="Palatino Linotype" w:eastAsia="Droid Sans Fallback" w:hAnsi="Palatino Linotype" w:cs="Palatino Linotype"/>
          <w:kern w:val="1"/>
          <w:sz w:val="20"/>
          <w:szCs w:val="20"/>
          <w:lang w:val="es-AR" w:eastAsia="zh-CN" w:bidi="hi-IN"/>
        </w:rPr>
        <w:t>PFP con y sin un estrato arbóreo (PFP</w:t>
      </w:r>
      <w:r w:rsidR="000D2F48" w:rsidRPr="000D2F48">
        <w:rPr>
          <w:rFonts w:ascii="Palatino Linotype" w:eastAsia="Droid Sans Fallback" w:hAnsi="Palatino Linotype" w:cs="Palatino Linotype"/>
          <w:kern w:val="1"/>
          <w:sz w:val="20"/>
          <w:szCs w:val="20"/>
          <w:vertAlign w:val="subscript"/>
          <w:lang w:val="es-AR" w:eastAsia="zh-CN" w:bidi="hi-IN"/>
        </w:rPr>
        <w:t>OT</w:t>
      </w:r>
      <w:r w:rsidR="000D2F48" w:rsidRPr="000D2F48">
        <w:rPr>
          <w:rFonts w:ascii="Palatino Linotype" w:eastAsia="Droid Sans Fallback" w:hAnsi="Palatino Linotype" w:cs="Palatino Linotype"/>
          <w:kern w:val="1"/>
          <w:sz w:val="20"/>
          <w:szCs w:val="20"/>
          <w:lang w:val="es-AR" w:eastAsia="zh-CN" w:bidi="hi-IN"/>
        </w:rPr>
        <w:t xml:space="preserve"> y PFP</w:t>
      </w:r>
      <w:r w:rsidR="000D2F48" w:rsidRPr="000D2F48">
        <w:rPr>
          <w:rFonts w:ascii="Palatino Linotype" w:eastAsia="Droid Sans Fallback" w:hAnsi="Palatino Linotype" w:cs="Palatino Linotype"/>
          <w:kern w:val="1"/>
          <w:sz w:val="20"/>
          <w:szCs w:val="20"/>
          <w:vertAlign w:val="subscript"/>
          <w:lang w:val="es-AR" w:eastAsia="zh-CN" w:bidi="hi-IN"/>
        </w:rPr>
        <w:t>O</w:t>
      </w:r>
      <w:r w:rsidR="000D2F48" w:rsidRPr="000D2F48">
        <w:rPr>
          <w:rFonts w:ascii="Palatino Linotype" w:eastAsia="Droid Sans Fallback" w:hAnsi="Palatino Linotype" w:cs="Palatino Linotype"/>
          <w:kern w:val="1"/>
          <w:sz w:val="20"/>
          <w:szCs w:val="20"/>
          <w:lang w:val="es-AR" w:eastAsia="zh-CN" w:bidi="hi-IN"/>
        </w:rPr>
        <w:t xml:space="preserve">, respectivamente) y dentro de </w:t>
      </w:r>
      <w:r w:rsidR="00A43E79">
        <w:rPr>
          <w:rFonts w:ascii="Palatino Linotype" w:eastAsia="Droid Sans Fallback" w:hAnsi="Palatino Linotype" w:cs="Palatino Linotype"/>
          <w:kern w:val="1"/>
          <w:sz w:val="20"/>
          <w:szCs w:val="20"/>
          <w:lang w:val="es-AR" w:eastAsia="zh-CN" w:bidi="hi-IN"/>
        </w:rPr>
        <w:t xml:space="preserve">las </w:t>
      </w:r>
      <w:r w:rsidR="000D2F48" w:rsidRPr="000D2F48">
        <w:rPr>
          <w:rFonts w:ascii="Palatino Linotype" w:eastAsia="Droid Sans Fallback" w:hAnsi="Palatino Linotype" w:cs="Palatino Linotype"/>
          <w:kern w:val="1"/>
          <w:sz w:val="20"/>
          <w:szCs w:val="20"/>
          <w:lang w:val="es-AR" w:eastAsia="zh-CN" w:bidi="hi-IN"/>
        </w:rPr>
        <w:t>PFP con y sin un estrato arbóreo (PFP</w:t>
      </w:r>
      <w:r w:rsidR="000D2F48" w:rsidRPr="000D2F48">
        <w:rPr>
          <w:rFonts w:ascii="Palatino Linotype" w:eastAsia="Droid Sans Fallback" w:hAnsi="Palatino Linotype" w:cs="Palatino Linotype"/>
          <w:kern w:val="1"/>
          <w:sz w:val="20"/>
          <w:szCs w:val="20"/>
          <w:vertAlign w:val="subscript"/>
          <w:lang w:val="es-AR" w:eastAsia="zh-CN" w:bidi="hi-IN"/>
        </w:rPr>
        <w:t>IT</w:t>
      </w:r>
      <w:r w:rsidR="000D2F48" w:rsidRPr="000D2F48">
        <w:rPr>
          <w:rFonts w:ascii="Palatino Linotype" w:eastAsia="Droid Sans Fallback" w:hAnsi="Palatino Linotype" w:cs="Palatino Linotype"/>
          <w:kern w:val="1"/>
          <w:sz w:val="20"/>
          <w:szCs w:val="20"/>
          <w:lang w:val="es-AR" w:eastAsia="zh-CN" w:bidi="hi-IN"/>
        </w:rPr>
        <w:t xml:space="preserve"> y PFP</w:t>
      </w:r>
      <w:r w:rsidR="000D2F48" w:rsidRPr="000D2F48">
        <w:rPr>
          <w:rFonts w:ascii="Palatino Linotype" w:eastAsia="Droid Sans Fallback" w:hAnsi="Palatino Linotype" w:cs="Palatino Linotype"/>
          <w:kern w:val="1"/>
          <w:sz w:val="20"/>
          <w:szCs w:val="20"/>
          <w:vertAlign w:val="subscript"/>
          <w:lang w:val="es-AR" w:eastAsia="zh-CN" w:bidi="hi-IN"/>
        </w:rPr>
        <w:t>I</w:t>
      </w:r>
      <w:r w:rsidR="000D2F48" w:rsidRPr="000D2F48">
        <w:rPr>
          <w:rFonts w:ascii="Palatino Linotype" w:eastAsia="Droid Sans Fallback" w:hAnsi="Palatino Linotype" w:cs="Palatino Linotype"/>
          <w:kern w:val="1"/>
          <w:sz w:val="20"/>
          <w:szCs w:val="20"/>
          <w:lang w:val="es-AR" w:eastAsia="zh-CN" w:bidi="hi-IN"/>
        </w:rPr>
        <w:t>, respectivamente). Las barras verticales representan la desviación estándar de la media y las letras diferentes indican diferencias significativas entre las medias (p ≤ 0.05).</w:t>
      </w:r>
      <w:r w:rsidR="00BD2A27" w:rsidRPr="001F424B">
        <w:rPr>
          <w:rFonts w:ascii="Palatino Linotype" w:eastAsia="Droid Sans Fallback" w:hAnsi="Palatino Linotype" w:cs="Palatino Linotype"/>
          <w:kern w:val="1"/>
          <w:sz w:val="20"/>
          <w:szCs w:val="20"/>
          <w:lang w:val="es-AR" w:eastAsia="zh-CN" w:bidi="hi-IN"/>
        </w:rPr>
        <w:t xml:space="preserve"> </w:t>
      </w:r>
    </w:p>
    <w:p w:rsidR="00827217" w:rsidRPr="006C3257" w:rsidRDefault="00E31F1E" w:rsidP="002761B2">
      <w:pPr>
        <w:spacing w:before="100" w:beforeAutospacing="1" w:after="120" w:line="360" w:lineRule="auto"/>
        <w:ind w:left="360" w:hanging="680"/>
        <w:jc w:val="both"/>
        <w:rPr>
          <w:rFonts w:ascii="Calibri" w:hAnsi="Calibri" w:cs="Calibri"/>
          <w:b/>
          <w:color w:val="000000"/>
          <w:sz w:val="22"/>
          <w:szCs w:val="22"/>
          <w:lang w:val="es-ES_tradnl"/>
        </w:rPr>
      </w:pPr>
      <w:r>
        <w:rPr>
          <w:noProof/>
          <w:lang w:val="en-GB" w:eastAsia="en-GB"/>
        </w:rPr>
        <w:drawing>
          <wp:inline distT="0" distB="0" distL="0" distR="0" wp14:anchorId="5C66D79E" wp14:editId="48AD6F80">
            <wp:extent cx="4708023" cy="5594741"/>
            <wp:effectExtent l="0" t="0" r="0" b="6350"/>
            <wp:docPr id="9" name="5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 Imagen"/>
                    <pic:cNvPicPr>
                      <a:picLocks noChangeAspect="1"/>
                    </pic:cNvPicPr>
                  </pic:nvPicPr>
                  <pic:blipFill>
                    <a:blip r:embed="rId16"/>
                    <a:stretch>
                      <a:fillRect/>
                    </a:stretch>
                  </pic:blipFill>
                  <pic:spPr>
                    <a:xfrm>
                      <a:off x="0" y="0"/>
                      <a:ext cx="4709160" cy="5596092"/>
                    </a:xfrm>
                    <a:prstGeom prst="rect">
                      <a:avLst/>
                    </a:prstGeom>
                  </pic:spPr>
                </pic:pic>
              </a:graphicData>
            </a:graphic>
          </wp:inline>
        </w:drawing>
      </w:r>
    </w:p>
    <w:p w:rsidR="00827217" w:rsidRPr="006C3257" w:rsidRDefault="00827217" w:rsidP="002761B2">
      <w:pPr>
        <w:spacing w:before="100" w:beforeAutospacing="1" w:after="120" w:line="360" w:lineRule="auto"/>
        <w:ind w:left="360" w:hanging="680"/>
        <w:jc w:val="both"/>
        <w:rPr>
          <w:rFonts w:ascii="Calibri" w:hAnsi="Calibri" w:cs="Calibri"/>
          <w:b/>
          <w:color w:val="000000"/>
          <w:sz w:val="22"/>
          <w:szCs w:val="22"/>
          <w:lang w:val="es-ES_tradnl"/>
        </w:rPr>
      </w:pPr>
    </w:p>
    <w:p w:rsidR="006819C0" w:rsidRPr="006C3257" w:rsidRDefault="006819C0" w:rsidP="00661874">
      <w:pPr>
        <w:widowControl w:val="0"/>
        <w:suppressAutoHyphens/>
        <w:rPr>
          <w:rFonts w:ascii="Palatino Linotype" w:eastAsia="Droid Sans Fallback" w:hAnsi="Palatino Linotype" w:cs="Palatino Linotype"/>
          <w:kern w:val="1"/>
          <w:sz w:val="20"/>
          <w:szCs w:val="20"/>
          <w:lang w:val="es-ES_tradnl" w:eastAsia="zh-CN" w:bidi="hi-IN"/>
        </w:rPr>
      </w:pPr>
    </w:p>
    <w:p w:rsidR="0090709E" w:rsidRDefault="0090709E" w:rsidP="000964A2">
      <w:pPr>
        <w:widowControl w:val="0"/>
        <w:suppressAutoHyphens/>
        <w:rPr>
          <w:rFonts w:ascii="Palatino Linotype" w:eastAsia="Droid Sans Fallback" w:hAnsi="Palatino Linotype" w:cs="Palatino Linotype"/>
          <w:kern w:val="1"/>
          <w:sz w:val="20"/>
          <w:szCs w:val="20"/>
          <w:lang w:val="en-US" w:eastAsia="zh-CN" w:bidi="hi-IN"/>
        </w:rPr>
      </w:pPr>
    </w:p>
    <w:p w:rsidR="00475C5E" w:rsidRPr="002E7CDD" w:rsidRDefault="00827217" w:rsidP="000964A2">
      <w:pPr>
        <w:widowControl w:val="0"/>
        <w:suppressAutoHyphens/>
        <w:rPr>
          <w:rFonts w:ascii="Palatino Linotype" w:eastAsia="Droid Sans Fallback" w:hAnsi="Palatino Linotype" w:cs="Palatino Linotype"/>
          <w:kern w:val="1"/>
          <w:sz w:val="20"/>
          <w:szCs w:val="20"/>
          <w:lang w:val="en-US" w:eastAsia="zh-CN" w:bidi="hi-IN"/>
        </w:rPr>
      </w:pPr>
      <w:r w:rsidRPr="00F53D76">
        <w:rPr>
          <w:rFonts w:ascii="Palatino Linotype" w:eastAsia="Droid Sans Fallback" w:hAnsi="Palatino Linotype" w:cs="Palatino Linotype"/>
          <w:kern w:val="1"/>
          <w:sz w:val="20"/>
          <w:szCs w:val="20"/>
          <w:lang w:val="en-US" w:eastAsia="zh-CN" w:bidi="hi-IN"/>
        </w:rPr>
        <w:t>Fig</w:t>
      </w:r>
      <w:r w:rsidR="00661874" w:rsidRPr="00F53D76">
        <w:rPr>
          <w:rFonts w:ascii="Palatino Linotype" w:eastAsia="Droid Sans Fallback" w:hAnsi="Palatino Linotype" w:cs="Palatino Linotype"/>
          <w:kern w:val="1"/>
          <w:sz w:val="20"/>
          <w:szCs w:val="20"/>
          <w:lang w:val="en-US" w:eastAsia="zh-CN" w:bidi="hi-IN"/>
        </w:rPr>
        <w:t>ure</w:t>
      </w:r>
      <w:r w:rsidR="009C470F">
        <w:rPr>
          <w:rFonts w:ascii="Palatino Linotype" w:eastAsia="Droid Sans Fallback" w:hAnsi="Palatino Linotype" w:cs="Palatino Linotype"/>
          <w:kern w:val="1"/>
          <w:sz w:val="20"/>
          <w:szCs w:val="20"/>
          <w:lang w:val="en-US" w:eastAsia="zh-CN" w:bidi="hi-IN"/>
        </w:rPr>
        <w:t xml:space="preserve"> </w:t>
      </w:r>
      <w:r w:rsidR="00347C87" w:rsidRPr="002E7CDD">
        <w:rPr>
          <w:rFonts w:ascii="Palatino Linotype" w:eastAsia="Droid Sans Fallback" w:hAnsi="Palatino Linotype" w:cs="Palatino Linotype"/>
          <w:kern w:val="1"/>
          <w:sz w:val="20"/>
          <w:szCs w:val="20"/>
          <w:lang w:val="en-US" w:eastAsia="zh-CN" w:bidi="hi-IN"/>
        </w:rPr>
        <w:t>9</w:t>
      </w:r>
      <w:r w:rsidRPr="002E7CDD">
        <w:rPr>
          <w:rFonts w:ascii="Palatino Linotype" w:eastAsia="Droid Sans Fallback" w:hAnsi="Palatino Linotype" w:cs="Palatino Linotype"/>
          <w:kern w:val="1"/>
          <w:sz w:val="20"/>
          <w:szCs w:val="20"/>
          <w:lang w:val="en-US" w:eastAsia="zh-CN" w:bidi="hi-IN"/>
        </w:rPr>
        <w:t xml:space="preserve">. </w:t>
      </w:r>
      <w:r w:rsidR="00B5016A" w:rsidRPr="002E7CDD">
        <w:rPr>
          <w:rFonts w:ascii="Palatino Linotype" w:eastAsia="Droid Sans Fallback" w:hAnsi="Palatino Linotype" w:cs="Palatino Linotype"/>
          <w:kern w:val="1"/>
          <w:sz w:val="20"/>
          <w:szCs w:val="20"/>
          <w:lang w:val="en-US" w:eastAsia="zh-CN" w:bidi="hi-IN"/>
        </w:rPr>
        <w:t xml:space="preserve">Comparison of soil surface roughness </w:t>
      </w:r>
      <w:r w:rsidR="00B5016A" w:rsidRPr="0074538D">
        <w:rPr>
          <w:rFonts w:ascii="Palatino Linotype" w:eastAsia="Droid Sans Fallback" w:hAnsi="Palatino Linotype" w:cs="Palatino Linotype"/>
          <w:kern w:val="1"/>
          <w:sz w:val="20"/>
          <w:szCs w:val="20"/>
          <w:lang w:val="en-US" w:eastAsia="zh-CN" w:bidi="hi-IN"/>
        </w:rPr>
        <w:t>measured on outside PFP with and without an arboreal stratum (PFP</w:t>
      </w:r>
      <w:r w:rsidR="00B5016A" w:rsidRPr="0074538D">
        <w:rPr>
          <w:rFonts w:ascii="Palatino Linotype" w:eastAsia="Droid Sans Fallback" w:hAnsi="Palatino Linotype" w:cs="Palatino Linotype"/>
          <w:kern w:val="1"/>
          <w:sz w:val="20"/>
          <w:szCs w:val="20"/>
          <w:vertAlign w:val="subscript"/>
          <w:lang w:val="en-US" w:eastAsia="zh-CN" w:bidi="hi-IN"/>
        </w:rPr>
        <w:t>OT</w:t>
      </w:r>
      <w:r w:rsidR="00B5016A" w:rsidRPr="0074538D">
        <w:rPr>
          <w:rFonts w:ascii="Palatino Linotype" w:eastAsia="Droid Sans Fallback" w:hAnsi="Palatino Linotype" w:cs="Palatino Linotype"/>
          <w:kern w:val="1"/>
          <w:sz w:val="20"/>
          <w:szCs w:val="20"/>
          <w:lang w:val="en-US" w:eastAsia="zh-CN" w:bidi="hi-IN"/>
        </w:rPr>
        <w:t xml:space="preserve"> and PFP</w:t>
      </w:r>
      <w:r w:rsidR="00B5016A" w:rsidRPr="0074538D">
        <w:rPr>
          <w:rFonts w:ascii="Palatino Linotype" w:eastAsia="Droid Sans Fallback" w:hAnsi="Palatino Linotype" w:cs="Palatino Linotype"/>
          <w:kern w:val="1"/>
          <w:sz w:val="20"/>
          <w:szCs w:val="20"/>
          <w:vertAlign w:val="subscript"/>
          <w:lang w:val="en-US" w:eastAsia="zh-CN" w:bidi="hi-IN"/>
        </w:rPr>
        <w:t>O</w:t>
      </w:r>
      <w:r w:rsidR="00B5016A" w:rsidRPr="0074538D">
        <w:rPr>
          <w:rFonts w:ascii="Palatino Linotype" w:eastAsia="Droid Sans Fallback" w:hAnsi="Palatino Linotype" w:cs="Palatino Linotype"/>
          <w:kern w:val="1"/>
          <w:sz w:val="20"/>
          <w:szCs w:val="20"/>
          <w:lang w:val="en-US" w:eastAsia="zh-CN" w:bidi="hi-IN"/>
        </w:rPr>
        <w:t>, respectively) and inside PFP with and without an arboreal stratum (PFP</w:t>
      </w:r>
      <w:r w:rsidR="00B5016A" w:rsidRPr="0074538D">
        <w:rPr>
          <w:rFonts w:ascii="Palatino Linotype" w:eastAsia="Droid Sans Fallback" w:hAnsi="Palatino Linotype" w:cs="Palatino Linotype"/>
          <w:kern w:val="1"/>
          <w:sz w:val="20"/>
          <w:szCs w:val="20"/>
          <w:vertAlign w:val="subscript"/>
          <w:lang w:val="en-US" w:eastAsia="zh-CN" w:bidi="hi-IN"/>
        </w:rPr>
        <w:t>IT</w:t>
      </w:r>
      <w:r w:rsidR="00B5016A" w:rsidRPr="0074538D">
        <w:rPr>
          <w:rFonts w:ascii="Palatino Linotype" w:eastAsia="Droid Sans Fallback" w:hAnsi="Palatino Linotype" w:cs="Palatino Linotype"/>
          <w:kern w:val="1"/>
          <w:sz w:val="20"/>
          <w:szCs w:val="20"/>
          <w:lang w:val="en-US" w:eastAsia="zh-CN" w:bidi="hi-IN"/>
        </w:rPr>
        <w:t xml:space="preserve"> and PFP</w:t>
      </w:r>
      <w:r w:rsidR="00B5016A" w:rsidRPr="0074538D">
        <w:rPr>
          <w:rFonts w:ascii="Palatino Linotype" w:eastAsia="Droid Sans Fallback" w:hAnsi="Palatino Linotype" w:cs="Palatino Linotype"/>
          <w:kern w:val="1"/>
          <w:sz w:val="20"/>
          <w:szCs w:val="20"/>
          <w:vertAlign w:val="subscript"/>
          <w:lang w:val="en-US" w:eastAsia="zh-CN" w:bidi="hi-IN"/>
        </w:rPr>
        <w:t>I</w:t>
      </w:r>
      <w:r w:rsidR="00B5016A" w:rsidRPr="0074538D">
        <w:rPr>
          <w:rFonts w:ascii="Palatino Linotype" w:eastAsia="Droid Sans Fallback" w:hAnsi="Palatino Linotype" w:cs="Palatino Linotype"/>
          <w:kern w:val="1"/>
          <w:sz w:val="20"/>
          <w:szCs w:val="20"/>
          <w:lang w:val="en-US" w:eastAsia="zh-CN" w:bidi="hi-IN"/>
        </w:rPr>
        <w:t>, respectively)</w:t>
      </w:r>
      <w:r w:rsidR="00B5016A" w:rsidRPr="00F53D76">
        <w:rPr>
          <w:rFonts w:ascii="Palatino Linotype" w:eastAsia="Droid Sans Fallback" w:hAnsi="Palatino Linotype" w:cs="Palatino Linotype"/>
          <w:kern w:val="1"/>
          <w:sz w:val="20"/>
          <w:szCs w:val="20"/>
          <w:lang w:val="en-US" w:eastAsia="zh-CN" w:bidi="hi-IN"/>
        </w:rPr>
        <w:t xml:space="preserve">. </w:t>
      </w:r>
      <w:r w:rsidR="00B5016A">
        <w:rPr>
          <w:rFonts w:ascii="Palatino Linotype" w:eastAsia="Droid Sans Fallback" w:hAnsi="Palatino Linotype" w:cs="Palatino Linotype"/>
          <w:kern w:val="1"/>
          <w:sz w:val="20"/>
          <w:szCs w:val="20"/>
          <w:lang w:val="en-US" w:eastAsia="zh-CN" w:bidi="hi-IN"/>
        </w:rPr>
        <w:t>V</w:t>
      </w:r>
      <w:r w:rsidR="00B5016A" w:rsidRPr="00F53D76">
        <w:rPr>
          <w:rFonts w:ascii="Palatino Linotype" w:eastAsia="Droid Sans Fallback" w:hAnsi="Palatino Linotype" w:cs="Palatino Linotype"/>
          <w:kern w:val="1"/>
          <w:sz w:val="20"/>
          <w:szCs w:val="20"/>
          <w:lang w:val="en-US" w:eastAsia="zh-CN" w:bidi="hi-IN"/>
        </w:rPr>
        <w:t xml:space="preserve">ertical bars represent </w:t>
      </w:r>
      <w:r w:rsidR="00B5016A" w:rsidRPr="008E4934">
        <w:rPr>
          <w:rFonts w:ascii="Palatino Linotype" w:eastAsia="Droid Sans Fallback" w:hAnsi="Palatino Linotype" w:cs="Palatino Linotype"/>
          <w:kern w:val="1"/>
          <w:sz w:val="20"/>
          <w:szCs w:val="20"/>
          <w:lang w:val="en-US" w:eastAsia="zh-CN" w:bidi="hi-IN"/>
        </w:rPr>
        <w:t>standard deviation</w:t>
      </w:r>
      <w:r w:rsidR="00B5016A" w:rsidRPr="00F53D76">
        <w:rPr>
          <w:rFonts w:ascii="Palatino Linotype" w:eastAsia="Droid Sans Fallback" w:hAnsi="Palatino Linotype" w:cs="Palatino Linotype"/>
          <w:kern w:val="1"/>
          <w:sz w:val="20"/>
          <w:szCs w:val="20"/>
          <w:lang w:val="en-US" w:eastAsia="zh-CN" w:bidi="hi-IN"/>
        </w:rPr>
        <w:t xml:space="preserve"> of the mean</w:t>
      </w:r>
      <w:r w:rsidR="00B5016A">
        <w:rPr>
          <w:rFonts w:ascii="Palatino Linotype" w:eastAsia="Droid Sans Fallback" w:hAnsi="Palatino Linotype" w:cs="Palatino Linotype"/>
          <w:kern w:val="1"/>
          <w:sz w:val="20"/>
          <w:szCs w:val="20"/>
          <w:lang w:val="en-US" w:eastAsia="zh-CN" w:bidi="hi-IN"/>
        </w:rPr>
        <w:t xml:space="preserve"> and d</w:t>
      </w:r>
      <w:r w:rsidR="00B5016A" w:rsidRPr="00F53D76">
        <w:rPr>
          <w:rFonts w:ascii="Palatino Linotype" w:eastAsia="Droid Sans Fallback" w:hAnsi="Palatino Linotype" w:cs="Palatino Linotype"/>
          <w:kern w:val="1"/>
          <w:sz w:val="20"/>
          <w:szCs w:val="20"/>
          <w:lang w:val="en-US" w:eastAsia="zh-CN" w:bidi="hi-IN"/>
        </w:rPr>
        <w:t>ifferent letters indicate significant differences</w:t>
      </w:r>
      <w:r w:rsidR="00B5016A">
        <w:rPr>
          <w:rFonts w:ascii="Palatino Linotype" w:eastAsia="Droid Sans Fallback" w:hAnsi="Palatino Linotype" w:cs="Palatino Linotype"/>
          <w:kern w:val="1"/>
          <w:sz w:val="20"/>
          <w:szCs w:val="20"/>
          <w:lang w:val="en-US" w:eastAsia="zh-CN" w:bidi="hi-IN"/>
        </w:rPr>
        <w:t xml:space="preserve"> among means</w:t>
      </w:r>
      <w:r w:rsidR="00B5016A" w:rsidRPr="00F53D76">
        <w:rPr>
          <w:rFonts w:ascii="Palatino Linotype" w:eastAsia="Droid Sans Fallback" w:hAnsi="Palatino Linotype" w:cs="Palatino Linotype"/>
          <w:kern w:val="1"/>
          <w:sz w:val="20"/>
          <w:szCs w:val="20"/>
          <w:lang w:val="en-US" w:eastAsia="zh-CN" w:bidi="hi-IN"/>
        </w:rPr>
        <w:t xml:space="preserve"> (p </w:t>
      </w:r>
      <w:r w:rsidR="00B5016A">
        <w:rPr>
          <w:rFonts w:ascii="Palatino Linotype" w:eastAsia="Droid Sans Fallback" w:hAnsi="Palatino Linotype" w:cs="Palatino Linotype"/>
          <w:kern w:val="1"/>
          <w:sz w:val="20"/>
          <w:szCs w:val="20"/>
          <w:lang w:val="en-US" w:eastAsia="zh-CN" w:bidi="hi-IN"/>
        </w:rPr>
        <w:t>≤</w:t>
      </w:r>
      <w:r w:rsidR="00B5016A" w:rsidRPr="00F53D76">
        <w:rPr>
          <w:rFonts w:ascii="Palatino Linotype" w:eastAsia="Droid Sans Fallback" w:hAnsi="Palatino Linotype" w:cs="Palatino Linotype"/>
          <w:kern w:val="1"/>
          <w:sz w:val="20"/>
          <w:szCs w:val="20"/>
          <w:lang w:val="en-US" w:eastAsia="zh-CN" w:bidi="hi-IN"/>
        </w:rPr>
        <w:t xml:space="preserve"> 0.05)</w:t>
      </w:r>
      <w:r w:rsidR="00B5016A">
        <w:rPr>
          <w:rFonts w:ascii="Palatino Linotype" w:eastAsia="Droid Sans Fallback" w:hAnsi="Palatino Linotype" w:cs="Palatino Linotype"/>
          <w:kern w:val="1"/>
          <w:sz w:val="20"/>
          <w:szCs w:val="20"/>
          <w:lang w:val="en-US" w:eastAsia="zh-CN" w:bidi="hi-IN"/>
        </w:rPr>
        <w:t>.</w:t>
      </w:r>
    </w:p>
    <w:p w:rsidR="0013181F" w:rsidRPr="00667308" w:rsidRDefault="00667308" w:rsidP="00667308">
      <w:pPr>
        <w:widowControl w:val="0"/>
        <w:suppressAutoHyphens/>
        <w:rPr>
          <w:rFonts w:ascii="Palatino Linotype" w:eastAsia="Droid Sans Fallback" w:hAnsi="Palatino Linotype" w:cs="Palatino Linotype"/>
          <w:kern w:val="1"/>
          <w:sz w:val="20"/>
          <w:szCs w:val="20"/>
          <w:lang w:val="es-AR" w:eastAsia="zh-CN" w:bidi="hi-IN"/>
        </w:rPr>
      </w:pPr>
      <w:r w:rsidRPr="002E7CDD">
        <w:rPr>
          <w:rFonts w:ascii="Palatino Linotype" w:eastAsia="Droid Sans Fallback" w:hAnsi="Palatino Linotype" w:cs="Palatino Linotype"/>
          <w:kern w:val="1"/>
          <w:sz w:val="20"/>
          <w:szCs w:val="20"/>
          <w:lang w:val="es-ES_tradnl" w:eastAsia="zh-CN" w:bidi="hi-IN"/>
        </w:rPr>
        <w:t>Figura</w:t>
      </w:r>
      <w:r w:rsidR="00484894" w:rsidRPr="002E7CDD">
        <w:rPr>
          <w:rFonts w:ascii="Palatino Linotype" w:eastAsia="Droid Sans Fallback" w:hAnsi="Palatino Linotype" w:cs="Palatino Linotype"/>
          <w:kern w:val="1"/>
          <w:sz w:val="20"/>
          <w:szCs w:val="20"/>
          <w:lang w:val="es-ES_tradnl" w:eastAsia="zh-CN" w:bidi="hi-IN"/>
        </w:rPr>
        <w:t xml:space="preserve"> </w:t>
      </w:r>
      <w:r w:rsidR="00347C87" w:rsidRPr="002E7CDD">
        <w:rPr>
          <w:rFonts w:ascii="Palatino Linotype" w:eastAsia="Droid Sans Fallback" w:hAnsi="Palatino Linotype" w:cs="Palatino Linotype"/>
          <w:kern w:val="1"/>
          <w:sz w:val="20"/>
          <w:szCs w:val="20"/>
          <w:lang w:val="es-ES_tradnl" w:eastAsia="zh-CN" w:bidi="hi-IN"/>
        </w:rPr>
        <w:t>9</w:t>
      </w:r>
      <w:r w:rsidR="00E94F04" w:rsidRPr="002E7CDD">
        <w:rPr>
          <w:rFonts w:ascii="Palatino Linotype" w:eastAsia="Droid Sans Fallback" w:hAnsi="Palatino Linotype" w:cs="Palatino Linotype"/>
          <w:kern w:val="1"/>
          <w:sz w:val="20"/>
          <w:szCs w:val="20"/>
          <w:lang w:val="es-ES_tradnl" w:eastAsia="zh-CN" w:bidi="hi-IN"/>
        </w:rPr>
        <w:t>.</w:t>
      </w:r>
      <w:r w:rsidR="00E94F04" w:rsidRPr="006C3257">
        <w:rPr>
          <w:rFonts w:ascii="Palatino Linotype" w:eastAsia="Droid Sans Fallback" w:hAnsi="Palatino Linotype" w:cs="Palatino Linotype"/>
          <w:kern w:val="1"/>
          <w:sz w:val="20"/>
          <w:szCs w:val="20"/>
          <w:lang w:val="es-ES_tradnl" w:eastAsia="zh-CN" w:bidi="hi-IN"/>
        </w:rPr>
        <w:t xml:space="preserve"> </w:t>
      </w:r>
      <w:r w:rsidR="00423F58" w:rsidRPr="00423F58">
        <w:rPr>
          <w:rFonts w:ascii="Palatino Linotype" w:eastAsia="Droid Sans Fallback" w:hAnsi="Palatino Linotype" w:cs="Palatino Linotype"/>
          <w:kern w:val="1"/>
          <w:sz w:val="20"/>
          <w:szCs w:val="20"/>
          <w:lang w:val="es-AR" w:eastAsia="zh-CN" w:bidi="hi-IN"/>
        </w:rPr>
        <w:t xml:space="preserve">Comparación de la rugosidad de la superficie del suelo medida </w:t>
      </w:r>
      <w:r w:rsidR="00423F58">
        <w:rPr>
          <w:rFonts w:ascii="Palatino Linotype" w:eastAsia="Droid Sans Fallback" w:hAnsi="Palatino Linotype" w:cs="Palatino Linotype"/>
          <w:kern w:val="1"/>
          <w:sz w:val="20"/>
          <w:szCs w:val="20"/>
          <w:lang w:val="es-AR" w:eastAsia="zh-CN" w:bidi="hi-IN"/>
        </w:rPr>
        <w:t>fuera de las</w:t>
      </w:r>
      <w:r w:rsidR="00423F58" w:rsidRPr="00423F58">
        <w:rPr>
          <w:rFonts w:ascii="Palatino Linotype" w:eastAsia="Droid Sans Fallback" w:hAnsi="Palatino Linotype" w:cs="Palatino Linotype"/>
          <w:kern w:val="1"/>
          <w:sz w:val="20"/>
          <w:szCs w:val="20"/>
          <w:lang w:val="es-AR" w:eastAsia="zh-CN" w:bidi="hi-IN"/>
        </w:rPr>
        <w:t xml:space="preserve"> PFP con y sin un estrato arbóreo (PFP</w:t>
      </w:r>
      <w:r w:rsidR="00423F58" w:rsidRPr="00423F58">
        <w:rPr>
          <w:rFonts w:ascii="Palatino Linotype" w:eastAsia="Droid Sans Fallback" w:hAnsi="Palatino Linotype" w:cs="Palatino Linotype"/>
          <w:kern w:val="1"/>
          <w:sz w:val="20"/>
          <w:szCs w:val="20"/>
          <w:vertAlign w:val="subscript"/>
          <w:lang w:val="es-AR" w:eastAsia="zh-CN" w:bidi="hi-IN"/>
        </w:rPr>
        <w:t>OT</w:t>
      </w:r>
      <w:r w:rsidR="00423F58" w:rsidRPr="00423F58">
        <w:rPr>
          <w:rFonts w:ascii="Palatino Linotype" w:eastAsia="Droid Sans Fallback" w:hAnsi="Palatino Linotype" w:cs="Palatino Linotype"/>
          <w:kern w:val="1"/>
          <w:sz w:val="20"/>
          <w:szCs w:val="20"/>
          <w:lang w:val="es-AR" w:eastAsia="zh-CN" w:bidi="hi-IN"/>
        </w:rPr>
        <w:t xml:space="preserve"> y PFP</w:t>
      </w:r>
      <w:r w:rsidR="00423F58" w:rsidRPr="00423F58">
        <w:rPr>
          <w:rFonts w:ascii="Palatino Linotype" w:eastAsia="Droid Sans Fallback" w:hAnsi="Palatino Linotype" w:cs="Palatino Linotype"/>
          <w:kern w:val="1"/>
          <w:sz w:val="20"/>
          <w:szCs w:val="20"/>
          <w:vertAlign w:val="subscript"/>
          <w:lang w:val="es-AR" w:eastAsia="zh-CN" w:bidi="hi-IN"/>
        </w:rPr>
        <w:t>O</w:t>
      </w:r>
      <w:r w:rsidR="00423F58" w:rsidRPr="00423F58">
        <w:rPr>
          <w:rFonts w:ascii="Palatino Linotype" w:eastAsia="Droid Sans Fallback" w:hAnsi="Palatino Linotype" w:cs="Palatino Linotype"/>
          <w:kern w:val="1"/>
          <w:sz w:val="20"/>
          <w:szCs w:val="20"/>
          <w:lang w:val="es-AR" w:eastAsia="zh-CN" w:bidi="hi-IN"/>
        </w:rPr>
        <w:t xml:space="preserve">, respectivamente) y dentro de </w:t>
      </w:r>
      <w:r w:rsidR="006F5B49">
        <w:rPr>
          <w:rFonts w:ascii="Palatino Linotype" w:eastAsia="Droid Sans Fallback" w:hAnsi="Palatino Linotype" w:cs="Palatino Linotype"/>
          <w:kern w:val="1"/>
          <w:sz w:val="20"/>
          <w:szCs w:val="20"/>
          <w:lang w:val="es-AR" w:eastAsia="zh-CN" w:bidi="hi-IN"/>
        </w:rPr>
        <w:t xml:space="preserve">las </w:t>
      </w:r>
      <w:r w:rsidR="00423F58" w:rsidRPr="00423F58">
        <w:rPr>
          <w:rFonts w:ascii="Palatino Linotype" w:eastAsia="Droid Sans Fallback" w:hAnsi="Palatino Linotype" w:cs="Palatino Linotype"/>
          <w:kern w:val="1"/>
          <w:sz w:val="20"/>
          <w:szCs w:val="20"/>
          <w:lang w:val="es-AR" w:eastAsia="zh-CN" w:bidi="hi-IN"/>
        </w:rPr>
        <w:t>PFP con y sin un estrato arbóreo (PFP</w:t>
      </w:r>
      <w:r w:rsidR="00423F58" w:rsidRPr="00423F58">
        <w:rPr>
          <w:rFonts w:ascii="Palatino Linotype" w:eastAsia="Droid Sans Fallback" w:hAnsi="Palatino Linotype" w:cs="Palatino Linotype"/>
          <w:kern w:val="1"/>
          <w:sz w:val="20"/>
          <w:szCs w:val="20"/>
          <w:vertAlign w:val="subscript"/>
          <w:lang w:val="es-AR" w:eastAsia="zh-CN" w:bidi="hi-IN"/>
        </w:rPr>
        <w:t>IT</w:t>
      </w:r>
      <w:r w:rsidR="00423F58" w:rsidRPr="00423F58">
        <w:rPr>
          <w:rFonts w:ascii="Palatino Linotype" w:eastAsia="Droid Sans Fallback" w:hAnsi="Palatino Linotype" w:cs="Palatino Linotype"/>
          <w:kern w:val="1"/>
          <w:sz w:val="20"/>
          <w:szCs w:val="20"/>
          <w:lang w:val="es-AR" w:eastAsia="zh-CN" w:bidi="hi-IN"/>
        </w:rPr>
        <w:t xml:space="preserve"> y PFP</w:t>
      </w:r>
      <w:r w:rsidR="00423F58" w:rsidRPr="00423F58">
        <w:rPr>
          <w:rFonts w:ascii="Palatino Linotype" w:eastAsia="Droid Sans Fallback" w:hAnsi="Palatino Linotype" w:cs="Palatino Linotype"/>
          <w:kern w:val="1"/>
          <w:sz w:val="20"/>
          <w:szCs w:val="20"/>
          <w:vertAlign w:val="subscript"/>
          <w:lang w:val="es-AR" w:eastAsia="zh-CN" w:bidi="hi-IN"/>
        </w:rPr>
        <w:t>I</w:t>
      </w:r>
      <w:r w:rsidR="00423F58" w:rsidRPr="00423F58">
        <w:rPr>
          <w:rFonts w:ascii="Palatino Linotype" w:eastAsia="Droid Sans Fallback" w:hAnsi="Palatino Linotype" w:cs="Palatino Linotype"/>
          <w:kern w:val="1"/>
          <w:sz w:val="20"/>
          <w:szCs w:val="20"/>
          <w:lang w:val="es-AR" w:eastAsia="zh-CN" w:bidi="hi-IN"/>
        </w:rPr>
        <w:t>, respectivamente). Las barras verticales representan la desviación estándar de la media y las letras diferentes indican diferencias significativas entre las medias (p ≤ 0.05).</w:t>
      </w:r>
    </w:p>
    <w:p w:rsidR="00E94F04" w:rsidRPr="0013181F" w:rsidRDefault="002C574A" w:rsidP="00E94F04">
      <w:pPr>
        <w:spacing w:before="100" w:beforeAutospacing="1" w:after="120" w:line="240" w:lineRule="atLeast"/>
        <w:ind w:left="362" w:hanging="680"/>
        <w:jc w:val="both"/>
        <w:rPr>
          <w:rFonts w:ascii="Calibri" w:hAnsi="Calibri" w:cs="Calibri"/>
          <w:color w:val="000000"/>
          <w:sz w:val="22"/>
          <w:szCs w:val="22"/>
          <w:lang w:val="es-ES_tradnl"/>
        </w:rPr>
      </w:pPr>
      <w:r>
        <w:rPr>
          <w:noProof/>
          <w:lang w:val="en-GB" w:eastAsia="en-GB"/>
        </w:rPr>
        <w:drawing>
          <wp:inline distT="0" distB="0" distL="0" distR="0" wp14:anchorId="5A48BC91" wp14:editId="3376E696">
            <wp:extent cx="4594860" cy="2766060"/>
            <wp:effectExtent l="0" t="0" r="0" b="0"/>
            <wp:docPr id="11" name="2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 Imagen"/>
                    <pic:cNvPicPr>
                      <a:picLocks noChangeAspect="1"/>
                    </pic:cNvPicPr>
                  </pic:nvPicPr>
                  <pic:blipFill>
                    <a:blip r:embed="rId17"/>
                    <a:stretch>
                      <a:fillRect/>
                    </a:stretch>
                  </pic:blipFill>
                  <pic:spPr>
                    <a:xfrm>
                      <a:off x="0" y="0"/>
                      <a:ext cx="4594860" cy="2766060"/>
                    </a:xfrm>
                    <a:prstGeom prst="rect">
                      <a:avLst/>
                    </a:prstGeom>
                  </pic:spPr>
                </pic:pic>
              </a:graphicData>
            </a:graphic>
          </wp:inline>
        </w:drawing>
      </w:r>
    </w:p>
    <w:p w:rsidR="00904143" w:rsidRPr="0013181F" w:rsidRDefault="00904143" w:rsidP="00782102">
      <w:pPr>
        <w:spacing w:before="100" w:beforeAutospacing="1" w:after="120" w:line="360" w:lineRule="auto"/>
        <w:ind w:left="360" w:hanging="680"/>
        <w:jc w:val="both"/>
        <w:rPr>
          <w:rFonts w:ascii="Calibri" w:hAnsi="Calibri" w:cs="Calibri"/>
          <w:b/>
          <w:color w:val="000000"/>
          <w:sz w:val="22"/>
          <w:szCs w:val="22"/>
          <w:lang w:val="es-ES_tradnl"/>
        </w:rPr>
      </w:pPr>
    </w:p>
    <w:p w:rsidR="00E94F04" w:rsidRPr="00D063AE" w:rsidRDefault="00E94F04" w:rsidP="00D063AE">
      <w:pPr>
        <w:widowControl w:val="0"/>
        <w:suppressAutoHyphens/>
        <w:rPr>
          <w:rFonts w:ascii="Palatino Linotype" w:eastAsia="Droid Sans Fallback" w:hAnsi="Palatino Linotype" w:cs="Palatino Linotype"/>
          <w:kern w:val="1"/>
          <w:sz w:val="20"/>
          <w:szCs w:val="20"/>
          <w:lang w:val="es-AR" w:eastAsia="zh-CN" w:bidi="hi-IN"/>
        </w:rPr>
      </w:pPr>
    </w:p>
    <w:p w:rsidR="00782102" w:rsidRDefault="00782102" w:rsidP="00E94F04">
      <w:pPr>
        <w:spacing w:before="100" w:beforeAutospacing="1" w:after="120" w:line="240" w:lineRule="atLeast"/>
        <w:ind w:left="623" w:hangingChars="283" w:hanging="623"/>
        <w:jc w:val="both"/>
        <w:rPr>
          <w:rFonts w:ascii="Calibri" w:hAnsi="Calibri" w:cs="Calibri"/>
          <w:color w:val="000000"/>
          <w:sz w:val="22"/>
          <w:szCs w:val="22"/>
          <w:lang w:val="es-ES_tradnl"/>
        </w:rPr>
      </w:pPr>
    </w:p>
    <w:p w:rsidR="00B34809" w:rsidRPr="00CC519E" w:rsidRDefault="00B34809" w:rsidP="00E94F04">
      <w:pPr>
        <w:spacing w:before="100" w:beforeAutospacing="1" w:after="120" w:line="240" w:lineRule="atLeast"/>
        <w:ind w:left="623" w:hangingChars="283" w:hanging="623"/>
        <w:jc w:val="both"/>
        <w:rPr>
          <w:rFonts w:ascii="Calibri" w:hAnsi="Calibri" w:cs="Calibri"/>
          <w:color w:val="000000"/>
          <w:sz w:val="22"/>
          <w:szCs w:val="22"/>
          <w:lang w:val="es-ES_tradnl"/>
        </w:rPr>
      </w:pPr>
    </w:p>
    <w:sectPr w:rsidR="00B34809" w:rsidRPr="00CC519E" w:rsidSect="000A2984">
      <w:headerReference w:type="even" r:id="rId18"/>
      <w:footerReference w:type="default" r:id="rId19"/>
      <w:pgSz w:w="11906" w:h="16838"/>
      <w:pgMar w:top="2268" w:right="1274" w:bottom="1134" w:left="2268"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2AFC" w:rsidRDefault="00262AFC">
      <w:r>
        <w:separator/>
      </w:r>
    </w:p>
    <w:p w:rsidR="00262AFC" w:rsidRDefault="00262AFC"/>
  </w:endnote>
  <w:endnote w:type="continuationSeparator" w:id="0">
    <w:p w:rsidR="00262AFC" w:rsidRDefault="00262AFC">
      <w:r>
        <w:continuationSeparator/>
      </w:r>
    </w:p>
    <w:p w:rsidR="00262AFC" w:rsidRDefault="00262A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Droid Sans Fallback">
    <w:altName w:val="MS Mincho"/>
    <w:charset w:val="00"/>
    <w:family w:val="auto"/>
    <w:pitch w:val="variable"/>
  </w:font>
  <w:font w:name="DejaVu Sans Condensed">
    <w:altName w:val="Times New Roman"/>
    <w:charset w:val="00"/>
    <w:family w:val="auto"/>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222699"/>
      <w:docPartObj>
        <w:docPartGallery w:val="Page Numbers (Bottom of Page)"/>
        <w:docPartUnique/>
      </w:docPartObj>
    </w:sdtPr>
    <w:sdtContent>
      <w:p w:rsidR="000A2984" w:rsidRDefault="000A2984">
        <w:pPr>
          <w:pStyle w:val="Piedepgina"/>
          <w:jc w:val="right"/>
        </w:pPr>
        <w:r>
          <w:fldChar w:fldCharType="begin"/>
        </w:r>
        <w:r>
          <w:instrText>PAGE   \* MERGEFORMAT</w:instrText>
        </w:r>
        <w:r>
          <w:fldChar w:fldCharType="separate"/>
        </w:r>
        <w:r>
          <w:rPr>
            <w:noProof/>
          </w:rPr>
          <w:t>1</w:t>
        </w:r>
        <w:r>
          <w:fldChar w:fldCharType="end"/>
        </w:r>
      </w:p>
    </w:sdtContent>
  </w:sdt>
  <w:p w:rsidR="00232242" w:rsidRDefault="0023224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2AFC" w:rsidRDefault="00262AFC">
      <w:r>
        <w:separator/>
      </w:r>
    </w:p>
    <w:p w:rsidR="00262AFC" w:rsidRDefault="00262AFC"/>
  </w:footnote>
  <w:footnote w:type="continuationSeparator" w:id="0">
    <w:p w:rsidR="00262AFC" w:rsidRDefault="00262AFC">
      <w:r>
        <w:continuationSeparator/>
      </w:r>
    </w:p>
    <w:p w:rsidR="00262AFC" w:rsidRDefault="00262AF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242" w:rsidRDefault="00232242" w:rsidP="00051720">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32242" w:rsidRDefault="00232242" w:rsidP="0028094B">
    <w:pPr>
      <w:pStyle w:val="Encabezado"/>
      <w:ind w:right="360"/>
    </w:pPr>
  </w:p>
  <w:p w:rsidR="00232242" w:rsidRDefault="0023224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11D05"/>
    <w:multiLevelType w:val="multilevel"/>
    <w:tmpl w:val="0C0A0021"/>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
    <w:nsid w:val="13FF606D"/>
    <w:multiLevelType w:val="hybridMultilevel"/>
    <w:tmpl w:val="09D0E6D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1A7C2BB6"/>
    <w:multiLevelType w:val="hybridMultilevel"/>
    <w:tmpl w:val="C7A6B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BA3F02"/>
    <w:multiLevelType w:val="multilevel"/>
    <w:tmpl w:val="0054E554"/>
    <w:lvl w:ilvl="0">
      <w:start w:val="1"/>
      <w:numFmt w:val="decimal"/>
      <w:lvlText w:val="%1"/>
      <w:lvlJc w:val="left"/>
      <w:pPr>
        <w:ind w:left="375" w:hanging="375"/>
      </w:pPr>
      <w:rPr>
        <w:rFonts w:hint="default"/>
      </w:rPr>
    </w:lvl>
    <w:lvl w:ilvl="1">
      <w:start w:val="1"/>
      <w:numFmt w:val="decimal"/>
      <w:lvlText w:val="%1.%2"/>
      <w:lvlJc w:val="left"/>
      <w:pPr>
        <w:ind w:left="1125" w:hanging="375"/>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70" w:hanging="720"/>
      </w:pPr>
      <w:rPr>
        <w:rFonts w:hint="default"/>
      </w:rPr>
    </w:lvl>
    <w:lvl w:ilvl="4">
      <w:start w:val="1"/>
      <w:numFmt w:val="decimal"/>
      <w:lvlText w:val="%1.%2.%3.%4.%5"/>
      <w:lvlJc w:val="left"/>
      <w:pPr>
        <w:ind w:left="4080" w:hanging="1080"/>
      </w:pPr>
      <w:rPr>
        <w:rFonts w:hint="default"/>
      </w:rPr>
    </w:lvl>
    <w:lvl w:ilvl="5">
      <w:start w:val="1"/>
      <w:numFmt w:val="decimal"/>
      <w:lvlText w:val="%1.%2.%3.%4.%5.%6"/>
      <w:lvlJc w:val="left"/>
      <w:pPr>
        <w:ind w:left="4830" w:hanging="1080"/>
      </w:pPr>
      <w:rPr>
        <w:rFonts w:hint="default"/>
      </w:rPr>
    </w:lvl>
    <w:lvl w:ilvl="6">
      <w:start w:val="1"/>
      <w:numFmt w:val="decimal"/>
      <w:lvlText w:val="%1.%2.%3.%4.%5.%6.%7"/>
      <w:lvlJc w:val="left"/>
      <w:pPr>
        <w:ind w:left="5940" w:hanging="1440"/>
      </w:pPr>
      <w:rPr>
        <w:rFonts w:hint="default"/>
      </w:rPr>
    </w:lvl>
    <w:lvl w:ilvl="7">
      <w:start w:val="1"/>
      <w:numFmt w:val="decimal"/>
      <w:lvlText w:val="%1.%2.%3.%4.%5.%6.%7.%8"/>
      <w:lvlJc w:val="left"/>
      <w:pPr>
        <w:ind w:left="6690" w:hanging="1440"/>
      </w:pPr>
      <w:rPr>
        <w:rFonts w:hint="default"/>
      </w:rPr>
    </w:lvl>
    <w:lvl w:ilvl="8">
      <w:start w:val="1"/>
      <w:numFmt w:val="decimal"/>
      <w:lvlText w:val="%1.%2.%3.%4.%5.%6.%7.%8.%9"/>
      <w:lvlJc w:val="left"/>
      <w:pPr>
        <w:ind w:left="7440" w:hanging="1440"/>
      </w:pPr>
      <w:rPr>
        <w:rFonts w:hint="default"/>
      </w:rPr>
    </w:lvl>
  </w:abstractNum>
  <w:abstractNum w:abstractNumId="4">
    <w:nsid w:val="1D00404B"/>
    <w:multiLevelType w:val="hybridMultilevel"/>
    <w:tmpl w:val="67964346"/>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3232546E"/>
    <w:multiLevelType w:val="hybridMultilevel"/>
    <w:tmpl w:val="0D9EBAEE"/>
    <w:lvl w:ilvl="0" w:tplc="0C7419DA">
      <w:start w:val="1"/>
      <w:numFmt w:val="decimal"/>
      <w:lvlText w:val="%1."/>
      <w:lvlJc w:val="left"/>
      <w:pPr>
        <w:ind w:left="1065" w:hanging="360"/>
      </w:pPr>
      <w:rPr>
        <w:rFonts w:hint="default"/>
      </w:rPr>
    </w:lvl>
    <w:lvl w:ilvl="1" w:tplc="2C0A0019" w:tentative="1">
      <w:start w:val="1"/>
      <w:numFmt w:val="lowerLetter"/>
      <w:lvlText w:val="%2."/>
      <w:lvlJc w:val="left"/>
      <w:pPr>
        <w:ind w:left="1785" w:hanging="360"/>
      </w:pPr>
    </w:lvl>
    <w:lvl w:ilvl="2" w:tplc="2C0A001B" w:tentative="1">
      <w:start w:val="1"/>
      <w:numFmt w:val="lowerRoman"/>
      <w:lvlText w:val="%3."/>
      <w:lvlJc w:val="right"/>
      <w:pPr>
        <w:ind w:left="2505" w:hanging="180"/>
      </w:pPr>
    </w:lvl>
    <w:lvl w:ilvl="3" w:tplc="2C0A000F" w:tentative="1">
      <w:start w:val="1"/>
      <w:numFmt w:val="decimal"/>
      <w:lvlText w:val="%4."/>
      <w:lvlJc w:val="left"/>
      <w:pPr>
        <w:ind w:left="3225" w:hanging="360"/>
      </w:pPr>
    </w:lvl>
    <w:lvl w:ilvl="4" w:tplc="2C0A0019" w:tentative="1">
      <w:start w:val="1"/>
      <w:numFmt w:val="lowerLetter"/>
      <w:lvlText w:val="%5."/>
      <w:lvlJc w:val="left"/>
      <w:pPr>
        <w:ind w:left="3945" w:hanging="360"/>
      </w:pPr>
    </w:lvl>
    <w:lvl w:ilvl="5" w:tplc="2C0A001B" w:tentative="1">
      <w:start w:val="1"/>
      <w:numFmt w:val="lowerRoman"/>
      <w:lvlText w:val="%6."/>
      <w:lvlJc w:val="right"/>
      <w:pPr>
        <w:ind w:left="4665" w:hanging="180"/>
      </w:pPr>
    </w:lvl>
    <w:lvl w:ilvl="6" w:tplc="2C0A000F" w:tentative="1">
      <w:start w:val="1"/>
      <w:numFmt w:val="decimal"/>
      <w:lvlText w:val="%7."/>
      <w:lvlJc w:val="left"/>
      <w:pPr>
        <w:ind w:left="5385" w:hanging="360"/>
      </w:pPr>
    </w:lvl>
    <w:lvl w:ilvl="7" w:tplc="2C0A0019" w:tentative="1">
      <w:start w:val="1"/>
      <w:numFmt w:val="lowerLetter"/>
      <w:lvlText w:val="%8."/>
      <w:lvlJc w:val="left"/>
      <w:pPr>
        <w:ind w:left="6105" w:hanging="360"/>
      </w:pPr>
    </w:lvl>
    <w:lvl w:ilvl="8" w:tplc="2C0A001B" w:tentative="1">
      <w:start w:val="1"/>
      <w:numFmt w:val="lowerRoman"/>
      <w:lvlText w:val="%9."/>
      <w:lvlJc w:val="right"/>
      <w:pPr>
        <w:ind w:left="6825" w:hanging="180"/>
      </w:pPr>
    </w:lvl>
  </w:abstractNum>
  <w:abstractNum w:abstractNumId="6">
    <w:nsid w:val="32C57353"/>
    <w:multiLevelType w:val="hybridMultilevel"/>
    <w:tmpl w:val="21AE5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014700"/>
    <w:multiLevelType w:val="hybridMultilevel"/>
    <w:tmpl w:val="F6DC150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8">
    <w:nsid w:val="3A935EBA"/>
    <w:multiLevelType w:val="hybridMultilevel"/>
    <w:tmpl w:val="7F5EB1E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9">
    <w:nsid w:val="3D564819"/>
    <w:multiLevelType w:val="multilevel"/>
    <w:tmpl w:val="6B62EBC8"/>
    <w:lvl w:ilvl="0">
      <w:start w:val="2"/>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0">
    <w:nsid w:val="3EE5212D"/>
    <w:multiLevelType w:val="multilevel"/>
    <w:tmpl w:val="DDAA5CF4"/>
    <w:lvl w:ilvl="0">
      <w:start w:val="2"/>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1800" w:hanging="1800"/>
      </w:pPr>
      <w:rPr>
        <w:rFonts w:hint="default"/>
        <w:sz w:val="22"/>
      </w:rPr>
    </w:lvl>
  </w:abstractNum>
  <w:abstractNum w:abstractNumId="11">
    <w:nsid w:val="466B4A5B"/>
    <w:multiLevelType w:val="hybridMultilevel"/>
    <w:tmpl w:val="A294B65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
    <w:nsid w:val="4B485FF6"/>
    <w:multiLevelType w:val="hybridMultilevel"/>
    <w:tmpl w:val="5C00EA4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3">
    <w:nsid w:val="4E5D79E4"/>
    <w:multiLevelType w:val="multilevel"/>
    <w:tmpl w:val="F7701C7E"/>
    <w:lvl w:ilvl="0">
      <w:start w:val="1"/>
      <w:numFmt w:val="decimal"/>
      <w:lvlText w:val="%1"/>
      <w:lvlJc w:val="left"/>
      <w:pPr>
        <w:ind w:left="480" w:hanging="480"/>
      </w:pPr>
      <w:rPr>
        <w:rFonts w:hint="default"/>
      </w:rPr>
    </w:lvl>
    <w:lvl w:ilvl="1">
      <w:start w:val="2"/>
      <w:numFmt w:val="decimal"/>
      <w:lvlText w:val="%1.%2"/>
      <w:lvlJc w:val="left"/>
      <w:pPr>
        <w:ind w:left="1560" w:hanging="480"/>
      </w:pPr>
      <w:rPr>
        <w:rFonts w:hint="default"/>
      </w:rPr>
    </w:lvl>
    <w:lvl w:ilvl="2">
      <w:start w:val="3"/>
      <w:numFmt w:val="decimal"/>
      <w:lvlText w:val="%1.%2.%3"/>
      <w:lvlJc w:val="left"/>
      <w:pPr>
        <w:ind w:left="1429"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nsid w:val="502313F5"/>
    <w:multiLevelType w:val="hybridMultilevel"/>
    <w:tmpl w:val="A96628B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5">
    <w:nsid w:val="6C930BE9"/>
    <w:multiLevelType w:val="multilevel"/>
    <w:tmpl w:val="4B0A0FDC"/>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7B721FEA"/>
    <w:multiLevelType w:val="multilevel"/>
    <w:tmpl w:val="F1ECAE6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7D631B20"/>
    <w:multiLevelType w:val="multilevel"/>
    <w:tmpl w:val="10003C86"/>
    <w:lvl w:ilvl="0">
      <w:start w:val="1"/>
      <w:numFmt w:val="decimal"/>
      <w:lvlText w:val="%1."/>
      <w:lvlJc w:val="left"/>
      <w:pPr>
        <w:ind w:left="644" w:hanging="360"/>
      </w:pPr>
      <w:rPr>
        <w:rFonts w:ascii="Times New Roman" w:hAnsi="Times New Roman" w:cs="Times New Roman" w:hint="default"/>
      </w:rPr>
    </w:lvl>
    <w:lvl w:ilvl="1">
      <w:start w:val="4"/>
      <w:numFmt w:val="decimal"/>
      <w:isLgl/>
      <w:lvlText w:val="%1.%2"/>
      <w:lvlJc w:val="left"/>
      <w:pPr>
        <w:ind w:left="704" w:hanging="42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3"/>
  </w:num>
  <w:num w:numId="2">
    <w:abstractNumId w:val="16"/>
  </w:num>
  <w:num w:numId="3">
    <w:abstractNumId w:val="9"/>
  </w:num>
  <w:num w:numId="4">
    <w:abstractNumId w:val="0"/>
  </w:num>
  <w:num w:numId="5">
    <w:abstractNumId w:val="10"/>
  </w:num>
  <w:num w:numId="6">
    <w:abstractNumId w:val="12"/>
  </w:num>
  <w:num w:numId="7">
    <w:abstractNumId w:val="1"/>
  </w:num>
  <w:num w:numId="8">
    <w:abstractNumId w:val="8"/>
  </w:num>
  <w:num w:numId="9">
    <w:abstractNumId w:val="11"/>
  </w:num>
  <w:num w:numId="10">
    <w:abstractNumId w:val="7"/>
  </w:num>
  <w:num w:numId="11">
    <w:abstractNumId w:val="14"/>
  </w:num>
  <w:num w:numId="12">
    <w:abstractNumId w:val="13"/>
  </w:num>
  <w:num w:numId="13">
    <w:abstractNumId w:val="15"/>
  </w:num>
  <w:num w:numId="14">
    <w:abstractNumId w:val="4"/>
  </w:num>
  <w:num w:numId="15">
    <w:abstractNumId w:val="5"/>
  </w:num>
  <w:num w:numId="16">
    <w:abstractNumId w:val="6"/>
  </w:num>
  <w:num w:numId="17">
    <w:abstractNumId w:val="2"/>
  </w:num>
  <w:num w:numId="18">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C5F"/>
    <w:rsid w:val="0000036D"/>
    <w:rsid w:val="0000102C"/>
    <w:rsid w:val="00001224"/>
    <w:rsid w:val="000012C8"/>
    <w:rsid w:val="00001571"/>
    <w:rsid w:val="000018B4"/>
    <w:rsid w:val="00001B8B"/>
    <w:rsid w:val="00002021"/>
    <w:rsid w:val="000037C0"/>
    <w:rsid w:val="000039A8"/>
    <w:rsid w:val="00004047"/>
    <w:rsid w:val="00004299"/>
    <w:rsid w:val="0000490C"/>
    <w:rsid w:val="000049C8"/>
    <w:rsid w:val="00004A5D"/>
    <w:rsid w:val="00004D23"/>
    <w:rsid w:val="00004E5E"/>
    <w:rsid w:val="00005342"/>
    <w:rsid w:val="00005B8A"/>
    <w:rsid w:val="00006265"/>
    <w:rsid w:val="000062FA"/>
    <w:rsid w:val="00006307"/>
    <w:rsid w:val="00006469"/>
    <w:rsid w:val="0000662B"/>
    <w:rsid w:val="00007353"/>
    <w:rsid w:val="000075CD"/>
    <w:rsid w:val="00007E78"/>
    <w:rsid w:val="00010D2B"/>
    <w:rsid w:val="00010E69"/>
    <w:rsid w:val="00011F2E"/>
    <w:rsid w:val="00012360"/>
    <w:rsid w:val="000129AE"/>
    <w:rsid w:val="000129C0"/>
    <w:rsid w:val="00013D37"/>
    <w:rsid w:val="00013F2B"/>
    <w:rsid w:val="00014234"/>
    <w:rsid w:val="00014791"/>
    <w:rsid w:val="00015463"/>
    <w:rsid w:val="000156F6"/>
    <w:rsid w:val="00015DFA"/>
    <w:rsid w:val="000167C2"/>
    <w:rsid w:val="00016969"/>
    <w:rsid w:val="000169BC"/>
    <w:rsid w:val="00016C74"/>
    <w:rsid w:val="00016F3E"/>
    <w:rsid w:val="0002040D"/>
    <w:rsid w:val="000204A6"/>
    <w:rsid w:val="00020E86"/>
    <w:rsid w:val="000213F7"/>
    <w:rsid w:val="000214B5"/>
    <w:rsid w:val="00021C0D"/>
    <w:rsid w:val="00021D31"/>
    <w:rsid w:val="00022118"/>
    <w:rsid w:val="0002232F"/>
    <w:rsid w:val="0002357B"/>
    <w:rsid w:val="000236BB"/>
    <w:rsid w:val="00023903"/>
    <w:rsid w:val="00024021"/>
    <w:rsid w:val="000242C2"/>
    <w:rsid w:val="0002449E"/>
    <w:rsid w:val="000247DD"/>
    <w:rsid w:val="00024B52"/>
    <w:rsid w:val="00024FAB"/>
    <w:rsid w:val="00025222"/>
    <w:rsid w:val="000254FD"/>
    <w:rsid w:val="00025789"/>
    <w:rsid w:val="00025DFF"/>
    <w:rsid w:val="0002645F"/>
    <w:rsid w:val="000272B4"/>
    <w:rsid w:val="00027772"/>
    <w:rsid w:val="00027924"/>
    <w:rsid w:val="00027A93"/>
    <w:rsid w:val="00027A98"/>
    <w:rsid w:val="00027E90"/>
    <w:rsid w:val="000307E3"/>
    <w:rsid w:val="00030ABA"/>
    <w:rsid w:val="00030C35"/>
    <w:rsid w:val="00030EF6"/>
    <w:rsid w:val="000312C3"/>
    <w:rsid w:val="0003134A"/>
    <w:rsid w:val="0003189E"/>
    <w:rsid w:val="00031987"/>
    <w:rsid w:val="00031B8D"/>
    <w:rsid w:val="00031CFC"/>
    <w:rsid w:val="000326C4"/>
    <w:rsid w:val="0003282C"/>
    <w:rsid w:val="000328C4"/>
    <w:rsid w:val="00033263"/>
    <w:rsid w:val="00033C8C"/>
    <w:rsid w:val="00034135"/>
    <w:rsid w:val="000345AA"/>
    <w:rsid w:val="00034B51"/>
    <w:rsid w:val="00034E92"/>
    <w:rsid w:val="00035396"/>
    <w:rsid w:val="0003543D"/>
    <w:rsid w:val="00035CD8"/>
    <w:rsid w:val="0003622E"/>
    <w:rsid w:val="00036372"/>
    <w:rsid w:val="0003679A"/>
    <w:rsid w:val="00036CCD"/>
    <w:rsid w:val="00036F08"/>
    <w:rsid w:val="00036FF2"/>
    <w:rsid w:val="00037566"/>
    <w:rsid w:val="00040030"/>
    <w:rsid w:val="000400EE"/>
    <w:rsid w:val="0004060E"/>
    <w:rsid w:val="0004061D"/>
    <w:rsid w:val="00040E03"/>
    <w:rsid w:val="000411DC"/>
    <w:rsid w:val="00042412"/>
    <w:rsid w:val="000424A7"/>
    <w:rsid w:val="00042779"/>
    <w:rsid w:val="00042D38"/>
    <w:rsid w:val="00042D5F"/>
    <w:rsid w:val="00042DCD"/>
    <w:rsid w:val="00042E53"/>
    <w:rsid w:val="0004382A"/>
    <w:rsid w:val="000438A9"/>
    <w:rsid w:val="00044D9E"/>
    <w:rsid w:val="00045279"/>
    <w:rsid w:val="00045869"/>
    <w:rsid w:val="00045911"/>
    <w:rsid w:val="0004605A"/>
    <w:rsid w:val="000466B1"/>
    <w:rsid w:val="0004676F"/>
    <w:rsid w:val="00046D0C"/>
    <w:rsid w:val="00047099"/>
    <w:rsid w:val="0004763F"/>
    <w:rsid w:val="0004783A"/>
    <w:rsid w:val="00047B0E"/>
    <w:rsid w:val="00047B17"/>
    <w:rsid w:val="00047B74"/>
    <w:rsid w:val="000501F3"/>
    <w:rsid w:val="00050486"/>
    <w:rsid w:val="00050724"/>
    <w:rsid w:val="00050D45"/>
    <w:rsid w:val="00051720"/>
    <w:rsid w:val="00051847"/>
    <w:rsid w:val="00051EA6"/>
    <w:rsid w:val="00052099"/>
    <w:rsid w:val="0005228D"/>
    <w:rsid w:val="0005230F"/>
    <w:rsid w:val="00052723"/>
    <w:rsid w:val="000528E7"/>
    <w:rsid w:val="0005297D"/>
    <w:rsid w:val="00053170"/>
    <w:rsid w:val="000535ED"/>
    <w:rsid w:val="00054A4D"/>
    <w:rsid w:val="00055144"/>
    <w:rsid w:val="000551F2"/>
    <w:rsid w:val="00055366"/>
    <w:rsid w:val="000553F1"/>
    <w:rsid w:val="00055BAD"/>
    <w:rsid w:val="000563BF"/>
    <w:rsid w:val="000567EA"/>
    <w:rsid w:val="0005789A"/>
    <w:rsid w:val="000578CE"/>
    <w:rsid w:val="000601FB"/>
    <w:rsid w:val="0006029D"/>
    <w:rsid w:val="00060EBE"/>
    <w:rsid w:val="00061105"/>
    <w:rsid w:val="00061114"/>
    <w:rsid w:val="000612C1"/>
    <w:rsid w:val="00061489"/>
    <w:rsid w:val="0006157E"/>
    <w:rsid w:val="000615C5"/>
    <w:rsid w:val="000618B5"/>
    <w:rsid w:val="0006196A"/>
    <w:rsid w:val="00061A5E"/>
    <w:rsid w:val="000624F4"/>
    <w:rsid w:val="00062580"/>
    <w:rsid w:val="00062F22"/>
    <w:rsid w:val="00062FCA"/>
    <w:rsid w:val="0006313B"/>
    <w:rsid w:val="0006325F"/>
    <w:rsid w:val="000632FB"/>
    <w:rsid w:val="00063622"/>
    <w:rsid w:val="000637E6"/>
    <w:rsid w:val="00063D64"/>
    <w:rsid w:val="00064028"/>
    <w:rsid w:val="0006455D"/>
    <w:rsid w:val="000651F4"/>
    <w:rsid w:val="000658AF"/>
    <w:rsid w:val="00065F49"/>
    <w:rsid w:val="0006636E"/>
    <w:rsid w:val="00066A00"/>
    <w:rsid w:val="00066E63"/>
    <w:rsid w:val="000675D4"/>
    <w:rsid w:val="00067782"/>
    <w:rsid w:val="000679BF"/>
    <w:rsid w:val="00067C1F"/>
    <w:rsid w:val="00067F5D"/>
    <w:rsid w:val="000700B6"/>
    <w:rsid w:val="00070117"/>
    <w:rsid w:val="0007055A"/>
    <w:rsid w:val="0007082D"/>
    <w:rsid w:val="000710C8"/>
    <w:rsid w:val="000711E9"/>
    <w:rsid w:val="000711EF"/>
    <w:rsid w:val="0007122D"/>
    <w:rsid w:val="000712B6"/>
    <w:rsid w:val="00071BF2"/>
    <w:rsid w:val="000721FC"/>
    <w:rsid w:val="0007249E"/>
    <w:rsid w:val="00072580"/>
    <w:rsid w:val="0007281A"/>
    <w:rsid w:val="000728F2"/>
    <w:rsid w:val="00072F1A"/>
    <w:rsid w:val="00073344"/>
    <w:rsid w:val="00073CE6"/>
    <w:rsid w:val="00073D93"/>
    <w:rsid w:val="0007443E"/>
    <w:rsid w:val="00074D2B"/>
    <w:rsid w:val="00074D7F"/>
    <w:rsid w:val="00075C77"/>
    <w:rsid w:val="00075FE7"/>
    <w:rsid w:val="00076482"/>
    <w:rsid w:val="0007649F"/>
    <w:rsid w:val="00076807"/>
    <w:rsid w:val="00076D7B"/>
    <w:rsid w:val="0007782A"/>
    <w:rsid w:val="00077F2B"/>
    <w:rsid w:val="00077FF9"/>
    <w:rsid w:val="000806C3"/>
    <w:rsid w:val="000813ED"/>
    <w:rsid w:val="00081502"/>
    <w:rsid w:val="00081CAC"/>
    <w:rsid w:val="000825D7"/>
    <w:rsid w:val="00083780"/>
    <w:rsid w:val="00083A1C"/>
    <w:rsid w:val="00083C54"/>
    <w:rsid w:val="00083F35"/>
    <w:rsid w:val="00084060"/>
    <w:rsid w:val="00084392"/>
    <w:rsid w:val="0008510B"/>
    <w:rsid w:val="0008565B"/>
    <w:rsid w:val="00085886"/>
    <w:rsid w:val="00085C29"/>
    <w:rsid w:val="00085EF5"/>
    <w:rsid w:val="000861CE"/>
    <w:rsid w:val="000865C0"/>
    <w:rsid w:val="0008694D"/>
    <w:rsid w:val="00086A0E"/>
    <w:rsid w:val="00086CE2"/>
    <w:rsid w:val="000872C5"/>
    <w:rsid w:val="00090505"/>
    <w:rsid w:val="00090AAB"/>
    <w:rsid w:val="00090B0E"/>
    <w:rsid w:val="00090E9E"/>
    <w:rsid w:val="00090EC2"/>
    <w:rsid w:val="00090FC2"/>
    <w:rsid w:val="000913C6"/>
    <w:rsid w:val="000919A2"/>
    <w:rsid w:val="00091B89"/>
    <w:rsid w:val="00091F51"/>
    <w:rsid w:val="000920C0"/>
    <w:rsid w:val="000926EB"/>
    <w:rsid w:val="0009280F"/>
    <w:rsid w:val="00092BD9"/>
    <w:rsid w:val="000932E4"/>
    <w:rsid w:val="0009434E"/>
    <w:rsid w:val="0009494C"/>
    <w:rsid w:val="000951AB"/>
    <w:rsid w:val="000964A2"/>
    <w:rsid w:val="0009669B"/>
    <w:rsid w:val="0009681A"/>
    <w:rsid w:val="00096943"/>
    <w:rsid w:val="00097068"/>
    <w:rsid w:val="000977E5"/>
    <w:rsid w:val="00097F11"/>
    <w:rsid w:val="000A02E7"/>
    <w:rsid w:val="000A08A3"/>
    <w:rsid w:val="000A08FD"/>
    <w:rsid w:val="000A0992"/>
    <w:rsid w:val="000A0D92"/>
    <w:rsid w:val="000A111A"/>
    <w:rsid w:val="000A11E8"/>
    <w:rsid w:val="000A1C26"/>
    <w:rsid w:val="000A2435"/>
    <w:rsid w:val="000A2760"/>
    <w:rsid w:val="000A2984"/>
    <w:rsid w:val="000A2A5C"/>
    <w:rsid w:val="000A2EA1"/>
    <w:rsid w:val="000A2F3F"/>
    <w:rsid w:val="000A37AD"/>
    <w:rsid w:val="000A3A8E"/>
    <w:rsid w:val="000A3E92"/>
    <w:rsid w:val="000A3F25"/>
    <w:rsid w:val="000A43CC"/>
    <w:rsid w:val="000A49F0"/>
    <w:rsid w:val="000A51B5"/>
    <w:rsid w:val="000A576B"/>
    <w:rsid w:val="000A597B"/>
    <w:rsid w:val="000A5F68"/>
    <w:rsid w:val="000A600C"/>
    <w:rsid w:val="000A609B"/>
    <w:rsid w:val="000A6832"/>
    <w:rsid w:val="000A6986"/>
    <w:rsid w:val="000A6A0C"/>
    <w:rsid w:val="000A6B5B"/>
    <w:rsid w:val="000A6E76"/>
    <w:rsid w:val="000A6FEF"/>
    <w:rsid w:val="000A733C"/>
    <w:rsid w:val="000A7F65"/>
    <w:rsid w:val="000B007B"/>
    <w:rsid w:val="000B00C9"/>
    <w:rsid w:val="000B0365"/>
    <w:rsid w:val="000B05B8"/>
    <w:rsid w:val="000B1991"/>
    <w:rsid w:val="000B1ADE"/>
    <w:rsid w:val="000B2135"/>
    <w:rsid w:val="000B2340"/>
    <w:rsid w:val="000B2559"/>
    <w:rsid w:val="000B2A1F"/>
    <w:rsid w:val="000B2CE6"/>
    <w:rsid w:val="000B3428"/>
    <w:rsid w:val="000B35CB"/>
    <w:rsid w:val="000B360E"/>
    <w:rsid w:val="000B39CC"/>
    <w:rsid w:val="000B3A00"/>
    <w:rsid w:val="000B3BAB"/>
    <w:rsid w:val="000B3CAB"/>
    <w:rsid w:val="000B404C"/>
    <w:rsid w:val="000B4184"/>
    <w:rsid w:val="000B46FD"/>
    <w:rsid w:val="000B5336"/>
    <w:rsid w:val="000B5436"/>
    <w:rsid w:val="000B5C38"/>
    <w:rsid w:val="000B62CA"/>
    <w:rsid w:val="000B6822"/>
    <w:rsid w:val="000B6956"/>
    <w:rsid w:val="000B6DE5"/>
    <w:rsid w:val="000B70CE"/>
    <w:rsid w:val="000B7265"/>
    <w:rsid w:val="000B74F7"/>
    <w:rsid w:val="000B75B4"/>
    <w:rsid w:val="000C0123"/>
    <w:rsid w:val="000C044D"/>
    <w:rsid w:val="000C0816"/>
    <w:rsid w:val="000C08FE"/>
    <w:rsid w:val="000C090F"/>
    <w:rsid w:val="000C094B"/>
    <w:rsid w:val="000C0B33"/>
    <w:rsid w:val="000C1123"/>
    <w:rsid w:val="000C1677"/>
    <w:rsid w:val="000C188B"/>
    <w:rsid w:val="000C22C8"/>
    <w:rsid w:val="000C2378"/>
    <w:rsid w:val="000C23AA"/>
    <w:rsid w:val="000C2564"/>
    <w:rsid w:val="000C26A0"/>
    <w:rsid w:val="000C2A3F"/>
    <w:rsid w:val="000C2A6F"/>
    <w:rsid w:val="000C2AC3"/>
    <w:rsid w:val="000C2DCE"/>
    <w:rsid w:val="000C31F3"/>
    <w:rsid w:val="000C34FB"/>
    <w:rsid w:val="000C35B2"/>
    <w:rsid w:val="000C3709"/>
    <w:rsid w:val="000C4823"/>
    <w:rsid w:val="000C4AE4"/>
    <w:rsid w:val="000C4AF0"/>
    <w:rsid w:val="000C4AF8"/>
    <w:rsid w:val="000C4DE1"/>
    <w:rsid w:val="000C56E4"/>
    <w:rsid w:val="000C5F9D"/>
    <w:rsid w:val="000C6373"/>
    <w:rsid w:val="000C6514"/>
    <w:rsid w:val="000C6584"/>
    <w:rsid w:val="000C667C"/>
    <w:rsid w:val="000C6CB7"/>
    <w:rsid w:val="000C6CE7"/>
    <w:rsid w:val="000C6FED"/>
    <w:rsid w:val="000C7D57"/>
    <w:rsid w:val="000C7E8A"/>
    <w:rsid w:val="000D009B"/>
    <w:rsid w:val="000D0F26"/>
    <w:rsid w:val="000D12FC"/>
    <w:rsid w:val="000D13DF"/>
    <w:rsid w:val="000D150F"/>
    <w:rsid w:val="000D18CE"/>
    <w:rsid w:val="000D26B8"/>
    <w:rsid w:val="000D2F48"/>
    <w:rsid w:val="000D4004"/>
    <w:rsid w:val="000D470D"/>
    <w:rsid w:val="000D48C1"/>
    <w:rsid w:val="000D4D0B"/>
    <w:rsid w:val="000D5039"/>
    <w:rsid w:val="000D548D"/>
    <w:rsid w:val="000D558C"/>
    <w:rsid w:val="000D55DF"/>
    <w:rsid w:val="000D56BC"/>
    <w:rsid w:val="000D5703"/>
    <w:rsid w:val="000D6292"/>
    <w:rsid w:val="000D66E3"/>
    <w:rsid w:val="000D686F"/>
    <w:rsid w:val="000D6B46"/>
    <w:rsid w:val="000D7252"/>
    <w:rsid w:val="000D7778"/>
    <w:rsid w:val="000E0718"/>
    <w:rsid w:val="000E08F5"/>
    <w:rsid w:val="000E0BB4"/>
    <w:rsid w:val="000E0C9C"/>
    <w:rsid w:val="000E0E91"/>
    <w:rsid w:val="000E0FA4"/>
    <w:rsid w:val="000E1948"/>
    <w:rsid w:val="000E1A13"/>
    <w:rsid w:val="000E2053"/>
    <w:rsid w:val="000E2140"/>
    <w:rsid w:val="000E25E2"/>
    <w:rsid w:val="000E2684"/>
    <w:rsid w:val="000E2A9B"/>
    <w:rsid w:val="000E2C43"/>
    <w:rsid w:val="000E3100"/>
    <w:rsid w:val="000E3945"/>
    <w:rsid w:val="000E3BE5"/>
    <w:rsid w:val="000E3DDA"/>
    <w:rsid w:val="000E4B65"/>
    <w:rsid w:val="000E5EE3"/>
    <w:rsid w:val="000E61B4"/>
    <w:rsid w:val="000E65BE"/>
    <w:rsid w:val="000E661F"/>
    <w:rsid w:val="000E6E5E"/>
    <w:rsid w:val="000E70A7"/>
    <w:rsid w:val="000E730C"/>
    <w:rsid w:val="000E7D85"/>
    <w:rsid w:val="000E7DD8"/>
    <w:rsid w:val="000F0D8C"/>
    <w:rsid w:val="000F0E1E"/>
    <w:rsid w:val="000F0F7C"/>
    <w:rsid w:val="000F1461"/>
    <w:rsid w:val="000F1703"/>
    <w:rsid w:val="000F1BD2"/>
    <w:rsid w:val="000F24F4"/>
    <w:rsid w:val="000F2650"/>
    <w:rsid w:val="000F2695"/>
    <w:rsid w:val="000F2845"/>
    <w:rsid w:val="000F4784"/>
    <w:rsid w:val="000F4F36"/>
    <w:rsid w:val="000F6093"/>
    <w:rsid w:val="000F626C"/>
    <w:rsid w:val="000F64CE"/>
    <w:rsid w:val="000F674A"/>
    <w:rsid w:val="000F70F8"/>
    <w:rsid w:val="000F79E3"/>
    <w:rsid w:val="0010047D"/>
    <w:rsid w:val="00100AF9"/>
    <w:rsid w:val="00101534"/>
    <w:rsid w:val="00101606"/>
    <w:rsid w:val="00101A08"/>
    <w:rsid w:val="00101F55"/>
    <w:rsid w:val="00102BF9"/>
    <w:rsid w:val="00102C07"/>
    <w:rsid w:val="00103A5F"/>
    <w:rsid w:val="001041C7"/>
    <w:rsid w:val="001042F9"/>
    <w:rsid w:val="0010473B"/>
    <w:rsid w:val="001050E6"/>
    <w:rsid w:val="001055E1"/>
    <w:rsid w:val="00105C65"/>
    <w:rsid w:val="00105DF0"/>
    <w:rsid w:val="00106682"/>
    <w:rsid w:val="0010691C"/>
    <w:rsid w:val="00107A5D"/>
    <w:rsid w:val="00107B33"/>
    <w:rsid w:val="00110186"/>
    <w:rsid w:val="00110D5A"/>
    <w:rsid w:val="001112B5"/>
    <w:rsid w:val="0011224D"/>
    <w:rsid w:val="001122AF"/>
    <w:rsid w:val="00112572"/>
    <w:rsid w:val="001127F3"/>
    <w:rsid w:val="00112A1C"/>
    <w:rsid w:val="00112F27"/>
    <w:rsid w:val="00113262"/>
    <w:rsid w:val="001133BD"/>
    <w:rsid w:val="001137CA"/>
    <w:rsid w:val="00114D2A"/>
    <w:rsid w:val="00114D8E"/>
    <w:rsid w:val="00114E7C"/>
    <w:rsid w:val="001158C2"/>
    <w:rsid w:val="00116442"/>
    <w:rsid w:val="0011676F"/>
    <w:rsid w:val="001168FE"/>
    <w:rsid w:val="0011692C"/>
    <w:rsid w:val="00117C0B"/>
    <w:rsid w:val="00117E78"/>
    <w:rsid w:val="001203D8"/>
    <w:rsid w:val="0012064E"/>
    <w:rsid w:val="00120A6B"/>
    <w:rsid w:val="00120E7A"/>
    <w:rsid w:val="00121577"/>
    <w:rsid w:val="00121717"/>
    <w:rsid w:val="00121F79"/>
    <w:rsid w:val="001222D3"/>
    <w:rsid w:val="0012240B"/>
    <w:rsid w:val="0012252F"/>
    <w:rsid w:val="001225C8"/>
    <w:rsid w:val="00123119"/>
    <w:rsid w:val="00123811"/>
    <w:rsid w:val="00123EA3"/>
    <w:rsid w:val="00124069"/>
    <w:rsid w:val="001243BC"/>
    <w:rsid w:val="00124895"/>
    <w:rsid w:val="00124903"/>
    <w:rsid w:val="00124C74"/>
    <w:rsid w:val="00124DA2"/>
    <w:rsid w:val="00124F02"/>
    <w:rsid w:val="00124F23"/>
    <w:rsid w:val="001257CA"/>
    <w:rsid w:val="001258BB"/>
    <w:rsid w:val="00125B96"/>
    <w:rsid w:val="00126199"/>
    <w:rsid w:val="00126911"/>
    <w:rsid w:val="001269F7"/>
    <w:rsid w:val="00126DC8"/>
    <w:rsid w:val="001276C2"/>
    <w:rsid w:val="00127B07"/>
    <w:rsid w:val="00127F4E"/>
    <w:rsid w:val="00130084"/>
    <w:rsid w:val="0013099B"/>
    <w:rsid w:val="00130C77"/>
    <w:rsid w:val="00130E3D"/>
    <w:rsid w:val="001312BC"/>
    <w:rsid w:val="0013181C"/>
    <w:rsid w:val="0013181F"/>
    <w:rsid w:val="00131DE6"/>
    <w:rsid w:val="00131E9B"/>
    <w:rsid w:val="00131F36"/>
    <w:rsid w:val="001335A2"/>
    <w:rsid w:val="001335DE"/>
    <w:rsid w:val="0013372E"/>
    <w:rsid w:val="0013382F"/>
    <w:rsid w:val="0013388F"/>
    <w:rsid w:val="00133FB7"/>
    <w:rsid w:val="00134605"/>
    <w:rsid w:val="00134B67"/>
    <w:rsid w:val="00134DFB"/>
    <w:rsid w:val="001353A3"/>
    <w:rsid w:val="00135684"/>
    <w:rsid w:val="00135DF6"/>
    <w:rsid w:val="00136757"/>
    <w:rsid w:val="001368E8"/>
    <w:rsid w:val="00136D45"/>
    <w:rsid w:val="001375DE"/>
    <w:rsid w:val="00137E77"/>
    <w:rsid w:val="00140693"/>
    <w:rsid w:val="00141554"/>
    <w:rsid w:val="00141596"/>
    <w:rsid w:val="00141862"/>
    <w:rsid w:val="00141B82"/>
    <w:rsid w:val="00141E1D"/>
    <w:rsid w:val="0014216F"/>
    <w:rsid w:val="00142E24"/>
    <w:rsid w:val="00143296"/>
    <w:rsid w:val="001438B4"/>
    <w:rsid w:val="00143A6C"/>
    <w:rsid w:val="00143B54"/>
    <w:rsid w:val="00143F11"/>
    <w:rsid w:val="00144042"/>
    <w:rsid w:val="00144158"/>
    <w:rsid w:val="00144DE5"/>
    <w:rsid w:val="00144FFB"/>
    <w:rsid w:val="00145423"/>
    <w:rsid w:val="00145BB1"/>
    <w:rsid w:val="00145D10"/>
    <w:rsid w:val="00145F5B"/>
    <w:rsid w:val="00145FFF"/>
    <w:rsid w:val="001460BE"/>
    <w:rsid w:val="0014645C"/>
    <w:rsid w:val="00146492"/>
    <w:rsid w:val="00146D3C"/>
    <w:rsid w:val="001475EC"/>
    <w:rsid w:val="00147CC2"/>
    <w:rsid w:val="001500C0"/>
    <w:rsid w:val="0015011F"/>
    <w:rsid w:val="001501AA"/>
    <w:rsid w:val="001510CD"/>
    <w:rsid w:val="001519BE"/>
    <w:rsid w:val="00151F97"/>
    <w:rsid w:val="0015238D"/>
    <w:rsid w:val="00152B38"/>
    <w:rsid w:val="00152CB9"/>
    <w:rsid w:val="0015308B"/>
    <w:rsid w:val="001530BA"/>
    <w:rsid w:val="00153438"/>
    <w:rsid w:val="001534A5"/>
    <w:rsid w:val="001548D4"/>
    <w:rsid w:val="00154D44"/>
    <w:rsid w:val="00155B62"/>
    <w:rsid w:val="00155E0F"/>
    <w:rsid w:val="00156A28"/>
    <w:rsid w:val="00156BEF"/>
    <w:rsid w:val="001574C6"/>
    <w:rsid w:val="001577E8"/>
    <w:rsid w:val="00157C80"/>
    <w:rsid w:val="001601BD"/>
    <w:rsid w:val="0016067A"/>
    <w:rsid w:val="00160789"/>
    <w:rsid w:val="001607E4"/>
    <w:rsid w:val="00160D25"/>
    <w:rsid w:val="00160F0D"/>
    <w:rsid w:val="0016122C"/>
    <w:rsid w:val="0016137F"/>
    <w:rsid w:val="00161647"/>
    <w:rsid w:val="0016192D"/>
    <w:rsid w:val="00161C87"/>
    <w:rsid w:val="00161D54"/>
    <w:rsid w:val="00162206"/>
    <w:rsid w:val="00162CAB"/>
    <w:rsid w:val="00162DE9"/>
    <w:rsid w:val="0016314F"/>
    <w:rsid w:val="00163A5E"/>
    <w:rsid w:val="00163B5E"/>
    <w:rsid w:val="0016490E"/>
    <w:rsid w:val="00164A46"/>
    <w:rsid w:val="001650A4"/>
    <w:rsid w:val="00165451"/>
    <w:rsid w:val="00165AB7"/>
    <w:rsid w:val="00166042"/>
    <w:rsid w:val="001661A5"/>
    <w:rsid w:val="00166401"/>
    <w:rsid w:val="00166B29"/>
    <w:rsid w:val="00166B52"/>
    <w:rsid w:val="00166C71"/>
    <w:rsid w:val="00166F93"/>
    <w:rsid w:val="00167300"/>
    <w:rsid w:val="0016776A"/>
    <w:rsid w:val="0016790C"/>
    <w:rsid w:val="00167AB6"/>
    <w:rsid w:val="0017081B"/>
    <w:rsid w:val="00170820"/>
    <w:rsid w:val="00170C59"/>
    <w:rsid w:val="00170DCD"/>
    <w:rsid w:val="00170E6B"/>
    <w:rsid w:val="00171343"/>
    <w:rsid w:val="0017162D"/>
    <w:rsid w:val="00171B64"/>
    <w:rsid w:val="00171CD3"/>
    <w:rsid w:val="0017211E"/>
    <w:rsid w:val="00172615"/>
    <w:rsid w:val="001726B7"/>
    <w:rsid w:val="0017290A"/>
    <w:rsid w:val="00172D14"/>
    <w:rsid w:val="00173100"/>
    <w:rsid w:val="00173402"/>
    <w:rsid w:val="00173BED"/>
    <w:rsid w:val="00173C8B"/>
    <w:rsid w:val="00173FD3"/>
    <w:rsid w:val="00174201"/>
    <w:rsid w:val="0017457F"/>
    <w:rsid w:val="00174CFC"/>
    <w:rsid w:val="00174D61"/>
    <w:rsid w:val="00174E95"/>
    <w:rsid w:val="00174ECC"/>
    <w:rsid w:val="00174F22"/>
    <w:rsid w:val="00175292"/>
    <w:rsid w:val="0017535E"/>
    <w:rsid w:val="001759A9"/>
    <w:rsid w:val="00175D18"/>
    <w:rsid w:val="00177324"/>
    <w:rsid w:val="00177C11"/>
    <w:rsid w:val="001800FD"/>
    <w:rsid w:val="00180492"/>
    <w:rsid w:val="00180D2D"/>
    <w:rsid w:val="00181B7D"/>
    <w:rsid w:val="00182225"/>
    <w:rsid w:val="001823C8"/>
    <w:rsid w:val="0018250B"/>
    <w:rsid w:val="0018338A"/>
    <w:rsid w:val="00183AEE"/>
    <w:rsid w:val="00184175"/>
    <w:rsid w:val="00184CCC"/>
    <w:rsid w:val="0018519A"/>
    <w:rsid w:val="00185CF9"/>
    <w:rsid w:val="00186483"/>
    <w:rsid w:val="0018693C"/>
    <w:rsid w:val="00186B43"/>
    <w:rsid w:val="00186E36"/>
    <w:rsid w:val="00186FBC"/>
    <w:rsid w:val="00187511"/>
    <w:rsid w:val="001876AA"/>
    <w:rsid w:val="001877C1"/>
    <w:rsid w:val="001878C0"/>
    <w:rsid w:val="00187BD1"/>
    <w:rsid w:val="00190006"/>
    <w:rsid w:val="00190132"/>
    <w:rsid w:val="001911B7"/>
    <w:rsid w:val="00191936"/>
    <w:rsid w:val="001919EC"/>
    <w:rsid w:val="00191CF0"/>
    <w:rsid w:val="00191F1A"/>
    <w:rsid w:val="00192159"/>
    <w:rsid w:val="00192593"/>
    <w:rsid w:val="00192C3D"/>
    <w:rsid w:val="00192E12"/>
    <w:rsid w:val="0019378E"/>
    <w:rsid w:val="0019433C"/>
    <w:rsid w:val="001944F6"/>
    <w:rsid w:val="00194509"/>
    <w:rsid w:val="00194848"/>
    <w:rsid w:val="00195E1B"/>
    <w:rsid w:val="001975C9"/>
    <w:rsid w:val="00197673"/>
    <w:rsid w:val="0019793D"/>
    <w:rsid w:val="00197A3F"/>
    <w:rsid w:val="00197B6A"/>
    <w:rsid w:val="00197BD1"/>
    <w:rsid w:val="001A052A"/>
    <w:rsid w:val="001A09FF"/>
    <w:rsid w:val="001A193D"/>
    <w:rsid w:val="001A1E54"/>
    <w:rsid w:val="001A1E9D"/>
    <w:rsid w:val="001A20DE"/>
    <w:rsid w:val="001A2A2A"/>
    <w:rsid w:val="001A317A"/>
    <w:rsid w:val="001A34A3"/>
    <w:rsid w:val="001A3BD5"/>
    <w:rsid w:val="001A4058"/>
    <w:rsid w:val="001A425E"/>
    <w:rsid w:val="001A429B"/>
    <w:rsid w:val="001A4E88"/>
    <w:rsid w:val="001A5549"/>
    <w:rsid w:val="001A5AF6"/>
    <w:rsid w:val="001A5B72"/>
    <w:rsid w:val="001A5C6D"/>
    <w:rsid w:val="001A6603"/>
    <w:rsid w:val="001A69BA"/>
    <w:rsid w:val="001A6C44"/>
    <w:rsid w:val="001A776E"/>
    <w:rsid w:val="001B0031"/>
    <w:rsid w:val="001B00C4"/>
    <w:rsid w:val="001B09E2"/>
    <w:rsid w:val="001B0BFD"/>
    <w:rsid w:val="001B10B5"/>
    <w:rsid w:val="001B110C"/>
    <w:rsid w:val="001B14D4"/>
    <w:rsid w:val="001B1F10"/>
    <w:rsid w:val="001B1FF0"/>
    <w:rsid w:val="001B2062"/>
    <w:rsid w:val="001B20CE"/>
    <w:rsid w:val="001B2316"/>
    <w:rsid w:val="001B2535"/>
    <w:rsid w:val="001B338B"/>
    <w:rsid w:val="001B3441"/>
    <w:rsid w:val="001B3B87"/>
    <w:rsid w:val="001B3C94"/>
    <w:rsid w:val="001B48C7"/>
    <w:rsid w:val="001B5266"/>
    <w:rsid w:val="001B648B"/>
    <w:rsid w:val="001B6FBD"/>
    <w:rsid w:val="001B7545"/>
    <w:rsid w:val="001B76F9"/>
    <w:rsid w:val="001C0268"/>
    <w:rsid w:val="001C03AE"/>
    <w:rsid w:val="001C03E9"/>
    <w:rsid w:val="001C04E6"/>
    <w:rsid w:val="001C0563"/>
    <w:rsid w:val="001C06CB"/>
    <w:rsid w:val="001C08F7"/>
    <w:rsid w:val="001C09B0"/>
    <w:rsid w:val="001C0C75"/>
    <w:rsid w:val="001C0F90"/>
    <w:rsid w:val="001C113D"/>
    <w:rsid w:val="001C1E21"/>
    <w:rsid w:val="001C231D"/>
    <w:rsid w:val="001C2652"/>
    <w:rsid w:val="001C27FF"/>
    <w:rsid w:val="001C37A2"/>
    <w:rsid w:val="001C4BBD"/>
    <w:rsid w:val="001C4D3C"/>
    <w:rsid w:val="001C4FE1"/>
    <w:rsid w:val="001C55B6"/>
    <w:rsid w:val="001C5875"/>
    <w:rsid w:val="001C5B4F"/>
    <w:rsid w:val="001C5CB8"/>
    <w:rsid w:val="001C5D40"/>
    <w:rsid w:val="001C5D97"/>
    <w:rsid w:val="001C6262"/>
    <w:rsid w:val="001C6558"/>
    <w:rsid w:val="001C66DC"/>
    <w:rsid w:val="001C69D9"/>
    <w:rsid w:val="001C7503"/>
    <w:rsid w:val="001C75CF"/>
    <w:rsid w:val="001C7B57"/>
    <w:rsid w:val="001C7E69"/>
    <w:rsid w:val="001D05A0"/>
    <w:rsid w:val="001D0BCB"/>
    <w:rsid w:val="001D0F14"/>
    <w:rsid w:val="001D1115"/>
    <w:rsid w:val="001D18AD"/>
    <w:rsid w:val="001D197C"/>
    <w:rsid w:val="001D21C2"/>
    <w:rsid w:val="001D21DD"/>
    <w:rsid w:val="001D2743"/>
    <w:rsid w:val="001D2F6B"/>
    <w:rsid w:val="001D2FDB"/>
    <w:rsid w:val="001D32B3"/>
    <w:rsid w:val="001D33FD"/>
    <w:rsid w:val="001D3B37"/>
    <w:rsid w:val="001D4582"/>
    <w:rsid w:val="001D48E9"/>
    <w:rsid w:val="001D4A2A"/>
    <w:rsid w:val="001D51CB"/>
    <w:rsid w:val="001D5303"/>
    <w:rsid w:val="001D58A2"/>
    <w:rsid w:val="001D5CBB"/>
    <w:rsid w:val="001D5DFA"/>
    <w:rsid w:val="001D67AD"/>
    <w:rsid w:val="001D684B"/>
    <w:rsid w:val="001D6C87"/>
    <w:rsid w:val="001D7178"/>
    <w:rsid w:val="001E0509"/>
    <w:rsid w:val="001E0AD5"/>
    <w:rsid w:val="001E0BC4"/>
    <w:rsid w:val="001E0C17"/>
    <w:rsid w:val="001E0E6C"/>
    <w:rsid w:val="001E1557"/>
    <w:rsid w:val="001E172C"/>
    <w:rsid w:val="001E1BB0"/>
    <w:rsid w:val="001E1F5A"/>
    <w:rsid w:val="001E2687"/>
    <w:rsid w:val="001E26BA"/>
    <w:rsid w:val="001E2DFE"/>
    <w:rsid w:val="001E30EB"/>
    <w:rsid w:val="001E34DB"/>
    <w:rsid w:val="001E377D"/>
    <w:rsid w:val="001E3FA6"/>
    <w:rsid w:val="001E49A0"/>
    <w:rsid w:val="001E4EDE"/>
    <w:rsid w:val="001E5832"/>
    <w:rsid w:val="001E5FE5"/>
    <w:rsid w:val="001E654F"/>
    <w:rsid w:val="001E72B0"/>
    <w:rsid w:val="001E7321"/>
    <w:rsid w:val="001E76C8"/>
    <w:rsid w:val="001E7B51"/>
    <w:rsid w:val="001E7C12"/>
    <w:rsid w:val="001E7CF9"/>
    <w:rsid w:val="001E7F40"/>
    <w:rsid w:val="001E7FB3"/>
    <w:rsid w:val="001F0174"/>
    <w:rsid w:val="001F0B7E"/>
    <w:rsid w:val="001F0E61"/>
    <w:rsid w:val="001F14B7"/>
    <w:rsid w:val="001F24C9"/>
    <w:rsid w:val="001F2836"/>
    <w:rsid w:val="001F2D7F"/>
    <w:rsid w:val="001F2F07"/>
    <w:rsid w:val="001F2F2D"/>
    <w:rsid w:val="001F39B0"/>
    <w:rsid w:val="001F3A93"/>
    <w:rsid w:val="001F3FCA"/>
    <w:rsid w:val="001F41D5"/>
    <w:rsid w:val="001F424B"/>
    <w:rsid w:val="001F5045"/>
    <w:rsid w:val="001F5172"/>
    <w:rsid w:val="001F5A87"/>
    <w:rsid w:val="001F5C0E"/>
    <w:rsid w:val="001F5CAF"/>
    <w:rsid w:val="001F617A"/>
    <w:rsid w:val="001F71AD"/>
    <w:rsid w:val="001F7282"/>
    <w:rsid w:val="001F739E"/>
    <w:rsid w:val="002004EE"/>
    <w:rsid w:val="0020084B"/>
    <w:rsid w:val="002008B5"/>
    <w:rsid w:val="002017C7"/>
    <w:rsid w:val="00201830"/>
    <w:rsid w:val="00201914"/>
    <w:rsid w:val="00202154"/>
    <w:rsid w:val="00202260"/>
    <w:rsid w:val="0020229A"/>
    <w:rsid w:val="00202A58"/>
    <w:rsid w:val="00202B9A"/>
    <w:rsid w:val="00203137"/>
    <w:rsid w:val="00203B74"/>
    <w:rsid w:val="002047A1"/>
    <w:rsid w:val="00204DD3"/>
    <w:rsid w:val="0020518D"/>
    <w:rsid w:val="002054C4"/>
    <w:rsid w:val="0020595C"/>
    <w:rsid w:val="002065A3"/>
    <w:rsid w:val="00207344"/>
    <w:rsid w:val="002076BF"/>
    <w:rsid w:val="00207AEE"/>
    <w:rsid w:val="00207C3E"/>
    <w:rsid w:val="00207E83"/>
    <w:rsid w:val="0021059F"/>
    <w:rsid w:val="00210EDF"/>
    <w:rsid w:val="00211169"/>
    <w:rsid w:val="00211275"/>
    <w:rsid w:val="002113EF"/>
    <w:rsid w:val="002114B0"/>
    <w:rsid w:val="002116C9"/>
    <w:rsid w:val="00211B1D"/>
    <w:rsid w:val="00212433"/>
    <w:rsid w:val="002125A0"/>
    <w:rsid w:val="00212E63"/>
    <w:rsid w:val="00212ED4"/>
    <w:rsid w:val="0021342B"/>
    <w:rsid w:val="00213479"/>
    <w:rsid w:val="00213559"/>
    <w:rsid w:val="00213975"/>
    <w:rsid w:val="002146E9"/>
    <w:rsid w:val="00214704"/>
    <w:rsid w:val="00214773"/>
    <w:rsid w:val="00214CB2"/>
    <w:rsid w:val="00214EB0"/>
    <w:rsid w:val="0021519B"/>
    <w:rsid w:val="002151E5"/>
    <w:rsid w:val="00215431"/>
    <w:rsid w:val="00215E03"/>
    <w:rsid w:val="002160EF"/>
    <w:rsid w:val="00216177"/>
    <w:rsid w:val="00216181"/>
    <w:rsid w:val="002161C3"/>
    <w:rsid w:val="00216ADC"/>
    <w:rsid w:val="00216D66"/>
    <w:rsid w:val="002172C5"/>
    <w:rsid w:val="00217515"/>
    <w:rsid w:val="00217A80"/>
    <w:rsid w:val="00217F47"/>
    <w:rsid w:val="00217F54"/>
    <w:rsid w:val="0022006C"/>
    <w:rsid w:val="002202AB"/>
    <w:rsid w:val="002206AA"/>
    <w:rsid w:val="0022073E"/>
    <w:rsid w:val="002207D0"/>
    <w:rsid w:val="00220E14"/>
    <w:rsid w:val="002211FE"/>
    <w:rsid w:val="00221258"/>
    <w:rsid w:val="002219D0"/>
    <w:rsid w:val="00221B1D"/>
    <w:rsid w:val="00221C16"/>
    <w:rsid w:val="00221EE3"/>
    <w:rsid w:val="00222477"/>
    <w:rsid w:val="00222A00"/>
    <w:rsid w:val="00223789"/>
    <w:rsid w:val="00223EEB"/>
    <w:rsid w:val="0022410C"/>
    <w:rsid w:val="002241E7"/>
    <w:rsid w:val="002243C1"/>
    <w:rsid w:val="002245D1"/>
    <w:rsid w:val="00224AF1"/>
    <w:rsid w:val="00224B07"/>
    <w:rsid w:val="00224E3A"/>
    <w:rsid w:val="00224FF0"/>
    <w:rsid w:val="002257AF"/>
    <w:rsid w:val="002257BF"/>
    <w:rsid w:val="00225BA8"/>
    <w:rsid w:val="00225DF5"/>
    <w:rsid w:val="002265D7"/>
    <w:rsid w:val="00226F6A"/>
    <w:rsid w:val="0022719F"/>
    <w:rsid w:val="002274B2"/>
    <w:rsid w:val="00227943"/>
    <w:rsid w:val="00227D2F"/>
    <w:rsid w:val="002302AD"/>
    <w:rsid w:val="00230D84"/>
    <w:rsid w:val="002313B4"/>
    <w:rsid w:val="002318B8"/>
    <w:rsid w:val="00231901"/>
    <w:rsid w:val="00232242"/>
    <w:rsid w:val="00232980"/>
    <w:rsid w:val="00232C8C"/>
    <w:rsid w:val="00232D07"/>
    <w:rsid w:val="00232D76"/>
    <w:rsid w:val="002338B0"/>
    <w:rsid w:val="0023392A"/>
    <w:rsid w:val="00233DEA"/>
    <w:rsid w:val="00234A2D"/>
    <w:rsid w:val="00234B91"/>
    <w:rsid w:val="00234DF7"/>
    <w:rsid w:val="00234E09"/>
    <w:rsid w:val="00234EEC"/>
    <w:rsid w:val="00234F3E"/>
    <w:rsid w:val="0023566A"/>
    <w:rsid w:val="00235954"/>
    <w:rsid w:val="00235998"/>
    <w:rsid w:val="00235D87"/>
    <w:rsid w:val="00235FDF"/>
    <w:rsid w:val="0023634F"/>
    <w:rsid w:val="00236647"/>
    <w:rsid w:val="00237683"/>
    <w:rsid w:val="00237C85"/>
    <w:rsid w:val="00237CD7"/>
    <w:rsid w:val="0024027F"/>
    <w:rsid w:val="00241397"/>
    <w:rsid w:val="00241A5B"/>
    <w:rsid w:val="00241C0E"/>
    <w:rsid w:val="00242BCE"/>
    <w:rsid w:val="00242FDC"/>
    <w:rsid w:val="00243C18"/>
    <w:rsid w:val="00243FF3"/>
    <w:rsid w:val="00244A4E"/>
    <w:rsid w:val="00244A58"/>
    <w:rsid w:val="00244D9C"/>
    <w:rsid w:val="0024526F"/>
    <w:rsid w:val="0024539A"/>
    <w:rsid w:val="002456D8"/>
    <w:rsid w:val="002456DE"/>
    <w:rsid w:val="00245FAC"/>
    <w:rsid w:val="0024651E"/>
    <w:rsid w:val="00247428"/>
    <w:rsid w:val="002474E7"/>
    <w:rsid w:val="002475FE"/>
    <w:rsid w:val="00247AB9"/>
    <w:rsid w:val="00250533"/>
    <w:rsid w:val="00251203"/>
    <w:rsid w:val="002512BC"/>
    <w:rsid w:val="00251545"/>
    <w:rsid w:val="002518BD"/>
    <w:rsid w:val="002520E4"/>
    <w:rsid w:val="0025262F"/>
    <w:rsid w:val="0025353F"/>
    <w:rsid w:val="00253903"/>
    <w:rsid w:val="00253E0A"/>
    <w:rsid w:val="00254630"/>
    <w:rsid w:val="00254AE8"/>
    <w:rsid w:val="00255053"/>
    <w:rsid w:val="002550A9"/>
    <w:rsid w:val="00255197"/>
    <w:rsid w:val="00255303"/>
    <w:rsid w:val="00255D97"/>
    <w:rsid w:val="0025601B"/>
    <w:rsid w:val="00256228"/>
    <w:rsid w:val="00256357"/>
    <w:rsid w:val="00256659"/>
    <w:rsid w:val="002567E1"/>
    <w:rsid w:val="002568FB"/>
    <w:rsid w:val="00256C5F"/>
    <w:rsid w:val="00256DB2"/>
    <w:rsid w:val="00256EF9"/>
    <w:rsid w:val="00256F50"/>
    <w:rsid w:val="0025775A"/>
    <w:rsid w:val="002579DB"/>
    <w:rsid w:val="00257E25"/>
    <w:rsid w:val="0026010C"/>
    <w:rsid w:val="0026038B"/>
    <w:rsid w:val="00260D0C"/>
    <w:rsid w:val="00261476"/>
    <w:rsid w:val="0026219E"/>
    <w:rsid w:val="002621D1"/>
    <w:rsid w:val="002622B7"/>
    <w:rsid w:val="0026252C"/>
    <w:rsid w:val="00262AFC"/>
    <w:rsid w:val="00262CF1"/>
    <w:rsid w:val="00263441"/>
    <w:rsid w:val="00263449"/>
    <w:rsid w:val="00263749"/>
    <w:rsid w:val="00263EC2"/>
    <w:rsid w:val="0026410A"/>
    <w:rsid w:val="002646AA"/>
    <w:rsid w:val="00264AD9"/>
    <w:rsid w:val="00264CA4"/>
    <w:rsid w:val="002653DD"/>
    <w:rsid w:val="0026562D"/>
    <w:rsid w:val="002657B1"/>
    <w:rsid w:val="00265BC6"/>
    <w:rsid w:val="00265E7F"/>
    <w:rsid w:val="0026616D"/>
    <w:rsid w:val="002663CB"/>
    <w:rsid w:val="002665E3"/>
    <w:rsid w:val="00266DC5"/>
    <w:rsid w:val="00266E28"/>
    <w:rsid w:val="00266F0D"/>
    <w:rsid w:val="00267A59"/>
    <w:rsid w:val="00267B54"/>
    <w:rsid w:val="00267FFB"/>
    <w:rsid w:val="0027069A"/>
    <w:rsid w:val="002722CC"/>
    <w:rsid w:val="0027238C"/>
    <w:rsid w:val="0027399D"/>
    <w:rsid w:val="00273A25"/>
    <w:rsid w:val="00273E61"/>
    <w:rsid w:val="002744C4"/>
    <w:rsid w:val="002745C3"/>
    <w:rsid w:val="0027499D"/>
    <w:rsid w:val="002761B2"/>
    <w:rsid w:val="00276253"/>
    <w:rsid w:val="00276455"/>
    <w:rsid w:val="002766DD"/>
    <w:rsid w:val="002768B7"/>
    <w:rsid w:val="002769C1"/>
    <w:rsid w:val="00276AE4"/>
    <w:rsid w:val="00276E2E"/>
    <w:rsid w:val="00276ECC"/>
    <w:rsid w:val="0027711A"/>
    <w:rsid w:val="00280074"/>
    <w:rsid w:val="002801D0"/>
    <w:rsid w:val="0028094B"/>
    <w:rsid w:val="00280968"/>
    <w:rsid w:val="00280A66"/>
    <w:rsid w:val="00280E4A"/>
    <w:rsid w:val="00281544"/>
    <w:rsid w:val="00281633"/>
    <w:rsid w:val="0028176D"/>
    <w:rsid w:val="0028197B"/>
    <w:rsid w:val="00282ABB"/>
    <w:rsid w:val="00282C31"/>
    <w:rsid w:val="00282ECA"/>
    <w:rsid w:val="0028316B"/>
    <w:rsid w:val="0028376D"/>
    <w:rsid w:val="0028386F"/>
    <w:rsid w:val="002839F1"/>
    <w:rsid w:val="00283F6E"/>
    <w:rsid w:val="002843C1"/>
    <w:rsid w:val="00285161"/>
    <w:rsid w:val="002851B3"/>
    <w:rsid w:val="00285564"/>
    <w:rsid w:val="00285D4E"/>
    <w:rsid w:val="00285FCB"/>
    <w:rsid w:val="002860D9"/>
    <w:rsid w:val="00286135"/>
    <w:rsid w:val="0028614B"/>
    <w:rsid w:val="00286A71"/>
    <w:rsid w:val="00287ACE"/>
    <w:rsid w:val="00287FC2"/>
    <w:rsid w:val="00287FF1"/>
    <w:rsid w:val="0029033A"/>
    <w:rsid w:val="00290B26"/>
    <w:rsid w:val="00290F7B"/>
    <w:rsid w:val="00290FA9"/>
    <w:rsid w:val="0029111D"/>
    <w:rsid w:val="00291964"/>
    <w:rsid w:val="00291C94"/>
    <w:rsid w:val="00291E14"/>
    <w:rsid w:val="00291E53"/>
    <w:rsid w:val="00291F45"/>
    <w:rsid w:val="002929DB"/>
    <w:rsid w:val="00292B98"/>
    <w:rsid w:val="00292C20"/>
    <w:rsid w:val="002930AB"/>
    <w:rsid w:val="00293165"/>
    <w:rsid w:val="00293269"/>
    <w:rsid w:val="0029336D"/>
    <w:rsid w:val="00293457"/>
    <w:rsid w:val="00293633"/>
    <w:rsid w:val="0029461F"/>
    <w:rsid w:val="002946B4"/>
    <w:rsid w:val="002957EC"/>
    <w:rsid w:val="00295BB2"/>
    <w:rsid w:val="00295E95"/>
    <w:rsid w:val="00295F6C"/>
    <w:rsid w:val="00296AA2"/>
    <w:rsid w:val="00296AA8"/>
    <w:rsid w:val="00297150"/>
    <w:rsid w:val="00297B9C"/>
    <w:rsid w:val="00297C04"/>
    <w:rsid w:val="00297CAA"/>
    <w:rsid w:val="002A0399"/>
    <w:rsid w:val="002A09A4"/>
    <w:rsid w:val="002A09CF"/>
    <w:rsid w:val="002A0AE6"/>
    <w:rsid w:val="002A0B33"/>
    <w:rsid w:val="002A0CE7"/>
    <w:rsid w:val="002A1172"/>
    <w:rsid w:val="002A14AC"/>
    <w:rsid w:val="002A20B0"/>
    <w:rsid w:val="002A2B2E"/>
    <w:rsid w:val="002A2C7A"/>
    <w:rsid w:val="002A2DA6"/>
    <w:rsid w:val="002A31CD"/>
    <w:rsid w:val="002A341F"/>
    <w:rsid w:val="002A3814"/>
    <w:rsid w:val="002A3CEF"/>
    <w:rsid w:val="002A404C"/>
    <w:rsid w:val="002A463D"/>
    <w:rsid w:val="002A46B0"/>
    <w:rsid w:val="002A5081"/>
    <w:rsid w:val="002A5099"/>
    <w:rsid w:val="002A51A5"/>
    <w:rsid w:val="002A548F"/>
    <w:rsid w:val="002A557B"/>
    <w:rsid w:val="002A568D"/>
    <w:rsid w:val="002A571B"/>
    <w:rsid w:val="002A57A6"/>
    <w:rsid w:val="002A5B1C"/>
    <w:rsid w:val="002A5CAB"/>
    <w:rsid w:val="002A5E71"/>
    <w:rsid w:val="002A6340"/>
    <w:rsid w:val="002A6483"/>
    <w:rsid w:val="002A690E"/>
    <w:rsid w:val="002A6F4D"/>
    <w:rsid w:val="002A7038"/>
    <w:rsid w:val="002A7280"/>
    <w:rsid w:val="002A7642"/>
    <w:rsid w:val="002A76ED"/>
    <w:rsid w:val="002A7890"/>
    <w:rsid w:val="002A795D"/>
    <w:rsid w:val="002A7F63"/>
    <w:rsid w:val="002B04E5"/>
    <w:rsid w:val="002B0705"/>
    <w:rsid w:val="002B0874"/>
    <w:rsid w:val="002B0A78"/>
    <w:rsid w:val="002B0AD7"/>
    <w:rsid w:val="002B0B9E"/>
    <w:rsid w:val="002B0CF9"/>
    <w:rsid w:val="002B0EA5"/>
    <w:rsid w:val="002B121A"/>
    <w:rsid w:val="002B1B85"/>
    <w:rsid w:val="002B22CA"/>
    <w:rsid w:val="002B2581"/>
    <w:rsid w:val="002B298F"/>
    <w:rsid w:val="002B29B3"/>
    <w:rsid w:val="002B2B6F"/>
    <w:rsid w:val="002B2E46"/>
    <w:rsid w:val="002B2F4C"/>
    <w:rsid w:val="002B2FB8"/>
    <w:rsid w:val="002B3BF0"/>
    <w:rsid w:val="002B3D64"/>
    <w:rsid w:val="002B4422"/>
    <w:rsid w:val="002B4E66"/>
    <w:rsid w:val="002B5192"/>
    <w:rsid w:val="002B538C"/>
    <w:rsid w:val="002B58F8"/>
    <w:rsid w:val="002B593C"/>
    <w:rsid w:val="002B604B"/>
    <w:rsid w:val="002B63F7"/>
    <w:rsid w:val="002B68A7"/>
    <w:rsid w:val="002B68F0"/>
    <w:rsid w:val="002B7D23"/>
    <w:rsid w:val="002C02E5"/>
    <w:rsid w:val="002C03CA"/>
    <w:rsid w:val="002C03CB"/>
    <w:rsid w:val="002C047C"/>
    <w:rsid w:val="002C0627"/>
    <w:rsid w:val="002C096A"/>
    <w:rsid w:val="002C0A81"/>
    <w:rsid w:val="002C0BB3"/>
    <w:rsid w:val="002C0E38"/>
    <w:rsid w:val="002C1962"/>
    <w:rsid w:val="002C1B27"/>
    <w:rsid w:val="002C1D5B"/>
    <w:rsid w:val="002C207C"/>
    <w:rsid w:val="002C2F30"/>
    <w:rsid w:val="002C375C"/>
    <w:rsid w:val="002C3F1C"/>
    <w:rsid w:val="002C401A"/>
    <w:rsid w:val="002C4418"/>
    <w:rsid w:val="002C4459"/>
    <w:rsid w:val="002C4634"/>
    <w:rsid w:val="002C4832"/>
    <w:rsid w:val="002C5001"/>
    <w:rsid w:val="002C512F"/>
    <w:rsid w:val="002C51AA"/>
    <w:rsid w:val="002C523E"/>
    <w:rsid w:val="002C574A"/>
    <w:rsid w:val="002C59F5"/>
    <w:rsid w:val="002C5E7D"/>
    <w:rsid w:val="002C6B69"/>
    <w:rsid w:val="002C7D05"/>
    <w:rsid w:val="002C7DA7"/>
    <w:rsid w:val="002D01F2"/>
    <w:rsid w:val="002D0EFF"/>
    <w:rsid w:val="002D17C7"/>
    <w:rsid w:val="002D24D4"/>
    <w:rsid w:val="002D2750"/>
    <w:rsid w:val="002D2777"/>
    <w:rsid w:val="002D3283"/>
    <w:rsid w:val="002D3C44"/>
    <w:rsid w:val="002D3F15"/>
    <w:rsid w:val="002D40BE"/>
    <w:rsid w:val="002D4A0E"/>
    <w:rsid w:val="002D4F8B"/>
    <w:rsid w:val="002D5164"/>
    <w:rsid w:val="002D646D"/>
    <w:rsid w:val="002D664A"/>
    <w:rsid w:val="002D694E"/>
    <w:rsid w:val="002D6F3E"/>
    <w:rsid w:val="002D770B"/>
    <w:rsid w:val="002D7BC4"/>
    <w:rsid w:val="002E05B9"/>
    <w:rsid w:val="002E0845"/>
    <w:rsid w:val="002E0887"/>
    <w:rsid w:val="002E0954"/>
    <w:rsid w:val="002E0C72"/>
    <w:rsid w:val="002E1181"/>
    <w:rsid w:val="002E122D"/>
    <w:rsid w:val="002E12C6"/>
    <w:rsid w:val="002E1918"/>
    <w:rsid w:val="002E1C91"/>
    <w:rsid w:val="002E1EB9"/>
    <w:rsid w:val="002E1FEE"/>
    <w:rsid w:val="002E2320"/>
    <w:rsid w:val="002E2A7C"/>
    <w:rsid w:val="002E33AA"/>
    <w:rsid w:val="002E33C3"/>
    <w:rsid w:val="002E37D6"/>
    <w:rsid w:val="002E398E"/>
    <w:rsid w:val="002E3E79"/>
    <w:rsid w:val="002E42F7"/>
    <w:rsid w:val="002E45E0"/>
    <w:rsid w:val="002E4734"/>
    <w:rsid w:val="002E4C0B"/>
    <w:rsid w:val="002E5412"/>
    <w:rsid w:val="002E548E"/>
    <w:rsid w:val="002E5507"/>
    <w:rsid w:val="002E5C15"/>
    <w:rsid w:val="002E5D86"/>
    <w:rsid w:val="002E62DA"/>
    <w:rsid w:val="002E631F"/>
    <w:rsid w:val="002E6464"/>
    <w:rsid w:val="002E6541"/>
    <w:rsid w:val="002E6C5D"/>
    <w:rsid w:val="002E76F1"/>
    <w:rsid w:val="002E7CDD"/>
    <w:rsid w:val="002E7D81"/>
    <w:rsid w:val="002F0324"/>
    <w:rsid w:val="002F0660"/>
    <w:rsid w:val="002F0C9D"/>
    <w:rsid w:val="002F0D57"/>
    <w:rsid w:val="002F1759"/>
    <w:rsid w:val="002F2652"/>
    <w:rsid w:val="002F27BD"/>
    <w:rsid w:val="002F2AAB"/>
    <w:rsid w:val="002F33AA"/>
    <w:rsid w:val="002F371D"/>
    <w:rsid w:val="002F3777"/>
    <w:rsid w:val="002F37FB"/>
    <w:rsid w:val="002F4DDD"/>
    <w:rsid w:val="002F5B80"/>
    <w:rsid w:val="002F60C8"/>
    <w:rsid w:val="002F62C0"/>
    <w:rsid w:val="002F6C84"/>
    <w:rsid w:val="002F7028"/>
    <w:rsid w:val="002F7634"/>
    <w:rsid w:val="002F7A3F"/>
    <w:rsid w:val="002F7F81"/>
    <w:rsid w:val="00300AA0"/>
    <w:rsid w:val="00300D8F"/>
    <w:rsid w:val="00300F9B"/>
    <w:rsid w:val="0030131B"/>
    <w:rsid w:val="0030138D"/>
    <w:rsid w:val="003015C9"/>
    <w:rsid w:val="00301C01"/>
    <w:rsid w:val="00301E68"/>
    <w:rsid w:val="00301EE3"/>
    <w:rsid w:val="003020D8"/>
    <w:rsid w:val="00302B2A"/>
    <w:rsid w:val="00302C0C"/>
    <w:rsid w:val="00303680"/>
    <w:rsid w:val="00303F03"/>
    <w:rsid w:val="003040E4"/>
    <w:rsid w:val="003043BC"/>
    <w:rsid w:val="00304EA5"/>
    <w:rsid w:val="0030664B"/>
    <w:rsid w:val="003069B9"/>
    <w:rsid w:val="00307312"/>
    <w:rsid w:val="00307595"/>
    <w:rsid w:val="00307610"/>
    <w:rsid w:val="00307D27"/>
    <w:rsid w:val="00310839"/>
    <w:rsid w:val="00310943"/>
    <w:rsid w:val="00310ACC"/>
    <w:rsid w:val="00310B7B"/>
    <w:rsid w:val="00310F38"/>
    <w:rsid w:val="00310F3F"/>
    <w:rsid w:val="003113D6"/>
    <w:rsid w:val="00311709"/>
    <w:rsid w:val="00311F48"/>
    <w:rsid w:val="00311FD0"/>
    <w:rsid w:val="003127DB"/>
    <w:rsid w:val="003128E2"/>
    <w:rsid w:val="0031290B"/>
    <w:rsid w:val="00312A86"/>
    <w:rsid w:val="00312BEA"/>
    <w:rsid w:val="003131E5"/>
    <w:rsid w:val="003135B2"/>
    <w:rsid w:val="003135B8"/>
    <w:rsid w:val="00313D8E"/>
    <w:rsid w:val="00313E82"/>
    <w:rsid w:val="003144D8"/>
    <w:rsid w:val="003145B8"/>
    <w:rsid w:val="00314B25"/>
    <w:rsid w:val="003150CF"/>
    <w:rsid w:val="003151F2"/>
    <w:rsid w:val="0031595D"/>
    <w:rsid w:val="00315B6D"/>
    <w:rsid w:val="00315EF6"/>
    <w:rsid w:val="00316321"/>
    <w:rsid w:val="003168C7"/>
    <w:rsid w:val="00316E43"/>
    <w:rsid w:val="00317529"/>
    <w:rsid w:val="00317736"/>
    <w:rsid w:val="00320271"/>
    <w:rsid w:val="00320660"/>
    <w:rsid w:val="00320A62"/>
    <w:rsid w:val="00321ACA"/>
    <w:rsid w:val="00321B7A"/>
    <w:rsid w:val="00322070"/>
    <w:rsid w:val="003222B2"/>
    <w:rsid w:val="00322621"/>
    <w:rsid w:val="0032268A"/>
    <w:rsid w:val="00323659"/>
    <w:rsid w:val="003236F6"/>
    <w:rsid w:val="00323715"/>
    <w:rsid w:val="00323854"/>
    <w:rsid w:val="003239E8"/>
    <w:rsid w:val="0032431E"/>
    <w:rsid w:val="003246A3"/>
    <w:rsid w:val="00324780"/>
    <w:rsid w:val="003250C6"/>
    <w:rsid w:val="003251BC"/>
    <w:rsid w:val="00325788"/>
    <w:rsid w:val="003257C2"/>
    <w:rsid w:val="00326815"/>
    <w:rsid w:val="00326A92"/>
    <w:rsid w:val="00326ACC"/>
    <w:rsid w:val="00327176"/>
    <w:rsid w:val="00327A85"/>
    <w:rsid w:val="00330019"/>
    <w:rsid w:val="003305B6"/>
    <w:rsid w:val="0033088B"/>
    <w:rsid w:val="00330B4B"/>
    <w:rsid w:val="00331098"/>
    <w:rsid w:val="00331ADC"/>
    <w:rsid w:val="00331E6F"/>
    <w:rsid w:val="00331FC3"/>
    <w:rsid w:val="003326BA"/>
    <w:rsid w:val="0033277F"/>
    <w:rsid w:val="003327D6"/>
    <w:rsid w:val="003328E8"/>
    <w:rsid w:val="0033350C"/>
    <w:rsid w:val="00333C28"/>
    <w:rsid w:val="00333F78"/>
    <w:rsid w:val="00334196"/>
    <w:rsid w:val="0033459D"/>
    <w:rsid w:val="003349CF"/>
    <w:rsid w:val="00334E1F"/>
    <w:rsid w:val="0033528C"/>
    <w:rsid w:val="00335A02"/>
    <w:rsid w:val="00335BDE"/>
    <w:rsid w:val="00335D62"/>
    <w:rsid w:val="00336780"/>
    <w:rsid w:val="00336822"/>
    <w:rsid w:val="003374BA"/>
    <w:rsid w:val="003374F3"/>
    <w:rsid w:val="00337BDB"/>
    <w:rsid w:val="00337CFB"/>
    <w:rsid w:val="00340128"/>
    <w:rsid w:val="003401B3"/>
    <w:rsid w:val="00340216"/>
    <w:rsid w:val="00340B6A"/>
    <w:rsid w:val="003418DA"/>
    <w:rsid w:val="003422D3"/>
    <w:rsid w:val="00342754"/>
    <w:rsid w:val="00342EB2"/>
    <w:rsid w:val="0034435F"/>
    <w:rsid w:val="003446A9"/>
    <w:rsid w:val="00344D86"/>
    <w:rsid w:val="003459EB"/>
    <w:rsid w:val="00345BCC"/>
    <w:rsid w:val="00345CB0"/>
    <w:rsid w:val="0034634A"/>
    <w:rsid w:val="003465E0"/>
    <w:rsid w:val="00346BDD"/>
    <w:rsid w:val="00346BEA"/>
    <w:rsid w:val="00346C95"/>
    <w:rsid w:val="003479C5"/>
    <w:rsid w:val="00347C87"/>
    <w:rsid w:val="00347E07"/>
    <w:rsid w:val="00347E52"/>
    <w:rsid w:val="00347EC9"/>
    <w:rsid w:val="00350F81"/>
    <w:rsid w:val="00351295"/>
    <w:rsid w:val="0035203C"/>
    <w:rsid w:val="0035209C"/>
    <w:rsid w:val="0035225D"/>
    <w:rsid w:val="00352528"/>
    <w:rsid w:val="00352E7D"/>
    <w:rsid w:val="00353405"/>
    <w:rsid w:val="00353752"/>
    <w:rsid w:val="00353BD9"/>
    <w:rsid w:val="00354471"/>
    <w:rsid w:val="00354BD2"/>
    <w:rsid w:val="003555C2"/>
    <w:rsid w:val="00355726"/>
    <w:rsid w:val="00355D56"/>
    <w:rsid w:val="00355DA0"/>
    <w:rsid w:val="00355F7B"/>
    <w:rsid w:val="00356287"/>
    <w:rsid w:val="003565BE"/>
    <w:rsid w:val="00356A74"/>
    <w:rsid w:val="00356A8F"/>
    <w:rsid w:val="00356AC8"/>
    <w:rsid w:val="00356F8D"/>
    <w:rsid w:val="00356FFE"/>
    <w:rsid w:val="00357299"/>
    <w:rsid w:val="0035731F"/>
    <w:rsid w:val="00357706"/>
    <w:rsid w:val="0035780A"/>
    <w:rsid w:val="00360804"/>
    <w:rsid w:val="00360AAC"/>
    <w:rsid w:val="00360B7D"/>
    <w:rsid w:val="00360FE2"/>
    <w:rsid w:val="0036177C"/>
    <w:rsid w:val="00361BE3"/>
    <w:rsid w:val="003622B6"/>
    <w:rsid w:val="00362427"/>
    <w:rsid w:val="003629B2"/>
    <w:rsid w:val="00362A1F"/>
    <w:rsid w:val="00362ECF"/>
    <w:rsid w:val="00363389"/>
    <w:rsid w:val="00363830"/>
    <w:rsid w:val="00363A07"/>
    <w:rsid w:val="00364413"/>
    <w:rsid w:val="00364448"/>
    <w:rsid w:val="00364D22"/>
    <w:rsid w:val="00365106"/>
    <w:rsid w:val="0036510C"/>
    <w:rsid w:val="00365905"/>
    <w:rsid w:val="00365C7F"/>
    <w:rsid w:val="00365D27"/>
    <w:rsid w:val="00365D87"/>
    <w:rsid w:val="003661EB"/>
    <w:rsid w:val="00366D26"/>
    <w:rsid w:val="00366D83"/>
    <w:rsid w:val="00367086"/>
    <w:rsid w:val="00367477"/>
    <w:rsid w:val="00370031"/>
    <w:rsid w:val="003702AB"/>
    <w:rsid w:val="00370379"/>
    <w:rsid w:val="003703C8"/>
    <w:rsid w:val="0037076A"/>
    <w:rsid w:val="00370D45"/>
    <w:rsid w:val="00370D8A"/>
    <w:rsid w:val="00370DB8"/>
    <w:rsid w:val="00371047"/>
    <w:rsid w:val="003719E5"/>
    <w:rsid w:val="00371E2E"/>
    <w:rsid w:val="00371E2F"/>
    <w:rsid w:val="00371EB4"/>
    <w:rsid w:val="003725E1"/>
    <w:rsid w:val="00372763"/>
    <w:rsid w:val="00372891"/>
    <w:rsid w:val="00372E23"/>
    <w:rsid w:val="003730AA"/>
    <w:rsid w:val="0037341D"/>
    <w:rsid w:val="0037381D"/>
    <w:rsid w:val="003743B8"/>
    <w:rsid w:val="003744EB"/>
    <w:rsid w:val="00374546"/>
    <w:rsid w:val="00374614"/>
    <w:rsid w:val="003746FC"/>
    <w:rsid w:val="0037486F"/>
    <w:rsid w:val="00375A17"/>
    <w:rsid w:val="0037624E"/>
    <w:rsid w:val="0037698E"/>
    <w:rsid w:val="00376C02"/>
    <w:rsid w:val="00376CDD"/>
    <w:rsid w:val="00376D0B"/>
    <w:rsid w:val="00377869"/>
    <w:rsid w:val="00377D13"/>
    <w:rsid w:val="00377DE8"/>
    <w:rsid w:val="00380363"/>
    <w:rsid w:val="003804C1"/>
    <w:rsid w:val="003807DB"/>
    <w:rsid w:val="00380C4D"/>
    <w:rsid w:val="00381371"/>
    <w:rsid w:val="003815D9"/>
    <w:rsid w:val="00381871"/>
    <w:rsid w:val="00381ABD"/>
    <w:rsid w:val="00381E91"/>
    <w:rsid w:val="00381EA9"/>
    <w:rsid w:val="00381FC6"/>
    <w:rsid w:val="003823F0"/>
    <w:rsid w:val="00382567"/>
    <w:rsid w:val="00382BAE"/>
    <w:rsid w:val="00382CD2"/>
    <w:rsid w:val="0038327B"/>
    <w:rsid w:val="00383601"/>
    <w:rsid w:val="00383785"/>
    <w:rsid w:val="0038387D"/>
    <w:rsid w:val="00383A7A"/>
    <w:rsid w:val="00383B1A"/>
    <w:rsid w:val="00383DCC"/>
    <w:rsid w:val="00384166"/>
    <w:rsid w:val="00384851"/>
    <w:rsid w:val="00384F6C"/>
    <w:rsid w:val="00385261"/>
    <w:rsid w:val="00385682"/>
    <w:rsid w:val="00385A06"/>
    <w:rsid w:val="00385CE2"/>
    <w:rsid w:val="00385D87"/>
    <w:rsid w:val="00385DC9"/>
    <w:rsid w:val="00385EB7"/>
    <w:rsid w:val="00385F4F"/>
    <w:rsid w:val="0038612F"/>
    <w:rsid w:val="00386237"/>
    <w:rsid w:val="003868E1"/>
    <w:rsid w:val="003870C4"/>
    <w:rsid w:val="0038727E"/>
    <w:rsid w:val="003905E2"/>
    <w:rsid w:val="00391A9D"/>
    <w:rsid w:val="003925FD"/>
    <w:rsid w:val="00392620"/>
    <w:rsid w:val="00392642"/>
    <w:rsid w:val="0039298A"/>
    <w:rsid w:val="00392A70"/>
    <w:rsid w:val="00392BDE"/>
    <w:rsid w:val="003930B7"/>
    <w:rsid w:val="00393100"/>
    <w:rsid w:val="0039339B"/>
    <w:rsid w:val="0039345D"/>
    <w:rsid w:val="00394568"/>
    <w:rsid w:val="00394671"/>
    <w:rsid w:val="003946D9"/>
    <w:rsid w:val="003946FC"/>
    <w:rsid w:val="003947F3"/>
    <w:rsid w:val="00395956"/>
    <w:rsid w:val="003959F5"/>
    <w:rsid w:val="0039613E"/>
    <w:rsid w:val="00396220"/>
    <w:rsid w:val="00396A8C"/>
    <w:rsid w:val="0039742F"/>
    <w:rsid w:val="0039760A"/>
    <w:rsid w:val="00397983"/>
    <w:rsid w:val="00397A64"/>
    <w:rsid w:val="003A0E76"/>
    <w:rsid w:val="003A1546"/>
    <w:rsid w:val="003A1BEB"/>
    <w:rsid w:val="003A1BED"/>
    <w:rsid w:val="003A227F"/>
    <w:rsid w:val="003A22AF"/>
    <w:rsid w:val="003A2E40"/>
    <w:rsid w:val="003A39FA"/>
    <w:rsid w:val="003A41C9"/>
    <w:rsid w:val="003A49BD"/>
    <w:rsid w:val="003A4B58"/>
    <w:rsid w:val="003A4CE7"/>
    <w:rsid w:val="003A5E5E"/>
    <w:rsid w:val="003A628D"/>
    <w:rsid w:val="003A683B"/>
    <w:rsid w:val="003A7ADA"/>
    <w:rsid w:val="003B0ABC"/>
    <w:rsid w:val="003B0F26"/>
    <w:rsid w:val="003B0FC7"/>
    <w:rsid w:val="003B0FEC"/>
    <w:rsid w:val="003B18FF"/>
    <w:rsid w:val="003B1F85"/>
    <w:rsid w:val="003B2209"/>
    <w:rsid w:val="003B2233"/>
    <w:rsid w:val="003B2365"/>
    <w:rsid w:val="003B262B"/>
    <w:rsid w:val="003B28DF"/>
    <w:rsid w:val="003B2B41"/>
    <w:rsid w:val="003B2D7E"/>
    <w:rsid w:val="003B38D8"/>
    <w:rsid w:val="003B3E49"/>
    <w:rsid w:val="003B3EE7"/>
    <w:rsid w:val="003B4307"/>
    <w:rsid w:val="003B4983"/>
    <w:rsid w:val="003B4BB4"/>
    <w:rsid w:val="003B4CCB"/>
    <w:rsid w:val="003B4F69"/>
    <w:rsid w:val="003B537B"/>
    <w:rsid w:val="003B56A3"/>
    <w:rsid w:val="003B5AAA"/>
    <w:rsid w:val="003B6663"/>
    <w:rsid w:val="003B6E8D"/>
    <w:rsid w:val="003B70A1"/>
    <w:rsid w:val="003B7694"/>
    <w:rsid w:val="003B7C60"/>
    <w:rsid w:val="003C06B2"/>
    <w:rsid w:val="003C0D35"/>
    <w:rsid w:val="003C144C"/>
    <w:rsid w:val="003C1E7E"/>
    <w:rsid w:val="003C1FB5"/>
    <w:rsid w:val="003C21A8"/>
    <w:rsid w:val="003C316B"/>
    <w:rsid w:val="003C35A6"/>
    <w:rsid w:val="003C369B"/>
    <w:rsid w:val="003C3803"/>
    <w:rsid w:val="003C3E93"/>
    <w:rsid w:val="003C4106"/>
    <w:rsid w:val="003C498A"/>
    <w:rsid w:val="003C49C2"/>
    <w:rsid w:val="003C4E02"/>
    <w:rsid w:val="003C4E36"/>
    <w:rsid w:val="003C56DD"/>
    <w:rsid w:val="003C5C18"/>
    <w:rsid w:val="003C628C"/>
    <w:rsid w:val="003C6569"/>
    <w:rsid w:val="003C65F7"/>
    <w:rsid w:val="003C6A71"/>
    <w:rsid w:val="003C6EB4"/>
    <w:rsid w:val="003C707A"/>
    <w:rsid w:val="003C736E"/>
    <w:rsid w:val="003C7399"/>
    <w:rsid w:val="003C73AB"/>
    <w:rsid w:val="003C73AE"/>
    <w:rsid w:val="003C7E4C"/>
    <w:rsid w:val="003D01F5"/>
    <w:rsid w:val="003D05BA"/>
    <w:rsid w:val="003D1A42"/>
    <w:rsid w:val="003D28F0"/>
    <w:rsid w:val="003D2A2C"/>
    <w:rsid w:val="003D31CE"/>
    <w:rsid w:val="003D325D"/>
    <w:rsid w:val="003D337E"/>
    <w:rsid w:val="003D3AEA"/>
    <w:rsid w:val="003D3E9F"/>
    <w:rsid w:val="003D3F8F"/>
    <w:rsid w:val="003D45AB"/>
    <w:rsid w:val="003D4787"/>
    <w:rsid w:val="003D481F"/>
    <w:rsid w:val="003D4FF0"/>
    <w:rsid w:val="003D54E7"/>
    <w:rsid w:val="003D5ADC"/>
    <w:rsid w:val="003D64AA"/>
    <w:rsid w:val="003D679F"/>
    <w:rsid w:val="003D6A70"/>
    <w:rsid w:val="003D71F1"/>
    <w:rsid w:val="003D7311"/>
    <w:rsid w:val="003D73D5"/>
    <w:rsid w:val="003D7835"/>
    <w:rsid w:val="003D7EA8"/>
    <w:rsid w:val="003D7F30"/>
    <w:rsid w:val="003E0D0B"/>
    <w:rsid w:val="003E0EEB"/>
    <w:rsid w:val="003E11E5"/>
    <w:rsid w:val="003E131A"/>
    <w:rsid w:val="003E1657"/>
    <w:rsid w:val="003E22B4"/>
    <w:rsid w:val="003E2830"/>
    <w:rsid w:val="003E2B4D"/>
    <w:rsid w:val="003E2CD5"/>
    <w:rsid w:val="003E2E06"/>
    <w:rsid w:val="003E3394"/>
    <w:rsid w:val="003E387C"/>
    <w:rsid w:val="003E3F5C"/>
    <w:rsid w:val="003E4CD3"/>
    <w:rsid w:val="003E5397"/>
    <w:rsid w:val="003E544E"/>
    <w:rsid w:val="003E57D7"/>
    <w:rsid w:val="003E5869"/>
    <w:rsid w:val="003E5F45"/>
    <w:rsid w:val="003E6065"/>
    <w:rsid w:val="003E62BB"/>
    <w:rsid w:val="003E6382"/>
    <w:rsid w:val="003E684C"/>
    <w:rsid w:val="003E6867"/>
    <w:rsid w:val="003E6CF0"/>
    <w:rsid w:val="003E6DB1"/>
    <w:rsid w:val="003E6EE9"/>
    <w:rsid w:val="003E6FFB"/>
    <w:rsid w:val="003E70A2"/>
    <w:rsid w:val="003E71B9"/>
    <w:rsid w:val="003E71FF"/>
    <w:rsid w:val="003E72A7"/>
    <w:rsid w:val="003E74DA"/>
    <w:rsid w:val="003E785D"/>
    <w:rsid w:val="003E7AB1"/>
    <w:rsid w:val="003E7C93"/>
    <w:rsid w:val="003E7D74"/>
    <w:rsid w:val="003F0261"/>
    <w:rsid w:val="003F0313"/>
    <w:rsid w:val="003F03EA"/>
    <w:rsid w:val="003F0691"/>
    <w:rsid w:val="003F0786"/>
    <w:rsid w:val="003F0C45"/>
    <w:rsid w:val="003F1F40"/>
    <w:rsid w:val="003F203B"/>
    <w:rsid w:val="003F2323"/>
    <w:rsid w:val="003F27E8"/>
    <w:rsid w:val="003F2E3F"/>
    <w:rsid w:val="003F2EBB"/>
    <w:rsid w:val="003F334B"/>
    <w:rsid w:val="003F3502"/>
    <w:rsid w:val="003F3627"/>
    <w:rsid w:val="003F39A1"/>
    <w:rsid w:val="003F3A07"/>
    <w:rsid w:val="003F3B84"/>
    <w:rsid w:val="003F3C4B"/>
    <w:rsid w:val="003F3CC2"/>
    <w:rsid w:val="003F4BA6"/>
    <w:rsid w:val="003F4DA5"/>
    <w:rsid w:val="003F4ED7"/>
    <w:rsid w:val="003F5031"/>
    <w:rsid w:val="003F525D"/>
    <w:rsid w:val="003F5DD5"/>
    <w:rsid w:val="003F64A2"/>
    <w:rsid w:val="003F6735"/>
    <w:rsid w:val="003F6899"/>
    <w:rsid w:val="003F6ACE"/>
    <w:rsid w:val="003F6E37"/>
    <w:rsid w:val="003F72CC"/>
    <w:rsid w:val="003F72FC"/>
    <w:rsid w:val="003F7477"/>
    <w:rsid w:val="003F7780"/>
    <w:rsid w:val="00400466"/>
    <w:rsid w:val="00400EFC"/>
    <w:rsid w:val="00401312"/>
    <w:rsid w:val="004014A9"/>
    <w:rsid w:val="004014E7"/>
    <w:rsid w:val="004016D4"/>
    <w:rsid w:val="00402462"/>
    <w:rsid w:val="00402493"/>
    <w:rsid w:val="0040249E"/>
    <w:rsid w:val="00402CE2"/>
    <w:rsid w:val="004032A0"/>
    <w:rsid w:val="004034CD"/>
    <w:rsid w:val="0040393F"/>
    <w:rsid w:val="00403AFE"/>
    <w:rsid w:val="00403E10"/>
    <w:rsid w:val="00404B6C"/>
    <w:rsid w:val="00405330"/>
    <w:rsid w:val="00405C9D"/>
    <w:rsid w:val="00406178"/>
    <w:rsid w:val="0040762A"/>
    <w:rsid w:val="00407982"/>
    <w:rsid w:val="00407BE6"/>
    <w:rsid w:val="00407E55"/>
    <w:rsid w:val="00407F30"/>
    <w:rsid w:val="00410061"/>
    <w:rsid w:val="0041051B"/>
    <w:rsid w:val="004117FC"/>
    <w:rsid w:val="00411BCD"/>
    <w:rsid w:val="00411E76"/>
    <w:rsid w:val="00411F12"/>
    <w:rsid w:val="004121D1"/>
    <w:rsid w:val="00412992"/>
    <w:rsid w:val="004129E3"/>
    <w:rsid w:val="00413067"/>
    <w:rsid w:val="00413240"/>
    <w:rsid w:val="004135E3"/>
    <w:rsid w:val="0041391D"/>
    <w:rsid w:val="00413A76"/>
    <w:rsid w:val="00414375"/>
    <w:rsid w:val="00414EB2"/>
    <w:rsid w:val="0041570B"/>
    <w:rsid w:val="004161F6"/>
    <w:rsid w:val="00416D0E"/>
    <w:rsid w:val="00416E07"/>
    <w:rsid w:val="0041703A"/>
    <w:rsid w:val="00417095"/>
    <w:rsid w:val="00417733"/>
    <w:rsid w:val="0041776F"/>
    <w:rsid w:val="00417E33"/>
    <w:rsid w:val="00417F3D"/>
    <w:rsid w:val="00417F7E"/>
    <w:rsid w:val="00420008"/>
    <w:rsid w:val="0042055E"/>
    <w:rsid w:val="00420897"/>
    <w:rsid w:val="00420F2D"/>
    <w:rsid w:val="00421698"/>
    <w:rsid w:val="00421CF8"/>
    <w:rsid w:val="00421D43"/>
    <w:rsid w:val="00421E29"/>
    <w:rsid w:val="00421E51"/>
    <w:rsid w:val="00421F79"/>
    <w:rsid w:val="004221B6"/>
    <w:rsid w:val="004223C9"/>
    <w:rsid w:val="00422DB3"/>
    <w:rsid w:val="00423124"/>
    <w:rsid w:val="004231A9"/>
    <w:rsid w:val="00423A00"/>
    <w:rsid w:val="00423F58"/>
    <w:rsid w:val="0042409A"/>
    <w:rsid w:val="0042413A"/>
    <w:rsid w:val="004255E1"/>
    <w:rsid w:val="004257B2"/>
    <w:rsid w:val="00425A5E"/>
    <w:rsid w:val="00426D81"/>
    <w:rsid w:val="00426DD9"/>
    <w:rsid w:val="00426E01"/>
    <w:rsid w:val="00426E7C"/>
    <w:rsid w:val="00426FC8"/>
    <w:rsid w:val="0042760F"/>
    <w:rsid w:val="00427C1C"/>
    <w:rsid w:val="00427D2E"/>
    <w:rsid w:val="0043053C"/>
    <w:rsid w:val="004309DD"/>
    <w:rsid w:val="00430A11"/>
    <w:rsid w:val="00430D2A"/>
    <w:rsid w:val="004319E1"/>
    <w:rsid w:val="00431E46"/>
    <w:rsid w:val="0043261B"/>
    <w:rsid w:val="004335E1"/>
    <w:rsid w:val="00434443"/>
    <w:rsid w:val="00434A19"/>
    <w:rsid w:val="00434A1E"/>
    <w:rsid w:val="00434B3B"/>
    <w:rsid w:val="00434CF6"/>
    <w:rsid w:val="00434E29"/>
    <w:rsid w:val="004356E1"/>
    <w:rsid w:val="00435FB6"/>
    <w:rsid w:val="004360FF"/>
    <w:rsid w:val="004365C4"/>
    <w:rsid w:val="00436FB9"/>
    <w:rsid w:val="00437418"/>
    <w:rsid w:val="004376E4"/>
    <w:rsid w:val="004379F5"/>
    <w:rsid w:val="00440344"/>
    <w:rsid w:val="00440ABE"/>
    <w:rsid w:val="00440D2F"/>
    <w:rsid w:val="00440E66"/>
    <w:rsid w:val="00440EE9"/>
    <w:rsid w:val="004410D9"/>
    <w:rsid w:val="00441503"/>
    <w:rsid w:val="00441AB5"/>
    <w:rsid w:val="00441C73"/>
    <w:rsid w:val="00442056"/>
    <w:rsid w:val="00442C26"/>
    <w:rsid w:val="0044313A"/>
    <w:rsid w:val="00443584"/>
    <w:rsid w:val="0044413A"/>
    <w:rsid w:val="00444D8A"/>
    <w:rsid w:val="00446662"/>
    <w:rsid w:val="004468AF"/>
    <w:rsid w:val="00446A7A"/>
    <w:rsid w:val="00446C59"/>
    <w:rsid w:val="004475C7"/>
    <w:rsid w:val="00447910"/>
    <w:rsid w:val="00447BBD"/>
    <w:rsid w:val="00447C40"/>
    <w:rsid w:val="004504F4"/>
    <w:rsid w:val="00450A76"/>
    <w:rsid w:val="0045107A"/>
    <w:rsid w:val="0045191F"/>
    <w:rsid w:val="00451C9B"/>
    <w:rsid w:val="00452A50"/>
    <w:rsid w:val="00452DFA"/>
    <w:rsid w:val="00452EEC"/>
    <w:rsid w:val="00453278"/>
    <w:rsid w:val="004536DA"/>
    <w:rsid w:val="00453974"/>
    <w:rsid w:val="00453C4F"/>
    <w:rsid w:val="00455BD1"/>
    <w:rsid w:val="00455E72"/>
    <w:rsid w:val="00455F01"/>
    <w:rsid w:val="00456870"/>
    <w:rsid w:val="00456E9A"/>
    <w:rsid w:val="0045713E"/>
    <w:rsid w:val="00457378"/>
    <w:rsid w:val="00457A5B"/>
    <w:rsid w:val="00457D0F"/>
    <w:rsid w:val="00461522"/>
    <w:rsid w:val="00461738"/>
    <w:rsid w:val="0046176C"/>
    <w:rsid w:val="00461879"/>
    <w:rsid w:val="00461B23"/>
    <w:rsid w:val="00462E12"/>
    <w:rsid w:val="00463761"/>
    <w:rsid w:val="0046476B"/>
    <w:rsid w:val="004648B3"/>
    <w:rsid w:val="00464B6B"/>
    <w:rsid w:val="00464FA0"/>
    <w:rsid w:val="00465228"/>
    <w:rsid w:val="0046535C"/>
    <w:rsid w:val="00466017"/>
    <w:rsid w:val="00466285"/>
    <w:rsid w:val="004662EB"/>
    <w:rsid w:val="0046638E"/>
    <w:rsid w:val="004669DF"/>
    <w:rsid w:val="00466CC5"/>
    <w:rsid w:val="0046713D"/>
    <w:rsid w:val="00467BEC"/>
    <w:rsid w:val="004700A2"/>
    <w:rsid w:val="004706AD"/>
    <w:rsid w:val="00471072"/>
    <w:rsid w:val="00471A97"/>
    <w:rsid w:val="00471D85"/>
    <w:rsid w:val="00472352"/>
    <w:rsid w:val="00473123"/>
    <w:rsid w:val="00473350"/>
    <w:rsid w:val="004735D6"/>
    <w:rsid w:val="004735DB"/>
    <w:rsid w:val="004736EB"/>
    <w:rsid w:val="004738BE"/>
    <w:rsid w:val="004738D1"/>
    <w:rsid w:val="00473904"/>
    <w:rsid w:val="00474592"/>
    <w:rsid w:val="00474D19"/>
    <w:rsid w:val="00475493"/>
    <w:rsid w:val="0047553C"/>
    <w:rsid w:val="00475655"/>
    <w:rsid w:val="0047569F"/>
    <w:rsid w:val="00475AAC"/>
    <w:rsid w:val="00475C5E"/>
    <w:rsid w:val="00476737"/>
    <w:rsid w:val="00476CF1"/>
    <w:rsid w:val="00476DF8"/>
    <w:rsid w:val="00476FBC"/>
    <w:rsid w:val="004772F7"/>
    <w:rsid w:val="00477829"/>
    <w:rsid w:val="0047788B"/>
    <w:rsid w:val="00477AD2"/>
    <w:rsid w:val="00477BFC"/>
    <w:rsid w:val="004802BF"/>
    <w:rsid w:val="004805BA"/>
    <w:rsid w:val="004810CF"/>
    <w:rsid w:val="00481285"/>
    <w:rsid w:val="00481422"/>
    <w:rsid w:val="00481DFF"/>
    <w:rsid w:val="00482118"/>
    <w:rsid w:val="00483B0B"/>
    <w:rsid w:val="00483BBE"/>
    <w:rsid w:val="00483D8E"/>
    <w:rsid w:val="00484894"/>
    <w:rsid w:val="0048553C"/>
    <w:rsid w:val="004856FB"/>
    <w:rsid w:val="0048729F"/>
    <w:rsid w:val="00487327"/>
    <w:rsid w:val="0048783F"/>
    <w:rsid w:val="00487C3C"/>
    <w:rsid w:val="00487DA3"/>
    <w:rsid w:val="00487ED6"/>
    <w:rsid w:val="0049055A"/>
    <w:rsid w:val="00490A3A"/>
    <w:rsid w:val="00490D5F"/>
    <w:rsid w:val="0049139B"/>
    <w:rsid w:val="004916E2"/>
    <w:rsid w:val="0049195D"/>
    <w:rsid w:val="004922CE"/>
    <w:rsid w:val="0049298C"/>
    <w:rsid w:val="00492F50"/>
    <w:rsid w:val="004930C3"/>
    <w:rsid w:val="004931EF"/>
    <w:rsid w:val="00493A8D"/>
    <w:rsid w:val="00493E9A"/>
    <w:rsid w:val="0049440F"/>
    <w:rsid w:val="004948CF"/>
    <w:rsid w:val="00494989"/>
    <w:rsid w:val="004953E1"/>
    <w:rsid w:val="0049549F"/>
    <w:rsid w:val="00495BFF"/>
    <w:rsid w:val="00496757"/>
    <w:rsid w:val="0049678B"/>
    <w:rsid w:val="004967B2"/>
    <w:rsid w:val="0049682E"/>
    <w:rsid w:val="00496C1E"/>
    <w:rsid w:val="0049744A"/>
    <w:rsid w:val="004978B8"/>
    <w:rsid w:val="004979E0"/>
    <w:rsid w:val="00497A79"/>
    <w:rsid w:val="004A00ED"/>
    <w:rsid w:val="004A023F"/>
    <w:rsid w:val="004A0422"/>
    <w:rsid w:val="004A042C"/>
    <w:rsid w:val="004A106E"/>
    <w:rsid w:val="004A11A3"/>
    <w:rsid w:val="004A1540"/>
    <w:rsid w:val="004A1570"/>
    <w:rsid w:val="004A184F"/>
    <w:rsid w:val="004A1A5F"/>
    <w:rsid w:val="004A1B2F"/>
    <w:rsid w:val="004A23D5"/>
    <w:rsid w:val="004A2767"/>
    <w:rsid w:val="004A2B76"/>
    <w:rsid w:val="004A3267"/>
    <w:rsid w:val="004A3573"/>
    <w:rsid w:val="004A3D3E"/>
    <w:rsid w:val="004A3DF9"/>
    <w:rsid w:val="004A424C"/>
    <w:rsid w:val="004A5095"/>
    <w:rsid w:val="004A5D3C"/>
    <w:rsid w:val="004A6140"/>
    <w:rsid w:val="004A6528"/>
    <w:rsid w:val="004A666A"/>
    <w:rsid w:val="004A6C43"/>
    <w:rsid w:val="004A6CEF"/>
    <w:rsid w:val="004A73AC"/>
    <w:rsid w:val="004A74A4"/>
    <w:rsid w:val="004B045E"/>
    <w:rsid w:val="004B0568"/>
    <w:rsid w:val="004B0A2C"/>
    <w:rsid w:val="004B0C5F"/>
    <w:rsid w:val="004B1184"/>
    <w:rsid w:val="004B1829"/>
    <w:rsid w:val="004B1957"/>
    <w:rsid w:val="004B2029"/>
    <w:rsid w:val="004B228A"/>
    <w:rsid w:val="004B2626"/>
    <w:rsid w:val="004B2650"/>
    <w:rsid w:val="004B2745"/>
    <w:rsid w:val="004B2BF8"/>
    <w:rsid w:val="004B2F69"/>
    <w:rsid w:val="004B31E8"/>
    <w:rsid w:val="004B36CE"/>
    <w:rsid w:val="004B3860"/>
    <w:rsid w:val="004B3B99"/>
    <w:rsid w:val="004B41F6"/>
    <w:rsid w:val="004B42E8"/>
    <w:rsid w:val="004B45A8"/>
    <w:rsid w:val="004B4AE5"/>
    <w:rsid w:val="004B4BDB"/>
    <w:rsid w:val="004B5238"/>
    <w:rsid w:val="004B5D1E"/>
    <w:rsid w:val="004B5EED"/>
    <w:rsid w:val="004B5F28"/>
    <w:rsid w:val="004B5FA4"/>
    <w:rsid w:val="004B6729"/>
    <w:rsid w:val="004B67C2"/>
    <w:rsid w:val="004B72BB"/>
    <w:rsid w:val="004B7944"/>
    <w:rsid w:val="004B7A39"/>
    <w:rsid w:val="004B7C96"/>
    <w:rsid w:val="004C0092"/>
    <w:rsid w:val="004C0529"/>
    <w:rsid w:val="004C0B88"/>
    <w:rsid w:val="004C17B1"/>
    <w:rsid w:val="004C182E"/>
    <w:rsid w:val="004C1B2A"/>
    <w:rsid w:val="004C268F"/>
    <w:rsid w:val="004C27A4"/>
    <w:rsid w:val="004C298E"/>
    <w:rsid w:val="004C2E17"/>
    <w:rsid w:val="004C31F6"/>
    <w:rsid w:val="004C390F"/>
    <w:rsid w:val="004C3A32"/>
    <w:rsid w:val="004C3C2B"/>
    <w:rsid w:val="004C3D38"/>
    <w:rsid w:val="004C413D"/>
    <w:rsid w:val="004C43C0"/>
    <w:rsid w:val="004C4600"/>
    <w:rsid w:val="004C4643"/>
    <w:rsid w:val="004C4793"/>
    <w:rsid w:val="004C489F"/>
    <w:rsid w:val="004C4962"/>
    <w:rsid w:val="004C4A37"/>
    <w:rsid w:val="004C50F9"/>
    <w:rsid w:val="004C5DA7"/>
    <w:rsid w:val="004C6067"/>
    <w:rsid w:val="004C6397"/>
    <w:rsid w:val="004C6398"/>
    <w:rsid w:val="004C65F5"/>
    <w:rsid w:val="004C6687"/>
    <w:rsid w:val="004C6697"/>
    <w:rsid w:val="004C6D8C"/>
    <w:rsid w:val="004C6F9A"/>
    <w:rsid w:val="004C706A"/>
    <w:rsid w:val="004C720F"/>
    <w:rsid w:val="004C7F62"/>
    <w:rsid w:val="004D0455"/>
    <w:rsid w:val="004D0540"/>
    <w:rsid w:val="004D0C97"/>
    <w:rsid w:val="004D0DD0"/>
    <w:rsid w:val="004D11BB"/>
    <w:rsid w:val="004D122B"/>
    <w:rsid w:val="004D148D"/>
    <w:rsid w:val="004D1FEE"/>
    <w:rsid w:val="004D20D6"/>
    <w:rsid w:val="004D2BF9"/>
    <w:rsid w:val="004D334B"/>
    <w:rsid w:val="004D335F"/>
    <w:rsid w:val="004D37A3"/>
    <w:rsid w:val="004D3872"/>
    <w:rsid w:val="004D38C8"/>
    <w:rsid w:val="004D43BB"/>
    <w:rsid w:val="004D4724"/>
    <w:rsid w:val="004D4EB0"/>
    <w:rsid w:val="004D4FD4"/>
    <w:rsid w:val="004D521E"/>
    <w:rsid w:val="004D5953"/>
    <w:rsid w:val="004D6ACB"/>
    <w:rsid w:val="004D6DB4"/>
    <w:rsid w:val="004D7CFD"/>
    <w:rsid w:val="004D7F46"/>
    <w:rsid w:val="004E0AC7"/>
    <w:rsid w:val="004E1622"/>
    <w:rsid w:val="004E190E"/>
    <w:rsid w:val="004E1941"/>
    <w:rsid w:val="004E207E"/>
    <w:rsid w:val="004E24BB"/>
    <w:rsid w:val="004E2906"/>
    <w:rsid w:val="004E2F76"/>
    <w:rsid w:val="004E34A9"/>
    <w:rsid w:val="004E34FD"/>
    <w:rsid w:val="004E36F1"/>
    <w:rsid w:val="004E388D"/>
    <w:rsid w:val="004E3939"/>
    <w:rsid w:val="004E44B4"/>
    <w:rsid w:val="004E4503"/>
    <w:rsid w:val="004E452C"/>
    <w:rsid w:val="004E4566"/>
    <w:rsid w:val="004E4871"/>
    <w:rsid w:val="004E5551"/>
    <w:rsid w:val="004E58FB"/>
    <w:rsid w:val="004E5DF7"/>
    <w:rsid w:val="004E6037"/>
    <w:rsid w:val="004E6451"/>
    <w:rsid w:val="004E68B5"/>
    <w:rsid w:val="004E716D"/>
    <w:rsid w:val="004E766B"/>
    <w:rsid w:val="004E7D1E"/>
    <w:rsid w:val="004F04F9"/>
    <w:rsid w:val="004F07CA"/>
    <w:rsid w:val="004F0EFB"/>
    <w:rsid w:val="004F1789"/>
    <w:rsid w:val="004F1B33"/>
    <w:rsid w:val="004F1EFA"/>
    <w:rsid w:val="004F3429"/>
    <w:rsid w:val="004F37AF"/>
    <w:rsid w:val="004F3E7A"/>
    <w:rsid w:val="004F4502"/>
    <w:rsid w:val="004F45C3"/>
    <w:rsid w:val="004F45EC"/>
    <w:rsid w:val="004F471C"/>
    <w:rsid w:val="004F499F"/>
    <w:rsid w:val="004F4FA4"/>
    <w:rsid w:val="004F5250"/>
    <w:rsid w:val="004F532E"/>
    <w:rsid w:val="004F5881"/>
    <w:rsid w:val="004F5BC6"/>
    <w:rsid w:val="004F6555"/>
    <w:rsid w:val="004F6604"/>
    <w:rsid w:val="004F6652"/>
    <w:rsid w:val="004F66DB"/>
    <w:rsid w:val="004F6A4B"/>
    <w:rsid w:val="004F6FED"/>
    <w:rsid w:val="004F71EE"/>
    <w:rsid w:val="004F7A61"/>
    <w:rsid w:val="004F7DF3"/>
    <w:rsid w:val="00500168"/>
    <w:rsid w:val="005007EA"/>
    <w:rsid w:val="00500D8F"/>
    <w:rsid w:val="005010D8"/>
    <w:rsid w:val="00501C8F"/>
    <w:rsid w:val="005020D0"/>
    <w:rsid w:val="0050262B"/>
    <w:rsid w:val="0050296A"/>
    <w:rsid w:val="005029E8"/>
    <w:rsid w:val="00502ABA"/>
    <w:rsid w:val="0050326D"/>
    <w:rsid w:val="0050372B"/>
    <w:rsid w:val="00503939"/>
    <w:rsid w:val="005039A1"/>
    <w:rsid w:val="0050446B"/>
    <w:rsid w:val="005050BE"/>
    <w:rsid w:val="005053A2"/>
    <w:rsid w:val="00505725"/>
    <w:rsid w:val="00506A8C"/>
    <w:rsid w:val="00506E31"/>
    <w:rsid w:val="005075E6"/>
    <w:rsid w:val="00510550"/>
    <w:rsid w:val="00510A44"/>
    <w:rsid w:val="00512889"/>
    <w:rsid w:val="005128F9"/>
    <w:rsid w:val="00512AC2"/>
    <w:rsid w:val="00512B8A"/>
    <w:rsid w:val="00512BCE"/>
    <w:rsid w:val="00512D3F"/>
    <w:rsid w:val="0051316D"/>
    <w:rsid w:val="0051339F"/>
    <w:rsid w:val="00513410"/>
    <w:rsid w:val="005134C2"/>
    <w:rsid w:val="0051366D"/>
    <w:rsid w:val="0051376D"/>
    <w:rsid w:val="00513795"/>
    <w:rsid w:val="00513F67"/>
    <w:rsid w:val="0051454A"/>
    <w:rsid w:val="00514D7C"/>
    <w:rsid w:val="005151CF"/>
    <w:rsid w:val="005152BD"/>
    <w:rsid w:val="0051547E"/>
    <w:rsid w:val="00515651"/>
    <w:rsid w:val="0051588D"/>
    <w:rsid w:val="00515C63"/>
    <w:rsid w:val="00515E3A"/>
    <w:rsid w:val="00516084"/>
    <w:rsid w:val="00516C96"/>
    <w:rsid w:val="00516D71"/>
    <w:rsid w:val="00516F10"/>
    <w:rsid w:val="00517EC8"/>
    <w:rsid w:val="00520222"/>
    <w:rsid w:val="005204F0"/>
    <w:rsid w:val="005205C5"/>
    <w:rsid w:val="00521EED"/>
    <w:rsid w:val="00521FD8"/>
    <w:rsid w:val="005230AC"/>
    <w:rsid w:val="00523C28"/>
    <w:rsid w:val="00524BAB"/>
    <w:rsid w:val="00524C58"/>
    <w:rsid w:val="00525D4B"/>
    <w:rsid w:val="00525F85"/>
    <w:rsid w:val="0052600A"/>
    <w:rsid w:val="0052639F"/>
    <w:rsid w:val="005268D6"/>
    <w:rsid w:val="00526B17"/>
    <w:rsid w:val="00526C52"/>
    <w:rsid w:val="00526DB1"/>
    <w:rsid w:val="00526F4D"/>
    <w:rsid w:val="0052725A"/>
    <w:rsid w:val="005272F0"/>
    <w:rsid w:val="0052796C"/>
    <w:rsid w:val="005300A7"/>
    <w:rsid w:val="00530957"/>
    <w:rsid w:val="0053095F"/>
    <w:rsid w:val="00530D37"/>
    <w:rsid w:val="00530E35"/>
    <w:rsid w:val="00530FE9"/>
    <w:rsid w:val="00531572"/>
    <w:rsid w:val="00531A3F"/>
    <w:rsid w:val="00531B6F"/>
    <w:rsid w:val="00531DAB"/>
    <w:rsid w:val="00531F8D"/>
    <w:rsid w:val="00532C5E"/>
    <w:rsid w:val="005333C7"/>
    <w:rsid w:val="0053343D"/>
    <w:rsid w:val="00533770"/>
    <w:rsid w:val="00533E49"/>
    <w:rsid w:val="005340EA"/>
    <w:rsid w:val="00534453"/>
    <w:rsid w:val="00534734"/>
    <w:rsid w:val="005348ED"/>
    <w:rsid w:val="00534B7F"/>
    <w:rsid w:val="00535830"/>
    <w:rsid w:val="005359B8"/>
    <w:rsid w:val="005359EB"/>
    <w:rsid w:val="00535A17"/>
    <w:rsid w:val="00536170"/>
    <w:rsid w:val="0053673B"/>
    <w:rsid w:val="00536C4D"/>
    <w:rsid w:val="005370C8"/>
    <w:rsid w:val="00537AD8"/>
    <w:rsid w:val="0054011A"/>
    <w:rsid w:val="005404F8"/>
    <w:rsid w:val="00540744"/>
    <w:rsid w:val="00540C0C"/>
    <w:rsid w:val="00541168"/>
    <w:rsid w:val="005414F4"/>
    <w:rsid w:val="00541622"/>
    <w:rsid w:val="00541682"/>
    <w:rsid w:val="005419A4"/>
    <w:rsid w:val="00541B28"/>
    <w:rsid w:val="00541BD4"/>
    <w:rsid w:val="00542031"/>
    <w:rsid w:val="0054227B"/>
    <w:rsid w:val="00542406"/>
    <w:rsid w:val="0054279D"/>
    <w:rsid w:val="00542C23"/>
    <w:rsid w:val="00542E39"/>
    <w:rsid w:val="00543081"/>
    <w:rsid w:val="005432E8"/>
    <w:rsid w:val="0054369F"/>
    <w:rsid w:val="005436D5"/>
    <w:rsid w:val="00544155"/>
    <w:rsid w:val="005449B6"/>
    <w:rsid w:val="00544E29"/>
    <w:rsid w:val="00546209"/>
    <w:rsid w:val="00546403"/>
    <w:rsid w:val="00546744"/>
    <w:rsid w:val="0054679A"/>
    <w:rsid w:val="0054768F"/>
    <w:rsid w:val="0054788C"/>
    <w:rsid w:val="00547A26"/>
    <w:rsid w:val="00550B84"/>
    <w:rsid w:val="00550CFC"/>
    <w:rsid w:val="00550E6C"/>
    <w:rsid w:val="00551752"/>
    <w:rsid w:val="0055196D"/>
    <w:rsid w:val="00552208"/>
    <w:rsid w:val="00552380"/>
    <w:rsid w:val="00552D51"/>
    <w:rsid w:val="005535D4"/>
    <w:rsid w:val="0055381B"/>
    <w:rsid w:val="00553BCD"/>
    <w:rsid w:val="00553BEE"/>
    <w:rsid w:val="00553E32"/>
    <w:rsid w:val="005549B1"/>
    <w:rsid w:val="00554DD6"/>
    <w:rsid w:val="00555034"/>
    <w:rsid w:val="0055546F"/>
    <w:rsid w:val="00555479"/>
    <w:rsid w:val="005557B5"/>
    <w:rsid w:val="00555941"/>
    <w:rsid w:val="00555ECF"/>
    <w:rsid w:val="005561C5"/>
    <w:rsid w:val="0055626B"/>
    <w:rsid w:val="00556796"/>
    <w:rsid w:val="00556866"/>
    <w:rsid w:val="00556CA4"/>
    <w:rsid w:val="00556CC2"/>
    <w:rsid w:val="00557450"/>
    <w:rsid w:val="00557850"/>
    <w:rsid w:val="00557A46"/>
    <w:rsid w:val="00557B76"/>
    <w:rsid w:val="00557B84"/>
    <w:rsid w:val="005600D4"/>
    <w:rsid w:val="00560618"/>
    <w:rsid w:val="00560C0F"/>
    <w:rsid w:val="00560E39"/>
    <w:rsid w:val="0056138D"/>
    <w:rsid w:val="005619BE"/>
    <w:rsid w:val="00561A1B"/>
    <w:rsid w:val="00561EB2"/>
    <w:rsid w:val="00561F9C"/>
    <w:rsid w:val="005629BC"/>
    <w:rsid w:val="00562DC0"/>
    <w:rsid w:val="005632CF"/>
    <w:rsid w:val="0056335C"/>
    <w:rsid w:val="00563715"/>
    <w:rsid w:val="00563E23"/>
    <w:rsid w:val="00563F0A"/>
    <w:rsid w:val="005647BF"/>
    <w:rsid w:val="00565546"/>
    <w:rsid w:val="00566211"/>
    <w:rsid w:val="00566CF4"/>
    <w:rsid w:val="00567757"/>
    <w:rsid w:val="005679A9"/>
    <w:rsid w:val="00567AE7"/>
    <w:rsid w:val="00567D1B"/>
    <w:rsid w:val="00567ECD"/>
    <w:rsid w:val="00567F51"/>
    <w:rsid w:val="005716E4"/>
    <w:rsid w:val="00571A2F"/>
    <w:rsid w:val="00571E36"/>
    <w:rsid w:val="00572041"/>
    <w:rsid w:val="0057232F"/>
    <w:rsid w:val="00572DA0"/>
    <w:rsid w:val="00572E3B"/>
    <w:rsid w:val="0057305C"/>
    <w:rsid w:val="0057337C"/>
    <w:rsid w:val="00573444"/>
    <w:rsid w:val="0057369D"/>
    <w:rsid w:val="00573D1E"/>
    <w:rsid w:val="00574BCA"/>
    <w:rsid w:val="00574F11"/>
    <w:rsid w:val="00575167"/>
    <w:rsid w:val="0057554D"/>
    <w:rsid w:val="005759A1"/>
    <w:rsid w:val="00575C05"/>
    <w:rsid w:val="005762EC"/>
    <w:rsid w:val="005765F6"/>
    <w:rsid w:val="005768E8"/>
    <w:rsid w:val="005774AB"/>
    <w:rsid w:val="00577679"/>
    <w:rsid w:val="005776E2"/>
    <w:rsid w:val="00577A8D"/>
    <w:rsid w:val="00577AAA"/>
    <w:rsid w:val="00577CA8"/>
    <w:rsid w:val="00577DFA"/>
    <w:rsid w:val="00580658"/>
    <w:rsid w:val="005809DC"/>
    <w:rsid w:val="00581284"/>
    <w:rsid w:val="00581B42"/>
    <w:rsid w:val="00581DC2"/>
    <w:rsid w:val="00581F87"/>
    <w:rsid w:val="0058206C"/>
    <w:rsid w:val="005823B2"/>
    <w:rsid w:val="00582433"/>
    <w:rsid w:val="00582904"/>
    <w:rsid w:val="005832FD"/>
    <w:rsid w:val="005833E5"/>
    <w:rsid w:val="00583534"/>
    <w:rsid w:val="00583EBA"/>
    <w:rsid w:val="00584000"/>
    <w:rsid w:val="00584054"/>
    <w:rsid w:val="0058479E"/>
    <w:rsid w:val="005847BD"/>
    <w:rsid w:val="00584989"/>
    <w:rsid w:val="005849FD"/>
    <w:rsid w:val="00584BB4"/>
    <w:rsid w:val="00584BC5"/>
    <w:rsid w:val="00584C13"/>
    <w:rsid w:val="0058506D"/>
    <w:rsid w:val="005855B5"/>
    <w:rsid w:val="00585C12"/>
    <w:rsid w:val="005863B6"/>
    <w:rsid w:val="005863BF"/>
    <w:rsid w:val="0058655B"/>
    <w:rsid w:val="005868D8"/>
    <w:rsid w:val="005871D0"/>
    <w:rsid w:val="005875B3"/>
    <w:rsid w:val="0059035F"/>
    <w:rsid w:val="00590496"/>
    <w:rsid w:val="005906CD"/>
    <w:rsid w:val="00590A52"/>
    <w:rsid w:val="00590D43"/>
    <w:rsid w:val="00591480"/>
    <w:rsid w:val="00591F2E"/>
    <w:rsid w:val="00593576"/>
    <w:rsid w:val="00593DEE"/>
    <w:rsid w:val="0059401B"/>
    <w:rsid w:val="005947AE"/>
    <w:rsid w:val="00594A3B"/>
    <w:rsid w:val="00594AC8"/>
    <w:rsid w:val="00594ACD"/>
    <w:rsid w:val="00594B00"/>
    <w:rsid w:val="005951BA"/>
    <w:rsid w:val="005957B1"/>
    <w:rsid w:val="00595A61"/>
    <w:rsid w:val="00596630"/>
    <w:rsid w:val="00596B1C"/>
    <w:rsid w:val="00597704"/>
    <w:rsid w:val="00597B7E"/>
    <w:rsid w:val="005A00CB"/>
    <w:rsid w:val="005A0562"/>
    <w:rsid w:val="005A0822"/>
    <w:rsid w:val="005A1561"/>
    <w:rsid w:val="005A1E36"/>
    <w:rsid w:val="005A2095"/>
    <w:rsid w:val="005A2E85"/>
    <w:rsid w:val="005A36BD"/>
    <w:rsid w:val="005A3842"/>
    <w:rsid w:val="005A4273"/>
    <w:rsid w:val="005A42E7"/>
    <w:rsid w:val="005A4319"/>
    <w:rsid w:val="005A4789"/>
    <w:rsid w:val="005A4958"/>
    <w:rsid w:val="005A4BDE"/>
    <w:rsid w:val="005A5240"/>
    <w:rsid w:val="005A5489"/>
    <w:rsid w:val="005A5A80"/>
    <w:rsid w:val="005A5D04"/>
    <w:rsid w:val="005A617F"/>
    <w:rsid w:val="005A6771"/>
    <w:rsid w:val="005A7282"/>
    <w:rsid w:val="005A7726"/>
    <w:rsid w:val="005B0827"/>
    <w:rsid w:val="005B0A1C"/>
    <w:rsid w:val="005B0D78"/>
    <w:rsid w:val="005B0E13"/>
    <w:rsid w:val="005B16C8"/>
    <w:rsid w:val="005B1A44"/>
    <w:rsid w:val="005B1FF6"/>
    <w:rsid w:val="005B20F2"/>
    <w:rsid w:val="005B226C"/>
    <w:rsid w:val="005B2465"/>
    <w:rsid w:val="005B2ABB"/>
    <w:rsid w:val="005B335D"/>
    <w:rsid w:val="005B3502"/>
    <w:rsid w:val="005B35E3"/>
    <w:rsid w:val="005B3B10"/>
    <w:rsid w:val="005B3C6D"/>
    <w:rsid w:val="005B44EC"/>
    <w:rsid w:val="005B4849"/>
    <w:rsid w:val="005B4858"/>
    <w:rsid w:val="005B486E"/>
    <w:rsid w:val="005B48E4"/>
    <w:rsid w:val="005B4A7C"/>
    <w:rsid w:val="005B5301"/>
    <w:rsid w:val="005B591B"/>
    <w:rsid w:val="005B5933"/>
    <w:rsid w:val="005B69FC"/>
    <w:rsid w:val="005B6B08"/>
    <w:rsid w:val="005B6DAF"/>
    <w:rsid w:val="005B72F4"/>
    <w:rsid w:val="005B75D1"/>
    <w:rsid w:val="005B7871"/>
    <w:rsid w:val="005B7ED2"/>
    <w:rsid w:val="005C0AF9"/>
    <w:rsid w:val="005C106D"/>
    <w:rsid w:val="005C14B5"/>
    <w:rsid w:val="005C1B4B"/>
    <w:rsid w:val="005C2774"/>
    <w:rsid w:val="005C2C44"/>
    <w:rsid w:val="005C2C7A"/>
    <w:rsid w:val="005C2FC7"/>
    <w:rsid w:val="005C3AB2"/>
    <w:rsid w:val="005C3DA7"/>
    <w:rsid w:val="005C4F1F"/>
    <w:rsid w:val="005C5029"/>
    <w:rsid w:val="005C5BEB"/>
    <w:rsid w:val="005C5C9E"/>
    <w:rsid w:val="005C5DEB"/>
    <w:rsid w:val="005C618F"/>
    <w:rsid w:val="005C680A"/>
    <w:rsid w:val="005C7295"/>
    <w:rsid w:val="005C7935"/>
    <w:rsid w:val="005D0351"/>
    <w:rsid w:val="005D06C4"/>
    <w:rsid w:val="005D0A4E"/>
    <w:rsid w:val="005D1053"/>
    <w:rsid w:val="005D159C"/>
    <w:rsid w:val="005D169D"/>
    <w:rsid w:val="005D225F"/>
    <w:rsid w:val="005D2AC8"/>
    <w:rsid w:val="005D340E"/>
    <w:rsid w:val="005D3694"/>
    <w:rsid w:val="005D4069"/>
    <w:rsid w:val="005D4293"/>
    <w:rsid w:val="005D4569"/>
    <w:rsid w:val="005D4586"/>
    <w:rsid w:val="005D47E9"/>
    <w:rsid w:val="005D48B2"/>
    <w:rsid w:val="005D4B3C"/>
    <w:rsid w:val="005D5260"/>
    <w:rsid w:val="005D533A"/>
    <w:rsid w:val="005D5877"/>
    <w:rsid w:val="005D5D8E"/>
    <w:rsid w:val="005D60FA"/>
    <w:rsid w:val="005D707F"/>
    <w:rsid w:val="005D7A66"/>
    <w:rsid w:val="005D7DBB"/>
    <w:rsid w:val="005E02D6"/>
    <w:rsid w:val="005E1172"/>
    <w:rsid w:val="005E1490"/>
    <w:rsid w:val="005E1770"/>
    <w:rsid w:val="005E190C"/>
    <w:rsid w:val="005E1D94"/>
    <w:rsid w:val="005E26B7"/>
    <w:rsid w:val="005E2849"/>
    <w:rsid w:val="005E2A01"/>
    <w:rsid w:val="005E2B09"/>
    <w:rsid w:val="005E44D3"/>
    <w:rsid w:val="005E466D"/>
    <w:rsid w:val="005E4E06"/>
    <w:rsid w:val="005E4EAF"/>
    <w:rsid w:val="005E5B9B"/>
    <w:rsid w:val="005E5EE1"/>
    <w:rsid w:val="005E7106"/>
    <w:rsid w:val="005E71F4"/>
    <w:rsid w:val="005E797A"/>
    <w:rsid w:val="005E7CC7"/>
    <w:rsid w:val="005E7CD3"/>
    <w:rsid w:val="005E7D81"/>
    <w:rsid w:val="005F057C"/>
    <w:rsid w:val="005F14E7"/>
    <w:rsid w:val="005F1554"/>
    <w:rsid w:val="005F164D"/>
    <w:rsid w:val="005F1902"/>
    <w:rsid w:val="005F1F82"/>
    <w:rsid w:val="005F2166"/>
    <w:rsid w:val="005F2626"/>
    <w:rsid w:val="005F2668"/>
    <w:rsid w:val="005F307B"/>
    <w:rsid w:val="005F3284"/>
    <w:rsid w:val="005F3B83"/>
    <w:rsid w:val="005F3BBC"/>
    <w:rsid w:val="005F3F42"/>
    <w:rsid w:val="005F4016"/>
    <w:rsid w:val="005F4B80"/>
    <w:rsid w:val="005F4F08"/>
    <w:rsid w:val="005F51D0"/>
    <w:rsid w:val="005F51E1"/>
    <w:rsid w:val="005F58C2"/>
    <w:rsid w:val="005F5FDA"/>
    <w:rsid w:val="005F6081"/>
    <w:rsid w:val="005F6CB1"/>
    <w:rsid w:val="005F6D0E"/>
    <w:rsid w:val="005F6FEA"/>
    <w:rsid w:val="005F71B9"/>
    <w:rsid w:val="005F72F3"/>
    <w:rsid w:val="005F7475"/>
    <w:rsid w:val="005F7965"/>
    <w:rsid w:val="005F7D8D"/>
    <w:rsid w:val="005F7E66"/>
    <w:rsid w:val="005F7EAB"/>
    <w:rsid w:val="0060012D"/>
    <w:rsid w:val="00600D8A"/>
    <w:rsid w:val="006015D2"/>
    <w:rsid w:val="00601DF9"/>
    <w:rsid w:val="00601E0C"/>
    <w:rsid w:val="00601EB9"/>
    <w:rsid w:val="00603394"/>
    <w:rsid w:val="006038B0"/>
    <w:rsid w:val="00603973"/>
    <w:rsid w:val="00603B0A"/>
    <w:rsid w:val="00603BBC"/>
    <w:rsid w:val="00603DE9"/>
    <w:rsid w:val="006040C6"/>
    <w:rsid w:val="006045DA"/>
    <w:rsid w:val="00604738"/>
    <w:rsid w:val="00604802"/>
    <w:rsid w:val="00604916"/>
    <w:rsid w:val="00604D96"/>
    <w:rsid w:val="00606106"/>
    <w:rsid w:val="00606BF7"/>
    <w:rsid w:val="00606E7C"/>
    <w:rsid w:val="00606FC1"/>
    <w:rsid w:val="00607507"/>
    <w:rsid w:val="006078F1"/>
    <w:rsid w:val="00607AE0"/>
    <w:rsid w:val="00607BC6"/>
    <w:rsid w:val="00607E5E"/>
    <w:rsid w:val="00610351"/>
    <w:rsid w:val="006103F0"/>
    <w:rsid w:val="006104E1"/>
    <w:rsid w:val="0061118F"/>
    <w:rsid w:val="00611425"/>
    <w:rsid w:val="00611E72"/>
    <w:rsid w:val="00612846"/>
    <w:rsid w:val="00612F69"/>
    <w:rsid w:val="00612FA2"/>
    <w:rsid w:val="006133EB"/>
    <w:rsid w:val="006134B1"/>
    <w:rsid w:val="00613AE8"/>
    <w:rsid w:val="00613C26"/>
    <w:rsid w:val="00613CF0"/>
    <w:rsid w:val="0061464A"/>
    <w:rsid w:val="00614895"/>
    <w:rsid w:val="006158A6"/>
    <w:rsid w:val="00616666"/>
    <w:rsid w:val="00616764"/>
    <w:rsid w:val="006174EE"/>
    <w:rsid w:val="00617507"/>
    <w:rsid w:val="00617881"/>
    <w:rsid w:val="006200AE"/>
    <w:rsid w:val="00620131"/>
    <w:rsid w:val="0062018B"/>
    <w:rsid w:val="006205D3"/>
    <w:rsid w:val="00620A68"/>
    <w:rsid w:val="00621503"/>
    <w:rsid w:val="00621532"/>
    <w:rsid w:val="00621885"/>
    <w:rsid w:val="006218E1"/>
    <w:rsid w:val="00621A00"/>
    <w:rsid w:val="00621BC5"/>
    <w:rsid w:val="00621CE8"/>
    <w:rsid w:val="00621FCB"/>
    <w:rsid w:val="00622BBC"/>
    <w:rsid w:val="00623E9B"/>
    <w:rsid w:val="00623FAD"/>
    <w:rsid w:val="00624235"/>
    <w:rsid w:val="006255DC"/>
    <w:rsid w:val="006256AE"/>
    <w:rsid w:val="00626653"/>
    <w:rsid w:val="00626D11"/>
    <w:rsid w:val="00626F76"/>
    <w:rsid w:val="00627419"/>
    <w:rsid w:val="00627766"/>
    <w:rsid w:val="00627A3C"/>
    <w:rsid w:val="006300F7"/>
    <w:rsid w:val="006301E0"/>
    <w:rsid w:val="00630638"/>
    <w:rsid w:val="00630A18"/>
    <w:rsid w:val="00631111"/>
    <w:rsid w:val="00631D63"/>
    <w:rsid w:val="006326DC"/>
    <w:rsid w:val="006327D7"/>
    <w:rsid w:val="00633747"/>
    <w:rsid w:val="00633D08"/>
    <w:rsid w:val="00634288"/>
    <w:rsid w:val="0063451A"/>
    <w:rsid w:val="00634576"/>
    <w:rsid w:val="0063492F"/>
    <w:rsid w:val="00634B24"/>
    <w:rsid w:val="00634FD2"/>
    <w:rsid w:val="00635455"/>
    <w:rsid w:val="00635798"/>
    <w:rsid w:val="0063584F"/>
    <w:rsid w:val="00635D47"/>
    <w:rsid w:val="00635FCC"/>
    <w:rsid w:val="0063795D"/>
    <w:rsid w:val="00637997"/>
    <w:rsid w:val="00637BA7"/>
    <w:rsid w:val="00637D00"/>
    <w:rsid w:val="00640266"/>
    <w:rsid w:val="0064033A"/>
    <w:rsid w:val="006405DF"/>
    <w:rsid w:val="0064089D"/>
    <w:rsid w:val="006412C8"/>
    <w:rsid w:val="00641544"/>
    <w:rsid w:val="00641712"/>
    <w:rsid w:val="006417D6"/>
    <w:rsid w:val="00641E80"/>
    <w:rsid w:val="00642A33"/>
    <w:rsid w:val="00642A84"/>
    <w:rsid w:val="006438BD"/>
    <w:rsid w:val="006438FE"/>
    <w:rsid w:val="006445AE"/>
    <w:rsid w:val="0064487B"/>
    <w:rsid w:val="00644F9C"/>
    <w:rsid w:val="006454E5"/>
    <w:rsid w:val="006465F0"/>
    <w:rsid w:val="00646DA5"/>
    <w:rsid w:val="006501E5"/>
    <w:rsid w:val="00650526"/>
    <w:rsid w:val="0065088B"/>
    <w:rsid w:val="00650D37"/>
    <w:rsid w:val="00650E91"/>
    <w:rsid w:val="00651027"/>
    <w:rsid w:val="00651138"/>
    <w:rsid w:val="00651315"/>
    <w:rsid w:val="00652480"/>
    <w:rsid w:val="006527F7"/>
    <w:rsid w:val="0065285B"/>
    <w:rsid w:val="00652920"/>
    <w:rsid w:val="00652BB3"/>
    <w:rsid w:val="00652E30"/>
    <w:rsid w:val="00653355"/>
    <w:rsid w:val="00653530"/>
    <w:rsid w:val="0065389C"/>
    <w:rsid w:val="00653EBD"/>
    <w:rsid w:val="006548BE"/>
    <w:rsid w:val="00654AAA"/>
    <w:rsid w:val="00655426"/>
    <w:rsid w:val="00655BB0"/>
    <w:rsid w:val="006561AE"/>
    <w:rsid w:val="0065660D"/>
    <w:rsid w:val="00656DD5"/>
    <w:rsid w:val="00657ABF"/>
    <w:rsid w:val="00660304"/>
    <w:rsid w:val="006603BC"/>
    <w:rsid w:val="00660B2B"/>
    <w:rsid w:val="00660D74"/>
    <w:rsid w:val="00660E8B"/>
    <w:rsid w:val="00661110"/>
    <w:rsid w:val="0066131C"/>
    <w:rsid w:val="00661874"/>
    <w:rsid w:val="00661E79"/>
    <w:rsid w:val="006622A2"/>
    <w:rsid w:val="006624BF"/>
    <w:rsid w:val="006624EB"/>
    <w:rsid w:val="0066275C"/>
    <w:rsid w:val="00663CDC"/>
    <w:rsid w:val="00664748"/>
    <w:rsid w:val="00664A9D"/>
    <w:rsid w:val="00664E9B"/>
    <w:rsid w:val="00665336"/>
    <w:rsid w:val="00665513"/>
    <w:rsid w:val="006656E7"/>
    <w:rsid w:val="00665B24"/>
    <w:rsid w:val="00666A08"/>
    <w:rsid w:val="00666C31"/>
    <w:rsid w:val="00666DDA"/>
    <w:rsid w:val="00667141"/>
    <w:rsid w:val="0066720D"/>
    <w:rsid w:val="00667308"/>
    <w:rsid w:val="006676A8"/>
    <w:rsid w:val="0066787A"/>
    <w:rsid w:val="00667CA9"/>
    <w:rsid w:val="0067011D"/>
    <w:rsid w:val="0067072B"/>
    <w:rsid w:val="00670EAB"/>
    <w:rsid w:val="00670FDC"/>
    <w:rsid w:val="00670FDE"/>
    <w:rsid w:val="006713AB"/>
    <w:rsid w:val="00671430"/>
    <w:rsid w:val="006717F9"/>
    <w:rsid w:val="00671CD7"/>
    <w:rsid w:val="006721EC"/>
    <w:rsid w:val="00672431"/>
    <w:rsid w:val="006727DD"/>
    <w:rsid w:val="00672AFE"/>
    <w:rsid w:val="006733A6"/>
    <w:rsid w:val="006734CE"/>
    <w:rsid w:val="006738DF"/>
    <w:rsid w:val="00674969"/>
    <w:rsid w:val="0067523B"/>
    <w:rsid w:val="00675C24"/>
    <w:rsid w:val="00675E01"/>
    <w:rsid w:val="00676F1F"/>
    <w:rsid w:val="00677121"/>
    <w:rsid w:val="00677B73"/>
    <w:rsid w:val="00677BB3"/>
    <w:rsid w:val="00677F65"/>
    <w:rsid w:val="00680624"/>
    <w:rsid w:val="00680691"/>
    <w:rsid w:val="006807AD"/>
    <w:rsid w:val="00680B30"/>
    <w:rsid w:val="006815B1"/>
    <w:rsid w:val="006815F9"/>
    <w:rsid w:val="00681621"/>
    <w:rsid w:val="006817A3"/>
    <w:rsid w:val="006819C0"/>
    <w:rsid w:val="00681D59"/>
    <w:rsid w:val="006830B8"/>
    <w:rsid w:val="006834B0"/>
    <w:rsid w:val="006836FD"/>
    <w:rsid w:val="00683E2E"/>
    <w:rsid w:val="006840C4"/>
    <w:rsid w:val="00684497"/>
    <w:rsid w:val="00684821"/>
    <w:rsid w:val="00685E1B"/>
    <w:rsid w:val="00686021"/>
    <w:rsid w:val="006860FD"/>
    <w:rsid w:val="0068646E"/>
    <w:rsid w:val="00686B95"/>
    <w:rsid w:val="00687174"/>
    <w:rsid w:val="00687338"/>
    <w:rsid w:val="006901D1"/>
    <w:rsid w:val="006907DB"/>
    <w:rsid w:val="006909EB"/>
    <w:rsid w:val="00690A35"/>
    <w:rsid w:val="00690DA3"/>
    <w:rsid w:val="006911F2"/>
    <w:rsid w:val="00691722"/>
    <w:rsid w:val="00691CCC"/>
    <w:rsid w:val="00692113"/>
    <w:rsid w:val="0069257A"/>
    <w:rsid w:val="00692A09"/>
    <w:rsid w:val="00692B19"/>
    <w:rsid w:val="006931D7"/>
    <w:rsid w:val="0069328D"/>
    <w:rsid w:val="00693E15"/>
    <w:rsid w:val="00694DED"/>
    <w:rsid w:val="00694F8B"/>
    <w:rsid w:val="0069525C"/>
    <w:rsid w:val="006952EC"/>
    <w:rsid w:val="00695442"/>
    <w:rsid w:val="0069578F"/>
    <w:rsid w:val="006959A5"/>
    <w:rsid w:val="00695A88"/>
    <w:rsid w:val="00695C1A"/>
    <w:rsid w:val="00695F73"/>
    <w:rsid w:val="00696615"/>
    <w:rsid w:val="00696A75"/>
    <w:rsid w:val="00697182"/>
    <w:rsid w:val="006972E8"/>
    <w:rsid w:val="00697443"/>
    <w:rsid w:val="00697573"/>
    <w:rsid w:val="0069759D"/>
    <w:rsid w:val="0069770C"/>
    <w:rsid w:val="00697B13"/>
    <w:rsid w:val="006A05DE"/>
    <w:rsid w:val="006A0BE9"/>
    <w:rsid w:val="006A0C61"/>
    <w:rsid w:val="006A0E15"/>
    <w:rsid w:val="006A15A8"/>
    <w:rsid w:val="006A1928"/>
    <w:rsid w:val="006A2248"/>
    <w:rsid w:val="006A22A4"/>
    <w:rsid w:val="006A23AE"/>
    <w:rsid w:val="006A263D"/>
    <w:rsid w:val="006A2715"/>
    <w:rsid w:val="006A2B30"/>
    <w:rsid w:val="006A2C53"/>
    <w:rsid w:val="006A2E05"/>
    <w:rsid w:val="006A2E85"/>
    <w:rsid w:val="006A375C"/>
    <w:rsid w:val="006A3E3E"/>
    <w:rsid w:val="006A47FC"/>
    <w:rsid w:val="006A4CA9"/>
    <w:rsid w:val="006A50B3"/>
    <w:rsid w:val="006A5C8A"/>
    <w:rsid w:val="006A5E68"/>
    <w:rsid w:val="006A62B2"/>
    <w:rsid w:val="006A682E"/>
    <w:rsid w:val="006A69FF"/>
    <w:rsid w:val="006A6F85"/>
    <w:rsid w:val="006A7536"/>
    <w:rsid w:val="006A7800"/>
    <w:rsid w:val="006A7C57"/>
    <w:rsid w:val="006A7E6E"/>
    <w:rsid w:val="006B098A"/>
    <w:rsid w:val="006B0A2A"/>
    <w:rsid w:val="006B0C49"/>
    <w:rsid w:val="006B0DA4"/>
    <w:rsid w:val="006B0E8D"/>
    <w:rsid w:val="006B1E7B"/>
    <w:rsid w:val="006B2460"/>
    <w:rsid w:val="006B269F"/>
    <w:rsid w:val="006B2BF1"/>
    <w:rsid w:val="006B3050"/>
    <w:rsid w:val="006B3257"/>
    <w:rsid w:val="006B33BB"/>
    <w:rsid w:val="006B399D"/>
    <w:rsid w:val="006B3A73"/>
    <w:rsid w:val="006B3A7F"/>
    <w:rsid w:val="006B46E6"/>
    <w:rsid w:val="006B4927"/>
    <w:rsid w:val="006B4B58"/>
    <w:rsid w:val="006B587F"/>
    <w:rsid w:val="006B5FB3"/>
    <w:rsid w:val="006B5FD2"/>
    <w:rsid w:val="006B607E"/>
    <w:rsid w:val="006B65D2"/>
    <w:rsid w:val="006B7074"/>
    <w:rsid w:val="006B76DD"/>
    <w:rsid w:val="006B7AEB"/>
    <w:rsid w:val="006B7FA1"/>
    <w:rsid w:val="006C0205"/>
    <w:rsid w:val="006C098A"/>
    <w:rsid w:val="006C0AD3"/>
    <w:rsid w:val="006C0DCB"/>
    <w:rsid w:val="006C15F9"/>
    <w:rsid w:val="006C287E"/>
    <w:rsid w:val="006C2BE3"/>
    <w:rsid w:val="006C3257"/>
    <w:rsid w:val="006C36A2"/>
    <w:rsid w:val="006C3845"/>
    <w:rsid w:val="006C3C58"/>
    <w:rsid w:val="006C4258"/>
    <w:rsid w:val="006C4521"/>
    <w:rsid w:val="006C452B"/>
    <w:rsid w:val="006C48C7"/>
    <w:rsid w:val="006C4990"/>
    <w:rsid w:val="006C4B22"/>
    <w:rsid w:val="006C4F25"/>
    <w:rsid w:val="006C635D"/>
    <w:rsid w:val="006C6472"/>
    <w:rsid w:val="006C6AC7"/>
    <w:rsid w:val="006C6BCB"/>
    <w:rsid w:val="006C6E40"/>
    <w:rsid w:val="006C7438"/>
    <w:rsid w:val="006C7B48"/>
    <w:rsid w:val="006C7EAC"/>
    <w:rsid w:val="006D0C0A"/>
    <w:rsid w:val="006D0C21"/>
    <w:rsid w:val="006D213B"/>
    <w:rsid w:val="006D242E"/>
    <w:rsid w:val="006D496D"/>
    <w:rsid w:val="006D4B98"/>
    <w:rsid w:val="006D4EF4"/>
    <w:rsid w:val="006D50BB"/>
    <w:rsid w:val="006D546F"/>
    <w:rsid w:val="006D56A0"/>
    <w:rsid w:val="006D5739"/>
    <w:rsid w:val="006D697D"/>
    <w:rsid w:val="006D6AAD"/>
    <w:rsid w:val="006D7348"/>
    <w:rsid w:val="006D74E2"/>
    <w:rsid w:val="006D7847"/>
    <w:rsid w:val="006D7980"/>
    <w:rsid w:val="006D7F5D"/>
    <w:rsid w:val="006E0388"/>
    <w:rsid w:val="006E068C"/>
    <w:rsid w:val="006E0D89"/>
    <w:rsid w:val="006E22B0"/>
    <w:rsid w:val="006E2903"/>
    <w:rsid w:val="006E2E3E"/>
    <w:rsid w:val="006E2F6B"/>
    <w:rsid w:val="006E30F3"/>
    <w:rsid w:val="006E4268"/>
    <w:rsid w:val="006E4465"/>
    <w:rsid w:val="006E47E6"/>
    <w:rsid w:val="006E4D5E"/>
    <w:rsid w:val="006E58FC"/>
    <w:rsid w:val="006E5AAE"/>
    <w:rsid w:val="006E5B84"/>
    <w:rsid w:val="006E5DF7"/>
    <w:rsid w:val="006E647F"/>
    <w:rsid w:val="006E69D4"/>
    <w:rsid w:val="006E6A91"/>
    <w:rsid w:val="006E6F9B"/>
    <w:rsid w:val="006E73FC"/>
    <w:rsid w:val="006E79FD"/>
    <w:rsid w:val="006F028B"/>
    <w:rsid w:val="006F054C"/>
    <w:rsid w:val="006F0935"/>
    <w:rsid w:val="006F099F"/>
    <w:rsid w:val="006F147A"/>
    <w:rsid w:val="006F17CC"/>
    <w:rsid w:val="006F1B1C"/>
    <w:rsid w:val="006F2172"/>
    <w:rsid w:val="006F2636"/>
    <w:rsid w:val="006F30ED"/>
    <w:rsid w:val="006F35A5"/>
    <w:rsid w:val="006F3AD3"/>
    <w:rsid w:val="006F4209"/>
    <w:rsid w:val="006F42A5"/>
    <w:rsid w:val="006F49F7"/>
    <w:rsid w:val="006F4A08"/>
    <w:rsid w:val="006F52D9"/>
    <w:rsid w:val="006F55F0"/>
    <w:rsid w:val="006F5A0E"/>
    <w:rsid w:val="006F5B49"/>
    <w:rsid w:val="006F5F7E"/>
    <w:rsid w:val="006F62C1"/>
    <w:rsid w:val="006F684A"/>
    <w:rsid w:val="006F7060"/>
    <w:rsid w:val="006F744E"/>
    <w:rsid w:val="006F76D3"/>
    <w:rsid w:val="006F7CEA"/>
    <w:rsid w:val="00700F89"/>
    <w:rsid w:val="0070184C"/>
    <w:rsid w:val="00701929"/>
    <w:rsid w:val="00701DA2"/>
    <w:rsid w:val="00701F00"/>
    <w:rsid w:val="00702D41"/>
    <w:rsid w:val="00703217"/>
    <w:rsid w:val="007032A6"/>
    <w:rsid w:val="00703423"/>
    <w:rsid w:val="007035E9"/>
    <w:rsid w:val="00703E9C"/>
    <w:rsid w:val="00704345"/>
    <w:rsid w:val="00704C90"/>
    <w:rsid w:val="00704E41"/>
    <w:rsid w:val="00704F28"/>
    <w:rsid w:val="00704F9E"/>
    <w:rsid w:val="007050AE"/>
    <w:rsid w:val="00705877"/>
    <w:rsid w:val="00705AFB"/>
    <w:rsid w:val="00705B1B"/>
    <w:rsid w:val="007060E7"/>
    <w:rsid w:val="007060FD"/>
    <w:rsid w:val="007061E1"/>
    <w:rsid w:val="00706216"/>
    <w:rsid w:val="0070652B"/>
    <w:rsid w:val="00706CAE"/>
    <w:rsid w:val="00706FC2"/>
    <w:rsid w:val="007071AB"/>
    <w:rsid w:val="00707592"/>
    <w:rsid w:val="0070797B"/>
    <w:rsid w:val="00707AA5"/>
    <w:rsid w:val="00707F67"/>
    <w:rsid w:val="0071025B"/>
    <w:rsid w:val="00710AFA"/>
    <w:rsid w:val="00710CD8"/>
    <w:rsid w:val="00711867"/>
    <w:rsid w:val="007118DD"/>
    <w:rsid w:val="00711B4B"/>
    <w:rsid w:val="00712614"/>
    <w:rsid w:val="007128A7"/>
    <w:rsid w:val="007128B8"/>
    <w:rsid w:val="00712C5A"/>
    <w:rsid w:val="00712FD9"/>
    <w:rsid w:val="00713B9E"/>
    <w:rsid w:val="00713BA5"/>
    <w:rsid w:val="00714D11"/>
    <w:rsid w:val="007152D3"/>
    <w:rsid w:val="007153C9"/>
    <w:rsid w:val="0071542D"/>
    <w:rsid w:val="00715888"/>
    <w:rsid w:val="00716B70"/>
    <w:rsid w:val="00717105"/>
    <w:rsid w:val="007171B0"/>
    <w:rsid w:val="007176ED"/>
    <w:rsid w:val="007178EB"/>
    <w:rsid w:val="007203DD"/>
    <w:rsid w:val="00720602"/>
    <w:rsid w:val="00720F6F"/>
    <w:rsid w:val="007219DA"/>
    <w:rsid w:val="00721D6B"/>
    <w:rsid w:val="0072255A"/>
    <w:rsid w:val="007229F8"/>
    <w:rsid w:val="00722B83"/>
    <w:rsid w:val="00722BEC"/>
    <w:rsid w:val="00722EB8"/>
    <w:rsid w:val="0072308C"/>
    <w:rsid w:val="007230FD"/>
    <w:rsid w:val="00723604"/>
    <w:rsid w:val="00723C6F"/>
    <w:rsid w:val="00724188"/>
    <w:rsid w:val="007241EC"/>
    <w:rsid w:val="00724930"/>
    <w:rsid w:val="00724CEF"/>
    <w:rsid w:val="0072560D"/>
    <w:rsid w:val="00725C1A"/>
    <w:rsid w:val="00726EC4"/>
    <w:rsid w:val="0072702E"/>
    <w:rsid w:val="007272DA"/>
    <w:rsid w:val="0072745C"/>
    <w:rsid w:val="007278A2"/>
    <w:rsid w:val="00727B2F"/>
    <w:rsid w:val="00730033"/>
    <w:rsid w:val="00730300"/>
    <w:rsid w:val="00730602"/>
    <w:rsid w:val="00731B76"/>
    <w:rsid w:val="00731C87"/>
    <w:rsid w:val="00731DE6"/>
    <w:rsid w:val="00731E65"/>
    <w:rsid w:val="007326DB"/>
    <w:rsid w:val="0073288E"/>
    <w:rsid w:val="00732CFA"/>
    <w:rsid w:val="0073402F"/>
    <w:rsid w:val="00734801"/>
    <w:rsid w:val="00734842"/>
    <w:rsid w:val="00734CBF"/>
    <w:rsid w:val="00735176"/>
    <w:rsid w:val="00735458"/>
    <w:rsid w:val="00735791"/>
    <w:rsid w:val="007365C0"/>
    <w:rsid w:val="007365D7"/>
    <w:rsid w:val="00736BA8"/>
    <w:rsid w:val="00736D3B"/>
    <w:rsid w:val="007374E3"/>
    <w:rsid w:val="00737685"/>
    <w:rsid w:val="00737688"/>
    <w:rsid w:val="007376C3"/>
    <w:rsid w:val="00737EB9"/>
    <w:rsid w:val="00740353"/>
    <w:rsid w:val="00740B07"/>
    <w:rsid w:val="00740BE0"/>
    <w:rsid w:val="00740D93"/>
    <w:rsid w:val="00740F4B"/>
    <w:rsid w:val="00740F62"/>
    <w:rsid w:val="0074144D"/>
    <w:rsid w:val="00741706"/>
    <w:rsid w:val="007418DF"/>
    <w:rsid w:val="00741D0B"/>
    <w:rsid w:val="00741F1D"/>
    <w:rsid w:val="0074216A"/>
    <w:rsid w:val="007428EB"/>
    <w:rsid w:val="00742A9F"/>
    <w:rsid w:val="00743471"/>
    <w:rsid w:val="00743751"/>
    <w:rsid w:val="00743CBF"/>
    <w:rsid w:val="00744646"/>
    <w:rsid w:val="007448A1"/>
    <w:rsid w:val="00744DAA"/>
    <w:rsid w:val="00744EEB"/>
    <w:rsid w:val="0074538D"/>
    <w:rsid w:val="007456E3"/>
    <w:rsid w:val="00745994"/>
    <w:rsid w:val="00746354"/>
    <w:rsid w:val="00746573"/>
    <w:rsid w:val="0074678D"/>
    <w:rsid w:val="00746B03"/>
    <w:rsid w:val="00746BD3"/>
    <w:rsid w:val="00746F5D"/>
    <w:rsid w:val="00747455"/>
    <w:rsid w:val="00747C5B"/>
    <w:rsid w:val="0075025B"/>
    <w:rsid w:val="007507C1"/>
    <w:rsid w:val="00750900"/>
    <w:rsid w:val="00750C82"/>
    <w:rsid w:val="00750D88"/>
    <w:rsid w:val="0075196F"/>
    <w:rsid w:val="00751C83"/>
    <w:rsid w:val="00751D68"/>
    <w:rsid w:val="00751D6C"/>
    <w:rsid w:val="00751E00"/>
    <w:rsid w:val="00752108"/>
    <w:rsid w:val="0075231A"/>
    <w:rsid w:val="00752392"/>
    <w:rsid w:val="007525E4"/>
    <w:rsid w:val="00752BE4"/>
    <w:rsid w:val="00752F0D"/>
    <w:rsid w:val="00752F2C"/>
    <w:rsid w:val="007534DC"/>
    <w:rsid w:val="0075365C"/>
    <w:rsid w:val="00753737"/>
    <w:rsid w:val="007538E4"/>
    <w:rsid w:val="00753CE4"/>
    <w:rsid w:val="00754524"/>
    <w:rsid w:val="00754B86"/>
    <w:rsid w:val="007550A7"/>
    <w:rsid w:val="00755A06"/>
    <w:rsid w:val="00755A4F"/>
    <w:rsid w:val="00755E4C"/>
    <w:rsid w:val="00755F24"/>
    <w:rsid w:val="00756929"/>
    <w:rsid w:val="00756B28"/>
    <w:rsid w:val="00756DA5"/>
    <w:rsid w:val="0075713B"/>
    <w:rsid w:val="007572C7"/>
    <w:rsid w:val="007573D6"/>
    <w:rsid w:val="00760400"/>
    <w:rsid w:val="0076060D"/>
    <w:rsid w:val="00760BB8"/>
    <w:rsid w:val="00760C1D"/>
    <w:rsid w:val="00760D63"/>
    <w:rsid w:val="007610DB"/>
    <w:rsid w:val="00761B75"/>
    <w:rsid w:val="00761C98"/>
    <w:rsid w:val="00762241"/>
    <w:rsid w:val="007630D0"/>
    <w:rsid w:val="00763607"/>
    <w:rsid w:val="00763B53"/>
    <w:rsid w:val="00764980"/>
    <w:rsid w:val="00764F87"/>
    <w:rsid w:val="007654B4"/>
    <w:rsid w:val="00766D30"/>
    <w:rsid w:val="007670CA"/>
    <w:rsid w:val="0076739B"/>
    <w:rsid w:val="00767694"/>
    <w:rsid w:val="007707DA"/>
    <w:rsid w:val="007708BC"/>
    <w:rsid w:val="00770CF7"/>
    <w:rsid w:val="00770E39"/>
    <w:rsid w:val="007714DD"/>
    <w:rsid w:val="0077199D"/>
    <w:rsid w:val="00771C3F"/>
    <w:rsid w:val="00771D17"/>
    <w:rsid w:val="00771E9F"/>
    <w:rsid w:val="00772585"/>
    <w:rsid w:val="00772780"/>
    <w:rsid w:val="00772E18"/>
    <w:rsid w:val="00772F33"/>
    <w:rsid w:val="00773D36"/>
    <w:rsid w:val="0077423C"/>
    <w:rsid w:val="007744A3"/>
    <w:rsid w:val="00774D3C"/>
    <w:rsid w:val="007750D4"/>
    <w:rsid w:val="0077517F"/>
    <w:rsid w:val="00775CC4"/>
    <w:rsid w:val="007761AD"/>
    <w:rsid w:val="00776821"/>
    <w:rsid w:val="00776C8E"/>
    <w:rsid w:val="00776EF0"/>
    <w:rsid w:val="00777189"/>
    <w:rsid w:val="00777680"/>
    <w:rsid w:val="00777A9C"/>
    <w:rsid w:val="007802B1"/>
    <w:rsid w:val="007809E2"/>
    <w:rsid w:val="00780B3C"/>
    <w:rsid w:val="007811E3"/>
    <w:rsid w:val="00781417"/>
    <w:rsid w:val="00781618"/>
    <w:rsid w:val="0078177D"/>
    <w:rsid w:val="007818BF"/>
    <w:rsid w:val="007819BA"/>
    <w:rsid w:val="00781BB5"/>
    <w:rsid w:val="00781F0F"/>
    <w:rsid w:val="007820AF"/>
    <w:rsid w:val="00782102"/>
    <w:rsid w:val="007824BA"/>
    <w:rsid w:val="00782707"/>
    <w:rsid w:val="00782ABF"/>
    <w:rsid w:val="00782BCD"/>
    <w:rsid w:val="00782FCC"/>
    <w:rsid w:val="0078301C"/>
    <w:rsid w:val="007835AC"/>
    <w:rsid w:val="007839D8"/>
    <w:rsid w:val="00784287"/>
    <w:rsid w:val="0078437E"/>
    <w:rsid w:val="00784387"/>
    <w:rsid w:val="00784616"/>
    <w:rsid w:val="007854E1"/>
    <w:rsid w:val="00785559"/>
    <w:rsid w:val="00785968"/>
    <w:rsid w:val="00785AD4"/>
    <w:rsid w:val="00785C95"/>
    <w:rsid w:val="00785FD4"/>
    <w:rsid w:val="007863D9"/>
    <w:rsid w:val="00786507"/>
    <w:rsid w:val="00786754"/>
    <w:rsid w:val="00786790"/>
    <w:rsid w:val="00786808"/>
    <w:rsid w:val="00786994"/>
    <w:rsid w:val="00786E91"/>
    <w:rsid w:val="00786F12"/>
    <w:rsid w:val="0078727C"/>
    <w:rsid w:val="00787307"/>
    <w:rsid w:val="00787437"/>
    <w:rsid w:val="007875A5"/>
    <w:rsid w:val="00787BF2"/>
    <w:rsid w:val="007904CC"/>
    <w:rsid w:val="007905AC"/>
    <w:rsid w:val="00790E95"/>
    <w:rsid w:val="00791612"/>
    <w:rsid w:val="0079275C"/>
    <w:rsid w:val="00792762"/>
    <w:rsid w:val="00792A45"/>
    <w:rsid w:val="00792EF8"/>
    <w:rsid w:val="00793005"/>
    <w:rsid w:val="00793608"/>
    <w:rsid w:val="00793927"/>
    <w:rsid w:val="00793CB5"/>
    <w:rsid w:val="007941FC"/>
    <w:rsid w:val="007943D1"/>
    <w:rsid w:val="007945D9"/>
    <w:rsid w:val="00794DF2"/>
    <w:rsid w:val="00795686"/>
    <w:rsid w:val="00795A09"/>
    <w:rsid w:val="00796527"/>
    <w:rsid w:val="00796818"/>
    <w:rsid w:val="00796A0E"/>
    <w:rsid w:val="00797BB5"/>
    <w:rsid w:val="007A0150"/>
    <w:rsid w:val="007A0181"/>
    <w:rsid w:val="007A0B9C"/>
    <w:rsid w:val="007A147A"/>
    <w:rsid w:val="007A1CE1"/>
    <w:rsid w:val="007A209B"/>
    <w:rsid w:val="007A2A4D"/>
    <w:rsid w:val="007A3411"/>
    <w:rsid w:val="007A3B36"/>
    <w:rsid w:val="007A3EBC"/>
    <w:rsid w:val="007A43C8"/>
    <w:rsid w:val="007A497E"/>
    <w:rsid w:val="007A4BEB"/>
    <w:rsid w:val="007A4C00"/>
    <w:rsid w:val="007A4C54"/>
    <w:rsid w:val="007A4D56"/>
    <w:rsid w:val="007A4F79"/>
    <w:rsid w:val="007A515A"/>
    <w:rsid w:val="007A54DB"/>
    <w:rsid w:val="007A565B"/>
    <w:rsid w:val="007A5DAE"/>
    <w:rsid w:val="007A5DBF"/>
    <w:rsid w:val="007A6096"/>
    <w:rsid w:val="007A7114"/>
    <w:rsid w:val="007A73B1"/>
    <w:rsid w:val="007B09DE"/>
    <w:rsid w:val="007B1293"/>
    <w:rsid w:val="007B18DA"/>
    <w:rsid w:val="007B1A04"/>
    <w:rsid w:val="007B1C7E"/>
    <w:rsid w:val="007B1F73"/>
    <w:rsid w:val="007B1F7E"/>
    <w:rsid w:val="007B22C5"/>
    <w:rsid w:val="007B23D9"/>
    <w:rsid w:val="007B26F3"/>
    <w:rsid w:val="007B2B16"/>
    <w:rsid w:val="007B31CD"/>
    <w:rsid w:val="007B3616"/>
    <w:rsid w:val="007B370E"/>
    <w:rsid w:val="007B3CC3"/>
    <w:rsid w:val="007B47E2"/>
    <w:rsid w:val="007B4942"/>
    <w:rsid w:val="007B4A5C"/>
    <w:rsid w:val="007B4AB3"/>
    <w:rsid w:val="007B4D91"/>
    <w:rsid w:val="007B4E5F"/>
    <w:rsid w:val="007B5612"/>
    <w:rsid w:val="007B5AF3"/>
    <w:rsid w:val="007B5DD3"/>
    <w:rsid w:val="007B61A5"/>
    <w:rsid w:val="007B6B5C"/>
    <w:rsid w:val="007B6BC7"/>
    <w:rsid w:val="007B73A6"/>
    <w:rsid w:val="007C026E"/>
    <w:rsid w:val="007C0281"/>
    <w:rsid w:val="007C0B20"/>
    <w:rsid w:val="007C0F8A"/>
    <w:rsid w:val="007C1E01"/>
    <w:rsid w:val="007C2176"/>
    <w:rsid w:val="007C2CE0"/>
    <w:rsid w:val="007C3A44"/>
    <w:rsid w:val="007C3EA0"/>
    <w:rsid w:val="007C4382"/>
    <w:rsid w:val="007C4BFD"/>
    <w:rsid w:val="007C4C16"/>
    <w:rsid w:val="007C4CAA"/>
    <w:rsid w:val="007C508C"/>
    <w:rsid w:val="007C55CC"/>
    <w:rsid w:val="007C5FFE"/>
    <w:rsid w:val="007C65D4"/>
    <w:rsid w:val="007C6B31"/>
    <w:rsid w:val="007C6EDC"/>
    <w:rsid w:val="007C6EE9"/>
    <w:rsid w:val="007C6F4A"/>
    <w:rsid w:val="007C70DE"/>
    <w:rsid w:val="007C7130"/>
    <w:rsid w:val="007C73A2"/>
    <w:rsid w:val="007C76D8"/>
    <w:rsid w:val="007C7CBB"/>
    <w:rsid w:val="007D0215"/>
    <w:rsid w:val="007D0426"/>
    <w:rsid w:val="007D048E"/>
    <w:rsid w:val="007D0B95"/>
    <w:rsid w:val="007D0C7C"/>
    <w:rsid w:val="007D0D49"/>
    <w:rsid w:val="007D0EB5"/>
    <w:rsid w:val="007D113C"/>
    <w:rsid w:val="007D16A3"/>
    <w:rsid w:val="007D18D9"/>
    <w:rsid w:val="007D1B3A"/>
    <w:rsid w:val="007D1B65"/>
    <w:rsid w:val="007D20B9"/>
    <w:rsid w:val="007D2143"/>
    <w:rsid w:val="007D2977"/>
    <w:rsid w:val="007D29C8"/>
    <w:rsid w:val="007D2ECE"/>
    <w:rsid w:val="007D310B"/>
    <w:rsid w:val="007D382C"/>
    <w:rsid w:val="007D4318"/>
    <w:rsid w:val="007D469E"/>
    <w:rsid w:val="007D47D3"/>
    <w:rsid w:val="007D5083"/>
    <w:rsid w:val="007D51C0"/>
    <w:rsid w:val="007D5CDD"/>
    <w:rsid w:val="007D6180"/>
    <w:rsid w:val="007D6CB6"/>
    <w:rsid w:val="007D6E53"/>
    <w:rsid w:val="007D6F2D"/>
    <w:rsid w:val="007D72C4"/>
    <w:rsid w:val="007D78CD"/>
    <w:rsid w:val="007D797D"/>
    <w:rsid w:val="007D7A51"/>
    <w:rsid w:val="007D7F58"/>
    <w:rsid w:val="007E0136"/>
    <w:rsid w:val="007E0898"/>
    <w:rsid w:val="007E1092"/>
    <w:rsid w:val="007E16CE"/>
    <w:rsid w:val="007E1C2F"/>
    <w:rsid w:val="007E200A"/>
    <w:rsid w:val="007E3321"/>
    <w:rsid w:val="007E35F7"/>
    <w:rsid w:val="007E3A3D"/>
    <w:rsid w:val="007E4617"/>
    <w:rsid w:val="007E4714"/>
    <w:rsid w:val="007E48BE"/>
    <w:rsid w:val="007E5242"/>
    <w:rsid w:val="007E5892"/>
    <w:rsid w:val="007E5AD0"/>
    <w:rsid w:val="007E63BB"/>
    <w:rsid w:val="007E67BC"/>
    <w:rsid w:val="007E684F"/>
    <w:rsid w:val="007E6F1C"/>
    <w:rsid w:val="007E7007"/>
    <w:rsid w:val="007E70CC"/>
    <w:rsid w:val="007E7343"/>
    <w:rsid w:val="007E7383"/>
    <w:rsid w:val="007E76B7"/>
    <w:rsid w:val="007E7A49"/>
    <w:rsid w:val="007F1C4F"/>
    <w:rsid w:val="007F1F84"/>
    <w:rsid w:val="007F1FE3"/>
    <w:rsid w:val="007F1FEC"/>
    <w:rsid w:val="007F2AD2"/>
    <w:rsid w:val="007F2E8B"/>
    <w:rsid w:val="007F315B"/>
    <w:rsid w:val="007F377B"/>
    <w:rsid w:val="007F39D8"/>
    <w:rsid w:val="007F3C95"/>
    <w:rsid w:val="007F41EF"/>
    <w:rsid w:val="007F44D2"/>
    <w:rsid w:val="007F4B53"/>
    <w:rsid w:val="007F4B6F"/>
    <w:rsid w:val="007F4B9A"/>
    <w:rsid w:val="007F50A5"/>
    <w:rsid w:val="007F560D"/>
    <w:rsid w:val="007F567C"/>
    <w:rsid w:val="007F5891"/>
    <w:rsid w:val="007F5EA7"/>
    <w:rsid w:val="007F638C"/>
    <w:rsid w:val="007F6618"/>
    <w:rsid w:val="007F67F3"/>
    <w:rsid w:val="007F681E"/>
    <w:rsid w:val="007F7460"/>
    <w:rsid w:val="007F754D"/>
    <w:rsid w:val="007F75D3"/>
    <w:rsid w:val="007F7876"/>
    <w:rsid w:val="00800B46"/>
    <w:rsid w:val="008012A2"/>
    <w:rsid w:val="00801340"/>
    <w:rsid w:val="008015CB"/>
    <w:rsid w:val="008015D1"/>
    <w:rsid w:val="008019AF"/>
    <w:rsid w:val="00801C8C"/>
    <w:rsid w:val="00802057"/>
    <w:rsid w:val="008020EF"/>
    <w:rsid w:val="008028CC"/>
    <w:rsid w:val="00802C11"/>
    <w:rsid w:val="00802EF0"/>
    <w:rsid w:val="00803CD7"/>
    <w:rsid w:val="00803F58"/>
    <w:rsid w:val="008040C0"/>
    <w:rsid w:val="00804175"/>
    <w:rsid w:val="00804260"/>
    <w:rsid w:val="0080456A"/>
    <w:rsid w:val="00804C4C"/>
    <w:rsid w:val="00804E91"/>
    <w:rsid w:val="00804F4A"/>
    <w:rsid w:val="00805604"/>
    <w:rsid w:val="0080631B"/>
    <w:rsid w:val="00806C8B"/>
    <w:rsid w:val="00807B99"/>
    <w:rsid w:val="00807FA5"/>
    <w:rsid w:val="00810326"/>
    <w:rsid w:val="00810E87"/>
    <w:rsid w:val="00810FB8"/>
    <w:rsid w:val="0081123F"/>
    <w:rsid w:val="008115DF"/>
    <w:rsid w:val="00811658"/>
    <w:rsid w:val="008119BE"/>
    <w:rsid w:val="00811AFD"/>
    <w:rsid w:val="00811D08"/>
    <w:rsid w:val="00811E99"/>
    <w:rsid w:val="00812372"/>
    <w:rsid w:val="00812669"/>
    <w:rsid w:val="00812FD3"/>
    <w:rsid w:val="00813071"/>
    <w:rsid w:val="008135AC"/>
    <w:rsid w:val="0081380D"/>
    <w:rsid w:val="00813C9A"/>
    <w:rsid w:val="00813D22"/>
    <w:rsid w:val="00813EAC"/>
    <w:rsid w:val="00813F6C"/>
    <w:rsid w:val="00814583"/>
    <w:rsid w:val="008147BB"/>
    <w:rsid w:val="008147E6"/>
    <w:rsid w:val="00814D03"/>
    <w:rsid w:val="00815124"/>
    <w:rsid w:val="0081520D"/>
    <w:rsid w:val="00815755"/>
    <w:rsid w:val="00815868"/>
    <w:rsid w:val="00815AC0"/>
    <w:rsid w:val="00815CB2"/>
    <w:rsid w:val="00815D3E"/>
    <w:rsid w:val="00815E4F"/>
    <w:rsid w:val="00815FE4"/>
    <w:rsid w:val="00816609"/>
    <w:rsid w:val="008167D3"/>
    <w:rsid w:val="008178BA"/>
    <w:rsid w:val="00817B72"/>
    <w:rsid w:val="00817DD5"/>
    <w:rsid w:val="008202E8"/>
    <w:rsid w:val="00820315"/>
    <w:rsid w:val="00820909"/>
    <w:rsid w:val="008215F1"/>
    <w:rsid w:val="008219F7"/>
    <w:rsid w:val="00821C9D"/>
    <w:rsid w:val="008225AC"/>
    <w:rsid w:val="00822612"/>
    <w:rsid w:val="00822CC7"/>
    <w:rsid w:val="008231FB"/>
    <w:rsid w:val="00823EFC"/>
    <w:rsid w:val="0082422A"/>
    <w:rsid w:val="00825726"/>
    <w:rsid w:val="00826334"/>
    <w:rsid w:val="00827217"/>
    <w:rsid w:val="008276C3"/>
    <w:rsid w:val="008279BF"/>
    <w:rsid w:val="00827AE6"/>
    <w:rsid w:val="008300EF"/>
    <w:rsid w:val="00830CCB"/>
    <w:rsid w:val="00830D0D"/>
    <w:rsid w:val="00830EE0"/>
    <w:rsid w:val="00831C00"/>
    <w:rsid w:val="008324C1"/>
    <w:rsid w:val="0083275E"/>
    <w:rsid w:val="00832C27"/>
    <w:rsid w:val="00832E60"/>
    <w:rsid w:val="008330D3"/>
    <w:rsid w:val="00833155"/>
    <w:rsid w:val="00833600"/>
    <w:rsid w:val="008337D0"/>
    <w:rsid w:val="008340E8"/>
    <w:rsid w:val="008341C5"/>
    <w:rsid w:val="00834729"/>
    <w:rsid w:val="008350DA"/>
    <w:rsid w:val="008355F9"/>
    <w:rsid w:val="0083618C"/>
    <w:rsid w:val="00836420"/>
    <w:rsid w:val="00837346"/>
    <w:rsid w:val="00837393"/>
    <w:rsid w:val="008377E9"/>
    <w:rsid w:val="008378B1"/>
    <w:rsid w:val="00840070"/>
    <w:rsid w:val="00840388"/>
    <w:rsid w:val="008403A0"/>
    <w:rsid w:val="008403AC"/>
    <w:rsid w:val="008408A3"/>
    <w:rsid w:val="00841C06"/>
    <w:rsid w:val="00841C0A"/>
    <w:rsid w:val="00841F55"/>
    <w:rsid w:val="008420F8"/>
    <w:rsid w:val="00842709"/>
    <w:rsid w:val="00842C05"/>
    <w:rsid w:val="008432A1"/>
    <w:rsid w:val="008434FE"/>
    <w:rsid w:val="0084352F"/>
    <w:rsid w:val="00843A3A"/>
    <w:rsid w:val="00843B9C"/>
    <w:rsid w:val="00843DEB"/>
    <w:rsid w:val="00843EE2"/>
    <w:rsid w:val="008442A5"/>
    <w:rsid w:val="0084474B"/>
    <w:rsid w:val="008449F5"/>
    <w:rsid w:val="008452FB"/>
    <w:rsid w:val="008453E7"/>
    <w:rsid w:val="008454B1"/>
    <w:rsid w:val="00845759"/>
    <w:rsid w:val="00845766"/>
    <w:rsid w:val="00845BA6"/>
    <w:rsid w:val="00845EE8"/>
    <w:rsid w:val="00845FD0"/>
    <w:rsid w:val="008465C6"/>
    <w:rsid w:val="00847549"/>
    <w:rsid w:val="00847825"/>
    <w:rsid w:val="00847A0E"/>
    <w:rsid w:val="00847B59"/>
    <w:rsid w:val="00847D04"/>
    <w:rsid w:val="00847D3F"/>
    <w:rsid w:val="00850029"/>
    <w:rsid w:val="008500BE"/>
    <w:rsid w:val="008505AD"/>
    <w:rsid w:val="008509B8"/>
    <w:rsid w:val="00850B3C"/>
    <w:rsid w:val="00850D05"/>
    <w:rsid w:val="00850DB8"/>
    <w:rsid w:val="00850F0A"/>
    <w:rsid w:val="00850F7E"/>
    <w:rsid w:val="00851070"/>
    <w:rsid w:val="0085137E"/>
    <w:rsid w:val="0085150D"/>
    <w:rsid w:val="008517AB"/>
    <w:rsid w:val="00851A96"/>
    <w:rsid w:val="00851F1F"/>
    <w:rsid w:val="00853E6D"/>
    <w:rsid w:val="008544AE"/>
    <w:rsid w:val="00854E6E"/>
    <w:rsid w:val="0085586F"/>
    <w:rsid w:val="00855932"/>
    <w:rsid w:val="00855CE9"/>
    <w:rsid w:val="00855D75"/>
    <w:rsid w:val="00856062"/>
    <w:rsid w:val="00856B7D"/>
    <w:rsid w:val="00856B8A"/>
    <w:rsid w:val="00856D1B"/>
    <w:rsid w:val="00857252"/>
    <w:rsid w:val="008577BF"/>
    <w:rsid w:val="00857E03"/>
    <w:rsid w:val="008600CB"/>
    <w:rsid w:val="00860960"/>
    <w:rsid w:val="00860A41"/>
    <w:rsid w:val="00860BD4"/>
    <w:rsid w:val="00860D51"/>
    <w:rsid w:val="008616A0"/>
    <w:rsid w:val="0086176D"/>
    <w:rsid w:val="008618B4"/>
    <w:rsid w:val="00861962"/>
    <w:rsid w:val="00861B29"/>
    <w:rsid w:val="00861D22"/>
    <w:rsid w:val="0086224B"/>
    <w:rsid w:val="00862551"/>
    <w:rsid w:val="00862929"/>
    <w:rsid w:val="00862BF3"/>
    <w:rsid w:val="00862FFB"/>
    <w:rsid w:val="00863228"/>
    <w:rsid w:val="008635D0"/>
    <w:rsid w:val="00863DB8"/>
    <w:rsid w:val="008641C6"/>
    <w:rsid w:val="008641EE"/>
    <w:rsid w:val="00864287"/>
    <w:rsid w:val="00864528"/>
    <w:rsid w:val="00864577"/>
    <w:rsid w:val="00864896"/>
    <w:rsid w:val="00864F4B"/>
    <w:rsid w:val="0086513B"/>
    <w:rsid w:val="00865962"/>
    <w:rsid w:val="00865B7E"/>
    <w:rsid w:val="00865CF4"/>
    <w:rsid w:val="00866263"/>
    <w:rsid w:val="008667C5"/>
    <w:rsid w:val="00866843"/>
    <w:rsid w:val="00866EAA"/>
    <w:rsid w:val="00867173"/>
    <w:rsid w:val="00867251"/>
    <w:rsid w:val="008673AB"/>
    <w:rsid w:val="008673FB"/>
    <w:rsid w:val="00867D07"/>
    <w:rsid w:val="00870974"/>
    <w:rsid w:val="0087183E"/>
    <w:rsid w:val="00871C92"/>
    <w:rsid w:val="00871CD1"/>
    <w:rsid w:val="00871CD7"/>
    <w:rsid w:val="008722C9"/>
    <w:rsid w:val="00872CD9"/>
    <w:rsid w:val="00873084"/>
    <w:rsid w:val="0087333A"/>
    <w:rsid w:val="00873574"/>
    <w:rsid w:val="0087378D"/>
    <w:rsid w:val="00873AC4"/>
    <w:rsid w:val="00873B21"/>
    <w:rsid w:val="00873D05"/>
    <w:rsid w:val="00874A71"/>
    <w:rsid w:val="00875278"/>
    <w:rsid w:val="008763E2"/>
    <w:rsid w:val="00876D96"/>
    <w:rsid w:val="00876E0C"/>
    <w:rsid w:val="00877046"/>
    <w:rsid w:val="00877783"/>
    <w:rsid w:val="0087781E"/>
    <w:rsid w:val="00880220"/>
    <w:rsid w:val="008805F7"/>
    <w:rsid w:val="00880702"/>
    <w:rsid w:val="00880ACA"/>
    <w:rsid w:val="0088157D"/>
    <w:rsid w:val="008816EE"/>
    <w:rsid w:val="00881E1F"/>
    <w:rsid w:val="008823BE"/>
    <w:rsid w:val="00882D50"/>
    <w:rsid w:val="00882D7D"/>
    <w:rsid w:val="00883ABA"/>
    <w:rsid w:val="00883DA1"/>
    <w:rsid w:val="0088415B"/>
    <w:rsid w:val="00884309"/>
    <w:rsid w:val="008843F0"/>
    <w:rsid w:val="00884BB5"/>
    <w:rsid w:val="0088503F"/>
    <w:rsid w:val="0088572C"/>
    <w:rsid w:val="008859F1"/>
    <w:rsid w:val="00886135"/>
    <w:rsid w:val="00886145"/>
    <w:rsid w:val="008865AF"/>
    <w:rsid w:val="0088699C"/>
    <w:rsid w:val="00886DCE"/>
    <w:rsid w:val="00886E10"/>
    <w:rsid w:val="0088728A"/>
    <w:rsid w:val="008874EB"/>
    <w:rsid w:val="008878C0"/>
    <w:rsid w:val="008878E5"/>
    <w:rsid w:val="00887A5C"/>
    <w:rsid w:val="0089007E"/>
    <w:rsid w:val="008901D1"/>
    <w:rsid w:val="008904DC"/>
    <w:rsid w:val="00890645"/>
    <w:rsid w:val="0089076B"/>
    <w:rsid w:val="008907CF"/>
    <w:rsid w:val="0089094E"/>
    <w:rsid w:val="00890999"/>
    <w:rsid w:val="00890A06"/>
    <w:rsid w:val="00890BA3"/>
    <w:rsid w:val="00890E24"/>
    <w:rsid w:val="00891CC1"/>
    <w:rsid w:val="00891E33"/>
    <w:rsid w:val="00891F1B"/>
    <w:rsid w:val="00892A62"/>
    <w:rsid w:val="00893A0C"/>
    <w:rsid w:val="00893A7C"/>
    <w:rsid w:val="00893F6B"/>
    <w:rsid w:val="008943D2"/>
    <w:rsid w:val="008945AB"/>
    <w:rsid w:val="0089465B"/>
    <w:rsid w:val="00894760"/>
    <w:rsid w:val="0089503A"/>
    <w:rsid w:val="008951E8"/>
    <w:rsid w:val="008952A3"/>
    <w:rsid w:val="00895C47"/>
    <w:rsid w:val="00896CE3"/>
    <w:rsid w:val="00896EDE"/>
    <w:rsid w:val="008978AE"/>
    <w:rsid w:val="00897C12"/>
    <w:rsid w:val="008A0472"/>
    <w:rsid w:val="008A0736"/>
    <w:rsid w:val="008A1520"/>
    <w:rsid w:val="008A16D9"/>
    <w:rsid w:val="008A1A23"/>
    <w:rsid w:val="008A1AD0"/>
    <w:rsid w:val="008A2384"/>
    <w:rsid w:val="008A2D6F"/>
    <w:rsid w:val="008A2DE5"/>
    <w:rsid w:val="008A3010"/>
    <w:rsid w:val="008A328F"/>
    <w:rsid w:val="008A3601"/>
    <w:rsid w:val="008A3A29"/>
    <w:rsid w:val="008A3B13"/>
    <w:rsid w:val="008A3E03"/>
    <w:rsid w:val="008A4019"/>
    <w:rsid w:val="008A40F2"/>
    <w:rsid w:val="008A4D76"/>
    <w:rsid w:val="008A4DD2"/>
    <w:rsid w:val="008A5592"/>
    <w:rsid w:val="008A5A06"/>
    <w:rsid w:val="008A5E06"/>
    <w:rsid w:val="008A5F78"/>
    <w:rsid w:val="008A6232"/>
    <w:rsid w:val="008A62DC"/>
    <w:rsid w:val="008A64EF"/>
    <w:rsid w:val="008A6BF9"/>
    <w:rsid w:val="008A6E22"/>
    <w:rsid w:val="008A7126"/>
    <w:rsid w:val="008A7168"/>
    <w:rsid w:val="008A7758"/>
    <w:rsid w:val="008B0427"/>
    <w:rsid w:val="008B05B6"/>
    <w:rsid w:val="008B10C7"/>
    <w:rsid w:val="008B1261"/>
    <w:rsid w:val="008B12AB"/>
    <w:rsid w:val="008B142F"/>
    <w:rsid w:val="008B160A"/>
    <w:rsid w:val="008B1C3C"/>
    <w:rsid w:val="008B1F82"/>
    <w:rsid w:val="008B2305"/>
    <w:rsid w:val="008B24CE"/>
    <w:rsid w:val="008B272F"/>
    <w:rsid w:val="008B2A1B"/>
    <w:rsid w:val="008B2A58"/>
    <w:rsid w:val="008B2C53"/>
    <w:rsid w:val="008B3548"/>
    <w:rsid w:val="008B387C"/>
    <w:rsid w:val="008B3B7D"/>
    <w:rsid w:val="008B4FC6"/>
    <w:rsid w:val="008B52A1"/>
    <w:rsid w:val="008B54F2"/>
    <w:rsid w:val="008B5760"/>
    <w:rsid w:val="008B58C0"/>
    <w:rsid w:val="008B58EF"/>
    <w:rsid w:val="008B5ADC"/>
    <w:rsid w:val="008B6BF5"/>
    <w:rsid w:val="008B6C45"/>
    <w:rsid w:val="008B6DC8"/>
    <w:rsid w:val="008B76E3"/>
    <w:rsid w:val="008B7C55"/>
    <w:rsid w:val="008C0229"/>
    <w:rsid w:val="008C0340"/>
    <w:rsid w:val="008C09EC"/>
    <w:rsid w:val="008C0B57"/>
    <w:rsid w:val="008C1418"/>
    <w:rsid w:val="008C1617"/>
    <w:rsid w:val="008C17EE"/>
    <w:rsid w:val="008C1C6B"/>
    <w:rsid w:val="008C23F3"/>
    <w:rsid w:val="008C28FB"/>
    <w:rsid w:val="008C2A62"/>
    <w:rsid w:val="008C38C1"/>
    <w:rsid w:val="008C460E"/>
    <w:rsid w:val="008C4824"/>
    <w:rsid w:val="008C4D06"/>
    <w:rsid w:val="008C5E20"/>
    <w:rsid w:val="008C6216"/>
    <w:rsid w:val="008C6566"/>
    <w:rsid w:val="008C665C"/>
    <w:rsid w:val="008C675E"/>
    <w:rsid w:val="008C7050"/>
    <w:rsid w:val="008C72A6"/>
    <w:rsid w:val="008C72AB"/>
    <w:rsid w:val="008C77F1"/>
    <w:rsid w:val="008D0243"/>
    <w:rsid w:val="008D0385"/>
    <w:rsid w:val="008D0433"/>
    <w:rsid w:val="008D04D6"/>
    <w:rsid w:val="008D10AD"/>
    <w:rsid w:val="008D117F"/>
    <w:rsid w:val="008D121E"/>
    <w:rsid w:val="008D161A"/>
    <w:rsid w:val="008D1788"/>
    <w:rsid w:val="008D1BCC"/>
    <w:rsid w:val="008D1F58"/>
    <w:rsid w:val="008D2204"/>
    <w:rsid w:val="008D23F3"/>
    <w:rsid w:val="008D2965"/>
    <w:rsid w:val="008D2D06"/>
    <w:rsid w:val="008D33B3"/>
    <w:rsid w:val="008D34FB"/>
    <w:rsid w:val="008D3556"/>
    <w:rsid w:val="008D3679"/>
    <w:rsid w:val="008D3A98"/>
    <w:rsid w:val="008D3C8D"/>
    <w:rsid w:val="008D3E22"/>
    <w:rsid w:val="008D3FF5"/>
    <w:rsid w:val="008D43D9"/>
    <w:rsid w:val="008D4AB9"/>
    <w:rsid w:val="008D574F"/>
    <w:rsid w:val="008D5824"/>
    <w:rsid w:val="008D5E6B"/>
    <w:rsid w:val="008D6362"/>
    <w:rsid w:val="008D660E"/>
    <w:rsid w:val="008D6639"/>
    <w:rsid w:val="008D6DB2"/>
    <w:rsid w:val="008D6F72"/>
    <w:rsid w:val="008D765D"/>
    <w:rsid w:val="008D76FB"/>
    <w:rsid w:val="008D7A00"/>
    <w:rsid w:val="008D7AE2"/>
    <w:rsid w:val="008D7B52"/>
    <w:rsid w:val="008E0482"/>
    <w:rsid w:val="008E0622"/>
    <w:rsid w:val="008E06A2"/>
    <w:rsid w:val="008E0DBF"/>
    <w:rsid w:val="008E0E42"/>
    <w:rsid w:val="008E0F29"/>
    <w:rsid w:val="008E15B6"/>
    <w:rsid w:val="008E29C7"/>
    <w:rsid w:val="008E2C98"/>
    <w:rsid w:val="008E341D"/>
    <w:rsid w:val="008E35A4"/>
    <w:rsid w:val="008E3A63"/>
    <w:rsid w:val="008E47D5"/>
    <w:rsid w:val="008E4870"/>
    <w:rsid w:val="008E4934"/>
    <w:rsid w:val="008E4CD1"/>
    <w:rsid w:val="008E51BC"/>
    <w:rsid w:val="008E5355"/>
    <w:rsid w:val="008E5E07"/>
    <w:rsid w:val="008E5E66"/>
    <w:rsid w:val="008E6A8E"/>
    <w:rsid w:val="008E7388"/>
    <w:rsid w:val="008E7909"/>
    <w:rsid w:val="008E7F77"/>
    <w:rsid w:val="008F0715"/>
    <w:rsid w:val="008F075B"/>
    <w:rsid w:val="008F09FA"/>
    <w:rsid w:val="008F0EC8"/>
    <w:rsid w:val="008F1E70"/>
    <w:rsid w:val="008F2085"/>
    <w:rsid w:val="008F23B2"/>
    <w:rsid w:val="008F2FA1"/>
    <w:rsid w:val="008F3245"/>
    <w:rsid w:val="008F3CA5"/>
    <w:rsid w:val="008F42CB"/>
    <w:rsid w:val="008F4316"/>
    <w:rsid w:val="008F4BC0"/>
    <w:rsid w:val="008F4C08"/>
    <w:rsid w:val="008F53EA"/>
    <w:rsid w:val="008F5C1A"/>
    <w:rsid w:val="008F6393"/>
    <w:rsid w:val="008F668A"/>
    <w:rsid w:val="008F6719"/>
    <w:rsid w:val="008F6820"/>
    <w:rsid w:val="008F69A3"/>
    <w:rsid w:val="008F6D9F"/>
    <w:rsid w:val="008F70E8"/>
    <w:rsid w:val="008F7244"/>
    <w:rsid w:val="008F7587"/>
    <w:rsid w:val="008F7BB7"/>
    <w:rsid w:val="008F7DF1"/>
    <w:rsid w:val="008F7ED3"/>
    <w:rsid w:val="00900213"/>
    <w:rsid w:val="0090110C"/>
    <w:rsid w:val="0090111B"/>
    <w:rsid w:val="009011C4"/>
    <w:rsid w:val="00901D41"/>
    <w:rsid w:val="00901F84"/>
    <w:rsid w:val="009020AF"/>
    <w:rsid w:val="009022EF"/>
    <w:rsid w:val="00902348"/>
    <w:rsid w:val="0090254D"/>
    <w:rsid w:val="0090294C"/>
    <w:rsid w:val="009036D3"/>
    <w:rsid w:val="00903C7F"/>
    <w:rsid w:val="00903CEE"/>
    <w:rsid w:val="00903EFF"/>
    <w:rsid w:val="00904143"/>
    <w:rsid w:val="009043D7"/>
    <w:rsid w:val="00904588"/>
    <w:rsid w:val="00904ADA"/>
    <w:rsid w:val="00904B22"/>
    <w:rsid w:val="0090510B"/>
    <w:rsid w:val="0090546F"/>
    <w:rsid w:val="00905972"/>
    <w:rsid w:val="00905AB2"/>
    <w:rsid w:val="00905D3D"/>
    <w:rsid w:val="00906393"/>
    <w:rsid w:val="0090709E"/>
    <w:rsid w:val="009074C7"/>
    <w:rsid w:val="00907685"/>
    <w:rsid w:val="00907805"/>
    <w:rsid w:val="00907899"/>
    <w:rsid w:val="009103D0"/>
    <w:rsid w:val="00910675"/>
    <w:rsid w:val="00910707"/>
    <w:rsid w:val="00910757"/>
    <w:rsid w:val="0091092E"/>
    <w:rsid w:val="00910E63"/>
    <w:rsid w:val="00911582"/>
    <w:rsid w:val="009115BF"/>
    <w:rsid w:val="00912821"/>
    <w:rsid w:val="0091338B"/>
    <w:rsid w:val="009133E8"/>
    <w:rsid w:val="00913629"/>
    <w:rsid w:val="0091377E"/>
    <w:rsid w:val="00913913"/>
    <w:rsid w:val="00913EE4"/>
    <w:rsid w:val="0091452A"/>
    <w:rsid w:val="00914627"/>
    <w:rsid w:val="00914697"/>
    <w:rsid w:val="00914B7F"/>
    <w:rsid w:val="00915CA9"/>
    <w:rsid w:val="00915E69"/>
    <w:rsid w:val="0091603C"/>
    <w:rsid w:val="00916DCB"/>
    <w:rsid w:val="0091732C"/>
    <w:rsid w:val="00917480"/>
    <w:rsid w:val="0092067F"/>
    <w:rsid w:val="0092068D"/>
    <w:rsid w:val="00920B4F"/>
    <w:rsid w:val="00920EEF"/>
    <w:rsid w:val="0092121B"/>
    <w:rsid w:val="009219C3"/>
    <w:rsid w:val="00921F75"/>
    <w:rsid w:val="009226AB"/>
    <w:rsid w:val="00922718"/>
    <w:rsid w:val="009229CC"/>
    <w:rsid w:val="00923443"/>
    <w:rsid w:val="00923E6E"/>
    <w:rsid w:val="009242F5"/>
    <w:rsid w:val="009244E8"/>
    <w:rsid w:val="0092468C"/>
    <w:rsid w:val="009246CD"/>
    <w:rsid w:val="00924B4C"/>
    <w:rsid w:val="0092573F"/>
    <w:rsid w:val="00926519"/>
    <w:rsid w:val="00926729"/>
    <w:rsid w:val="00926745"/>
    <w:rsid w:val="00926782"/>
    <w:rsid w:val="009270DD"/>
    <w:rsid w:val="00927270"/>
    <w:rsid w:val="009274AD"/>
    <w:rsid w:val="00927BA2"/>
    <w:rsid w:val="00927E1B"/>
    <w:rsid w:val="0093016F"/>
    <w:rsid w:val="009306FA"/>
    <w:rsid w:val="00930778"/>
    <w:rsid w:val="00930A97"/>
    <w:rsid w:val="00931527"/>
    <w:rsid w:val="00931713"/>
    <w:rsid w:val="00931811"/>
    <w:rsid w:val="009318C2"/>
    <w:rsid w:val="00931C88"/>
    <w:rsid w:val="00931E0A"/>
    <w:rsid w:val="00932655"/>
    <w:rsid w:val="00933534"/>
    <w:rsid w:val="00933979"/>
    <w:rsid w:val="00933C42"/>
    <w:rsid w:val="00934096"/>
    <w:rsid w:val="00934940"/>
    <w:rsid w:val="00935591"/>
    <w:rsid w:val="0093619F"/>
    <w:rsid w:val="00936750"/>
    <w:rsid w:val="00936894"/>
    <w:rsid w:val="009369BC"/>
    <w:rsid w:val="00936AE5"/>
    <w:rsid w:val="0094011B"/>
    <w:rsid w:val="0094077F"/>
    <w:rsid w:val="0094098A"/>
    <w:rsid w:val="00941027"/>
    <w:rsid w:val="009413E8"/>
    <w:rsid w:val="009427DF"/>
    <w:rsid w:val="00942B19"/>
    <w:rsid w:val="00942E67"/>
    <w:rsid w:val="00943208"/>
    <w:rsid w:val="009448AC"/>
    <w:rsid w:val="00945168"/>
    <w:rsid w:val="00945E5A"/>
    <w:rsid w:val="00945EF0"/>
    <w:rsid w:val="009460C4"/>
    <w:rsid w:val="009462E3"/>
    <w:rsid w:val="009462F2"/>
    <w:rsid w:val="00946582"/>
    <w:rsid w:val="00947A30"/>
    <w:rsid w:val="00947C26"/>
    <w:rsid w:val="00947CEB"/>
    <w:rsid w:val="0095017E"/>
    <w:rsid w:val="00950471"/>
    <w:rsid w:val="00950B60"/>
    <w:rsid w:val="00950C58"/>
    <w:rsid w:val="009511FF"/>
    <w:rsid w:val="00951297"/>
    <w:rsid w:val="009514F7"/>
    <w:rsid w:val="00951685"/>
    <w:rsid w:val="009518A2"/>
    <w:rsid w:val="009518D2"/>
    <w:rsid w:val="009518D6"/>
    <w:rsid w:val="00951DFB"/>
    <w:rsid w:val="00951F43"/>
    <w:rsid w:val="0095200B"/>
    <w:rsid w:val="00952172"/>
    <w:rsid w:val="0095230F"/>
    <w:rsid w:val="0095300B"/>
    <w:rsid w:val="009531D6"/>
    <w:rsid w:val="00953226"/>
    <w:rsid w:val="00953A08"/>
    <w:rsid w:val="00954000"/>
    <w:rsid w:val="0095407B"/>
    <w:rsid w:val="0095427E"/>
    <w:rsid w:val="009548A7"/>
    <w:rsid w:val="00954A51"/>
    <w:rsid w:val="009555EE"/>
    <w:rsid w:val="00955E1B"/>
    <w:rsid w:val="00956058"/>
    <w:rsid w:val="0095679F"/>
    <w:rsid w:val="009567B3"/>
    <w:rsid w:val="00956BA8"/>
    <w:rsid w:val="0095707A"/>
    <w:rsid w:val="00957884"/>
    <w:rsid w:val="00957A9B"/>
    <w:rsid w:val="009601E7"/>
    <w:rsid w:val="00960298"/>
    <w:rsid w:val="0096038A"/>
    <w:rsid w:val="00960ADC"/>
    <w:rsid w:val="00960BEF"/>
    <w:rsid w:val="00960DC3"/>
    <w:rsid w:val="00961202"/>
    <w:rsid w:val="00961222"/>
    <w:rsid w:val="00961450"/>
    <w:rsid w:val="009616A3"/>
    <w:rsid w:val="00961A87"/>
    <w:rsid w:val="00961BA1"/>
    <w:rsid w:val="00961EA4"/>
    <w:rsid w:val="00961F96"/>
    <w:rsid w:val="00962D71"/>
    <w:rsid w:val="009631CD"/>
    <w:rsid w:val="00963F19"/>
    <w:rsid w:val="009649D3"/>
    <w:rsid w:val="00964E49"/>
    <w:rsid w:val="0096553B"/>
    <w:rsid w:val="009658FB"/>
    <w:rsid w:val="00965996"/>
    <w:rsid w:val="00965F57"/>
    <w:rsid w:val="00965F59"/>
    <w:rsid w:val="00965FD4"/>
    <w:rsid w:val="009660C4"/>
    <w:rsid w:val="00966407"/>
    <w:rsid w:val="00966855"/>
    <w:rsid w:val="0096734A"/>
    <w:rsid w:val="009673C8"/>
    <w:rsid w:val="0096779D"/>
    <w:rsid w:val="009679F5"/>
    <w:rsid w:val="00967E82"/>
    <w:rsid w:val="009706F6"/>
    <w:rsid w:val="00970715"/>
    <w:rsid w:val="0097086E"/>
    <w:rsid w:val="00970BBD"/>
    <w:rsid w:val="00970E51"/>
    <w:rsid w:val="00970F1A"/>
    <w:rsid w:val="00971262"/>
    <w:rsid w:val="00971BB9"/>
    <w:rsid w:val="009725D4"/>
    <w:rsid w:val="00972870"/>
    <w:rsid w:val="00972E74"/>
    <w:rsid w:val="0097316C"/>
    <w:rsid w:val="009753D4"/>
    <w:rsid w:val="009756D7"/>
    <w:rsid w:val="009756F6"/>
    <w:rsid w:val="0097576C"/>
    <w:rsid w:val="0097583C"/>
    <w:rsid w:val="009759CB"/>
    <w:rsid w:val="009759D1"/>
    <w:rsid w:val="00975F98"/>
    <w:rsid w:val="009760D4"/>
    <w:rsid w:val="00976299"/>
    <w:rsid w:val="009765F1"/>
    <w:rsid w:val="00976B0A"/>
    <w:rsid w:val="00976F60"/>
    <w:rsid w:val="00980184"/>
    <w:rsid w:val="0098066B"/>
    <w:rsid w:val="009808DD"/>
    <w:rsid w:val="00981D40"/>
    <w:rsid w:val="00981E91"/>
    <w:rsid w:val="00982569"/>
    <w:rsid w:val="009825C2"/>
    <w:rsid w:val="00982F5B"/>
    <w:rsid w:val="009833A5"/>
    <w:rsid w:val="00983405"/>
    <w:rsid w:val="009838A8"/>
    <w:rsid w:val="00983E0D"/>
    <w:rsid w:val="00984142"/>
    <w:rsid w:val="009848ED"/>
    <w:rsid w:val="00984C7E"/>
    <w:rsid w:val="009852A1"/>
    <w:rsid w:val="0098572E"/>
    <w:rsid w:val="00986CA5"/>
    <w:rsid w:val="009902C2"/>
    <w:rsid w:val="009904AF"/>
    <w:rsid w:val="0099098B"/>
    <w:rsid w:val="00990A0D"/>
    <w:rsid w:val="00990B10"/>
    <w:rsid w:val="00990FFE"/>
    <w:rsid w:val="0099103E"/>
    <w:rsid w:val="00991CCC"/>
    <w:rsid w:val="00992340"/>
    <w:rsid w:val="00992C05"/>
    <w:rsid w:val="00992C81"/>
    <w:rsid w:val="009931F0"/>
    <w:rsid w:val="009932F5"/>
    <w:rsid w:val="009935D7"/>
    <w:rsid w:val="00993AA4"/>
    <w:rsid w:val="00993AFA"/>
    <w:rsid w:val="00994539"/>
    <w:rsid w:val="00994561"/>
    <w:rsid w:val="00994A2B"/>
    <w:rsid w:val="00994A57"/>
    <w:rsid w:val="00994D64"/>
    <w:rsid w:val="00995B56"/>
    <w:rsid w:val="00996138"/>
    <w:rsid w:val="00996564"/>
    <w:rsid w:val="00996713"/>
    <w:rsid w:val="009967F9"/>
    <w:rsid w:val="009969FC"/>
    <w:rsid w:val="00996BA4"/>
    <w:rsid w:val="00997076"/>
    <w:rsid w:val="00997593"/>
    <w:rsid w:val="009A0D5B"/>
    <w:rsid w:val="009A129B"/>
    <w:rsid w:val="009A15B3"/>
    <w:rsid w:val="009A1616"/>
    <w:rsid w:val="009A1BCE"/>
    <w:rsid w:val="009A1F00"/>
    <w:rsid w:val="009A2872"/>
    <w:rsid w:val="009A333C"/>
    <w:rsid w:val="009A3365"/>
    <w:rsid w:val="009A33B2"/>
    <w:rsid w:val="009A3ED0"/>
    <w:rsid w:val="009A41FC"/>
    <w:rsid w:val="009A4201"/>
    <w:rsid w:val="009A4589"/>
    <w:rsid w:val="009A52A8"/>
    <w:rsid w:val="009A54B3"/>
    <w:rsid w:val="009A571E"/>
    <w:rsid w:val="009A574A"/>
    <w:rsid w:val="009A5C25"/>
    <w:rsid w:val="009A5DA9"/>
    <w:rsid w:val="009A615B"/>
    <w:rsid w:val="009A61D8"/>
    <w:rsid w:val="009A63DB"/>
    <w:rsid w:val="009A6F98"/>
    <w:rsid w:val="009A7301"/>
    <w:rsid w:val="009A76C2"/>
    <w:rsid w:val="009A77CF"/>
    <w:rsid w:val="009A7808"/>
    <w:rsid w:val="009A78A8"/>
    <w:rsid w:val="009A7EE0"/>
    <w:rsid w:val="009B079A"/>
    <w:rsid w:val="009B10B9"/>
    <w:rsid w:val="009B1845"/>
    <w:rsid w:val="009B1C58"/>
    <w:rsid w:val="009B2955"/>
    <w:rsid w:val="009B313A"/>
    <w:rsid w:val="009B334F"/>
    <w:rsid w:val="009B3445"/>
    <w:rsid w:val="009B34E1"/>
    <w:rsid w:val="009B37A0"/>
    <w:rsid w:val="009B3CB2"/>
    <w:rsid w:val="009B4142"/>
    <w:rsid w:val="009B4332"/>
    <w:rsid w:val="009B4F8A"/>
    <w:rsid w:val="009B5720"/>
    <w:rsid w:val="009B5FDA"/>
    <w:rsid w:val="009B6094"/>
    <w:rsid w:val="009B6774"/>
    <w:rsid w:val="009B6DB6"/>
    <w:rsid w:val="009B78B0"/>
    <w:rsid w:val="009B7AD6"/>
    <w:rsid w:val="009C01A9"/>
    <w:rsid w:val="009C125C"/>
    <w:rsid w:val="009C15D5"/>
    <w:rsid w:val="009C16DC"/>
    <w:rsid w:val="009C1A5F"/>
    <w:rsid w:val="009C261A"/>
    <w:rsid w:val="009C29EC"/>
    <w:rsid w:val="009C2F79"/>
    <w:rsid w:val="009C32BB"/>
    <w:rsid w:val="009C33E4"/>
    <w:rsid w:val="009C37A8"/>
    <w:rsid w:val="009C4295"/>
    <w:rsid w:val="009C470F"/>
    <w:rsid w:val="009C48A0"/>
    <w:rsid w:val="009C48B6"/>
    <w:rsid w:val="009C4A26"/>
    <w:rsid w:val="009C4C1E"/>
    <w:rsid w:val="009C56B0"/>
    <w:rsid w:val="009C6322"/>
    <w:rsid w:val="009C7227"/>
    <w:rsid w:val="009C7791"/>
    <w:rsid w:val="009C7DBC"/>
    <w:rsid w:val="009C7FF4"/>
    <w:rsid w:val="009D06DD"/>
    <w:rsid w:val="009D0AB4"/>
    <w:rsid w:val="009D0E37"/>
    <w:rsid w:val="009D0F15"/>
    <w:rsid w:val="009D1BC2"/>
    <w:rsid w:val="009D2149"/>
    <w:rsid w:val="009D2347"/>
    <w:rsid w:val="009D263D"/>
    <w:rsid w:val="009D26C4"/>
    <w:rsid w:val="009D2C4F"/>
    <w:rsid w:val="009D31BD"/>
    <w:rsid w:val="009D325C"/>
    <w:rsid w:val="009D3499"/>
    <w:rsid w:val="009D43ED"/>
    <w:rsid w:val="009D46F2"/>
    <w:rsid w:val="009D52AC"/>
    <w:rsid w:val="009D52E1"/>
    <w:rsid w:val="009D550F"/>
    <w:rsid w:val="009D5B69"/>
    <w:rsid w:val="009D5B7C"/>
    <w:rsid w:val="009D5C58"/>
    <w:rsid w:val="009D5C93"/>
    <w:rsid w:val="009D5D1D"/>
    <w:rsid w:val="009D6A63"/>
    <w:rsid w:val="009D6E37"/>
    <w:rsid w:val="009D7CBD"/>
    <w:rsid w:val="009E061D"/>
    <w:rsid w:val="009E074E"/>
    <w:rsid w:val="009E10D5"/>
    <w:rsid w:val="009E1130"/>
    <w:rsid w:val="009E1680"/>
    <w:rsid w:val="009E1755"/>
    <w:rsid w:val="009E1AE7"/>
    <w:rsid w:val="009E21FE"/>
    <w:rsid w:val="009E25B6"/>
    <w:rsid w:val="009E2BC1"/>
    <w:rsid w:val="009E3027"/>
    <w:rsid w:val="009E3279"/>
    <w:rsid w:val="009E3622"/>
    <w:rsid w:val="009E394A"/>
    <w:rsid w:val="009E4057"/>
    <w:rsid w:val="009E431E"/>
    <w:rsid w:val="009E49B8"/>
    <w:rsid w:val="009E4E0A"/>
    <w:rsid w:val="009E4ED6"/>
    <w:rsid w:val="009E5036"/>
    <w:rsid w:val="009E5593"/>
    <w:rsid w:val="009E5863"/>
    <w:rsid w:val="009E5921"/>
    <w:rsid w:val="009E59EE"/>
    <w:rsid w:val="009E5E5D"/>
    <w:rsid w:val="009E62A8"/>
    <w:rsid w:val="009E6367"/>
    <w:rsid w:val="009E636F"/>
    <w:rsid w:val="009E6426"/>
    <w:rsid w:val="009E6BDA"/>
    <w:rsid w:val="009E6BE0"/>
    <w:rsid w:val="009E7565"/>
    <w:rsid w:val="009E7B43"/>
    <w:rsid w:val="009F06A8"/>
    <w:rsid w:val="009F0D29"/>
    <w:rsid w:val="009F1121"/>
    <w:rsid w:val="009F115A"/>
    <w:rsid w:val="009F18BE"/>
    <w:rsid w:val="009F1B31"/>
    <w:rsid w:val="009F2720"/>
    <w:rsid w:val="009F28B8"/>
    <w:rsid w:val="009F2D4A"/>
    <w:rsid w:val="009F2ECA"/>
    <w:rsid w:val="009F3D8D"/>
    <w:rsid w:val="009F40AF"/>
    <w:rsid w:val="009F41BD"/>
    <w:rsid w:val="009F42BA"/>
    <w:rsid w:val="009F4657"/>
    <w:rsid w:val="009F4AF2"/>
    <w:rsid w:val="009F4C06"/>
    <w:rsid w:val="009F5554"/>
    <w:rsid w:val="009F5B29"/>
    <w:rsid w:val="009F777E"/>
    <w:rsid w:val="009F786F"/>
    <w:rsid w:val="00A00508"/>
    <w:rsid w:val="00A007F7"/>
    <w:rsid w:val="00A008B1"/>
    <w:rsid w:val="00A00CF3"/>
    <w:rsid w:val="00A00DA1"/>
    <w:rsid w:val="00A00F26"/>
    <w:rsid w:val="00A013A7"/>
    <w:rsid w:val="00A01D53"/>
    <w:rsid w:val="00A01E3D"/>
    <w:rsid w:val="00A01F48"/>
    <w:rsid w:val="00A0280D"/>
    <w:rsid w:val="00A02B67"/>
    <w:rsid w:val="00A0303B"/>
    <w:rsid w:val="00A0305B"/>
    <w:rsid w:val="00A03066"/>
    <w:rsid w:val="00A0306A"/>
    <w:rsid w:val="00A0309C"/>
    <w:rsid w:val="00A0317B"/>
    <w:rsid w:val="00A0356B"/>
    <w:rsid w:val="00A035A4"/>
    <w:rsid w:val="00A03753"/>
    <w:rsid w:val="00A050F3"/>
    <w:rsid w:val="00A053D7"/>
    <w:rsid w:val="00A057A9"/>
    <w:rsid w:val="00A05D66"/>
    <w:rsid w:val="00A05E46"/>
    <w:rsid w:val="00A061EC"/>
    <w:rsid w:val="00A06674"/>
    <w:rsid w:val="00A06E87"/>
    <w:rsid w:val="00A06F7E"/>
    <w:rsid w:val="00A07309"/>
    <w:rsid w:val="00A076CA"/>
    <w:rsid w:val="00A07A2C"/>
    <w:rsid w:val="00A07B2C"/>
    <w:rsid w:val="00A10293"/>
    <w:rsid w:val="00A10C32"/>
    <w:rsid w:val="00A10FD5"/>
    <w:rsid w:val="00A11178"/>
    <w:rsid w:val="00A1209B"/>
    <w:rsid w:val="00A12296"/>
    <w:rsid w:val="00A12DBE"/>
    <w:rsid w:val="00A1414E"/>
    <w:rsid w:val="00A142E9"/>
    <w:rsid w:val="00A1442D"/>
    <w:rsid w:val="00A146D5"/>
    <w:rsid w:val="00A14B6C"/>
    <w:rsid w:val="00A14F55"/>
    <w:rsid w:val="00A1542D"/>
    <w:rsid w:val="00A155E3"/>
    <w:rsid w:val="00A15A97"/>
    <w:rsid w:val="00A1644B"/>
    <w:rsid w:val="00A16818"/>
    <w:rsid w:val="00A16C64"/>
    <w:rsid w:val="00A1775A"/>
    <w:rsid w:val="00A17837"/>
    <w:rsid w:val="00A17854"/>
    <w:rsid w:val="00A17EA1"/>
    <w:rsid w:val="00A208B2"/>
    <w:rsid w:val="00A20B59"/>
    <w:rsid w:val="00A20C6F"/>
    <w:rsid w:val="00A20FA0"/>
    <w:rsid w:val="00A21879"/>
    <w:rsid w:val="00A21C9F"/>
    <w:rsid w:val="00A21CAB"/>
    <w:rsid w:val="00A220A9"/>
    <w:rsid w:val="00A22775"/>
    <w:rsid w:val="00A22B58"/>
    <w:rsid w:val="00A23609"/>
    <w:rsid w:val="00A2361C"/>
    <w:rsid w:val="00A2363E"/>
    <w:rsid w:val="00A23A65"/>
    <w:rsid w:val="00A23A72"/>
    <w:rsid w:val="00A23F0F"/>
    <w:rsid w:val="00A242BD"/>
    <w:rsid w:val="00A24961"/>
    <w:rsid w:val="00A24B10"/>
    <w:rsid w:val="00A24CD2"/>
    <w:rsid w:val="00A24D9E"/>
    <w:rsid w:val="00A24F43"/>
    <w:rsid w:val="00A256BC"/>
    <w:rsid w:val="00A25B8B"/>
    <w:rsid w:val="00A25E6E"/>
    <w:rsid w:val="00A25F77"/>
    <w:rsid w:val="00A25FC4"/>
    <w:rsid w:val="00A262D1"/>
    <w:rsid w:val="00A26375"/>
    <w:rsid w:val="00A26AA5"/>
    <w:rsid w:val="00A26C13"/>
    <w:rsid w:val="00A2703F"/>
    <w:rsid w:val="00A273E8"/>
    <w:rsid w:val="00A27535"/>
    <w:rsid w:val="00A27AF8"/>
    <w:rsid w:val="00A27D49"/>
    <w:rsid w:val="00A30201"/>
    <w:rsid w:val="00A303D5"/>
    <w:rsid w:val="00A31DF9"/>
    <w:rsid w:val="00A31EB0"/>
    <w:rsid w:val="00A31F0D"/>
    <w:rsid w:val="00A32222"/>
    <w:rsid w:val="00A323EF"/>
    <w:rsid w:val="00A334DB"/>
    <w:rsid w:val="00A339D0"/>
    <w:rsid w:val="00A33AF8"/>
    <w:rsid w:val="00A33F23"/>
    <w:rsid w:val="00A33FA8"/>
    <w:rsid w:val="00A341CE"/>
    <w:rsid w:val="00A34333"/>
    <w:rsid w:val="00A349C2"/>
    <w:rsid w:val="00A35594"/>
    <w:rsid w:val="00A358B9"/>
    <w:rsid w:val="00A3591F"/>
    <w:rsid w:val="00A362DF"/>
    <w:rsid w:val="00A364D9"/>
    <w:rsid w:val="00A371A6"/>
    <w:rsid w:val="00A3739C"/>
    <w:rsid w:val="00A375A2"/>
    <w:rsid w:val="00A377AB"/>
    <w:rsid w:val="00A377C9"/>
    <w:rsid w:val="00A378EE"/>
    <w:rsid w:val="00A37BA2"/>
    <w:rsid w:val="00A408A2"/>
    <w:rsid w:val="00A4101C"/>
    <w:rsid w:val="00A4110A"/>
    <w:rsid w:val="00A418D3"/>
    <w:rsid w:val="00A418F2"/>
    <w:rsid w:val="00A4191E"/>
    <w:rsid w:val="00A42558"/>
    <w:rsid w:val="00A42C78"/>
    <w:rsid w:val="00A42F94"/>
    <w:rsid w:val="00A43056"/>
    <w:rsid w:val="00A433C2"/>
    <w:rsid w:val="00A434C5"/>
    <w:rsid w:val="00A43728"/>
    <w:rsid w:val="00A43E79"/>
    <w:rsid w:val="00A4483D"/>
    <w:rsid w:val="00A44AA3"/>
    <w:rsid w:val="00A453CB"/>
    <w:rsid w:val="00A4567B"/>
    <w:rsid w:val="00A45B61"/>
    <w:rsid w:val="00A45CD2"/>
    <w:rsid w:val="00A45CF9"/>
    <w:rsid w:val="00A4627E"/>
    <w:rsid w:val="00A4679F"/>
    <w:rsid w:val="00A469F9"/>
    <w:rsid w:val="00A46AE1"/>
    <w:rsid w:val="00A47017"/>
    <w:rsid w:val="00A472F6"/>
    <w:rsid w:val="00A47B0D"/>
    <w:rsid w:val="00A47CE8"/>
    <w:rsid w:val="00A500FF"/>
    <w:rsid w:val="00A50705"/>
    <w:rsid w:val="00A50BB3"/>
    <w:rsid w:val="00A5166A"/>
    <w:rsid w:val="00A51CBC"/>
    <w:rsid w:val="00A51E31"/>
    <w:rsid w:val="00A51EAB"/>
    <w:rsid w:val="00A5324D"/>
    <w:rsid w:val="00A535B3"/>
    <w:rsid w:val="00A53AB7"/>
    <w:rsid w:val="00A53ACC"/>
    <w:rsid w:val="00A53C9C"/>
    <w:rsid w:val="00A53D39"/>
    <w:rsid w:val="00A54FD4"/>
    <w:rsid w:val="00A550B9"/>
    <w:rsid w:val="00A55645"/>
    <w:rsid w:val="00A558F0"/>
    <w:rsid w:val="00A56086"/>
    <w:rsid w:val="00A563B3"/>
    <w:rsid w:val="00A56DB5"/>
    <w:rsid w:val="00A575A5"/>
    <w:rsid w:val="00A605E6"/>
    <w:rsid w:val="00A606DD"/>
    <w:rsid w:val="00A60D68"/>
    <w:rsid w:val="00A60E72"/>
    <w:rsid w:val="00A61241"/>
    <w:rsid w:val="00A61B45"/>
    <w:rsid w:val="00A61D63"/>
    <w:rsid w:val="00A6203E"/>
    <w:rsid w:val="00A62106"/>
    <w:rsid w:val="00A62391"/>
    <w:rsid w:val="00A62ADA"/>
    <w:rsid w:val="00A62F10"/>
    <w:rsid w:val="00A63A24"/>
    <w:rsid w:val="00A63CC1"/>
    <w:rsid w:val="00A64313"/>
    <w:rsid w:val="00A649DB"/>
    <w:rsid w:val="00A653DC"/>
    <w:rsid w:val="00A654E8"/>
    <w:rsid w:val="00A65C3E"/>
    <w:rsid w:val="00A65D8E"/>
    <w:rsid w:val="00A660D7"/>
    <w:rsid w:val="00A6654E"/>
    <w:rsid w:val="00A66624"/>
    <w:rsid w:val="00A667B4"/>
    <w:rsid w:val="00A67120"/>
    <w:rsid w:val="00A67548"/>
    <w:rsid w:val="00A67AB9"/>
    <w:rsid w:val="00A70335"/>
    <w:rsid w:val="00A70548"/>
    <w:rsid w:val="00A7099D"/>
    <w:rsid w:val="00A70DBC"/>
    <w:rsid w:val="00A70E58"/>
    <w:rsid w:val="00A711C6"/>
    <w:rsid w:val="00A712B4"/>
    <w:rsid w:val="00A7142C"/>
    <w:rsid w:val="00A714F1"/>
    <w:rsid w:val="00A7178B"/>
    <w:rsid w:val="00A7190E"/>
    <w:rsid w:val="00A71C46"/>
    <w:rsid w:val="00A71C7B"/>
    <w:rsid w:val="00A71F0B"/>
    <w:rsid w:val="00A7217A"/>
    <w:rsid w:val="00A72500"/>
    <w:rsid w:val="00A72F29"/>
    <w:rsid w:val="00A732DA"/>
    <w:rsid w:val="00A7362A"/>
    <w:rsid w:val="00A74103"/>
    <w:rsid w:val="00A74119"/>
    <w:rsid w:val="00A741C4"/>
    <w:rsid w:val="00A743D6"/>
    <w:rsid w:val="00A74939"/>
    <w:rsid w:val="00A74BEA"/>
    <w:rsid w:val="00A74EC1"/>
    <w:rsid w:val="00A75229"/>
    <w:rsid w:val="00A7536B"/>
    <w:rsid w:val="00A75552"/>
    <w:rsid w:val="00A7620E"/>
    <w:rsid w:val="00A76996"/>
    <w:rsid w:val="00A76CC3"/>
    <w:rsid w:val="00A77C6B"/>
    <w:rsid w:val="00A77DE4"/>
    <w:rsid w:val="00A77F4D"/>
    <w:rsid w:val="00A800F4"/>
    <w:rsid w:val="00A807A8"/>
    <w:rsid w:val="00A80A93"/>
    <w:rsid w:val="00A80AEA"/>
    <w:rsid w:val="00A81007"/>
    <w:rsid w:val="00A8106F"/>
    <w:rsid w:val="00A813D9"/>
    <w:rsid w:val="00A81AA9"/>
    <w:rsid w:val="00A81E99"/>
    <w:rsid w:val="00A8224D"/>
    <w:rsid w:val="00A823E5"/>
    <w:rsid w:val="00A82745"/>
    <w:rsid w:val="00A82869"/>
    <w:rsid w:val="00A829D8"/>
    <w:rsid w:val="00A82ECF"/>
    <w:rsid w:val="00A83EF3"/>
    <w:rsid w:val="00A84136"/>
    <w:rsid w:val="00A842CD"/>
    <w:rsid w:val="00A84A1F"/>
    <w:rsid w:val="00A85290"/>
    <w:rsid w:val="00A85B08"/>
    <w:rsid w:val="00A85B4F"/>
    <w:rsid w:val="00A86425"/>
    <w:rsid w:val="00A8680D"/>
    <w:rsid w:val="00A86AAA"/>
    <w:rsid w:val="00A875F6"/>
    <w:rsid w:val="00A879B3"/>
    <w:rsid w:val="00A87A7E"/>
    <w:rsid w:val="00A87CD2"/>
    <w:rsid w:val="00A90368"/>
    <w:rsid w:val="00A911B9"/>
    <w:rsid w:val="00A9158C"/>
    <w:rsid w:val="00A918A4"/>
    <w:rsid w:val="00A918D9"/>
    <w:rsid w:val="00A91F89"/>
    <w:rsid w:val="00A9220C"/>
    <w:rsid w:val="00A92490"/>
    <w:rsid w:val="00A9250A"/>
    <w:rsid w:val="00A9277F"/>
    <w:rsid w:val="00A92D15"/>
    <w:rsid w:val="00A93401"/>
    <w:rsid w:val="00A93436"/>
    <w:rsid w:val="00A9344C"/>
    <w:rsid w:val="00A938FE"/>
    <w:rsid w:val="00A93AB0"/>
    <w:rsid w:val="00A93AED"/>
    <w:rsid w:val="00A93D60"/>
    <w:rsid w:val="00A94160"/>
    <w:rsid w:val="00A941D2"/>
    <w:rsid w:val="00A9434F"/>
    <w:rsid w:val="00A943A4"/>
    <w:rsid w:val="00A94E54"/>
    <w:rsid w:val="00A95874"/>
    <w:rsid w:val="00A95886"/>
    <w:rsid w:val="00A97035"/>
    <w:rsid w:val="00A97260"/>
    <w:rsid w:val="00A97448"/>
    <w:rsid w:val="00A976EA"/>
    <w:rsid w:val="00A97C5F"/>
    <w:rsid w:val="00AA090E"/>
    <w:rsid w:val="00AA0AF2"/>
    <w:rsid w:val="00AA1241"/>
    <w:rsid w:val="00AA1711"/>
    <w:rsid w:val="00AA1DA8"/>
    <w:rsid w:val="00AA2115"/>
    <w:rsid w:val="00AA23F0"/>
    <w:rsid w:val="00AA2EC6"/>
    <w:rsid w:val="00AA3006"/>
    <w:rsid w:val="00AA31F9"/>
    <w:rsid w:val="00AA32DD"/>
    <w:rsid w:val="00AA331C"/>
    <w:rsid w:val="00AA3744"/>
    <w:rsid w:val="00AA3787"/>
    <w:rsid w:val="00AA3E31"/>
    <w:rsid w:val="00AA4279"/>
    <w:rsid w:val="00AA4B55"/>
    <w:rsid w:val="00AA4C9C"/>
    <w:rsid w:val="00AA4E8F"/>
    <w:rsid w:val="00AA5D1F"/>
    <w:rsid w:val="00AA5F93"/>
    <w:rsid w:val="00AA6AC0"/>
    <w:rsid w:val="00AA6DBD"/>
    <w:rsid w:val="00AA7141"/>
    <w:rsid w:val="00AB02C2"/>
    <w:rsid w:val="00AB0583"/>
    <w:rsid w:val="00AB0815"/>
    <w:rsid w:val="00AB0D10"/>
    <w:rsid w:val="00AB1136"/>
    <w:rsid w:val="00AB1390"/>
    <w:rsid w:val="00AB14EA"/>
    <w:rsid w:val="00AB1C6F"/>
    <w:rsid w:val="00AB2D7C"/>
    <w:rsid w:val="00AB3AB9"/>
    <w:rsid w:val="00AB492E"/>
    <w:rsid w:val="00AB5634"/>
    <w:rsid w:val="00AB574D"/>
    <w:rsid w:val="00AB58B2"/>
    <w:rsid w:val="00AB5B4F"/>
    <w:rsid w:val="00AB5E77"/>
    <w:rsid w:val="00AB66BC"/>
    <w:rsid w:val="00AB6BDB"/>
    <w:rsid w:val="00AB6D1B"/>
    <w:rsid w:val="00AB6D54"/>
    <w:rsid w:val="00AB708C"/>
    <w:rsid w:val="00AB71FB"/>
    <w:rsid w:val="00AB7237"/>
    <w:rsid w:val="00AB7293"/>
    <w:rsid w:val="00AB72B6"/>
    <w:rsid w:val="00AC0276"/>
    <w:rsid w:val="00AC031B"/>
    <w:rsid w:val="00AC0643"/>
    <w:rsid w:val="00AC0BA2"/>
    <w:rsid w:val="00AC0D07"/>
    <w:rsid w:val="00AC1028"/>
    <w:rsid w:val="00AC137F"/>
    <w:rsid w:val="00AC1A6B"/>
    <w:rsid w:val="00AC1DDC"/>
    <w:rsid w:val="00AC1EDB"/>
    <w:rsid w:val="00AC2453"/>
    <w:rsid w:val="00AC31EF"/>
    <w:rsid w:val="00AC35BA"/>
    <w:rsid w:val="00AC374C"/>
    <w:rsid w:val="00AC398E"/>
    <w:rsid w:val="00AC3FA5"/>
    <w:rsid w:val="00AC46C6"/>
    <w:rsid w:val="00AC47C8"/>
    <w:rsid w:val="00AC47F0"/>
    <w:rsid w:val="00AC4D1F"/>
    <w:rsid w:val="00AC4D20"/>
    <w:rsid w:val="00AC5274"/>
    <w:rsid w:val="00AC55DD"/>
    <w:rsid w:val="00AC5784"/>
    <w:rsid w:val="00AC5884"/>
    <w:rsid w:val="00AC6ACE"/>
    <w:rsid w:val="00AC74C4"/>
    <w:rsid w:val="00AC788F"/>
    <w:rsid w:val="00AC7E18"/>
    <w:rsid w:val="00AD04A6"/>
    <w:rsid w:val="00AD05A5"/>
    <w:rsid w:val="00AD0797"/>
    <w:rsid w:val="00AD0FA5"/>
    <w:rsid w:val="00AD1142"/>
    <w:rsid w:val="00AD15B6"/>
    <w:rsid w:val="00AD168F"/>
    <w:rsid w:val="00AD16BE"/>
    <w:rsid w:val="00AD1C75"/>
    <w:rsid w:val="00AD257F"/>
    <w:rsid w:val="00AD280B"/>
    <w:rsid w:val="00AD2879"/>
    <w:rsid w:val="00AD3CF4"/>
    <w:rsid w:val="00AD3DFF"/>
    <w:rsid w:val="00AD47BA"/>
    <w:rsid w:val="00AD4B7D"/>
    <w:rsid w:val="00AD62CB"/>
    <w:rsid w:val="00AD6901"/>
    <w:rsid w:val="00AD6C0A"/>
    <w:rsid w:val="00AD7E1C"/>
    <w:rsid w:val="00AE01F2"/>
    <w:rsid w:val="00AE0927"/>
    <w:rsid w:val="00AE0974"/>
    <w:rsid w:val="00AE0BD0"/>
    <w:rsid w:val="00AE17EA"/>
    <w:rsid w:val="00AE18DA"/>
    <w:rsid w:val="00AE1F6D"/>
    <w:rsid w:val="00AE2316"/>
    <w:rsid w:val="00AE261F"/>
    <w:rsid w:val="00AE29AF"/>
    <w:rsid w:val="00AE2EBC"/>
    <w:rsid w:val="00AE3272"/>
    <w:rsid w:val="00AE33CE"/>
    <w:rsid w:val="00AE3DA2"/>
    <w:rsid w:val="00AE40A0"/>
    <w:rsid w:val="00AE42C5"/>
    <w:rsid w:val="00AE42D8"/>
    <w:rsid w:val="00AE4589"/>
    <w:rsid w:val="00AE46C7"/>
    <w:rsid w:val="00AE46CB"/>
    <w:rsid w:val="00AE4873"/>
    <w:rsid w:val="00AE4F3D"/>
    <w:rsid w:val="00AE5391"/>
    <w:rsid w:val="00AE5EFA"/>
    <w:rsid w:val="00AE63F6"/>
    <w:rsid w:val="00AE678F"/>
    <w:rsid w:val="00AE6859"/>
    <w:rsid w:val="00AE6C71"/>
    <w:rsid w:val="00AE6D44"/>
    <w:rsid w:val="00AE7923"/>
    <w:rsid w:val="00AE7DA6"/>
    <w:rsid w:val="00AE7F2C"/>
    <w:rsid w:val="00AF0508"/>
    <w:rsid w:val="00AF0703"/>
    <w:rsid w:val="00AF0E47"/>
    <w:rsid w:val="00AF13E5"/>
    <w:rsid w:val="00AF16E3"/>
    <w:rsid w:val="00AF1B44"/>
    <w:rsid w:val="00AF254C"/>
    <w:rsid w:val="00AF2789"/>
    <w:rsid w:val="00AF281D"/>
    <w:rsid w:val="00AF2EE3"/>
    <w:rsid w:val="00AF324F"/>
    <w:rsid w:val="00AF354E"/>
    <w:rsid w:val="00AF3864"/>
    <w:rsid w:val="00AF3A42"/>
    <w:rsid w:val="00AF3BFA"/>
    <w:rsid w:val="00AF3F61"/>
    <w:rsid w:val="00AF45ED"/>
    <w:rsid w:val="00AF46DF"/>
    <w:rsid w:val="00AF47B6"/>
    <w:rsid w:val="00AF4811"/>
    <w:rsid w:val="00AF4EBB"/>
    <w:rsid w:val="00AF5575"/>
    <w:rsid w:val="00AF5872"/>
    <w:rsid w:val="00AF638C"/>
    <w:rsid w:val="00AF6599"/>
    <w:rsid w:val="00AF7526"/>
    <w:rsid w:val="00B0036C"/>
    <w:rsid w:val="00B00B00"/>
    <w:rsid w:val="00B00C55"/>
    <w:rsid w:val="00B00E73"/>
    <w:rsid w:val="00B017EE"/>
    <w:rsid w:val="00B01A59"/>
    <w:rsid w:val="00B01E1E"/>
    <w:rsid w:val="00B024D5"/>
    <w:rsid w:val="00B029E4"/>
    <w:rsid w:val="00B0321D"/>
    <w:rsid w:val="00B03D86"/>
    <w:rsid w:val="00B04446"/>
    <w:rsid w:val="00B04727"/>
    <w:rsid w:val="00B04847"/>
    <w:rsid w:val="00B048FD"/>
    <w:rsid w:val="00B05463"/>
    <w:rsid w:val="00B068B4"/>
    <w:rsid w:val="00B06999"/>
    <w:rsid w:val="00B06B32"/>
    <w:rsid w:val="00B074EB"/>
    <w:rsid w:val="00B077C5"/>
    <w:rsid w:val="00B10310"/>
    <w:rsid w:val="00B10606"/>
    <w:rsid w:val="00B10BA6"/>
    <w:rsid w:val="00B10CBF"/>
    <w:rsid w:val="00B113FD"/>
    <w:rsid w:val="00B11686"/>
    <w:rsid w:val="00B11A4B"/>
    <w:rsid w:val="00B11DCE"/>
    <w:rsid w:val="00B11F72"/>
    <w:rsid w:val="00B125CF"/>
    <w:rsid w:val="00B1285C"/>
    <w:rsid w:val="00B12BA1"/>
    <w:rsid w:val="00B131C1"/>
    <w:rsid w:val="00B133AC"/>
    <w:rsid w:val="00B13563"/>
    <w:rsid w:val="00B13A04"/>
    <w:rsid w:val="00B13BB2"/>
    <w:rsid w:val="00B13CA5"/>
    <w:rsid w:val="00B14345"/>
    <w:rsid w:val="00B144DA"/>
    <w:rsid w:val="00B145B6"/>
    <w:rsid w:val="00B14939"/>
    <w:rsid w:val="00B14A3D"/>
    <w:rsid w:val="00B14BE1"/>
    <w:rsid w:val="00B14D36"/>
    <w:rsid w:val="00B14EA2"/>
    <w:rsid w:val="00B14F6D"/>
    <w:rsid w:val="00B153A1"/>
    <w:rsid w:val="00B155AE"/>
    <w:rsid w:val="00B158C8"/>
    <w:rsid w:val="00B15CD6"/>
    <w:rsid w:val="00B15F18"/>
    <w:rsid w:val="00B15F6B"/>
    <w:rsid w:val="00B16201"/>
    <w:rsid w:val="00B1688F"/>
    <w:rsid w:val="00B16EC3"/>
    <w:rsid w:val="00B17890"/>
    <w:rsid w:val="00B20A11"/>
    <w:rsid w:val="00B210E4"/>
    <w:rsid w:val="00B210F2"/>
    <w:rsid w:val="00B21660"/>
    <w:rsid w:val="00B21774"/>
    <w:rsid w:val="00B2186A"/>
    <w:rsid w:val="00B21A9E"/>
    <w:rsid w:val="00B22336"/>
    <w:rsid w:val="00B22D79"/>
    <w:rsid w:val="00B23F76"/>
    <w:rsid w:val="00B24438"/>
    <w:rsid w:val="00B24490"/>
    <w:rsid w:val="00B254CE"/>
    <w:rsid w:val="00B255DC"/>
    <w:rsid w:val="00B25774"/>
    <w:rsid w:val="00B2593F"/>
    <w:rsid w:val="00B26177"/>
    <w:rsid w:val="00B26314"/>
    <w:rsid w:val="00B26421"/>
    <w:rsid w:val="00B2650F"/>
    <w:rsid w:val="00B268A3"/>
    <w:rsid w:val="00B26C87"/>
    <w:rsid w:val="00B272D6"/>
    <w:rsid w:val="00B2763C"/>
    <w:rsid w:val="00B2769C"/>
    <w:rsid w:val="00B276B9"/>
    <w:rsid w:val="00B27F9B"/>
    <w:rsid w:val="00B300DD"/>
    <w:rsid w:val="00B30A90"/>
    <w:rsid w:val="00B30F54"/>
    <w:rsid w:val="00B31B03"/>
    <w:rsid w:val="00B320DB"/>
    <w:rsid w:val="00B321C7"/>
    <w:rsid w:val="00B3254D"/>
    <w:rsid w:val="00B329EF"/>
    <w:rsid w:val="00B32F1C"/>
    <w:rsid w:val="00B335B8"/>
    <w:rsid w:val="00B3438F"/>
    <w:rsid w:val="00B3473E"/>
    <w:rsid w:val="00B3473F"/>
    <w:rsid w:val="00B34784"/>
    <w:rsid w:val="00B34809"/>
    <w:rsid w:val="00B34D57"/>
    <w:rsid w:val="00B35561"/>
    <w:rsid w:val="00B361B4"/>
    <w:rsid w:val="00B3673D"/>
    <w:rsid w:val="00B368AE"/>
    <w:rsid w:val="00B36E80"/>
    <w:rsid w:val="00B370FB"/>
    <w:rsid w:val="00B37422"/>
    <w:rsid w:val="00B377EA"/>
    <w:rsid w:val="00B37B3C"/>
    <w:rsid w:val="00B37CB4"/>
    <w:rsid w:val="00B37D84"/>
    <w:rsid w:val="00B37EA5"/>
    <w:rsid w:val="00B40110"/>
    <w:rsid w:val="00B40626"/>
    <w:rsid w:val="00B40793"/>
    <w:rsid w:val="00B407F5"/>
    <w:rsid w:val="00B40D34"/>
    <w:rsid w:val="00B40D92"/>
    <w:rsid w:val="00B415B6"/>
    <w:rsid w:val="00B41720"/>
    <w:rsid w:val="00B41A98"/>
    <w:rsid w:val="00B42646"/>
    <w:rsid w:val="00B4279C"/>
    <w:rsid w:val="00B4290F"/>
    <w:rsid w:val="00B429E2"/>
    <w:rsid w:val="00B42D0C"/>
    <w:rsid w:val="00B42D4F"/>
    <w:rsid w:val="00B43105"/>
    <w:rsid w:val="00B43153"/>
    <w:rsid w:val="00B44472"/>
    <w:rsid w:val="00B44858"/>
    <w:rsid w:val="00B44BC9"/>
    <w:rsid w:val="00B44DA3"/>
    <w:rsid w:val="00B454C7"/>
    <w:rsid w:val="00B454E6"/>
    <w:rsid w:val="00B45C8C"/>
    <w:rsid w:val="00B467B5"/>
    <w:rsid w:val="00B46992"/>
    <w:rsid w:val="00B46AB7"/>
    <w:rsid w:val="00B47D4D"/>
    <w:rsid w:val="00B47E5C"/>
    <w:rsid w:val="00B5016A"/>
    <w:rsid w:val="00B507A1"/>
    <w:rsid w:val="00B50ACE"/>
    <w:rsid w:val="00B50FE7"/>
    <w:rsid w:val="00B5103F"/>
    <w:rsid w:val="00B512C6"/>
    <w:rsid w:val="00B5147A"/>
    <w:rsid w:val="00B51FA0"/>
    <w:rsid w:val="00B52799"/>
    <w:rsid w:val="00B52904"/>
    <w:rsid w:val="00B52E6C"/>
    <w:rsid w:val="00B532B1"/>
    <w:rsid w:val="00B53351"/>
    <w:rsid w:val="00B53C3F"/>
    <w:rsid w:val="00B53FCD"/>
    <w:rsid w:val="00B541EE"/>
    <w:rsid w:val="00B542EB"/>
    <w:rsid w:val="00B544DE"/>
    <w:rsid w:val="00B548DA"/>
    <w:rsid w:val="00B55075"/>
    <w:rsid w:val="00B553C8"/>
    <w:rsid w:val="00B559F6"/>
    <w:rsid w:val="00B56E62"/>
    <w:rsid w:val="00B56F70"/>
    <w:rsid w:val="00B578C3"/>
    <w:rsid w:val="00B57AB7"/>
    <w:rsid w:val="00B57FC5"/>
    <w:rsid w:val="00B60640"/>
    <w:rsid w:val="00B606B9"/>
    <w:rsid w:val="00B60AB1"/>
    <w:rsid w:val="00B60C4C"/>
    <w:rsid w:val="00B60F99"/>
    <w:rsid w:val="00B6111F"/>
    <w:rsid w:val="00B61326"/>
    <w:rsid w:val="00B61D87"/>
    <w:rsid w:val="00B61E98"/>
    <w:rsid w:val="00B6210F"/>
    <w:rsid w:val="00B6220C"/>
    <w:rsid w:val="00B625B0"/>
    <w:rsid w:val="00B6269A"/>
    <w:rsid w:val="00B63D13"/>
    <w:rsid w:val="00B64103"/>
    <w:rsid w:val="00B648E0"/>
    <w:rsid w:val="00B6550A"/>
    <w:rsid w:val="00B65851"/>
    <w:rsid w:val="00B65DBD"/>
    <w:rsid w:val="00B65FA3"/>
    <w:rsid w:val="00B66A6B"/>
    <w:rsid w:val="00B66ACA"/>
    <w:rsid w:val="00B66DAD"/>
    <w:rsid w:val="00B66E22"/>
    <w:rsid w:val="00B670E7"/>
    <w:rsid w:val="00B67251"/>
    <w:rsid w:val="00B67718"/>
    <w:rsid w:val="00B711F6"/>
    <w:rsid w:val="00B712D9"/>
    <w:rsid w:val="00B720DC"/>
    <w:rsid w:val="00B72945"/>
    <w:rsid w:val="00B72D5A"/>
    <w:rsid w:val="00B7328A"/>
    <w:rsid w:val="00B7330D"/>
    <w:rsid w:val="00B736C0"/>
    <w:rsid w:val="00B73A73"/>
    <w:rsid w:val="00B74123"/>
    <w:rsid w:val="00B743FF"/>
    <w:rsid w:val="00B74964"/>
    <w:rsid w:val="00B74C9F"/>
    <w:rsid w:val="00B74CE9"/>
    <w:rsid w:val="00B74DA9"/>
    <w:rsid w:val="00B755F5"/>
    <w:rsid w:val="00B75B05"/>
    <w:rsid w:val="00B76255"/>
    <w:rsid w:val="00B76B24"/>
    <w:rsid w:val="00B76F73"/>
    <w:rsid w:val="00B7781A"/>
    <w:rsid w:val="00B77DD8"/>
    <w:rsid w:val="00B808C0"/>
    <w:rsid w:val="00B8092E"/>
    <w:rsid w:val="00B80EC8"/>
    <w:rsid w:val="00B80EC9"/>
    <w:rsid w:val="00B81B91"/>
    <w:rsid w:val="00B8256E"/>
    <w:rsid w:val="00B82DA5"/>
    <w:rsid w:val="00B82DA9"/>
    <w:rsid w:val="00B82E62"/>
    <w:rsid w:val="00B831A1"/>
    <w:rsid w:val="00B83344"/>
    <w:rsid w:val="00B83541"/>
    <w:rsid w:val="00B837BE"/>
    <w:rsid w:val="00B845FB"/>
    <w:rsid w:val="00B8491D"/>
    <w:rsid w:val="00B84995"/>
    <w:rsid w:val="00B84E84"/>
    <w:rsid w:val="00B85058"/>
    <w:rsid w:val="00B855DA"/>
    <w:rsid w:val="00B85E25"/>
    <w:rsid w:val="00B866F6"/>
    <w:rsid w:val="00B867EB"/>
    <w:rsid w:val="00B86CC6"/>
    <w:rsid w:val="00B87709"/>
    <w:rsid w:val="00B87985"/>
    <w:rsid w:val="00B87C1A"/>
    <w:rsid w:val="00B87FF0"/>
    <w:rsid w:val="00B902CC"/>
    <w:rsid w:val="00B904DD"/>
    <w:rsid w:val="00B90601"/>
    <w:rsid w:val="00B91413"/>
    <w:rsid w:val="00B923B4"/>
    <w:rsid w:val="00B924C7"/>
    <w:rsid w:val="00B92DE6"/>
    <w:rsid w:val="00B93171"/>
    <w:rsid w:val="00B9340B"/>
    <w:rsid w:val="00B935FF"/>
    <w:rsid w:val="00B942A0"/>
    <w:rsid w:val="00B942AA"/>
    <w:rsid w:val="00B94F4D"/>
    <w:rsid w:val="00B95C9A"/>
    <w:rsid w:val="00B95D43"/>
    <w:rsid w:val="00B961D7"/>
    <w:rsid w:val="00B96356"/>
    <w:rsid w:val="00B96825"/>
    <w:rsid w:val="00B969A3"/>
    <w:rsid w:val="00B96EBD"/>
    <w:rsid w:val="00B97000"/>
    <w:rsid w:val="00B97595"/>
    <w:rsid w:val="00B9770F"/>
    <w:rsid w:val="00BA00DB"/>
    <w:rsid w:val="00BA01D2"/>
    <w:rsid w:val="00BA0A81"/>
    <w:rsid w:val="00BA10C2"/>
    <w:rsid w:val="00BA1576"/>
    <w:rsid w:val="00BA15BE"/>
    <w:rsid w:val="00BA16A6"/>
    <w:rsid w:val="00BA1D1D"/>
    <w:rsid w:val="00BA1EFE"/>
    <w:rsid w:val="00BA1F0C"/>
    <w:rsid w:val="00BA24CB"/>
    <w:rsid w:val="00BA2753"/>
    <w:rsid w:val="00BA336E"/>
    <w:rsid w:val="00BA3CD7"/>
    <w:rsid w:val="00BA3F0A"/>
    <w:rsid w:val="00BA41A3"/>
    <w:rsid w:val="00BA499F"/>
    <w:rsid w:val="00BA4ABA"/>
    <w:rsid w:val="00BA4DF8"/>
    <w:rsid w:val="00BA5068"/>
    <w:rsid w:val="00BA52D8"/>
    <w:rsid w:val="00BA554A"/>
    <w:rsid w:val="00BA567D"/>
    <w:rsid w:val="00BA56AB"/>
    <w:rsid w:val="00BA58B4"/>
    <w:rsid w:val="00BA5967"/>
    <w:rsid w:val="00BA60F8"/>
    <w:rsid w:val="00BA6339"/>
    <w:rsid w:val="00BA6EC5"/>
    <w:rsid w:val="00BA7579"/>
    <w:rsid w:val="00BA7A86"/>
    <w:rsid w:val="00BB0A03"/>
    <w:rsid w:val="00BB0B49"/>
    <w:rsid w:val="00BB0E5C"/>
    <w:rsid w:val="00BB0EEF"/>
    <w:rsid w:val="00BB1D95"/>
    <w:rsid w:val="00BB1DEA"/>
    <w:rsid w:val="00BB2A11"/>
    <w:rsid w:val="00BB2B15"/>
    <w:rsid w:val="00BB30D9"/>
    <w:rsid w:val="00BB3338"/>
    <w:rsid w:val="00BB3376"/>
    <w:rsid w:val="00BB3639"/>
    <w:rsid w:val="00BB3703"/>
    <w:rsid w:val="00BB37D3"/>
    <w:rsid w:val="00BB3983"/>
    <w:rsid w:val="00BB3BDB"/>
    <w:rsid w:val="00BB3BF0"/>
    <w:rsid w:val="00BB40BF"/>
    <w:rsid w:val="00BB4295"/>
    <w:rsid w:val="00BB4433"/>
    <w:rsid w:val="00BB4520"/>
    <w:rsid w:val="00BB46EE"/>
    <w:rsid w:val="00BB4804"/>
    <w:rsid w:val="00BB4809"/>
    <w:rsid w:val="00BB4C71"/>
    <w:rsid w:val="00BB4DFE"/>
    <w:rsid w:val="00BB5194"/>
    <w:rsid w:val="00BB5B70"/>
    <w:rsid w:val="00BB63BE"/>
    <w:rsid w:val="00BB67B9"/>
    <w:rsid w:val="00BB6AE2"/>
    <w:rsid w:val="00BB6B64"/>
    <w:rsid w:val="00BB7D56"/>
    <w:rsid w:val="00BC039F"/>
    <w:rsid w:val="00BC086A"/>
    <w:rsid w:val="00BC0B08"/>
    <w:rsid w:val="00BC0FB0"/>
    <w:rsid w:val="00BC1589"/>
    <w:rsid w:val="00BC1836"/>
    <w:rsid w:val="00BC19D3"/>
    <w:rsid w:val="00BC1E56"/>
    <w:rsid w:val="00BC2E7E"/>
    <w:rsid w:val="00BC3451"/>
    <w:rsid w:val="00BC3557"/>
    <w:rsid w:val="00BC35CF"/>
    <w:rsid w:val="00BC4485"/>
    <w:rsid w:val="00BC4905"/>
    <w:rsid w:val="00BC4BEF"/>
    <w:rsid w:val="00BC4DA1"/>
    <w:rsid w:val="00BC5663"/>
    <w:rsid w:val="00BC5687"/>
    <w:rsid w:val="00BC57C3"/>
    <w:rsid w:val="00BC58EB"/>
    <w:rsid w:val="00BC6481"/>
    <w:rsid w:val="00BC66A3"/>
    <w:rsid w:val="00BC6DA4"/>
    <w:rsid w:val="00BC7176"/>
    <w:rsid w:val="00BC743A"/>
    <w:rsid w:val="00BC75F8"/>
    <w:rsid w:val="00BC79C9"/>
    <w:rsid w:val="00BC7A9B"/>
    <w:rsid w:val="00BC7EB4"/>
    <w:rsid w:val="00BD0300"/>
    <w:rsid w:val="00BD25D2"/>
    <w:rsid w:val="00BD2A27"/>
    <w:rsid w:val="00BD2AA8"/>
    <w:rsid w:val="00BD2DC9"/>
    <w:rsid w:val="00BD2E82"/>
    <w:rsid w:val="00BD2EC9"/>
    <w:rsid w:val="00BD39EC"/>
    <w:rsid w:val="00BD4386"/>
    <w:rsid w:val="00BD490C"/>
    <w:rsid w:val="00BD4A3B"/>
    <w:rsid w:val="00BD53F1"/>
    <w:rsid w:val="00BD557C"/>
    <w:rsid w:val="00BD5E09"/>
    <w:rsid w:val="00BD6ACB"/>
    <w:rsid w:val="00BD6B1C"/>
    <w:rsid w:val="00BD6BA8"/>
    <w:rsid w:val="00BD7867"/>
    <w:rsid w:val="00BE00C8"/>
    <w:rsid w:val="00BE0A00"/>
    <w:rsid w:val="00BE0D5F"/>
    <w:rsid w:val="00BE1198"/>
    <w:rsid w:val="00BE1270"/>
    <w:rsid w:val="00BE1992"/>
    <w:rsid w:val="00BE1EDD"/>
    <w:rsid w:val="00BE216D"/>
    <w:rsid w:val="00BE2498"/>
    <w:rsid w:val="00BE24A5"/>
    <w:rsid w:val="00BE2515"/>
    <w:rsid w:val="00BE25F1"/>
    <w:rsid w:val="00BE2C10"/>
    <w:rsid w:val="00BE37F8"/>
    <w:rsid w:val="00BE4020"/>
    <w:rsid w:val="00BE4111"/>
    <w:rsid w:val="00BE4894"/>
    <w:rsid w:val="00BE5140"/>
    <w:rsid w:val="00BE5DB3"/>
    <w:rsid w:val="00BE6249"/>
    <w:rsid w:val="00BE6607"/>
    <w:rsid w:val="00BE6AEE"/>
    <w:rsid w:val="00BE6F9D"/>
    <w:rsid w:val="00BE7064"/>
    <w:rsid w:val="00BE77BE"/>
    <w:rsid w:val="00BE7ABB"/>
    <w:rsid w:val="00BF0055"/>
    <w:rsid w:val="00BF0150"/>
    <w:rsid w:val="00BF0326"/>
    <w:rsid w:val="00BF0C33"/>
    <w:rsid w:val="00BF0C83"/>
    <w:rsid w:val="00BF0D3F"/>
    <w:rsid w:val="00BF0FD1"/>
    <w:rsid w:val="00BF14C4"/>
    <w:rsid w:val="00BF1519"/>
    <w:rsid w:val="00BF1F1C"/>
    <w:rsid w:val="00BF2253"/>
    <w:rsid w:val="00BF22AB"/>
    <w:rsid w:val="00BF230C"/>
    <w:rsid w:val="00BF3D89"/>
    <w:rsid w:val="00BF411D"/>
    <w:rsid w:val="00BF44C2"/>
    <w:rsid w:val="00BF51EB"/>
    <w:rsid w:val="00BF5282"/>
    <w:rsid w:val="00BF5611"/>
    <w:rsid w:val="00BF5A53"/>
    <w:rsid w:val="00BF60EA"/>
    <w:rsid w:val="00BF659F"/>
    <w:rsid w:val="00BF6C95"/>
    <w:rsid w:val="00BF7109"/>
    <w:rsid w:val="00BF7E51"/>
    <w:rsid w:val="00C00595"/>
    <w:rsid w:val="00C013C0"/>
    <w:rsid w:val="00C013D5"/>
    <w:rsid w:val="00C015C3"/>
    <w:rsid w:val="00C023AD"/>
    <w:rsid w:val="00C026FA"/>
    <w:rsid w:val="00C03001"/>
    <w:rsid w:val="00C0317F"/>
    <w:rsid w:val="00C037A8"/>
    <w:rsid w:val="00C0399F"/>
    <w:rsid w:val="00C045A0"/>
    <w:rsid w:val="00C04961"/>
    <w:rsid w:val="00C04B84"/>
    <w:rsid w:val="00C04D47"/>
    <w:rsid w:val="00C0541A"/>
    <w:rsid w:val="00C05734"/>
    <w:rsid w:val="00C07225"/>
    <w:rsid w:val="00C0735B"/>
    <w:rsid w:val="00C07B58"/>
    <w:rsid w:val="00C10291"/>
    <w:rsid w:val="00C106DB"/>
    <w:rsid w:val="00C10ECE"/>
    <w:rsid w:val="00C1152F"/>
    <w:rsid w:val="00C11746"/>
    <w:rsid w:val="00C1174D"/>
    <w:rsid w:val="00C119E9"/>
    <w:rsid w:val="00C121FB"/>
    <w:rsid w:val="00C1251F"/>
    <w:rsid w:val="00C13ED1"/>
    <w:rsid w:val="00C14287"/>
    <w:rsid w:val="00C14437"/>
    <w:rsid w:val="00C145D8"/>
    <w:rsid w:val="00C14979"/>
    <w:rsid w:val="00C14A38"/>
    <w:rsid w:val="00C14B75"/>
    <w:rsid w:val="00C14C51"/>
    <w:rsid w:val="00C14C81"/>
    <w:rsid w:val="00C14E37"/>
    <w:rsid w:val="00C1552A"/>
    <w:rsid w:val="00C15726"/>
    <w:rsid w:val="00C15E6D"/>
    <w:rsid w:val="00C16139"/>
    <w:rsid w:val="00C16166"/>
    <w:rsid w:val="00C1724F"/>
    <w:rsid w:val="00C17886"/>
    <w:rsid w:val="00C17F7B"/>
    <w:rsid w:val="00C20605"/>
    <w:rsid w:val="00C20806"/>
    <w:rsid w:val="00C20A85"/>
    <w:rsid w:val="00C2100D"/>
    <w:rsid w:val="00C211CB"/>
    <w:rsid w:val="00C21C16"/>
    <w:rsid w:val="00C21CDA"/>
    <w:rsid w:val="00C21EE9"/>
    <w:rsid w:val="00C22000"/>
    <w:rsid w:val="00C2274C"/>
    <w:rsid w:val="00C22ACE"/>
    <w:rsid w:val="00C22EB0"/>
    <w:rsid w:val="00C23833"/>
    <w:rsid w:val="00C2386B"/>
    <w:rsid w:val="00C23899"/>
    <w:rsid w:val="00C23C91"/>
    <w:rsid w:val="00C241FC"/>
    <w:rsid w:val="00C2431E"/>
    <w:rsid w:val="00C24AF8"/>
    <w:rsid w:val="00C25A52"/>
    <w:rsid w:val="00C26519"/>
    <w:rsid w:val="00C265F4"/>
    <w:rsid w:val="00C26BBF"/>
    <w:rsid w:val="00C27315"/>
    <w:rsid w:val="00C27880"/>
    <w:rsid w:val="00C27AD6"/>
    <w:rsid w:val="00C27DA1"/>
    <w:rsid w:val="00C27EFE"/>
    <w:rsid w:val="00C27F41"/>
    <w:rsid w:val="00C30475"/>
    <w:rsid w:val="00C305F0"/>
    <w:rsid w:val="00C310B6"/>
    <w:rsid w:val="00C320AD"/>
    <w:rsid w:val="00C325B2"/>
    <w:rsid w:val="00C327B9"/>
    <w:rsid w:val="00C32977"/>
    <w:rsid w:val="00C3309F"/>
    <w:rsid w:val="00C33226"/>
    <w:rsid w:val="00C3324B"/>
    <w:rsid w:val="00C334D4"/>
    <w:rsid w:val="00C33787"/>
    <w:rsid w:val="00C33A47"/>
    <w:rsid w:val="00C33E20"/>
    <w:rsid w:val="00C341E8"/>
    <w:rsid w:val="00C34457"/>
    <w:rsid w:val="00C34471"/>
    <w:rsid w:val="00C349E1"/>
    <w:rsid w:val="00C34A97"/>
    <w:rsid w:val="00C34AE3"/>
    <w:rsid w:val="00C34B6E"/>
    <w:rsid w:val="00C34E5A"/>
    <w:rsid w:val="00C356D6"/>
    <w:rsid w:val="00C36019"/>
    <w:rsid w:val="00C368B3"/>
    <w:rsid w:val="00C3698A"/>
    <w:rsid w:val="00C3698F"/>
    <w:rsid w:val="00C37AF2"/>
    <w:rsid w:val="00C37C9C"/>
    <w:rsid w:val="00C40605"/>
    <w:rsid w:val="00C40608"/>
    <w:rsid w:val="00C40717"/>
    <w:rsid w:val="00C4098E"/>
    <w:rsid w:val="00C41151"/>
    <w:rsid w:val="00C41E51"/>
    <w:rsid w:val="00C4252E"/>
    <w:rsid w:val="00C42B23"/>
    <w:rsid w:val="00C43213"/>
    <w:rsid w:val="00C44F21"/>
    <w:rsid w:val="00C452BC"/>
    <w:rsid w:val="00C45642"/>
    <w:rsid w:val="00C45754"/>
    <w:rsid w:val="00C45CC6"/>
    <w:rsid w:val="00C45E2A"/>
    <w:rsid w:val="00C45F0B"/>
    <w:rsid w:val="00C45FB3"/>
    <w:rsid w:val="00C46511"/>
    <w:rsid w:val="00C465FF"/>
    <w:rsid w:val="00C46D77"/>
    <w:rsid w:val="00C46F7B"/>
    <w:rsid w:val="00C474C7"/>
    <w:rsid w:val="00C479CB"/>
    <w:rsid w:val="00C5031B"/>
    <w:rsid w:val="00C50AF5"/>
    <w:rsid w:val="00C50EA6"/>
    <w:rsid w:val="00C511E0"/>
    <w:rsid w:val="00C520CA"/>
    <w:rsid w:val="00C52848"/>
    <w:rsid w:val="00C529F1"/>
    <w:rsid w:val="00C52BDD"/>
    <w:rsid w:val="00C52C48"/>
    <w:rsid w:val="00C52DDE"/>
    <w:rsid w:val="00C530E1"/>
    <w:rsid w:val="00C537A9"/>
    <w:rsid w:val="00C53AB2"/>
    <w:rsid w:val="00C53B7A"/>
    <w:rsid w:val="00C53D83"/>
    <w:rsid w:val="00C53E91"/>
    <w:rsid w:val="00C541D8"/>
    <w:rsid w:val="00C54C8E"/>
    <w:rsid w:val="00C5616E"/>
    <w:rsid w:val="00C56925"/>
    <w:rsid w:val="00C56ABC"/>
    <w:rsid w:val="00C57DAA"/>
    <w:rsid w:val="00C57E52"/>
    <w:rsid w:val="00C601F3"/>
    <w:rsid w:val="00C602BB"/>
    <w:rsid w:val="00C60339"/>
    <w:rsid w:val="00C606C2"/>
    <w:rsid w:val="00C60D3B"/>
    <w:rsid w:val="00C61C84"/>
    <w:rsid w:val="00C61E32"/>
    <w:rsid w:val="00C62FA4"/>
    <w:rsid w:val="00C64167"/>
    <w:rsid w:val="00C64946"/>
    <w:rsid w:val="00C6498A"/>
    <w:rsid w:val="00C653D0"/>
    <w:rsid w:val="00C6550F"/>
    <w:rsid w:val="00C6585B"/>
    <w:rsid w:val="00C659FE"/>
    <w:rsid w:val="00C65BEF"/>
    <w:rsid w:val="00C65CBF"/>
    <w:rsid w:val="00C65E81"/>
    <w:rsid w:val="00C669BF"/>
    <w:rsid w:val="00C66E27"/>
    <w:rsid w:val="00C67216"/>
    <w:rsid w:val="00C67376"/>
    <w:rsid w:val="00C676D2"/>
    <w:rsid w:val="00C67A11"/>
    <w:rsid w:val="00C67ADB"/>
    <w:rsid w:val="00C67E90"/>
    <w:rsid w:val="00C70303"/>
    <w:rsid w:val="00C70F19"/>
    <w:rsid w:val="00C715BC"/>
    <w:rsid w:val="00C71B8F"/>
    <w:rsid w:val="00C721FE"/>
    <w:rsid w:val="00C72A29"/>
    <w:rsid w:val="00C7316C"/>
    <w:rsid w:val="00C737A6"/>
    <w:rsid w:val="00C73820"/>
    <w:rsid w:val="00C739B9"/>
    <w:rsid w:val="00C74475"/>
    <w:rsid w:val="00C74C92"/>
    <w:rsid w:val="00C74DFB"/>
    <w:rsid w:val="00C752CB"/>
    <w:rsid w:val="00C75328"/>
    <w:rsid w:val="00C75F9C"/>
    <w:rsid w:val="00C76F16"/>
    <w:rsid w:val="00C77C6E"/>
    <w:rsid w:val="00C8080F"/>
    <w:rsid w:val="00C80CFB"/>
    <w:rsid w:val="00C80DF2"/>
    <w:rsid w:val="00C817C0"/>
    <w:rsid w:val="00C81F4D"/>
    <w:rsid w:val="00C824D0"/>
    <w:rsid w:val="00C8259F"/>
    <w:rsid w:val="00C82661"/>
    <w:rsid w:val="00C82A5C"/>
    <w:rsid w:val="00C83178"/>
    <w:rsid w:val="00C83182"/>
    <w:rsid w:val="00C83337"/>
    <w:rsid w:val="00C833AB"/>
    <w:rsid w:val="00C83B8C"/>
    <w:rsid w:val="00C83C06"/>
    <w:rsid w:val="00C83C66"/>
    <w:rsid w:val="00C83D4D"/>
    <w:rsid w:val="00C84400"/>
    <w:rsid w:val="00C84687"/>
    <w:rsid w:val="00C849B9"/>
    <w:rsid w:val="00C85329"/>
    <w:rsid w:val="00C857AB"/>
    <w:rsid w:val="00C85C5E"/>
    <w:rsid w:val="00C85CDF"/>
    <w:rsid w:val="00C85F9D"/>
    <w:rsid w:val="00C85FD0"/>
    <w:rsid w:val="00C86CDB"/>
    <w:rsid w:val="00C87105"/>
    <w:rsid w:val="00C871BF"/>
    <w:rsid w:val="00C872F0"/>
    <w:rsid w:val="00C87651"/>
    <w:rsid w:val="00C879BE"/>
    <w:rsid w:val="00C87EB6"/>
    <w:rsid w:val="00C87FD2"/>
    <w:rsid w:val="00C905D5"/>
    <w:rsid w:val="00C90EF9"/>
    <w:rsid w:val="00C919CA"/>
    <w:rsid w:val="00C91E72"/>
    <w:rsid w:val="00C92843"/>
    <w:rsid w:val="00C92FF4"/>
    <w:rsid w:val="00C9318A"/>
    <w:rsid w:val="00C94027"/>
    <w:rsid w:val="00C94399"/>
    <w:rsid w:val="00C945EE"/>
    <w:rsid w:val="00C94626"/>
    <w:rsid w:val="00C946AB"/>
    <w:rsid w:val="00C94AAE"/>
    <w:rsid w:val="00C9517E"/>
    <w:rsid w:val="00C95B62"/>
    <w:rsid w:val="00C96299"/>
    <w:rsid w:val="00C964A7"/>
    <w:rsid w:val="00C964E5"/>
    <w:rsid w:val="00C9660E"/>
    <w:rsid w:val="00C96A59"/>
    <w:rsid w:val="00C96C8F"/>
    <w:rsid w:val="00C97502"/>
    <w:rsid w:val="00C9782B"/>
    <w:rsid w:val="00C97853"/>
    <w:rsid w:val="00C97CAD"/>
    <w:rsid w:val="00CA048F"/>
    <w:rsid w:val="00CA0AF2"/>
    <w:rsid w:val="00CA0BCA"/>
    <w:rsid w:val="00CA13FC"/>
    <w:rsid w:val="00CA14F0"/>
    <w:rsid w:val="00CA1892"/>
    <w:rsid w:val="00CA23BD"/>
    <w:rsid w:val="00CA2816"/>
    <w:rsid w:val="00CA28B3"/>
    <w:rsid w:val="00CA321D"/>
    <w:rsid w:val="00CA348C"/>
    <w:rsid w:val="00CA4468"/>
    <w:rsid w:val="00CA460F"/>
    <w:rsid w:val="00CA47C6"/>
    <w:rsid w:val="00CA48F1"/>
    <w:rsid w:val="00CA4D30"/>
    <w:rsid w:val="00CA506A"/>
    <w:rsid w:val="00CA55C5"/>
    <w:rsid w:val="00CA579B"/>
    <w:rsid w:val="00CA5AE3"/>
    <w:rsid w:val="00CA5CB3"/>
    <w:rsid w:val="00CA5D8A"/>
    <w:rsid w:val="00CA60E7"/>
    <w:rsid w:val="00CA65C5"/>
    <w:rsid w:val="00CA6B41"/>
    <w:rsid w:val="00CA6D43"/>
    <w:rsid w:val="00CA7484"/>
    <w:rsid w:val="00CA79CE"/>
    <w:rsid w:val="00CA7BD7"/>
    <w:rsid w:val="00CB004A"/>
    <w:rsid w:val="00CB0068"/>
    <w:rsid w:val="00CB02D5"/>
    <w:rsid w:val="00CB08D5"/>
    <w:rsid w:val="00CB0AEC"/>
    <w:rsid w:val="00CB1DDD"/>
    <w:rsid w:val="00CB1EA4"/>
    <w:rsid w:val="00CB25F9"/>
    <w:rsid w:val="00CB309B"/>
    <w:rsid w:val="00CB319F"/>
    <w:rsid w:val="00CB34F1"/>
    <w:rsid w:val="00CB3D12"/>
    <w:rsid w:val="00CB441A"/>
    <w:rsid w:val="00CB4F2C"/>
    <w:rsid w:val="00CB52DA"/>
    <w:rsid w:val="00CB5F12"/>
    <w:rsid w:val="00CB6240"/>
    <w:rsid w:val="00CB685A"/>
    <w:rsid w:val="00CB6A31"/>
    <w:rsid w:val="00CB6C1A"/>
    <w:rsid w:val="00CB6D52"/>
    <w:rsid w:val="00CB74C3"/>
    <w:rsid w:val="00CB74EB"/>
    <w:rsid w:val="00CB799D"/>
    <w:rsid w:val="00CC006F"/>
    <w:rsid w:val="00CC031C"/>
    <w:rsid w:val="00CC063C"/>
    <w:rsid w:val="00CC0B46"/>
    <w:rsid w:val="00CC253D"/>
    <w:rsid w:val="00CC27CA"/>
    <w:rsid w:val="00CC28B0"/>
    <w:rsid w:val="00CC2E6D"/>
    <w:rsid w:val="00CC3B39"/>
    <w:rsid w:val="00CC3C33"/>
    <w:rsid w:val="00CC3EFA"/>
    <w:rsid w:val="00CC46ED"/>
    <w:rsid w:val="00CC47BB"/>
    <w:rsid w:val="00CC4B24"/>
    <w:rsid w:val="00CC4B76"/>
    <w:rsid w:val="00CC4E1F"/>
    <w:rsid w:val="00CC519E"/>
    <w:rsid w:val="00CC566C"/>
    <w:rsid w:val="00CC5730"/>
    <w:rsid w:val="00CC5C67"/>
    <w:rsid w:val="00CC5E94"/>
    <w:rsid w:val="00CC6687"/>
    <w:rsid w:val="00CC6851"/>
    <w:rsid w:val="00CC69A7"/>
    <w:rsid w:val="00CC6CAA"/>
    <w:rsid w:val="00CC79FB"/>
    <w:rsid w:val="00CC7EA5"/>
    <w:rsid w:val="00CC7EAF"/>
    <w:rsid w:val="00CD0E72"/>
    <w:rsid w:val="00CD1881"/>
    <w:rsid w:val="00CD19DD"/>
    <w:rsid w:val="00CD1C04"/>
    <w:rsid w:val="00CD1E65"/>
    <w:rsid w:val="00CD2CC8"/>
    <w:rsid w:val="00CD321C"/>
    <w:rsid w:val="00CD3267"/>
    <w:rsid w:val="00CD3386"/>
    <w:rsid w:val="00CD33D9"/>
    <w:rsid w:val="00CD3412"/>
    <w:rsid w:val="00CD3873"/>
    <w:rsid w:val="00CD3BDC"/>
    <w:rsid w:val="00CD3F29"/>
    <w:rsid w:val="00CD40D0"/>
    <w:rsid w:val="00CD4847"/>
    <w:rsid w:val="00CD4B03"/>
    <w:rsid w:val="00CD4E31"/>
    <w:rsid w:val="00CD4F9B"/>
    <w:rsid w:val="00CD52B3"/>
    <w:rsid w:val="00CD5830"/>
    <w:rsid w:val="00CD5CCE"/>
    <w:rsid w:val="00CD5DEF"/>
    <w:rsid w:val="00CD64FB"/>
    <w:rsid w:val="00CD665F"/>
    <w:rsid w:val="00CD684A"/>
    <w:rsid w:val="00CD6CDC"/>
    <w:rsid w:val="00CD6F56"/>
    <w:rsid w:val="00CD6FD1"/>
    <w:rsid w:val="00CD789B"/>
    <w:rsid w:val="00CD7B6B"/>
    <w:rsid w:val="00CD7D5F"/>
    <w:rsid w:val="00CD7FCC"/>
    <w:rsid w:val="00CE0070"/>
    <w:rsid w:val="00CE00A4"/>
    <w:rsid w:val="00CE01F4"/>
    <w:rsid w:val="00CE022A"/>
    <w:rsid w:val="00CE07F6"/>
    <w:rsid w:val="00CE0F6F"/>
    <w:rsid w:val="00CE135C"/>
    <w:rsid w:val="00CE15C3"/>
    <w:rsid w:val="00CE1BA9"/>
    <w:rsid w:val="00CE1D21"/>
    <w:rsid w:val="00CE1EDE"/>
    <w:rsid w:val="00CE1EF0"/>
    <w:rsid w:val="00CE20A6"/>
    <w:rsid w:val="00CE24B9"/>
    <w:rsid w:val="00CE2F88"/>
    <w:rsid w:val="00CE2F99"/>
    <w:rsid w:val="00CE2F9C"/>
    <w:rsid w:val="00CE3413"/>
    <w:rsid w:val="00CE3959"/>
    <w:rsid w:val="00CE3A82"/>
    <w:rsid w:val="00CE4042"/>
    <w:rsid w:val="00CE4525"/>
    <w:rsid w:val="00CE47F4"/>
    <w:rsid w:val="00CE494A"/>
    <w:rsid w:val="00CE4A61"/>
    <w:rsid w:val="00CE4C44"/>
    <w:rsid w:val="00CE5197"/>
    <w:rsid w:val="00CE5281"/>
    <w:rsid w:val="00CE55EF"/>
    <w:rsid w:val="00CE577A"/>
    <w:rsid w:val="00CE5904"/>
    <w:rsid w:val="00CE5EB4"/>
    <w:rsid w:val="00CE61B4"/>
    <w:rsid w:val="00CE6354"/>
    <w:rsid w:val="00CE681D"/>
    <w:rsid w:val="00CE6988"/>
    <w:rsid w:val="00CE6A67"/>
    <w:rsid w:val="00CE6B30"/>
    <w:rsid w:val="00CE72B4"/>
    <w:rsid w:val="00CE75D3"/>
    <w:rsid w:val="00CF0486"/>
    <w:rsid w:val="00CF0F85"/>
    <w:rsid w:val="00CF1777"/>
    <w:rsid w:val="00CF1DF6"/>
    <w:rsid w:val="00CF225C"/>
    <w:rsid w:val="00CF2354"/>
    <w:rsid w:val="00CF2934"/>
    <w:rsid w:val="00CF2C90"/>
    <w:rsid w:val="00CF32AD"/>
    <w:rsid w:val="00CF34B4"/>
    <w:rsid w:val="00CF34D3"/>
    <w:rsid w:val="00CF3519"/>
    <w:rsid w:val="00CF38EE"/>
    <w:rsid w:val="00CF3CD1"/>
    <w:rsid w:val="00CF3E4F"/>
    <w:rsid w:val="00CF41F1"/>
    <w:rsid w:val="00CF4572"/>
    <w:rsid w:val="00CF48CE"/>
    <w:rsid w:val="00CF4A15"/>
    <w:rsid w:val="00CF4E97"/>
    <w:rsid w:val="00CF5101"/>
    <w:rsid w:val="00CF557F"/>
    <w:rsid w:val="00CF58AF"/>
    <w:rsid w:val="00CF5C42"/>
    <w:rsid w:val="00CF5D4D"/>
    <w:rsid w:val="00CF5E25"/>
    <w:rsid w:val="00CF5E59"/>
    <w:rsid w:val="00CF6095"/>
    <w:rsid w:val="00CF64B5"/>
    <w:rsid w:val="00CF6AD7"/>
    <w:rsid w:val="00CF6D54"/>
    <w:rsid w:val="00CF6ECE"/>
    <w:rsid w:val="00CF7446"/>
    <w:rsid w:val="00CF7C91"/>
    <w:rsid w:val="00D00161"/>
    <w:rsid w:val="00D00279"/>
    <w:rsid w:val="00D006FA"/>
    <w:rsid w:val="00D00A18"/>
    <w:rsid w:val="00D018F9"/>
    <w:rsid w:val="00D02A6A"/>
    <w:rsid w:val="00D02BB5"/>
    <w:rsid w:val="00D031B2"/>
    <w:rsid w:val="00D03295"/>
    <w:rsid w:val="00D03770"/>
    <w:rsid w:val="00D03E36"/>
    <w:rsid w:val="00D04445"/>
    <w:rsid w:val="00D04534"/>
    <w:rsid w:val="00D0554F"/>
    <w:rsid w:val="00D056F8"/>
    <w:rsid w:val="00D05CDC"/>
    <w:rsid w:val="00D063AE"/>
    <w:rsid w:val="00D06527"/>
    <w:rsid w:val="00D06717"/>
    <w:rsid w:val="00D06B20"/>
    <w:rsid w:val="00D0754B"/>
    <w:rsid w:val="00D0776C"/>
    <w:rsid w:val="00D0782D"/>
    <w:rsid w:val="00D079C0"/>
    <w:rsid w:val="00D10168"/>
    <w:rsid w:val="00D10829"/>
    <w:rsid w:val="00D10A04"/>
    <w:rsid w:val="00D11150"/>
    <w:rsid w:val="00D115A1"/>
    <w:rsid w:val="00D116AE"/>
    <w:rsid w:val="00D11A2C"/>
    <w:rsid w:val="00D11D9A"/>
    <w:rsid w:val="00D11E61"/>
    <w:rsid w:val="00D11F57"/>
    <w:rsid w:val="00D122A9"/>
    <w:rsid w:val="00D12783"/>
    <w:rsid w:val="00D12A80"/>
    <w:rsid w:val="00D12B6C"/>
    <w:rsid w:val="00D13375"/>
    <w:rsid w:val="00D137BA"/>
    <w:rsid w:val="00D13DA3"/>
    <w:rsid w:val="00D14ADF"/>
    <w:rsid w:val="00D1530F"/>
    <w:rsid w:val="00D15693"/>
    <w:rsid w:val="00D1587A"/>
    <w:rsid w:val="00D159B5"/>
    <w:rsid w:val="00D15C3C"/>
    <w:rsid w:val="00D15DD6"/>
    <w:rsid w:val="00D15E45"/>
    <w:rsid w:val="00D16177"/>
    <w:rsid w:val="00D16D62"/>
    <w:rsid w:val="00D1714A"/>
    <w:rsid w:val="00D1718C"/>
    <w:rsid w:val="00D1771F"/>
    <w:rsid w:val="00D20676"/>
    <w:rsid w:val="00D20B6A"/>
    <w:rsid w:val="00D20DF0"/>
    <w:rsid w:val="00D20FF8"/>
    <w:rsid w:val="00D21011"/>
    <w:rsid w:val="00D2227F"/>
    <w:rsid w:val="00D22B06"/>
    <w:rsid w:val="00D23146"/>
    <w:rsid w:val="00D231A1"/>
    <w:rsid w:val="00D23779"/>
    <w:rsid w:val="00D237DC"/>
    <w:rsid w:val="00D23AA9"/>
    <w:rsid w:val="00D24263"/>
    <w:rsid w:val="00D242C2"/>
    <w:rsid w:val="00D245CF"/>
    <w:rsid w:val="00D24809"/>
    <w:rsid w:val="00D24DD1"/>
    <w:rsid w:val="00D24EB6"/>
    <w:rsid w:val="00D256CB"/>
    <w:rsid w:val="00D262B2"/>
    <w:rsid w:val="00D2639C"/>
    <w:rsid w:val="00D265B4"/>
    <w:rsid w:val="00D2668E"/>
    <w:rsid w:val="00D26BB9"/>
    <w:rsid w:val="00D26CDC"/>
    <w:rsid w:val="00D26D4D"/>
    <w:rsid w:val="00D27334"/>
    <w:rsid w:val="00D27A9F"/>
    <w:rsid w:val="00D27BE8"/>
    <w:rsid w:val="00D30453"/>
    <w:rsid w:val="00D31701"/>
    <w:rsid w:val="00D31A4C"/>
    <w:rsid w:val="00D320CF"/>
    <w:rsid w:val="00D321ED"/>
    <w:rsid w:val="00D32200"/>
    <w:rsid w:val="00D32EF5"/>
    <w:rsid w:val="00D33121"/>
    <w:rsid w:val="00D339EC"/>
    <w:rsid w:val="00D33D0E"/>
    <w:rsid w:val="00D34B68"/>
    <w:rsid w:val="00D352D7"/>
    <w:rsid w:val="00D35950"/>
    <w:rsid w:val="00D35951"/>
    <w:rsid w:val="00D35EBB"/>
    <w:rsid w:val="00D3633D"/>
    <w:rsid w:val="00D36402"/>
    <w:rsid w:val="00D37500"/>
    <w:rsid w:val="00D379AA"/>
    <w:rsid w:val="00D37AFA"/>
    <w:rsid w:val="00D37BDB"/>
    <w:rsid w:val="00D40033"/>
    <w:rsid w:val="00D40149"/>
    <w:rsid w:val="00D405A5"/>
    <w:rsid w:val="00D407E7"/>
    <w:rsid w:val="00D40AB8"/>
    <w:rsid w:val="00D40BFE"/>
    <w:rsid w:val="00D4126D"/>
    <w:rsid w:val="00D41E4E"/>
    <w:rsid w:val="00D42430"/>
    <w:rsid w:val="00D42DE0"/>
    <w:rsid w:val="00D44233"/>
    <w:rsid w:val="00D4452F"/>
    <w:rsid w:val="00D44BCF"/>
    <w:rsid w:val="00D44C97"/>
    <w:rsid w:val="00D45751"/>
    <w:rsid w:val="00D4664E"/>
    <w:rsid w:val="00D46989"/>
    <w:rsid w:val="00D46B4D"/>
    <w:rsid w:val="00D46EC0"/>
    <w:rsid w:val="00D47272"/>
    <w:rsid w:val="00D475E9"/>
    <w:rsid w:val="00D47F25"/>
    <w:rsid w:val="00D50058"/>
    <w:rsid w:val="00D502C2"/>
    <w:rsid w:val="00D5031E"/>
    <w:rsid w:val="00D5045B"/>
    <w:rsid w:val="00D50A75"/>
    <w:rsid w:val="00D51304"/>
    <w:rsid w:val="00D51466"/>
    <w:rsid w:val="00D51693"/>
    <w:rsid w:val="00D519AA"/>
    <w:rsid w:val="00D51C57"/>
    <w:rsid w:val="00D529D2"/>
    <w:rsid w:val="00D52AA2"/>
    <w:rsid w:val="00D52DB5"/>
    <w:rsid w:val="00D52F93"/>
    <w:rsid w:val="00D53308"/>
    <w:rsid w:val="00D533D2"/>
    <w:rsid w:val="00D53F13"/>
    <w:rsid w:val="00D54183"/>
    <w:rsid w:val="00D55D11"/>
    <w:rsid w:val="00D5688E"/>
    <w:rsid w:val="00D56CB4"/>
    <w:rsid w:val="00D61729"/>
    <w:rsid w:val="00D61CFA"/>
    <w:rsid w:val="00D61D51"/>
    <w:rsid w:val="00D62106"/>
    <w:rsid w:val="00D62804"/>
    <w:rsid w:val="00D63671"/>
    <w:rsid w:val="00D64417"/>
    <w:rsid w:val="00D646CE"/>
    <w:rsid w:val="00D6551D"/>
    <w:rsid w:val="00D655DC"/>
    <w:rsid w:val="00D65B7E"/>
    <w:rsid w:val="00D66BF2"/>
    <w:rsid w:val="00D67166"/>
    <w:rsid w:val="00D679BF"/>
    <w:rsid w:val="00D7068D"/>
    <w:rsid w:val="00D706EA"/>
    <w:rsid w:val="00D70716"/>
    <w:rsid w:val="00D70C9A"/>
    <w:rsid w:val="00D71370"/>
    <w:rsid w:val="00D71AD3"/>
    <w:rsid w:val="00D71DF3"/>
    <w:rsid w:val="00D71E10"/>
    <w:rsid w:val="00D71E45"/>
    <w:rsid w:val="00D71E63"/>
    <w:rsid w:val="00D71F7F"/>
    <w:rsid w:val="00D72122"/>
    <w:rsid w:val="00D722D5"/>
    <w:rsid w:val="00D72495"/>
    <w:rsid w:val="00D727D6"/>
    <w:rsid w:val="00D728C2"/>
    <w:rsid w:val="00D7298A"/>
    <w:rsid w:val="00D72F08"/>
    <w:rsid w:val="00D732A6"/>
    <w:rsid w:val="00D73721"/>
    <w:rsid w:val="00D7378E"/>
    <w:rsid w:val="00D73C57"/>
    <w:rsid w:val="00D74A6D"/>
    <w:rsid w:val="00D74EC8"/>
    <w:rsid w:val="00D74ED6"/>
    <w:rsid w:val="00D75200"/>
    <w:rsid w:val="00D7540C"/>
    <w:rsid w:val="00D757B9"/>
    <w:rsid w:val="00D75D41"/>
    <w:rsid w:val="00D75DFF"/>
    <w:rsid w:val="00D7608A"/>
    <w:rsid w:val="00D76528"/>
    <w:rsid w:val="00D76597"/>
    <w:rsid w:val="00D76864"/>
    <w:rsid w:val="00D77231"/>
    <w:rsid w:val="00D774CA"/>
    <w:rsid w:val="00D777E0"/>
    <w:rsid w:val="00D77BC8"/>
    <w:rsid w:val="00D80434"/>
    <w:rsid w:val="00D8055B"/>
    <w:rsid w:val="00D8070F"/>
    <w:rsid w:val="00D813E3"/>
    <w:rsid w:val="00D81F25"/>
    <w:rsid w:val="00D81F7B"/>
    <w:rsid w:val="00D82304"/>
    <w:rsid w:val="00D827A8"/>
    <w:rsid w:val="00D82E4C"/>
    <w:rsid w:val="00D83E98"/>
    <w:rsid w:val="00D83F55"/>
    <w:rsid w:val="00D8444C"/>
    <w:rsid w:val="00D84801"/>
    <w:rsid w:val="00D85A8B"/>
    <w:rsid w:val="00D85B21"/>
    <w:rsid w:val="00D85F40"/>
    <w:rsid w:val="00D860BA"/>
    <w:rsid w:val="00D866E0"/>
    <w:rsid w:val="00D87493"/>
    <w:rsid w:val="00D87EB0"/>
    <w:rsid w:val="00D90965"/>
    <w:rsid w:val="00D90A8D"/>
    <w:rsid w:val="00D90F35"/>
    <w:rsid w:val="00D9177A"/>
    <w:rsid w:val="00D91D6F"/>
    <w:rsid w:val="00D91EFD"/>
    <w:rsid w:val="00D91F2B"/>
    <w:rsid w:val="00D92007"/>
    <w:rsid w:val="00D92EEC"/>
    <w:rsid w:val="00D93091"/>
    <w:rsid w:val="00D934BB"/>
    <w:rsid w:val="00D9420A"/>
    <w:rsid w:val="00D94EF3"/>
    <w:rsid w:val="00D950D8"/>
    <w:rsid w:val="00D9575F"/>
    <w:rsid w:val="00D95B2C"/>
    <w:rsid w:val="00D96BEB"/>
    <w:rsid w:val="00D96C9B"/>
    <w:rsid w:val="00D96FD1"/>
    <w:rsid w:val="00D96FF3"/>
    <w:rsid w:val="00D97030"/>
    <w:rsid w:val="00D9734F"/>
    <w:rsid w:val="00D973BC"/>
    <w:rsid w:val="00D97AF5"/>
    <w:rsid w:val="00D97DC1"/>
    <w:rsid w:val="00DA0560"/>
    <w:rsid w:val="00DA0F00"/>
    <w:rsid w:val="00DA1913"/>
    <w:rsid w:val="00DA1977"/>
    <w:rsid w:val="00DA2479"/>
    <w:rsid w:val="00DA2D49"/>
    <w:rsid w:val="00DA2F24"/>
    <w:rsid w:val="00DA3201"/>
    <w:rsid w:val="00DA3340"/>
    <w:rsid w:val="00DA37FA"/>
    <w:rsid w:val="00DA3B7E"/>
    <w:rsid w:val="00DA4023"/>
    <w:rsid w:val="00DA4276"/>
    <w:rsid w:val="00DA44D8"/>
    <w:rsid w:val="00DA4548"/>
    <w:rsid w:val="00DA4B04"/>
    <w:rsid w:val="00DA5637"/>
    <w:rsid w:val="00DA576B"/>
    <w:rsid w:val="00DA5C01"/>
    <w:rsid w:val="00DA5C4C"/>
    <w:rsid w:val="00DA6456"/>
    <w:rsid w:val="00DA68D9"/>
    <w:rsid w:val="00DB0750"/>
    <w:rsid w:val="00DB0FD4"/>
    <w:rsid w:val="00DB14C8"/>
    <w:rsid w:val="00DB160D"/>
    <w:rsid w:val="00DB1619"/>
    <w:rsid w:val="00DB1908"/>
    <w:rsid w:val="00DB1CE7"/>
    <w:rsid w:val="00DB21D0"/>
    <w:rsid w:val="00DB25F7"/>
    <w:rsid w:val="00DB2866"/>
    <w:rsid w:val="00DB31A3"/>
    <w:rsid w:val="00DB3A14"/>
    <w:rsid w:val="00DB3CC4"/>
    <w:rsid w:val="00DB3D2A"/>
    <w:rsid w:val="00DB4DCD"/>
    <w:rsid w:val="00DB5BE0"/>
    <w:rsid w:val="00DB66A8"/>
    <w:rsid w:val="00DB6DE8"/>
    <w:rsid w:val="00DB6E46"/>
    <w:rsid w:val="00DB6E72"/>
    <w:rsid w:val="00DB6FBD"/>
    <w:rsid w:val="00DB73CA"/>
    <w:rsid w:val="00DB7917"/>
    <w:rsid w:val="00DB7BA3"/>
    <w:rsid w:val="00DC08DD"/>
    <w:rsid w:val="00DC0B29"/>
    <w:rsid w:val="00DC0E59"/>
    <w:rsid w:val="00DC1260"/>
    <w:rsid w:val="00DC191F"/>
    <w:rsid w:val="00DC1B89"/>
    <w:rsid w:val="00DC2207"/>
    <w:rsid w:val="00DC2A58"/>
    <w:rsid w:val="00DC2AE4"/>
    <w:rsid w:val="00DC2FA6"/>
    <w:rsid w:val="00DC30D0"/>
    <w:rsid w:val="00DC3135"/>
    <w:rsid w:val="00DC3617"/>
    <w:rsid w:val="00DC38BD"/>
    <w:rsid w:val="00DC38ED"/>
    <w:rsid w:val="00DC396D"/>
    <w:rsid w:val="00DC39ED"/>
    <w:rsid w:val="00DC3E12"/>
    <w:rsid w:val="00DC43E5"/>
    <w:rsid w:val="00DC47AD"/>
    <w:rsid w:val="00DC4A84"/>
    <w:rsid w:val="00DC4B75"/>
    <w:rsid w:val="00DC4BC4"/>
    <w:rsid w:val="00DC4EF0"/>
    <w:rsid w:val="00DC5B69"/>
    <w:rsid w:val="00DC5CDA"/>
    <w:rsid w:val="00DC68EF"/>
    <w:rsid w:val="00DC69D0"/>
    <w:rsid w:val="00DC79AF"/>
    <w:rsid w:val="00DC7E68"/>
    <w:rsid w:val="00DD0242"/>
    <w:rsid w:val="00DD05DC"/>
    <w:rsid w:val="00DD0A93"/>
    <w:rsid w:val="00DD0C12"/>
    <w:rsid w:val="00DD0EF8"/>
    <w:rsid w:val="00DD1A8A"/>
    <w:rsid w:val="00DD1C49"/>
    <w:rsid w:val="00DD1D20"/>
    <w:rsid w:val="00DD1DCF"/>
    <w:rsid w:val="00DD1F31"/>
    <w:rsid w:val="00DD21C9"/>
    <w:rsid w:val="00DD2266"/>
    <w:rsid w:val="00DD249E"/>
    <w:rsid w:val="00DD24BE"/>
    <w:rsid w:val="00DD2FDF"/>
    <w:rsid w:val="00DD31FA"/>
    <w:rsid w:val="00DD333F"/>
    <w:rsid w:val="00DD3403"/>
    <w:rsid w:val="00DD3450"/>
    <w:rsid w:val="00DD3818"/>
    <w:rsid w:val="00DD40F5"/>
    <w:rsid w:val="00DD4106"/>
    <w:rsid w:val="00DD43A5"/>
    <w:rsid w:val="00DD55FA"/>
    <w:rsid w:val="00DD5781"/>
    <w:rsid w:val="00DD6179"/>
    <w:rsid w:val="00DD67CF"/>
    <w:rsid w:val="00DD6EDD"/>
    <w:rsid w:val="00DD6F69"/>
    <w:rsid w:val="00DD771D"/>
    <w:rsid w:val="00DD78B3"/>
    <w:rsid w:val="00DD7E80"/>
    <w:rsid w:val="00DE01DB"/>
    <w:rsid w:val="00DE0AA1"/>
    <w:rsid w:val="00DE0CC2"/>
    <w:rsid w:val="00DE0D55"/>
    <w:rsid w:val="00DE0DA7"/>
    <w:rsid w:val="00DE17E9"/>
    <w:rsid w:val="00DE1965"/>
    <w:rsid w:val="00DE1EA5"/>
    <w:rsid w:val="00DE2E5D"/>
    <w:rsid w:val="00DE34A2"/>
    <w:rsid w:val="00DE4BBD"/>
    <w:rsid w:val="00DE4BEC"/>
    <w:rsid w:val="00DE51E3"/>
    <w:rsid w:val="00DE5223"/>
    <w:rsid w:val="00DE529D"/>
    <w:rsid w:val="00DE5994"/>
    <w:rsid w:val="00DE5AC5"/>
    <w:rsid w:val="00DE5F29"/>
    <w:rsid w:val="00DE6534"/>
    <w:rsid w:val="00DE6600"/>
    <w:rsid w:val="00DE6C93"/>
    <w:rsid w:val="00DE75F0"/>
    <w:rsid w:val="00DE76D3"/>
    <w:rsid w:val="00DE7B9A"/>
    <w:rsid w:val="00DF0274"/>
    <w:rsid w:val="00DF03C3"/>
    <w:rsid w:val="00DF03DF"/>
    <w:rsid w:val="00DF0710"/>
    <w:rsid w:val="00DF0B61"/>
    <w:rsid w:val="00DF0BD4"/>
    <w:rsid w:val="00DF0D55"/>
    <w:rsid w:val="00DF194E"/>
    <w:rsid w:val="00DF1DF2"/>
    <w:rsid w:val="00DF22D5"/>
    <w:rsid w:val="00DF22F9"/>
    <w:rsid w:val="00DF2AA6"/>
    <w:rsid w:val="00DF2E60"/>
    <w:rsid w:val="00DF39BD"/>
    <w:rsid w:val="00DF3FCF"/>
    <w:rsid w:val="00DF40A5"/>
    <w:rsid w:val="00DF509F"/>
    <w:rsid w:val="00DF573C"/>
    <w:rsid w:val="00DF57AE"/>
    <w:rsid w:val="00DF5809"/>
    <w:rsid w:val="00DF5EFA"/>
    <w:rsid w:val="00DF5F06"/>
    <w:rsid w:val="00DF5FA9"/>
    <w:rsid w:val="00DF6005"/>
    <w:rsid w:val="00DF6882"/>
    <w:rsid w:val="00DF6CE5"/>
    <w:rsid w:val="00DF7098"/>
    <w:rsid w:val="00DF7226"/>
    <w:rsid w:val="00DF72BA"/>
    <w:rsid w:val="00DF79A4"/>
    <w:rsid w:val="00DF7EDB"/>
    <w:rsid w:val="00E005B4"/>
    <w:rsid w:val="00E00957"/>
    <w:rsid w:val="00E01801"/>
    <w:rsid w:val="00E01C19"/>
    <w:rsid w:val="00E02B08"/>
    <w:rsid w:val="00E02E5C"/>
    <w:rsid w:val="00E037B4"/>
    <w:rsid w:val="00E03BD2"/>
    <w:rsid w:val="00E04094"/>
    <w:rsid w:val="00E0485F"/>
    <w:rsid w:val="00E04BEA"/>
    <w:rsid w:val="00E04F3D"/>
    <w:rsid w:val="00E05183"/>
    <w:rsid w:val="00E052B2"/>
    <w:rsid w:val="00E057D8"/>
    <w:rsid w:val="00E0595F"/>
    <w:rsid w:val="00E05D53"/>
    <w:rsid w:val="00E061EB"/>
    <w:rsid w:val="00E06247"/>
    <w:rsid w:val="00E067B6"/>
    <w:rsid w:val="00E10C0E"/>
    <w:rsid w:val="00E11864"/>
    <w:rsid w:val="00E11BC5"/>
    <w:rsid w:val="00E11D28"/>
    <w:rsid w:val="00E121CF"/>
    <w:rsid w:val="00E12705"/>
    <w:rsid w:val="00E13006"/>
    <w:rsid w:val="00E13075"/>
    <w:rsid w:val="00E13408"/>
    <w:rsid w:val="00E134E4"/>
    <w:rsid w:val="00E13867"/>
    <w:rsid w:val="00E13E2C"/>
    <w:rsid w:val="00E144FE"/>
    <w:rsid w:val="00E14845"/>
    <w:rsid w:val="00E14B31"/>
    <w:rsid w:val="00E1540F"/>
    <w:rsid w:val="00E15975"/>
    <w:rsid w:val="00E15F32"/>
    <w:rsid w:val="00E16991"/>
    <w:rsid w:val="00E16A34"/>
    <w:rsid w:val="00E17304"/>
    <w:rsid w:val="00E200E2"/>
    <w:rsid w:val="00E2194E"/>
    <w:rsid w:val="00E21AC8"/>
    <w:rsid w:val="00E223FF"/>
    <w:rsid w:val="00E22AB4"/>
    <w:rsid w:val="00E22CD7"/>
    <w:rsid w:val="00E22D25"/>
    <w:rsid w:val="00E22FAA"/>
    <w:rsid w:val="00E23566"/>
    <w:rsid w:val="00E241D4"/>
    <w:rsid w:val="00E2438D"/>
    <w:rsid w:val="00E245C5"/>
    <w:rsid w:val="00E2463A"/>
    <w:rsid w:val="00E24AD4"/>
    <w:rsid w:val="00E24D44"/>
    <w:rsid w:val="00E2502C"/>
    <w:rsid w:val="00E25314"/>
    <w:rsid w:val="00E25617"/>
    <w:rsid w:val="00E25A90"/>
    <w:rsid w:val="00E25EBC"/>
    <w:rsid w:val="00E261F6"/>
    <w:rsid w:val="00E261FD"/>
    <w:rsid w:val="00E269F9"/>
    <w:rsid w:val="00E26EEE"/>
    <w:rsid w:val="00E2767B"/>
    <w:rsid w:val="00E27E95"/>
    <w:rsid w:val="00E3005F"/>
    <w:rsid w:val="00E3054C"/>
    <w:rsid w:val="00E305D7"/>
    <w:rsid w:val="00E30F82"/>
    <w:rsid w:val="00E31726"/>
    <w:rsid w:val="00E319FC"/>
    <w:rsid w:val="00E31BB8"/>
    <w:rsid w:val="00E31C86"/>
    <w:rsid w:val="00E31F1E"/>
    <w:rsid w:val="00E31FE7"/>
    <w:rsid w:val="00E32243"/>
    <w:rsid w:val="00E324B7"/>
    <w:rsid w:val="00E327F5"/>
    <w:rsid w:val="00E32931"/>
    <w:rsid w:val="00E32ABB"/>
    <w:rsid w:val="00E32BD4"/>
    <w:rsid w:val="00E333DC"/>
    <w:rsid w:val="00E33BAF"/>
    <w:rsid w:val="00E33F7B"/>
    <w:rsid w:val="00E34027"/>
    <w:rsid w:val="00E345BA"/>
    <w:rsid w:val="00E34ECD"/>
    <w:rsid w:val="00E34F53"/>
    <w:rsid w:val="00E35108"/>
    <w:rsid w:val="00E35775"/>
    <w:rsid w:val="00E35869"/>
    <w:rsid w:val="00E365F8"/>
    <w:rsid w:val="00E367D3"/>
    <w:rsid w:val="00E368F8"/>
    <w:rsid w:val="00E36BB1"/>
    <w:rsid w:val="00E36C26"/>
    <w:rsid w:val="00E36C5E"/>
    <w:rsid w:val="00E37316"/>
    <w:rsid w:val="00E37530"/>
    <w:rsid w:val="00E3769B"/>
    <w:rsid w:val="00E37CDF"/>
    <w:rsid w:val="00E40062"/>
    <w:rsid w:val="00E40862"/>
    <w:rsid w:val="00E4101E"/>
    <w:rsid w:val="00E41274"/>
    <w:rsid w:val="00E41B5F"/>
    <w:rsid w:val="00E41E21"/>
    <w:rsid w:val="00E42452"/>
    <w:rsid w:val="00E429A4"/>
    <w:rsid w:val="00E42B5F"/>
    <w:rsid w:val="00E42C63"/>
    <w:rsid w:val="00E42F47"/>
    <w:rsid w:val="00E42F8B"/>
    <w:rsid w:val="00E4310A"/>
    <w:rsid w:val="00E43700"/>
    <w:rsid w:val="00E43DC1"/>
    <w:rsid w:val="00E44558"/>
    <w:rsid w:val="00E445B8"/>
    <w:rsid w:val="00E4491A"/>
    <w:rsid w:val="00E44C62"/>
    <w:rsid w:val="00E45495"/>
    <w:rsid w:val="00E45529"/>
    <w:rsid w:val="00E4581D"/>
    <w:rsid w:val="00E45C1F"/>
    <w:rsid w:val="00E4666E"/>
    <w:rsid w:val="00E46B12"/>
    <w:rsid w:val="00E4723B"/>
    <w:rsid w:val="00E502F8"/>
    <w:rsid w:val="00E5076F"/>
    <w:rsid w:val="00E50800"/>
    <w:rsid w:val="00E50E20"/>
    <w:rsid w:val="00E51238"/>
    <w:rsid w:val="00E51366"/>
    <w:rsid w:val="00E516A5"/>
    <w:rsid w:val="00E518B9"/>
    <w:rsid w:val="00E51E9B"/>
    <w:rsid w:val="00E52424"/>
    <w:rsid w:val="00E525D5"/>
    <w:rsid w:val="00E53C48"/>
    <w:rsid w:val="00E53E88"/>
    <w:rsid w:val="00E5440B"/>
    <w:rsid w:val="00E5490D"/>
    <w:rsid w:val="00E54A2A"/>
    <w:rsid w:val="00E55485"/>
    <w:rsid w:val="00E561E5"/>
    <w:rsid w:val="00E56809"/>
    <w:rsid w:val="00E56C14"/>
    <w:rsid w:val="00E56D6A"/>
    <w:rsid w:val="00E56E20"/>
    <w:rsid w:val="00E56FCB"/>
    <w:rsid w:val="00E570B8"/>
    <w:rsid w:val="00E57189"/>
    <w:rsid w:val="00E57195"/>
    <w:rsid w:val="00E57482"/>
    <w:rsid w:val="00E57693"/>
    <w:rsid w:val="00E5776F"/>
    <w:rsid w:val="00E57A10"/>
    <w:rsid w:val="00E57BEB"/>
    <w:rsid w:val="00E601FB"/>
    <w:rsid w:val="00E6079B"/>
    <w:rsid w:val="00E607BD"/>
    <w:rsid w:val="00E60C2B"/>
    <w:rsid w:val="00E60F7C"/>
    <w:rsid w:val="00E614EA"/>
    <w:rsid w:val="00E61C45"/>
    <w:rsid w:val="00E61FD1"/>
    <w:rsid w:val="00E6261E"/>
    <w:rsid w:val="00E62E3C"/>
    <w:rsid w:val="00E632C6"/>
    <w:rsid w:val="00E63F47"/>
    <w:rsid w:val="00E644F1"/>
    <w:rsid w:val="00E64D04"/>
    <w:rsid w:val="00E65463"/>
    <w:rsid w:val="00E6549E"/>
    <w:rsid w:val="00E65C92"/>
    <w:rsid w:val="00E660D6"/>
    <w:rsid w:val="00E66267"/>
    <w:rsid w:val="00E6685D"/>
    <w:rsid w:val="00E671DB"/>
    <w:rsid w:val="00E67A49"/>
    <w:rsid w:val="00E67AAF"/>
    <w:rsid w:val="00E7067F"/>
    <w:rsid w:val="00E706D1"/>
    <w:rsid w:val="00E707BB"/>
    <w:rsid w:val="00E710A9"/>
    <w:rsid w:val="00E711B8"/>
    <w:rsid w:val="00E71209"/>
    <w:rsid w:val="00E718C4"/>
    <w:rsid w:val="00E718C6"/>
    <w:rsid w:val="00E71E6F"/>
    <w:rsid w:val="00E7218D"/>
    <w:rsid w:val="00E72235"/>
    <w:rsid w:val="00E725DB"/>
    <w:rsid w:val="00E72BC2"/>
    <w:rsid w:val="00E73856"/>
    <w:rsid w:val="00E73BA9"/>
    <w:rsid w:val="00E74077"/>
    <w:rsid w:val="00E7491E"/>
    <w:rsid w:val="00E75035"/>
    <w:rsid w:val="00E75D9D"/>
    <w:rsid w:val="00E76735"/>
    <w:rsid w:val="00E76761"/>
    <w:rsid w:val="00E7680B"/>
    <w:rsid w:val="00E76CCF"/>
    <w:rsid w:val="00E7767F"/>
    <w:rsid w:val="00E8071A"/>
    <w:rsid w:val="00E80947"/>
    <w:rsid w:val="00E80988"/>
    <w:rsid w:val="00E80B92"/>
    <w:rsid w:val="00E80BF6"/>
    <w:rsid w:val="00E80CEA"/>
    <w:rsid w:val="00E816EE"/>
    <w:rsid w:val="00E81893"/>
    <w:rsid w:val="00E81BCB"/>
    <w:rsid w:val="00E81C8E"/>
    <w:rsid w:val="00E8232C"/>
    <w:rsid w:val="00E828F6"/>
    <w:rsid w:val="00E830D1"/>
    <w:rsid w:val="00E83282"/>
    <w:rsid w:val="00E8379A"/>
    <w:rsid w:val="00E83CDE"/>
    <w:rsid w:val="00E85466"/>
    <w:rsid w:val="00E8567F"/>
    <w:rsid w:val="00E86100"/>
    <w:rsid w:val="00E86615"/>
    <w:rsid w:val="00E86B1E"/>
    <w:rsid w:val="00E86C78"/>
    <w:rsid w:val="00E872B3"/>
    <w:rsid w:val="00E875EE"/>
    <w:rsid w:val="00E8767A"/>
    <w:rsid w:val="00E877CD"/>
    <w:rsid w:val="00E87E86"/>
    <w:rsid w:val="00E90C3D"/>
    <w:rsid w:val="00E90E23"/>
    <w:rsid w:val="00E90E52"/>
    <w:rsid w:val="00E91123"/>
    <w:rsid w:val="00E9227F"/>
    <w:rsid w:val="00E9232B"/>
    <w:rsid w:val="00E92853"/>
    <w:rsid w:val="00E92C43"/>
    <w:rsid w:val="00E931E6"/>
    <w:rsid w:val="00E9342C"/>
    <w:rsid w:val="00E9368F"/>
    <w:rsid w:val="00E93BD6"/>
    <w:rsid w:val="00E93C15"/>
    <w:rsid w:val="00E94585"/>
    <w:rsid w:val="00E94F04"/>
    <w:rsid w:val="00E94F6D"/>
    <w:rsid w:val="00E957C3"/>
    <w:rsid w:val="00E9580F"/>
    <w:rsid w:val="00E9598E"/>
    <w:rsid w:val="00E959AC"/>
    <w:rsid w:val="00E95A89"/>
    <w:rsid w:val="00E96295"/>
    <w:rsid w:val="00E96965"/>
    <w:rsid w:val="00E96BF1"/>
    <w:rsid w:val="00E9777A"/>
    <w:rsid w:val="00EA0B79"/>
    <w:rsid w:val="00EA0C01"/>
    <w:rsid w:val="00EA0D02"/>
    <w:rsid w:val="00EA193B"/>
    <w:rsid w:val="00EA1ECB"/>
    <w:rsid w:val="00EA245B"/>
    <w:rsid w:val="00EA2E8F"/>
    <w:rsid w:val="00EA2EEC"/>
    <w:rsid w:val="00EA302B"/>
    <w:rsid w:val="00EA35B9"/>
    <w:rsid w:val="00EA3763"/>
    <w:rsid w:val="00EA3779"/>
    <w:rsid w:val="00EA3888"/>
    <w:rsid w:val="00EA3A42"/>
    <w:rsid w:val="00EA4807"/>
    <w:rsid w:val="00EA49F0"/>
    <w:rsid w:val="00EA521B"/>
    <w:rsid w:val="00EA523B"/>
    <w:rsid w:val="00EA5578"/>
    <w:rsid w:val="00EA59AE"/>
    <w:rsid w:val="00EA5E29"/>
    <w:rsid w:val="00EA61B2"/>
    <w:rsid w:val="00EA6780"/>
    <w:rsid w:val="00EA6C5D"/>
    <w:rsid w:val="00EA6DA5"/>
    <w:rsid w:val="00EA7829"/>
    <w:rsid w:val="00EA7F6B"/>
    <w:rsid w:val="00EB0470"/>
    <w:rsid w:val="00EB079A"/>
    <w:rsid w:val="00EB0ACD"/>
    <w:rsid w:val="00EB0BDF"/>
    <w:rsid w:val="00EB0F03"/>
    <w:rsid w:val="00EB16B1"/>
    <w:rsid w:val="00EB19B4"/>
    <w:rsid w:val="00EB1D16"/>
    <w:rsid w:val="00EB1EDB"/>
    <w:rsid w:val="00EB2288"/>
    <w:rsid w:val="00EB2536"/>
    <w:rsid w:val="00EB2F03"/>
    <w:rsid w:val="00EB32F3"/>
    <w:rsid w:val="00EB3356"/>
    <w:rsid w:val="00EB3FF3"/>
    <w:rsid w:val="00EB40A8"/>
    <w:rsid w:val="00EB421A"/>
    <w:rsid w:val="00EB44A6"/>
    <w:rsid w:val="00EB4618"/>
    <w:rsid w:val="00EB489A"/>
    <w:rsid w:val="00EB4C2E"/>
    <w:rsid w:val="00EB50FC"/>
    <w:rsid w:val="00EB54EA"/>
    <w:rsid w:val="00EB5572"/>
    <w:rsid w:val="00EB57BB"/>
    <w:rsid w:val="00EB57CC"/>
    <w:rsid w:val="00EB583F"/>
    <w:rsid w:val="00EB5A0C"/>
    <w:rsid w:val="00EB62C3"/>
    <w:rsid w:val="00EB6A71"/>
    <w:rsid w:val="00EB6D9D"/>
    <w:rsid w:val="00EB6FA7"/>
    <w:rsid w:val="00EB7078"/>
    <w:rsid w:val="00EB7575"/>
    <w:rsid w:val="00EC0324"/>
    <w:rsid w:val="00EC03F5"/>
    <w:rsid w:val="00EC047F"/>
    <w:rsid w:val="00EC095D"/>
    <w:rsid w:val="00EC09D2"/>
    <w:rsid w:val="00EC1229"/>
    <w:rsid w:val="00EC1499"/>
    <w:rsid w:val="00EC1FCE"/>
    <w:rsid w:val="00EC204B"/>
    <w:rsid w:val="00EC27C2"/>
    <w:rsid w:val="00EC2A45"/>
    <w:rsid w:val="00EC3EFA"/>
    <w:rsid w:val="00EC46EC"/>
    <w:rsid w:val="00EC47A3"/>
    <w:rsid w:val="00EC4998"/>
    <w:rsid w:val="00EC4CF8"/>
    <w:rsid w:val="00EC4E24"/>
    <w:rsid w:val="00EC4F68"/>
    <w:rsid w:val="00EC5CFD"/>
    <w:rsid w:val="00EC5D7A"/>
    <w:rsid w:val="00EC5E81"/>
    <w:rsid w:val="00EC725B"/>
    <w:rsid w:val="00EC729E"/>
    <w:rsid w:val="00EC756D"/>
    <w:rsid w:val="00EC75AC"/>
    <w:rsid w:val="00EC7789"/>
    <w:rsid w:val="00EC7D85"/>
    <w:rsid w:val="00ED00CC"/>
    <w:rsid w:val="00ED0415"/>
    <w:rsid w:val="00ED1155"/>
    <w:rsid w:val="00ED1FD6"/>
    <w:rsid w:val="00ED21B7"/>
    <w:rsid w:val="00ED23B6"/>
    <w:rsid w:val="00ED24AD"/>
    <w:rsid w:val="00ED26F9"/>
    <w:rsid w:val="00ED28C2"/>
    <w:rsid w:val="00ED2ABA"/>
    <w:rsid w:val="00ED2C81"/>
    <w:rsid w:val="00ED2EB2"/>
    <w:rsid w:val="00ED2F43"/>
    <w:rsid w:val="00ED31B8"/>
    <w:rsid w:val="00ED3989"/>
    <w:rsid w:val="00ED426B"/>
    <w:rsid w:val="00ED4547"/>
    <w:rsid w:val="00ED483B"/>
    <w:rsid w:val="00ED4F11"/>
    <w:rsid w:val="00ED53E0"/>
    <w:rsid w:val="00ED6092"/>
    <w:rsid w:val="00ED644B"/>
    <w:rsid w:val="00ED6759"/>
    <w:rsid w:val="00ED6952"/>
    <w:rsid w:val="00ED7430"/>
    <w:rsid w:val="00EE0070"/>
    <w:rsid w:val="00EE0AE1"/>
    <w:rsid w:val="00EE0EE5"/>
    <w:rsid w:val="00EE0FFA"/>
    <w:rsid w:val="00EE14AA"/>
    <w:rsid w:val="00EE14CA"/>
    <w:rsid w:val="00EE18EB"/>
    <w:rsid w:val="00EE194F"/>
    <w:rsid w:val="00EE1ED0"/>
    <w:rsid w:val="00EE20B3"/>
    <w:rsid w:val="00EE24AE"/>
    <w:rsid w:val="00EE3314"/>
    <w:rsid w:val="00EE37AF"/>
    <w:rsid w:val="00EE3A32"/>
    <w:rsid w:val="00EE3FD5"/>
    <w:rsid w:val="00EE46C7"/>
    <w:rsid w:val="00EE4F6E"/>
    <w:rsid w:val="00EE51C9"/>
    <w:rsid w:val="00EE53F8"/>
    <w:rsid w:val="00EE630C"/>
    <w:rsid w:val="00EE692C"/>
    <w:rsid w:val="00EE69B7"/>
    <w:rsid w:val="00EE6C56"/>
    <w:rsid w:val="00EE6EFD"/>
    <w:rsid w:val="00EE707D"/>
    <w:rsid w:val="00EE719A"/>
    <w:rsid w:val="00EF043E"/>
    <w:rsid w:val="00EF0908"/>
    <w:rsid w:val="00EF09B5"/>
    <w:rsid w:val="00EF0ECE"/>
    <w:rsid w:val="00EF24BA"/>
    <w:rsid w:val="00EF24C1"/>
    <w:rsid w:val="00EF2A2D"/>
    <w:rsid w:val="00EF2DD5"/>
    <w:rsid w:val="00EF33F6"/>
    <w:rsid w:val="00EF4238"/>
    <w:rsid w:val="00EF47DB"/>
    <w:rsid w:val="00EF4FAB"/>
    <w:rsid w:val="00EF50CB"/>
    <w:rsid w:val="00EF535E"/>
    <w:rsid w:val="00EF550B"/>
    <w:rsid w:val="00EF5AD3"/>
    <w:rsid w:val="00EF5C2B"/>
    <w:rsid w:val="00EF5C48"/>
    <w:rsid w:val="00EF6096"/>
    <w:rsid w:val="00EF61E2"/>
    <w:rsid w:val="00EF6CE4"/>
    <w:rsid w:val="00EF76ED"/>
    <w:rsid w:val="00EF78FF"/>
    <w:rsid w:val="00EF7C50"/>
    <w:rsid w:val="00EF7D31"/>
    <w:rsid w:val="00F000DD"/>
    <w:rsid w:val="00F009C7"/>
    <w:rsid w:val="00F00D38"/>
    <w:rsid w:val="00F011B7"/>
    <w:rsid w:val="00F0189C"/>
    <w:rsid w:val="00F01AA1"/>
    <w:rsid w:val="00F028B2"/>
    <w:rsid w:val="00F02E3F"/>
    <w:rsid w:val="00F03A31"/>
    <w:rsid w:val="00F03FF1"/>
    <w:rsid w:val="00F04842"/>
    <w:rsid w:val="00F050EC"/>
    <w:rsid w:val="00F05F12"/>
    <w:rsid w:val="00F063C5"/>
    <w:rsid w:val="00F0664E"/>
    <w:rsid w:val="00F0666C"/>
    <w:rsid w:val="00F06EA9"/>
    <w:rsid w:val="00F07212"/>
    <w:rsid w:val="00F0752F"/>
    <w:rsid w:val="00F10249"/>
    <w:rsid w:val="00F1134B"/>
    <w:rsid w:val="00F117FD"/>
    <w:rsid w:val="00F11D3E"/>
    <w:rsid w:val="00F11D67"/>
    <w:rsid w:val="00F11E79"/>
    <w:rsid w:val="00F11FA4"/>
    <w:rsid w:val="00F12192"/>
    <w:rsid w:val="00F12FA2"/>
    <w:rsid w:val="00F13080"/>
    <w:rsid w:val="00F13198"/>
    <w:rsid w:val="00F132EB"/>
    <w:rsid w:val="00F13416"/>
    <w:rsid w:val="00F134B6"/>
    <w:rsid w:val="00F13B5B"/>
    <w:rsid w:val="00F13D73"/>
    <w:rsid w:val="00F140C6"/>
    <w:rsid w:val="00F1478A"/>
    <w:rsid w:val="00F149FA"/>
    <w:rsid w:val="00F15B8C"/>
    <w:rsid w:val="00F15FAE"/>
    <w:rsid w:val="00F16BBB"/>
    <w:rsid w:val="00F16CBA"/>
    <w:rsid w:val="00F17937"/>
    <w:rsid w:val="00F17C9B"/>
    <w:rsid w:val="00F20005"/>
    <w:rsid w:val="00F203CC"/>
    <w:rsid w:val="00F205AF"/>
    <w:rsid w:val="00F205C7"/>
    <w:rsid w:val="00F2105E"/>
    <w:rsid w:val="00F214DD"/>
    <w:rsid w:val="00F21F68"/>
    <w:rsid w:val="00F22BA8"/>
    <w:rsid w:val="00F23A73"/>
    <w:rsid w:val="00F23C41"/>
    <w:rsid w:val="00F23E8D"/>
    <w:rsid w:val="00F2401E"/>
    <w:rsid w:val="00F241C8"/>
    <w:rsid w:val="00F2438F"/>
    <w:rsid w:val="00F244F0"/>
    <w:rsid w:val="00F256B8"/>
    <w:rsid w:val="00F25E2E"/>
    <w:rsid w:val="00F25E92"/>
    <w:rsid w:val="00F26B3E"/>
    <w:rsid w:val="00F27E12"/>
    <w:rsid w:val="00F27FEB"/>
    <w:rsid w:val="00F300A0"/>
    <w:rsid w:val="00F303D9"/>
    <w:rsid w:val="00F30755"/>
    <w:rsid w:val="00F308B0"/>
    <w:rsid w:val="00F310EE"/>
    <w:rsid w:val="00F3168E"/>
    <w:rsid w:val="00F316D0"/>
    <w:rsid w:val="00F31C88"/>
    <w:rsid w:val="00F31FF3"/>
    <w:rsid w:val="00F320DA"/>
    <w:rsid w:val="00F321D1"/>
    <w:rsid w:val="00F32625"/>
    <w:rsid w:val="00F3289F"/>
    <w:rsid w:val="00F3382D"/>
    <w:rsid w:val="00F33A17"/>
    <w:rsid w:val="00F33E1B"/>
    <w:rsid w:val="00F34128"/>
    <w:rsid w:val="00F35203"/>
    <w:rsid w:val="00F35B8A"/>
    <w:rsid w:val="00F360C9"/>
    <w:rsid w:val="00F36486"/>
    <w:rsid w:val="00F366AD"/>
    <w:rsid w:val="00F36BEB"/>
    <w:rsid w:val="00F3704D"/>
    <w:rsid w:val="00F37363"/>
    <w:rsid w:val="00F37AF7"/>
    <w:rsid w:val="00F37BC7"/>
    <w:rsid w:val="00F400D1"/>
    <w:rsid w:val="00F40326"/>
    <w:rsid w:val="00F40331"/>
    <w:rsid w:val="00F40C8B"/>
    <w:rsid w:val="00F41176"/>
    <w:rsid w:val="00F41CBA"/>
    <w:rsid w:val="00F41E23"/>
    <w:rsid w:val="00F41F9C"/>
    <w:rsid w:val="00F42229"/>
    <w:rsid w:val="00F428E7"/>
    <w:rsid w:val="00F42B91"/>
    <w:rsid w:val="00F4314F"/>
    <w:rsid w:val="00F432E8"/>
    <w:rsid w:val="00F432E9"/>
    <w:rsid w:val="00F4337A"/>
    <w:rsid w:val="00F43426"/>
    <w:rsid w:val="00F43516"/>
    <w:rsid w:val="00F4404E"/>
    <w:rsid w:val="00F44229"/>
    <w:rsid w:val="00F44248"/>
    <w:rsid w:val="00F44EF6"/>
    <w:rsid w:val="00F453BF"/>
    <w:rsid w:val="00F4553A"/>
    <w:rsid w:val="00F455BE"/>
    <w:rsid w:val="00F4560C"/>
    <w:rsid w:val="00F45925"/>
    <w:rsid w:val="00F45B87"/>
    <w:rsid w:val="00F45F55"/>
    <w:rsid w:val="00F46162"/>
    <w:rsid w:val="00F46DDB"/>
    <w:rsid w:val="00F47446"/>
    <w:rsid w:val="00F477B2"/>
    <w:rsid w:val="00F477C0"/>
    <w:rsid w:val="00F477E8"/>
    <w:rsid w:val="00F47EA7"/>
    <w:rsid w:val="00F47EBD"/>
    <w:rsid w:val="00F50077"/>
    <w:rsid w:val="00F51642"/>
    <w:rsid w:val="00F517A8"/>
    <w:rsid w:val="00F51C32"/>
    <w:rsid w:val="00F529D2"/>
    <w:rsid w:val="00F530AA"/>
    <w:rsid w:val="00F5335F"/>
    <w:rsid w:val="00F53660"/>
    <w:rsid w:val="00F53BE0"/>
    <w:rsid w:val="00F53D76"/>
    <w:rsid w:val="00F53E5E"/>
    <w:rsid w:val="00F542AF"/>
    <w:rsid w:val="00F54629"/>
    <w:rsid w:val="00F54997"/>
    <w:rsid w:val="00F55199"/>
    <w:rsid w:val="00F551B2"/>
    <w:rsid w:val="00F55722"/>
    <w:rsid w:val="00F55CCB"/>
    <w:rsid w:val="00F55DBE"/>
    <w:rsid w:val="00F55FCE"/>
    <w:rsid w:val="00F56391"/>
    <w:rsid w:val="00F56B41"/>
    <w:rsid w:val="00F57B05"/>
    <w:rsid w:val="00F57B35"/>
    <w:rsid w:val="00F57BDB"/>
    <w:rsid w:val="00F60021"/>
    <w:rsid w:val="00F6023B"/>
    <w:rsid w:val="00F60B92"/>
    <w:rsid w:val="00F60BA7"/>
    <w:rsid w:val="00F60CFE"/>
    <w:rsid w:val="00F614F2"/>
    <w:rsid w:val="00F616C8"/>
    <w:rsid w:val="00F616D8"/>
    <w:rsid w:val="00F61880"/>
    <w:rsid w:val="00F626B6"/>
    <w:rsid w:val="00F62A72"/>
    <w:rsid w:val="00F62B84"/>
    <w:rsid w:val="00F62E24"/>
    <w:rsid w:val="00F62E94"/>
    <w:rsid w:val="00F63122"/>
    <w:rsid w:val="00F6314C"/>
    <w:rsid w:val="00F635F8"/>
    <w:rsid w:val="00F637B5"/>
    <w:rsid w:val="00F63816"/>
    <w:rsid w:val="00F63B03"/>
    <w:rsid w:val="00F63BF4"/>
    <w:rsid w:val="00F63F45"/>
    <w:rsid w:val="00F642A8"/>
    <w:rsid w:val="00F644AB"/>
    <w:rsid w:val="00F6456F"/>
    <w:rsid w:val="00F64B2E"/>
    <w:rsid w:val="00F64D32"/>
    <w:rsid w:val="00F659C6"/>
    <w:rsid w:val="00F65E80"/>
    <w:rsid w:val="00F66065"/>
    <w:rsid w:val="00F66367"/>
    <w:rsid w:val="00F67343"/>
    <w:rsid w:val="00F673B6"/>
    <w:rsid w:val="00F70122"/>
    <w:rsid w:val="00F70434"/>
    <w:rsid w:val="00F70D24"/>
    <w:rsid w:val="00F70E6C"/>
    <w:rsid w:val="00F71219"/>
    <w:rsid w:val="00F71389"/>
    <w:rsid w:val="00F71752"/>
    <w:rsid w:val="00F7192A"/>
    <w:rsid w:val="00F72164"/>
    <w:rsid w:val="00F72DD5"/>
    <w:rsid w:val="00F7386A"/>
    <w:rsid w:val="00F73BCF"/>
    <w:rsid w:val="00F743FE"/>
    <w:rsid w:val="00F74408"/>
    <w:rsid w:val="00F74A51"/>
    <w:rsid w:val="00F74F64"/>
    <w:rsid w:val="00F7502B"/>
    <w:rsid w:val="00F7523C"/>
    <w:rsid w:val="00F75F87"/>
    <w:rsid w:val="00F760A5"/>
    <w:rsid w:val="00F7664B"/>
    <w:rsid w:val="00F7669A"/>
    <w:rsid w:val="00F76F79"/>
    <w:rsid w:val="00F7715A"/>
    <w:rsid w:val="00F77D1F"/>
    <w:rsid w:val="00F8009A"/>
    <w:rsid w:val="00F80236"/>
    <w:rsid w:val="00F802EB"/>
    <w:rsid w:val="00F80668"/>
    <w:rsid w:val="00F81AA5"/>
    <w:rsid w:val="00F81AFD"/>
    <w:rsid w:val="00F81E4C"/>
    <w:rsid w:val="00F820B9"/>
    <w:rsid w:val="00F82609"/>
    <w:rsid w:val="00F828BA"/>
    <w:rsid w:val="00F82BD8"/>
    <w:rsid w:val="00F832BE"/>
    <w:rsid w:val="00F83542"/>
    <w:rsid w:val="00F83FA9"/>
    <w:rsid w:val="00F84F06"/>
    <w:rsid w:val="00F85350"/>
    <w:rsid w:val="00F85617"/>
    <w:rsid w:val="00F85A24"/>
    <w:rsid w:val="00F85A7E"/>
    <w:rsid w:val="00F86955"/>
    <w:rsid w:val="00F86996"/>
    <w:rsid w:val="00F873A0"/>
    <w:rsid w:val="00F902AA"/>
    <w:rsid w:val="00F9045C"/>
    <w:rsid w:val="00F910DB"/>
    <w:rsid w:val="00F91C23"/>
    <w:rsid w:val="00F923DD"/>
    <w:rsid w:val="00F92DA0"/>
    <w:rsid w:val="00F92FC1"/>
    <w:rsid w:val="00F930D5"/>
    <w:rsid w:val="00F93577"/>
    <w:rsid w:val="00F937EE"/>
    <w:rsid w:val="00F93A0F"/>
    <w:rsid w:val="00F93A3B"/>
    <w:rsid w:val="00F93B32"/>
    <w:rsid w:val="00F93F0B"/>
    <w:rsid w:val="00F94124"/>
    <w:rsid w:val="00F9422F"/>
    <w:rsid w:val="00F944E6"/>
    <w:rsid w:val="00F9464C"/>
    <w:rsid w:val="00F94A04"/>
    <w:rsid w:val="00F953FA"/>
    <w:rsid w:val="00F95426"/>
    <w:rsid w:val="00F95C96"/>
    <w:rsid w:val="00F97AAF"/>
    <w:rsid w:val="00F97CFE"/>
    <w:rsid w:val="00FA0216"/>
    <w:rsid w:val="00FA05A8"/>
    <w:rsid w:val="00FA12F7"/>
    <w:rsid w:val="00FA21D9"/>
    <w:rsid w:val="00FA21FD"/>
    <w:rsid w:val="00FA2256"/>
    <w:rsid w:val="00FA2E02"/>
    <w:rsid w:val="00FA3010"/>
    <w:rsid w:val="00FA3C21"/>
    <w:rsid w:val="00FA42DA"/>
    <w:rsid w:val="00FA4A0F"/>
    <w:rsid w:val="00FA52B7"/>
    <w:rsid w:val="00FA57AA"/>
    <w:rsid w:val="00FA5E86"/>
    <w:rsid w:val="00FA6991"/>
    <w:rsid w:val="00FA69D1"/>
    <w:rsid w:val="00FA6AAA"/>
    <w:rsid w:val="00FA6BB1"/>
    <w:rsid w:val="00FA6C03"/>
    <w:rsid w:val="00FA6DB0"/>
    <w:rsid w:val="00FA6FF4"/>
    <w:rsid w:val="00FA73F0"/>
    <w:rsid w:val="00FA7768"/>
    <w:rsid w:val="00FB019B"/>
    <w:rsid w:val="00FB031B"/>
    <w:rsid w:val="00FB0E4F"/>
    <w:rsid w:val="00FB0E8B"/>
    <w:rsid w:val="00FB163F"/>
    <w:rsid w:val="00FB1C3A"/>
    <w:rsid w:val="00FB1EF4"/>
    <w:rsid w:val="00FB22DA"/>
    <w:rsid w:val="00FB2453"/>
    <w:rsid w:val="00FB24B0"/>
    <w:rsid w:val="00FB2C68"/>
    <w:rsid w:val="00FB2E02"/>
    <w:rsid w:val="00FB2F86"/>
    <w:rsid w:val="00FB38A0"/>
    <w:rsid w:val="00FB3D15"/>
    <w:rsid w:val="00FB3E96"/>
    <w:rsid w:val="00FB42CE"/>
    <w:rsid w:val="00FB4491"/>
    <w:rsid w:val="00FB4562"/>
    <w:rsid w:val="00FB4B3C"/>
    <w:rsid w:val="00FB4EA6"/>
    <w:rsid w:val="00FB52DA"/>
    <w:rsid w:val="00FB54D4"/>
    <w:rsid w:val="00FB57FB"/>
    <w:rsid w:val="00FB5A0E"/>
    <w:rsid w:val="00FB5AF1"/>
    <w:rsid w:val="00FB5FDC"/>
    <w:rsid w:val="00FB72B0"/>
    <w:rsid w:val="00FB7301"/>
    <w:rsid w:val="00FB74A9"/>
    <w:rsid w:val="00FB77C5"/>
    <w:rsid w:val="00FB786E"/>
    <w:rsid w:val="00FB7C39"/>
    <w:rsid w:val="00FC0061"/>
    <w:rsid w:val="00FC03F1"/>
    <w:rsid w:val="00FC0770"/>
    <w:rsid w:val="00FC0A96"/>
    <w:rsid w:val="00FC1435"/>
    <w:rsid w:val="00FC14E0"/>
    <w:rsid w:val="00FC1B12"/>
    <w:rsid w:val="00FC28D7"/>
    <w:rsid w:val="00FC301B"/>
    <w:rsid w:val="00FC359F"/>
    <w:rsid w:val="00FC3F3A"/>
    <w:rsid w:val="00FC4A0D"/>
    <w:rsid w:val="00FC4E3F"/>
    <w:rsid w:val="00FC4E53"/>
    <w:rsid w:val="00FC5057"/>
    <w:rsid w:val="00FC5344"/>
    <w:rsid w:val="00FC5DD2"/>
    <w:rsid w:val="00FC6121"/>
    <w:rsid w:val="00FC63AC"/>
    <w:rsid w:val="00FC6708"/>
    <w:rsid w:val="00FC6ED0"/>
    <w:rsid w:val="00FC70DC"/>
    <w:rsid w:val="00FC7190"/>
    <w:rsid w:val="00FC73E1"/>
    <w:rsid w:val="00FC74F0"/>
    <w:rsid w:val="00FC77BD"/>
    <w:rsid w:val="00FC77DC"/>
    <w:rsid w:val="00FC7871"/>
    <w:rsid w:val="00FC7D52"/>
    <w:rsid w:val="00FC7FE3"/>
    <w:rsid w:val="00FD0741"/>
    <w:rsid w:val="00FD0D33"/>
    <w:rsid w:val="00FD0D44"/>
    <w:rsid w:val="00FD1170"/>
    <w:rsid w:val="00FD157F"/>
    <w:rsid w:val="00FD1600"/>
    <w:rsid w:val="00FD16E7"/>
    <w:rsid w:val="00FD1961"/>
    <w:rsid w:val="00FD20DD"/>
    <w:rsid w:val="00FD20F7"/>
    <w:rsid w:val="00FD25FD"/>
    <w:rsid w:val="00FD2EA4"/>
    <w:rsid w:val="00FD30E1"/>
    <w:rsid w:val="00FD332A"/>
    <w:rsid w:val="00FD3962"/>
    <w:rsid w:val="00FD3A7F"/>
    <w:rsid w:val="00FD3ED3"/>
    <w:rsid w:val="00FD4164"/>
    <w:rsid w:val="00FD421C"/>
    <w:rsid w:val="00FD4813"/>
    <w:rsid w:val="00FD4B3B"/>
    <w:rsid w:val="00FD5230"/>
    <w:rsid w:val="00FD5898"/>
    <w:rsid w:val="00FD5CBD"/>
    <w:rsid w:val="00FD5D28"/>
    <w:rsid w:val="00FD5EF1"/>
    <w:rsid w:val="00FD627D"/>
    <w:rsid w:val="00FD63E6"/>
    <w:rsid w:val="00FD6E39"/>
    <w:rsid w:val="00FD6E81"/>
    <w:rsid w:val="00FD6EAF"/>
    <w:rsid w:val="00FD7145"/>
    <w:rsid w:val="00FD7426"/>
    <w:rsid w:val="00FD75AA"/>
    <w:rsid w:val="00FD7B6E"/>
    <w:rsid w:val="00FD7EBA"/>
    <w:rsid w:val="00FE08D3"/>
    <w:rsid w:val="00FE0C0A"/>
    <w:rsid w:val="00FE0C95"/>
    <w:rsid w:val="00FE0F60"/>
    <w:rsid w:val="00FE105F"/>
    <w:rsid w:val="00FE16F3"/>
    <w:rsid w:val="00FE1808"/>
    <w:rsid w:val="00FE1D96"/>
    <w:rsid w:val="00FE1DE7"/>
    <w:rsid w:val="00FE21A8"/>
    <w:rsid w:val="00FE3214"/>
    <w:rsid w:val="00FE3713"/>
    <w:rsid w:val="00FE38EA"/>
    <w:rsid w:val="00FE3A03"/>
    <w:rsid w:val="00FE3ABC"/>
    <w:rsid w:val="00FE4B1C"/>
    <w:rsid w:val="00FE4CAD"/>
    <w:rsid w:val="00FE4EEB"/>
    <w:rsid w:val="00FE5069"/>
    <w:rsid w:val="00FE5210"/>
    <w:rsid w:val="00FE5902"/>
    <w:rsid w:val="00FE5C20"/>
    <w:rsid w:val="00FE6E01"/>
    <w:rsid w:val="00FE6F38"/>
    <w:rsid w:val="00FE719F"/>
    <w:rsid w:val="00FE7627"/>
    <w:rsid w:val="00FE773A"/>
    <w:rsid w:val="00FE7740"/>
    <w:rsid w:val="00FE7897"/>
    <w:rsid w:val="00FE7D04"/>
    <w:rsid w:val="00FE7E12"/>
    <w:rsid w:val="00FF0701"/>
    <w:rsid w:val="00FF07BC"/>
    <w:rsid w:val="00FF09EE"/>
    <w:rsid w:val="00FF0AA3"/>
    <w:rsid w:val="00FF0BD0"/>
    <w:rsid w:val="00FF0CEC"/>
    <w:rsid w:val="00FF1552"/>
    <w:rsid w:val="00FF1FC3"/>
    <w:rsid w:val="00FF2278"/>
    <w:rsid w:val="00FF2530"/>
    <w:rsid w:val="00FF262E"/>
    <w:rsid w:val="00FF2988"/>
    <w:rsid w:val="00FF2ADA"/>
    <w:rsid w:val="00FF30E5"/>
    <w:rsid w:val="00FF326D"/>
    <w:rsid w:val="00FF34F7"/>
    <w:rsid w:val="00FF43DB"/>
    <w:rsid w:val="00FF492C"/>
    <w:rsid w:val="00FF49C3"/>
    <w:rsid w:val="00FF4CB4"/>
    <w:rsid w:val="00FF538F"/>
    <w:rsid w:val="00FF5B60"/>
    <w:rsid w:val="00FF60E5"/>
    <w:rsid w:val="00FF6154"/>
    <w:rsid w:val="00FF63D9"/>
    <w:rsid w:val="00FF6817"/>
    <w:rsid w:val="00FF6CD1"/>
    <w:rsid w:val="00FF7394"/>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3" w:uiPriority="99"/>
    <w:lsdException w:name="Body Text Indent 2" w:uiPriority="99"/>
    <w:lsdException w:name="Hyperlink" w:uiPriority="99"/>
    <w:lsdException w:name="FollowedHyperlink" w:uiPriority="99"/>
    <w:lsdException w:name="Strong" w:semiHidden="0" w:uiPriority="99"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9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1E79"/>
    <w:rPr>
      <w:sz w:val="24"/>
      <w:szCs w:val="24"/>
      <w:lang w:val="es-ES" w:eastAsia="es-ES"/>
    </w:rPr>
  </w:style>
  <w:style w:type="paragraph" w:styleId="Ttulo1">
    <w:name w:val="heading 1"/>
    <w:basedOn w:val="Normal"/>
    <w:next w:val="Normal"/>
    <w:link w:val="Ttulo1Car"/>
    <w:uiPriority w:val="99"/>
    <w:qFormat/>
    <w:rsid w:val="00E45529"/>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uiPriority w:val="99"/>
    <w:qFormat/>
    <w:rsid w:val="00237CD7"/>
    <w:pPr>
      <w:keepNext/>
      <w:autoSpaceDE w:val="0"/>
      <w:autoSpaceDN w:val="0"/>
      <w:adjustRightInd w:val="0"/>
      <w:spacing w:line="360" w:lineRule="auto"/>
      <w:ind w:firstLine="567"/>
      <w:jc w:val="center"/>
      <w:outlineLvl w:val="1"/>
    </w:pPr>
    <w:rPr>
      <w:rFonts w:ascii="Arial" w:hAnsi="Arial"/>
      <w:b/>
      <w:szCs w:val="20"/>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036F08"/>
    <w:pPr>
      <w:jc w:val="center"/>
    </w:pPr>
    <w:rPr>
      <w:rFonts w:ascii="Tahoma" w:hAnsi="Tahoma"/>
      <w:szCs w:val="20"/>
    </w:rPr>
  </w:style>
  <w:style w:type="character" w:customStyle="1" w:styleId="f11">
    <w:name w:val="f11"/>
    <w:uiPriority w:val="99"/>
    <w:rsid w:val="00036F08"/>
    <w:rPr>
      <w:rFonts w:ascii="Courier New" w:hAnsi="Courier New" w:cs="Courier New" w:hint="default"/>
      <w:color w:val="000000"/>
      <w:sz w:val="24"/>
      <w:szCs w:val="24"/>
    </w:rPr>
  </w:style>
  <w:style w:type="character" w:styleId="Hipervnculo">
    <w:name w:val="Hyperlink"/>
    <w:uiPriority w:val="99"/>
    <w:rsid w:val="00B74964"/>
    <w:rPr>
      <w:strike w:val="0"/>
      <w:dstrike w:val="0"/>
      <w:color w:val="0000FF"/>
      <w:u w:val="none"/>
      <w:effect w:val="none"/>
    </w:rPr>
  </w:style>
  <w:style w:type="character" w:styleId="Hipervnculovisitado">
    <w:name w:val="FollowedHyperlink"/>
    <w:uiPriority w:val="99"/>
    <w:rsid w:val="00594AC8"/>
    <w:rPr>
      <w:color w:val="800080"/>
      <w:u w:val="single"/>
    </w:rPr>
  </w:style>
  <w:style w:type="paragraph" w:styleId="Textoindependiente3">
    <w:name w:val="Body Text 3"/>
    <w:basedOn w:val="Normal"/>
    <w:link w:val="Textoindependiente3Car"/>
    <w:uiPriority w:val="99"/>
    <w:rsid w:val="004257B2"/>
    <w:pPr>
      <w:spacing w:after="120"/>
    </w:pPr>
    <w:rPr>
      <w:sz w:val="16"/>
      <w:szCs w:val="16"/>
    </w:rPr>
  </w:style>
  <w:style w:type="paragraph" w:styleId="Sangra2detindependiente">
    <w:name w:val="Body Text Indent 2"/>
    <w:basedOn w:val="Normal"/>
    <w:link w:val="Sangra2detindependienteCar"/>
    <w:uiPriority w:val="99"/>
    <w:rsid w:val="008A4D76"/>
    <w:pPr>
      <w:spacing w:after="120" w:line="480" w:lineRule="auto"/>
      <w:ind w:left="283"/>
    </w:pPr>
  </w:style>
  <w:style w:type="table" w:styleId="Tablaconcuadrcula">
    <w:name w:val="Table Grid"/>
    <w:basedOn w:val="Tablanormal"/>
    <w:uiPriority w:val="99"/>
    <w:rsid w:val="00812F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28094B"/>
    <w:pPr>
      <w:tabs>
        <w:tab w:val="center" w:pos="4252"/>
        <w:tab w:val="right" w:pos="8504"/>
      </w:tabs>
    </w:pPr>
  </w:style>
  <w:style w:type="character" w:styleId="Nmerodepgina">
    <w:name w:val="page number"/>
    <w:basedOn w:val="Fuentedeprrafopredeter"/>
    <w:uiPriority w:val="99"/>
    <w:rsid w:val="0028094B"/>
  </w:style>
  <w:style w:type="paragraph" w:styleId="Textodeglobo">
    <w:name w:val="Balloon Text"/>
    <w:basedOn w:val="Normal"/>
    <w:link w:val="TextodegloboCar"/>
    <w:uiPriority w:val="99"/>
    <w:rsid w:val="00F20005"/>
    <w:rPr>
      <w:rFonts w:ascii="Tahoma" w:hAnsi="Tahoma" w:cs="Tahoma"/>
      <w:sz w:val="16"/>
      <w:szCs w:val="16"/>
    </w:rPr>
  </w:style>
  <w:style w:type="character" w:customStyle="1" w:styleId="TextodegloboCar">
    <w:name w:val="Texto de globo Car"/>
    <w:link w:val="Textodeglobo"/>
    <w:uiPriority w:val="99"/>
    <w:rsid w:val="00F20005"/>
    <w:rPr>
      <w:rFonts w:ascii="Tahoma" w:hAnsi="Tahoma" w:cs="Tahoma"/>
      <w:sz w:val="16"/>
      <w:szCs w:val="16"/>
    </w:rPr>
  </w:style>
  <w:style w:type="character" w:styleId="Refdecomentario">
    <w:name w:val="annotation reference"/>
    <w:uiPriority w:val="99"/>
    <w:rsid w:val="003629B2"/>
    <w:rPr>
      <w:sz w:val="16"/>
      <w:szCs w:val="16"/>
    </w:rPr>
  </w:style>
  <w:style w:type="paragraph" w:styleId="Textocomentario">
    <w:name w:val="annotation text"/>
    <w:basedOn w:val="Normal"/>
    <w:link w:val="TextocomentarioCar"/>
    <w:uiPriority w:val="99"/>
    <w:rsid w:val="003629B2"/>
    <w:rPr>
      <w:sz w:val="20"/>
      <w:szCs w:val="20"/>
    </w:rPr>
  </w:style>
  <w:style w:type="character" w:customStyle="1" w:styleId="TextocomentarioCar">
    <w:name w:val="Texto comentario Car"/>
    <w:basedOn w:val="Fuentedeprrafopredeter"/>
    <w:link w:val="Textocomentario"/>
    <w:uiPriority w:val="99"/>
    <w:rsid w:val="003629B2"/>
  </w:style>
  <w:style w:type="paragraph" w:styleId="Asuntodelcomentario">
    <w:name w:val="annotation subject"/>
    <w:basedOn w:val="Textocomentario"/>
    <w:next w:val="Textocomentario"/>
    <w:link w:val="AsuntodelcomentarioCar"/>
    <w:uiPriority w:val="99"/>
    <w:rsid w:val="003629B2"/>
    <w:rPr>
      <w:b/>
      <w:bCs/>
    </w:rPr>
  </w:style>
  <w:style w:type="character" w:customStyle="1" w:styleId="AsuntodelcomentarioCar">
    <w:name w:val="Asunto del comentario Car"/>
    <w:link w:val="Asuntodelcomentario"/>
    <w:uiPriority w:val="99"/>
    <w:rsid w:val="003629B2"/>
    <w:rPr>
      <w:b/>
      <w:bCs/>
    </w:rPr>
  </w:style>
  <w:style w:type="character" w:styleId="Textoennegrita">
    <w:name w:val="Strong"/>
    <w:uiPriority w:val="99"/>
    <w:qFormat/>
    <w:rsid w:val="00051720"/>
    <w:rPr>
      <w:b/>
      <w:bCs/>
    </w:rPr>
  </w:style>
  <w:style w:type="paragraph" w:styleId="Piedepgina">
    <w:name w:val="footer"/>
    <w:basedOn w:val="Normal"/>
    <w:link w:val="PiedepginaCar"/>
    <w:uiPriority w:val="99"/>
    <w:rsid w:val="00051720"/>
    <w:pPr>
      <w:tabs>
        <w:tab w:val="center" w:pos="4252"/>
        <w:tab w:val="right" w:pos="8504"/>
      </w:tabs>
    </w:pPr>
  </w:style>
  <w:style w:type="numbering" w:customStyle="1" w:styleId="Sinlista1">
    <w:name w:val="Sin lista1"/>
    <w:next w:val="Sinlista"/>
    <w:uiPriority w:val="99"/>
    <w:semiHidden/>
    <w:unhideWhenUsed/>
    <w:rsid w:val="007C0F8A"/>
  </w:style>
  <w:style w:type="numbering" w:customStyle="1" w:styleId="Sinlista2">
    <w:name w:val="Sin lista2"/>
    <w:next w:val="Sinlista"/>
    <w:uiPriority w:val="99"/>
    <w:semiHidden/>
    <w:unhideWhenUsed/>
    <w:rsid w:val="00364D22"/>
  </w:style>
  <w:style w:type="numbering" w:customStyle="1" w:styleId="Sinlista11">
    <w:name w:val="Sin lista11"/>
    <w:next w:val="Sinlista"/>
    <w:uiPriority w:val="99"/>
    <w:semiHidden/>
    <w:unhideWhenUsed/>
    <w:rsid w:val="00364D22"/>
  </w:style>
  <w:style w:type="character" w:customStyle="1" w:styleId="EncabezadoCar">
    <w:name w:val="Encabezado Car"/>
    <w:link w:val="Encabezado"/>
    <w:uiPriority w:val="99"/>
    <w:rsid w:val="00364D22"/>
    <w:rPr>
      <w:sz w:val="24"/>
      <w:szCs w:val="24"/>
    </w:rPr>
  </w:style>
  <w:style w:type="character" w:customStyle="1" w:styleId="PiedepginaCar">
    <w:name w:val="Pie de página Car"/>
    <w:link w:val="Piedepgina"/>
    <w:uiPriority w:val="99"/>
    <w:rsid w:val="00364D22"/>
    <w:rPr>
      <w:sz w:val="24"/>
      <w:szCs w:val="24"/>
    </w:rPr>
  </w:style>
  <w:style w:type="character" w:customStyle="1" w:styleId="TextoindependienteCar">
    <w:name w:val="Texto independiente Car"/>
    <w:link w:val="Textoindependiente"/>
    <w:uiPriority w:val="99"/>
    <w:rsid w:val="00364D22"/>
    <w:rPr>
      <w:rFonts w:ascii="Tahoma" w:hAnsi="Tahoma"/>
      <w:sz w:val="24"/>
    </w:rPr>
  </w:style>
  <w:style w:type="paragraph" w:styleId="Revisin">
    <w:name w:val="Revision"/>
    <w:uiPriority w:val="99"/>
    <w:semiHidden/>
    <w:rsid w:val="00364D22"/>
    <w:rPr>
      <w:rFonts w:ascii="Calibri" w:eastAsia="Calibri" w:hAnsi="Calibri"/>
      <w:sz w:val="22"/>
      <w:szCs w:val="22"/>
      <w:lang w:val="es-ES" w:eastAsia="en-US"/>
    </w:rPr>
  </w:style>
  <w:style w:type="paragraph" w:styleId="Prrafodelista">
    <w:name w:val="List Paragraph"/>
    <w:basedOn w:val="Normal"/>
    <w:uiPriority w:val="99"/>
    <w:qFormat/>
    <w:rsid w:val="00364D22"/>
    <w:pPr>
      <w:spacing w:after="200" w:line="276" w:lineRule="auto"/>
      <w:ind w:left="720"/>
      <w:contextualSpacing/>
    </w:pPr>
    <w:rPr>
      <w:rFonts w:ascii="Calibri" w:eastAsia="Calibri" w:hAnsi="Calibri"/>
      <w:sz w:val="22"/>
      <w:szCs w:val="22"/>
      <w:lang w:val="es-ES_tradnl" w:eastAsia="en-US"/>
    </w:rPr>
  </w:style>
  <w:style w:type="table" w:customStyle="1" w:styleId="Tablaconcuadrcula1">
    <w:name w:val="Tabla con cuadrícula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1">
    <w:name w:val="Tabla con cuadrícula1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4">
    <w:name w:val="Tabla con cuadrícula4"/>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5">
    <w:name w:val="Tabla con cuadrícula5"/>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11">
    <w:name w:val="Tabla con cuadrícula11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1">
    <w:name w:val="Tabla con cuadrícula2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2">
    <w:name w:val="Tabla con cuadrícula22"/>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1">
    <w:name w:val="Tabla con cuadrícula3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64D22"/>
    <w:pPr>
      <w:spacing w:before="100" w:beforeAutospacing="1" w:after="100" w:afterAutospacing="1"/>
    </w:pPr>
    <w:rPr>
      <w:lang w:val="en-US" w:eastAsia="en-US"/>
    </w:rPr>
  </w:style>
  <w:style w:type="numbering" w:customStyle="1" w:styleId="Sinlista3">
    <w:name w:val="Sin lista3"/>
    <w:next w:val="Sinlista"/>
    <w:uiPriority w:val="99"/>
    <w:semiHidden/>
    <w:unhideWhenUsed/>
    <w:rsid w:val="00650526"/>
  </w:style>
  <w:style w:type="table" w:customStyle="1" w:styleId="Tablaconcuadrcula6">
    <w:name w:val="Tabla con cuadrícula6"/>
    <w:basedOn w:val="Tablanormal"/>
    <w:next w:val="Tablaconcuadrcula"/>
    <w:uiPriority w:val="59"/>
    <w:rsid w:val="0065052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12">
    <w:name w:val="Tabla con cuadrícula112"/>
    <w:basedOn w:val="Tablanormal"/>
    <w:next w:val="Tablaconcuadrcula"/>
    <w:uiPriority w:val="59"/>
    <w:rsid w:val="0065052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2">
    <w:name w:val="Tabla con cuadrícula12"/>
    <w:basedOn w:val="Tablanormal"/>
    <w:next w:val="Tablaconcuadrcula"/>
    <w:uiPriority w:val="59"/>
    <w:rsid w:val="0065052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3">
    <w:name w:val="Tabla con cuadrícula13"/>
    <w:basedOn w:val="Tablanormal"/>
    <w:next w:val="Tablaconcuadrcula"/>
    <w:uiPriority w:val="59"/>
    <w:rsid w:val="00D529D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4">
    <w:name w:val="Tabla con cuadrícula14"/>
    <w:basedOn w:val="Tablanormal"/>
    <w:next w:val="Tablaconcuadrcula"/>
    <w:uiPriority w:val="59"/>
    <w:rsid w:val="00D529D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5">
    <w:name w:val="Tabla con cuadrícula15"/>
    <w:basedOn w:val="Tablanormal"/>
    <w:next w:val="Tablaconcuadrcula"/>
    <w:uiPriority w:val="59"/>
    <w:rsid w:val="008509B8"/>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link w:val="Ttulo1"/>
    <w:uiPriority w:val="99"/>
    <w:locked/>
    <w:rsid w:val="00166C71"/>
    <w:rPr>
      <w:rFonts w:ascii="Arial" w:hAnsi="Arial" w:cs="Arial"/>
      <w:b/>
      <w:bCs/>
      <w:kern w:val="32"/>
      <w:sz w:val="32"/>
      <w:szCs w:val="32"/>
    </w:rPr>
  </w:style>
  <w:style w:type="character" w:customStyle="1" w:styleId="Ttulo2Car">
    <w:name w:val="Título 2 Car"/>
    <w:link w:val="Ttulo2"/>
    <w:uiPriority w:val="99"/>
    <w:locked/>
    <w:rsid w:val="00166C71"/>
    <w:rPr>
      <w:rFonts w:ascii="Arial" w:hAnsi="Arial"/>
      <w:b/>
      <w:sz w:val="24"/>
      <w:lang w:val="es-AR"/>
    </w:rPr>
  </w:style>
  <w:style w:type="character" w:customStyle="1" w:styleId="Textoindependiente3Car">
    <w:name w:val="Texto independiente 3 Car"/>
    <w:link w:val="Textoindependiente3"/>
    <w:uiPriority w:val="99"/>
    <w:locked/>
    <w:rsid w:val="00166C71"/>
    <w:rPr>
      <w:sz w:val="16"/>
      <w:szCs w:val="16"/>
    </w:rPr>
  </w:style>
  <w:style w:type="character" w:customStyle="1" w:styleId="Sangra2detindependienteCar">
    <w:name w:val="Sangría 2 de t. independiente Car"/>
    <w:link w:val="Sangra2detindependiente"/>
    <w:uiPriority w:val="99"/>
    <w:locked/>
    <w:rsid w:val="00166C71"/>
    <w:rPr>
      <w:sz w:val="24"/>
      <w:szCs w:val="24"/>
    </w:rPr>
  </w:style>
  <w:style w:type="character" w:styleId="Textodelmarcadordeposicin">
    <w:name w:val="Placeholder Text"/>
    <w:uiPriority w:val="99"/>
    <w:semiHidden/>
    <w:rsid w:val="00166C71"/>
    <w:rPr>
      <w:rFonts w:cs="Times New Roman"/>
      <w:color w:val="808080"/>
    </w:rPr>
  </w:style>
  <w:style w:type="paragraph" w:customStyle="1" w:styleId="Default">
    <w:name w:val="Default"/>
    <w:rsid w:val="00145F5B"/>
    <w:pPr>
      <w:autoSpaceDE w:val="0"/>
      <w:autoSpaceDN w:val="0"/>
      <w:adjustRightInd w:val="0"/>
    </w:pPr>
    <w:rPr>
      <w:rFonts w:ascii="Arial" w:hAnsi="Arial" w:cs="Arial"/>
      <w:color w:val="000000"/>
      <w:sz w:val="24"/>
      <w:szCs w:val="24"/>
      <w:lang w:eastAsia="es-ES"/>
    </w:rPr>
  </w:style>
  <w:style w:type="character" w:styleId="Nmerodelnea">
    <w:name w:val="line number"/>
    <w:basedOn w:val="Fuentedeprrafopredeter"/>
    <w:semiHidden/>
    <w:unhideWhenUsed/>
    <w:rsid w:val="002065A3"/>
  </w:style>
  <w:style w:type="paragraph" w:styleId="Mapadeldocumento">
    <w:name w:val="Document Map"/>
    <w:basedOn w:val="Normal"/>
    <w:link w:val="MapadeldocumentoCar"/>
    <w:semiHidden/>
    <w:unhideWhenUsed/>
    <w:rsid w:val="00706216"/>
    <w:rPr>
      <w:rFonts w:ascii="Tahoma" w:hAnsi="Tahoma" w:cs="Tahoma"/>
      <w:sz w:val="16"/>
      <w:szCs w:val="16"/>
    </w:rPr>
  </w:style>
  <w:style w:type="character" w:customStyle="1" w:styleId="MapadeldocumentoCar">
    <w:name w:val="Mapa del documento Car"/>
    <w:basedOn w:val="Fuentedeprrafopredeter"/>
    <w:link w:val="Mapadeldocumento"/>
    <w:semiHidden/>
    <w:rsid w:val="00706216"/>
    <w:rPr>
      <w:rFonts w:ascii="Tahoma" w:hAnsi="Tahoma" w:cs="Tahoma"/>
      <w:sz w:val="16"/>
      <w:szCs w:val="16"/>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3" w:uiPriority="99"/>
    <w:lsdException w:name="Body Text Indent 2" w:uiPriority="99"/>
    <w:lsdException w:name="Hyperlink" w:uiPriority="99"/>
    <w:lsdException w:name="FollowedHyperlink" w:uiPriority="99"/>
    <w:lsdException w:name="Strong" w:semiHidden="0" w:uiPriority="99" w:unhideWhenUsed="0" w:qFormat="1"/>
    <w:lsdException w:name="Emphasis" w:semiHidden="0" w:unhideWhenUsed="0" w:qFormat="1"/>
    <w:lsdException w:name="Normal (Web)" w:uiPriority="99"/>
    <w:lsdException w:name="annotation subject" w:uiPriority="99"/>
    <w:lsdException w:name="No List" w:uiPriority="99"/>
    <w:lsdException w:name="Balloon Text" w:uiPriority="99"/>
    <w:lsdException w:name="Table Grid" w:semiHidden="0" w:uiPriority="9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1E79"/>
    <w:rPr>
      <w:sz w:val="24"/>
      <w:szCs w:val="24"/>
      <w:lang w:val="es-ES" w:eastAsia="es-ES"/>
    </w:rPr>
  </w:style>
  <w:style w:type="paragraph" w:styleId="Ttulo1">
    <w:name w:val="heading 1"/>
    <w:basedOn w:val="Normal"/>
    <w:next w:val="Normal"/>
    <w:link w:val="Ttulo1Car"/>
    <w:uiPriority w:val="99"/>
    <w:qFormat/>
    <w:rsid w:val="00E45529"/>
    <w:pPr>
      <w:keepNext/>
      <w:spacing w:before="240" w:after="60"/>
      <w:outlineLvl w:val="0"/>
    </w:pPr>
    <w:rPr>
      <w:rFonts w:ascii="Arial" w:hAnsi="Arial" w:cs="Arial"/>
      <w:b/>
      <w:bCs/>
      <w:kern w:val="32"/>
      <w:sz w:val="32"/>
      <w:szCs w:val="32"/>
    </w:rPr>
  </w:style>
  <w:style w:type="paragraph" w:styleId="Ttulo2">
    <w:name w:val="heading 2"/>
    <w:basedOn w:val="Normal"/>
    <w:next w:val="Normal"/>
    <w:link w:val="Ttulo2Car"/>
    <w:uiPriority w:val="99"/>
    <w:qFormat/>
    <w:rsid w:val="00237CD7"/>
    <w:pPr>
      <w:keepNext/>
      <w:autoSpaceDE w:val="0"/>
      <w:autoSpaceDN w:val="0"/>
      <w:adjustRightInd w:val="0"/>
      <w:spacing w:line="360" w:lineRule="auto"/>
      <w:ind w:firstLine="567"/>
      <w:jc w:val="center"/>
      <w:outlineLvl w:val="1"/>
    </w:pPr>
    <w:rPr>
      <w:rFonts w:ascii="Arial" w:hAnsi="Arial"/>
      <w:b/>
      <w:szCs w:val="20"/>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rsid w:val="00036F08"/>
    <w:pPr>
      <w:jc w:val="center"/>
    </w:pPr>
    <w:rPr>
      <w:rFonts w:ascii="Tahoma" w:hAnsi="Tahoma"/>
      <w:szCs w:val="20"/>
    </w:rPr>
  </w:style>
  <w:style w:type="character" w:customStyle="1" w:styleId="f11">
    <w:name w:val="f11"/>
    <w:uiPriority w:val="99"/>
    <w:rsid w:val="00036F08"/>
    <w:rPr>
      <w:rFonts w:ascii="Courier New" w:hAnsi="Courier New" w:cs="Courier New" w:hint="default"/>
      <w:color w:val="000000"/>
      <w:sz w:val="24"/>
      <w:szCs w:val="24"/>
    </w:rPr>
  </w:style>
  <w:style w:type="character" w:styleId="Hipervnculo">
    <w:name w:val="Hyperlink"/>
    <w:uiPriority w:val="99"/>
    <w:rsid w:val="00B74964"/>
    <w:rPr>
      <w:strike w:val="0"/>
      <w:dstrike w:val="0"/>
      <w:color w:val="0000FF"/>
      <w:u w:val="none"/>
      <w:effect w:val="none"/>
    </w:rPr>
  </w:style>
  <w:style w:type="character" w:styleId="Hipervnculovisitado">
    <w:name w:val="FollowedHyperlink"/>
    <w:uiPriority w:val="99"/>
    <w:rsid w:val="00594AC8"/>
    <w:rPr>
      <w:color w:val="800080"/>
      <w:u w:val="single"/>
    </w:rPr>
  </w:style>
  <w:style w:type="paragraph" w:styleId="Textoindependiente3">
    <w:name w:val="Body Text 3"/>
    <w:basedOn w:val="Normal"/>
    <w:link w:val="Textoindependiente3Car"/>
    <w:uiPriority w:val="99"/>
    <w:rsid w:val="004257B2"/>
    <w:pPr>
      <w:spacing w:after="120"/>
    </w:pPr>
    <w:rPr>
      <w:sz w:val="16"/>
      <w:szCs w:val="16"/>
    </w:rPr>
  </w:style>
  <w:style w:type="paragraph" w:styleId="Sangra2detindependiente">
    <w:name w:val="Body Text Indent 2"/>
    <w:basedOn w:val="Normal"/>
    <w:link w:val="Sangra2detindependienteCar"/>
    <w:uiPriority w:val="99"/>
    <w:rsid w:val="008A4D76"/>
    <w:pPr>
      <w:spacing w:after="120" w:line="480" w:lineRule="auto"/>
      <w:ind w:left="283"/>
    </w:pPr>
  </w:style>
  <w:style w:type="table" w:styleId="Tablaconcuadrcula">
    <w:name w:val="Table Grid"/>
    <w:basedOn w:val="Tablanormal"/>
    <w:uiPriority w:val="99"/>
    <w:rsid w:val="00812F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28094B"/>
    <w:pPr>
      <w:tabs>
        <w:tab w:val="center" w:pos="4252"/>
        <w:tab w:val="right" w:pos="8504"/>
      </w:tabs>
    </w:pPr>
  </w:style>
  <w:style w:type="character" w:styleId="Nmerodepgina">
    <w:name w:val="page number"/>
    <w:basedOn w:val="Fuentedeprrafopredeter"/>
    <w:uiPriority w:val="99"/>
    <w:rsid w:val="0028094B"/>
  </w:style>
  <w:style w:type="paragraph" w:styleId="Textodeglobo">
    <w:name w:val="Balloon Text"/>
    <w:basedOn w:val="Normal"/>
    <w:link w:val="TextodegloboCar"/>
    <w:uiPriority w:val="99"/>
    <w:rsid w:val="00F20005"/>
    <w:rPr>
      <w:rFonts w:ascii="Tahoma" w:hAnsi="Tahoma" w:cs="Tahoma"/>
      <w:sz w:val="16"/>
      <w:szCs w:val="16"/>
    </w:rPr>
  </w:style>
  <w:style w:type="character" w:customStyle="1" w:styleId="TextodegloboCar">
    <w:name w:val="Texto de globo Car"/>
    <w:link w:val="Textodeglobo"/>
    <w:uiPriority w:val="99"/>
    <w:rsid w:val="00F20005"/>
    <w:rPr>
      <w:rFonts w:ascii="Tahoma" w:hAnsi="Tahoma" w:cs="Tahoma"/>
      <w:sz w:val="16"/>
      <w:szCs w:val="16"/>
    </w:rPr>
  </w:style>
  <w:style w:type="character" w:styleId="Refdecomentario">
    <w:name w:val="annotation reference"/>
    <w:uiPriority w:val="99"/>
    <w:rsid w:val="003629B2"/>
    <w:rPr>
      <w:sz w:val="16"/>
      <w:szCs w:val="16"/>
    </w:rPr>
  </w:style>
  <w:style w:type="paragraph" w:styleId="Textocomentario">
    <w:name w:val="annotation text"/>
    <w:basedOn w:val="Normal"/>
    <w:link w:val="TextocomentarioCar"/>
    <w:uiPriority w:val="99"/>
    <w:rsid w:val="003629B2"/>
    <w:rPr>
      <w:sz w:val="20"/>
      <w:szCs w:val="20"/>
    </w:rPr>
  </w:style>
  <w:style w:type="character" w:customStyle="1" w:styleId="TextocomentarioCar">
    <w:name w:val="Texto comentario Car"/>
    <w:basedOn w:val="Fuentedeprrafopredeter"/>
    <w:link w:val="Textocomentario"/>
    <w:uiPriority w:val="99"/>
    <w:rsid w:val="003629B2"/>
  </w:style>
  <w:style w:type="paragraph" w:styleId="Asuntodelcomentario">
    <w:name w:val="annotation subject"/>
    <w:basedOn w:val="Textocomentario"/>
    <w:next w:val="Textocomentario"/>
    <w:link w:val="AsuntodelcomentarioCar"/>
    <w:uiPriority w:val="99"/>
    <w:rsid w:val="003629B2"/>
    <w:rPr>
      <w:b/>
      <w:bCs/>
    </w:rPr>
  </w:style>
  <w:style w:type="character" w:customStyle="1" w:styleId="AsuntodelcomentarioCar">
    <w:name w:val="Asunto del comentario Car"/>
    <w:link w:val="Asuntodelcomentario"/>
    <w:uiPriority w:val="99"/>
    <w:rsid w:val="003629B2"/>
    <w:rPr>
      <w:b/>
      <w:bCs/>
    </w:rPr>
  </w:style>
  <w:style w:type="character" w:styleId="Textoennegrita">
    <w:name w:val="Strong"/>
    <w:uiPriority w:val="99"/>
    <w:qFormat/>
    <w:rsid w:val="00051720"/>
    <w:rPr>
      <w:b/>
      <w:bCs/>
    </w:rPr>
  </w:style>
  <w:style w:type="paragraph" w:styleId="Piedepgina">
    <w:name w:val="footer"/>
    <w:basedOn w:val="Normal"/>
    <w:link w:val="PiedepginaCar"/>
    <w:uiPriority w:val="99"/>
    <w:rsid w:val="00051720"/>
    <w:pPr>
      <w:tabs>
        <w:tab w:val="center" w:pos="4252"/>
        <w:tab w:val="right" w:pos="8504"/>
      </w:tabs>
    </w:pPr>
  </w:style>
  <w:style w:type="numbering" w:customStyle="1" w:styleId="Sinlista1">
    <w:name w:val="Sin lista1"/>
    <w:next w:val="Sinlista"/>
    <w:uiPriority w:val="99"/>
    <w:semiHidden/>
    <w:unhideWhenUsed/>
    <w:rsid w:val="007C0F8A"/>
  </w:style>
  <w:style w:type="numbering" w:customStyle="1" w:styleId="Sinlista2">
    <w:name w:val="Sin lista2"/>
    <w:next w:val="Sinlista"/>
    <w:uiPriority w:val="99"/>
    <w:semiHidden/>
    <w:unhideWhenUsed/>
    <w:rsid w:val="00364D22"/>
  </w:style>
  <w:style w:type="numbering" w:customStyle="1" w:styleId="Sinlista11">
    <w:name w:val="Sin lista11"/>
    <w:next w:val="Sinlista"/>
    <w:uiPriority w:val="99"/>
    <w:semiHidden/>
    <w:unhideWhenUsed/>
    <w:rsid w:val="00364D22"/>
  </w:style>
  <w:style w:type="character" w:customStyle="1" w:styleId="EncabezadoCar">
    <w:name w:val="Encabezado Car"/>
    <w:link w:val="Encabezado"/>
    <w:uiPriority w:val="99"/>
    <w:rsid w:val="00364D22"/>
    <w:rPr>
      <w:sz w:val="24"/>
      <w:szCs w:val="24"/>
    </w:rPr>
  </w:style>
  <w:style w:type="character" w:customStyle="1" w:styleId="PiedepginaCar">
    <w:name w:val="Pie de página Car"/>
    <w:link w:val="Piedepgina"/>
    <w:uiPriority w:val="99"/>
    <w:rsid w:val="00364D22"/>
    <w:rPr>
      <w:sz w:val="24"/>
      <w:szCs w:val="24"/>
    </w:rPr>
  </w:style>
  <w:style w:type="character" w:customStyle="1" w:styleId="TextoindependienteCar">
    <w:name w:val="Texto independiente Car"/>
    <w:link w:val="Textoindependiente"/>
    <w:uiPriority w:val="99"/>
    <w:rsid w:val="00364D22"/>
    <w:rPr>
      <w:rFonts w:ascii="Tahoma" w:hAnsi="Tahoma"/>
      <w:sz w:val="24"/>
    </w:rPr>
  </w:style>
  <w:style w:type="paragraph" w:styleId="Revisin">
    <w:name w:val="Revision"/>
    <w:uiPriority w:val="99"/>
    <w:semiHidden/>
    <w:rsid w:val="00364D22"/>
    <w:rPr>
      <w:rFonts w:ascii="Calibri" w:eastAsia="Calibri" w:hAnsi="Calibri"/>
      <w:sz w:val="22"/>
      <w:szCs w:val="22"/>
      <w:lang w:val="es-ES" w:eastAsia="en-US"/>
    </w:rPr>
  </w:style>
  <w:style w:type="paragraph" w:styleId="Prrafodelista">
    <w:name w:val="List Paragraph"/>
    <w:basedOn w:val="Normal"/>
    <w:uiPriority w:val="99"/>
    <w:qFormat/>
    <w:rsid w:val="00364D22"/>
    <w:pPr>
      <w:spacing w:after="200" w:line="276" w:lineRule="auto"/>
      <w:ind w:left="720"/>
      <w:contextualSpacing/>
    </w:pPr>
    <w:rPr>
      <w:rFonts w:ascii="Calibri" w:eastAsia="Calibri" w:hAnsi="Calibri"/>
      <w:sz w:val="22"/>
      <w:szCs w:val="22"/>
      <w:lang w:val="es-ES_tradnl" w:eastAsia="en-US"/>
    </w:rPr>
  </w:style>
  <w:style w:type="table" w:customStyle="1" w:styleId="Tablaconcuadrcula1">
    <w:name w:val="Tabla con cuadrícula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1">
    <w:name w:val="Tabla con cuadrícula1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4">
    <w:name w:val="Tabla con cuadrícula4"/>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5">
    <w:name w:val="Tabla con cuadrícula5"/>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11">
    <w:name w:val="Tabla con cuadrícula11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1">
    <w:name w:val="Tabla con cuadrícula2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2">
    <w:name w:val="Tabla con cuadrícula22"/>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1">
    <w:name w:val="Tabla con cuadrícula31"/>
    <w:basedOn w:val="Tablanormal"/>
    <w:next w:val="Tablaconcuadrcula"/>
    <w:uiPriority w:val="59"/>
    <w:rsid w:val="00364D2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64D22"/>
    <w:pPr>
      <w:spacing w:before="100" w:beforeAutospacing="1" w:after="100" w:afterAutospacing="1"/>
    </w:pPr>
    <w:rPr>
      <w:lang w:val="en-US" w:eastAsia="en-US"/>
    </w:rPr>
  </w:style>
  <w:style w:type="numbering" w:customStyle="1" w:styleId="Sinlista3">
    <w:name w:val="Sin lista3"/>
    <w:next w:val="Sinlista"/>
    <w:uiPriority w:val="99"/>
    <w:semiHidden/>
    <w:unhideWhenUsed/>
    <w:rsid w:val="00650526"/>
  </w:style>
  <w:style w:type="table" w:customStyle="1" w:styleId="Tablaconcuadrcula6">
    <w:name w:val="Tabla con cuadrícula6"/>
    <w:basedOn w:val="Tablanormal"/>
    <w:next w:val="Tablaconcuadrcula"/>
    <w:uiPriority w:val="59"/>
    <w:rsid w:val="0065052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12">
    <w:name w:val="Tabla con cuadrícula112"/>
    <w:basedOn w:val="Tablanormal"/>
    <w:next w:val="Tablaconcuadrcula"/>
    <w:uiPriority w:val="59"/>
    <w:rsid w:val="0065052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2">
    <w:name w:val="Tabla con cuadrícula12"/>
    <w:basedOn w:val="Tablanormal"/>
    <w:next w:val="Tablaconcuadrcula"/>
    <w:uiPriority w:val="59"/>
    <w:rsid w:val="0065052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3">
    <w:name w:val="Tabla con cuadrícula13"/>
    <w:basedOn w:val="Tablanormal"/>
    <w:next w:val="Tablaconcuadrcula"/>
    <w:uiPriority w:val="59"/>
    <w:rsid w:val="00D529D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4">
    <w:name w:val="Tabla con cuadrícula14"/>
    <w:basedOn w:val="Tablanormal"/>
    <w:next w:val="Tablaconcuadrcula"/>
    <w:uiPriority w:val="59"/>
    <w:rsid w:val="00D529D2"/>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5">
    <w:name w:val="Tabla con cuadrícula15"/>
    <w:basedOn w:val="Tablanormal"/>
    <w:next w:val="Tablaconcuadrcula"/>
    <w:uiPriority w:val="59"/>
    <w:rsid w:val="008509B8"/>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link w:val="Ttulo1"/>
    <w:uiPriority w:val="99"/>
    <w:locked/>
    <w:rsid w:val="00166C71"/>
    <w:rPr>
      <w:rFonts w:ascii="Arial" w:hAnsi="Arial" w:cs="Arial"/>
      <w:b/>
      <w:bCs/>
      <w:kern w:val="32"/>
      <w:sz w:val="32"/>
      <w:szCs w:val="32"/>
    </w:rPr>
  </w:style>
  <w:style w:type="character" w:customStyle="1" w:styleId="Ttulo2Car">
    <w:name w:val="Título 2 Car"/>
    <w:link w:val="Ttulo2"/>
    <w:uiPriority w:val="99"/>
    <w:locked/>
    <w:rsid w:val="00166C71"/>
    <w:rPr>
      <w:rFonts w:ascii="Arial" w:hAnsi="Arial"/>
      <w:b/>
      <w:sz w:val="24"/>
      <w:lang w:val="es-AR"/>
    </w:rPr>
  </w:style>
  <w:style w:type="character" w:customStyle="1" w:styleId="Textoindependiente3Car">
    <w:name w:val="Texto independiente 3 Car"/>
    <w:link w:val="Textoindependiente3"/>
    <w:uiPriority w:val="99"/>
    <w:locked/>
    <w:rsid w:val="00166C71"/>
    <w:rPr>
      <w:sz w:val="16"/>
      <w:szCs w:val="16"/>
    </w:rPr>
  </w:style>
  <w:style w:type="character" w:customStyle="1" w:styleId="Sangra2detindependienteCar">
    <w:name w:val="Sangría 2 de t. independiente Car"/>
    <w:link w:val="Sangra2detindependiente"/>
    <w:uiPriority w:val="99"/>
    <w:locked/>
    <w:rsid w:val="00166C71"/>
    <w:rPr>
      <w:sz w:val="24"/>
      <w:szCs w:val="24"/>
    </w:rPr>
  </w:style>
  <w:style w:type="character" w:styleId="Textodelmarcadordeposicin">
    <w:name w:val="Placeholder Text"/>
    <w:uiPriority w:val="99"/>
    <w:semiHidden/>
    <w:rsid w:val="00166C71"/>
    <w:rPr>
      <w:rFonts w:cs="Times New Roman"/>
      <w:color w:val="808080"/>
    </w:rPr>
  </w:style>
  <w:style w:type="paragraph" w:customStyle="1" w:styleId="Default">
    <w:name w:val="Default"/>
    <w:rsid w:val="00145F5B"/>
    <w:pPr>
      <w:autoSpaceDE w:val="0"/>
      <w:autoSpaceDN w:val="0"/>
      <w:adjustRightInd w:val="0"/>
    </w:pPr>
    <w:rPr>
      <w:rFonts w:ascii="Arial" w:hAnsi="Arial" w:cs="Arial"/>
      <w:color w:val="000000"/>
      <w:sz w:val="24"/>
      <w:szCs w:val="24"/>
      <w:lang w:eastAsia="es-ES"/>
    </w:rPr>
  </w:style>
  <w:style w:type="character" w:styleId="Nmerodelnea">
    <w:name w:val="line number"/>
    <w:basedOn w:val="Fuentedeprrafopredeter"/>
    <w:semiHidden/>
    <w:unhideWhenUsed/>
    <w:rsid w:val="002065A3"/>
  </w:style>
  <w:style w:type="paragraph" w:styleId="Mapadeldocumento">
    <w:name w:val="Document Map"/>
    <w:basedOn w:val="Normal"/>
    <w:link w:val="MapadeldocumentoCar"/>
    <w:semiHidden/>
    <w:unhideWhenUsed/>
    <w:rsid w:val="00706216"/>
    <w:rPr>
      <w:rFonts w:ascii="Tahoma" w:hAnsi="Tahoma" w:cs="Tahoma"/>
      <w:sz w:val="16"/>
      <w:szCs w:val="16"/>
    </w:rPr>
  </w:style>
  <w:style w:type="character" w:customStyle="1" w:styleId="MapadeldocumentoCar">
    <w:name w:val="Mapa del documento Car"/>
    <w:basedOn w:val="Fuentedeprrafopredeter"/>
    <w:link w:val="Mapadeldocumento"/>
    <w:semiHidden/>
    <w:rsid w:val="00706216"/>
    <w:rPr>
      <w:rFonts w:ascii="Tahoma" w:hAnsi="Tahoma" w:cs="Tahoma"/>
      <w:sz w:val="16"/>
      <w:szCs w:val="16"/>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00168">
      <w:bodyDiv w:val="1"/>
      <w:marLeft w:val="0"/>
      <w:marRight w:val="0"/>
      <w:marTop w:val="0"/>
      <w:marBottom w:val="0"/>
      <w:divBdr>
        <w:top w:val="none" w:sz="0" w:space="0" w:color="auto"/>
        <w:left w:val="none" w:sz="0" w:space="0" w:color="auto"/>
        <w:bottom w:val="none" w:sz="0" w:space="0" w:color="auto"/>
        <w:right w:val="none" w:sz="0" w:space="0" w:color="auto"/>
      </w:divBdr>
      <w:divsChild>
        <w:div w:id="82529017">
          <w:marLeft w:val="0"/>
          <w:marRight w:val="0"/>
          <w:marTop w:val="0"/>
          <w:marBottom w:val="0"/>
          <w:divBdr>
            <w:top w:val="none" w:sz="0" w:space="0" w:color="auto"/>
            <w:left w:val="none" w:sz="0" w:space="0" w:color="auto"/>
            <w:bottom w:val="none" w:sz="0" w:space="0" w:color="auto"/>
            <w:right w:val="none" w:sz="0" w:space="0" w:color="auto"/>
          </w:divBdr>
        </w:div>
        <w:div w:id="196280923">
          <w:marLeft w:val="0"/>
          <w:marRight w:val="0"/>
          <w:marTop w:val="0"/>
          <w:marBottom w:val="0"/>
          <w:divBdr>
            <w:top w:val="none" w:sz="0" w:space="0" w:color="auto"/>
            <w:left w:val="none" w:sz="0" w:space="0" w:color="auto"/>
            <w:bottom w:val="none" w:sz="0" w:space="0" w:color="auto"/>
            <w:right w:val="none" w:sz="0" w:space="0" w:color="auto"/>
          </w:divBdr>
        </w:div>
        <w:div w:id="291139119">
          <w:marLeft w:val="0"/>
          <w:marRight w:val="0"/>
          <w:marTop w:val="0"/>
          <w:marBottom w:val="0"/>
          <w:divBdr>
            <w:top w:val="none" w:sz="0" w:space="0" w:color="auto"/>
            <w:left w:val="none" w:sz="0" w:space="0" w:color="auto"/>
            <w:bottom w:val="none" w:sz="0" w:space="0" w:color="auto"/>
            <w:right w:val="none" w:sz="0" w:space="0" w:color="auto"/>
          </w:divBdr>
        </w:div>
        <w:div w:id="355347720">
          <w:marLeft w:val="0"/>
          <w:marRight w:val="0"/>
          <w:marTop w:val="0"/>
          <w:marBottom w:val="0"/>
          <w:divBdr>
            <w:top w:val="none" w:sz="0" w:space="0" w:color="auto"/>
            <w:left w:val="none" w:sz="0" w:space="0" w:color="auto"/>
            <w:bottom w:val="none" w:sz="0" w:space="0" w:color="auto"/>
            <w:right w:val="none" w:sz="0" w:space="0" w:color="auto"/>
          </w:divBdr>
        </w:div>
        <w:div w:id="377778044">
          <w:marLeft w:val="0"/>
          <w:marRight w:val="0"/>
          <w:marTop w:val="0"/>
          <w:marBottom w:val="0"/>
          <w:divBdr>
            <w:top w:val="none" w:sz="0" w:space="0" w:color="auto"/>
            <w:left w:val="none" w:sz="0" w:space="0" w:color="auto"/>
            <w:bottom w:val="none" w:sz="0" w:space="0" w:color="auto"/>
            <w:right w:val="none" w:sz="0" w:space="0" w:color="auto"/>
          </w:divBdr>
        </w:div>
        <w:div w:id="415713296">
          <w:marLeft w:val="0"/>
          <w:marRight w:val="0"/>
          <w:marTop w:val="0"/>
          <w:marBottom w:val="0"/>
          <w:divBdr>
            <w:top w:val="none" w:sz="0" w:space="0" w:color="auto"/>
            <w:left w:val="none" w:sz="0" w:space="0" w:color="auto"/>
            <w:bottom w:val="none" w:sz="0" w:space="0" w:color="auto"/>
            <w:right w:val="none" w:sz="0" w:space="0" w:color="auto"/>
          </w:divBdr>
        </w:div>
        <w:div w:id="489834159">
          <w:marLeft w:val="0"/>
          <w:marRight w:val="0"/>
          <w:marTop w:val="0"/>
          <w:marBottom w:val="0"/>
          <w:divBdr>
            <w:top w:val="none" w:sz="0" w:space="0" w:color="auto"/>
            <w:left w:val="none" w:sz="0" w:space="0" w:color="auto"/>
            <w:bottom w:val="none" w:sz="0" w:space="0" w:color="auto"/>
            <w:right w:val="none" w:sz="0" w:space="0" w:color="auto"/>
          </w:divBdr>
        </w:div>
        <w:div w:id="598372657">
          <w:marLeft w:val="0"/>
          <w:marRight w:val="0"/>
          <w:marTop w:val="0"/>
          <w:marBottom w:val="0"/>
          <w:divBdr>
            <w:top w:val="none" w:sz="0" w:space="0" w:color="auto"/>
            <w:left w:val="none" w:sz="0" w:space="0" w:color="auto"/>
            <w:bottom w:val="none" w:sz="0" w:space="0" w:color="auto"/>
            <w:right w:val="none" w:sz="0" w:space="0" w:color="auto"/>
          </w:divBdr>
        </w:div>
        <w:div w:id="633608305">
          <w:marLeft w:val="0"/>
          <w:marRight w:val="0"/>
          <w:marTop w:val="0"/>
          <w:marBottom w:val="0"/>
          <w:divBdr>
            <w:top w:val="none" w:sz="0" w:space="0" w:color="auto"/>
            <w:left w:val="none" w:sz="0" w:space="0" w:color="auto"/>
            <w:bottom w:val="none" w:sz="0" w:space="0" w:color="auto"/>
            <w:right w:val="none" w:sz="0" w:space="0" w:color="auto"/>
          </w:divBdr>
        </w:div>
        <w:div w:id="702363714">
          <w:marLeft w:val="0"/>
          <w:marRight w:val="0"/>
          <w:marTop w:val="0"/>
          <w:marBottom w:val="0"/>
          <w:divBdr>
            <w:top w:val="none" w:sz="0" w:space="0" w:color="auto"/>
            <w:left w:val="none" w:sz="0" w:space="0" w:color="auto"/>
            <w:bottom w:val="none" w:sz="0" w:space="0" w:color="auto"/>
            <w:right w:val="none" w:sz="0" w:space="0" w:color="auto"/>
          </w:divBdr>
        </w:div>
        <w:div w:id="767309556">
          <w:marLeft w:val="0"/>
          <w:marRight w:val="0"/>
          <w:marTop w:val="0"/>
          <w:marBottom w:val="0"/>
          <w:divBdr>
            <w:top w:val="none" w:sz="0" w:space="0" w:color="auto"/>
            <w:left w:val="none" w:sz="0" w:space="0" w:color="auto"/>
            <w:bottom w:val="none" w:sz="0" w:space="0" w:color="auto"/>
            <w:right w:val="none" w:sz="0" w:space="0" w:color="auto"/>
          </w:divBdr>
        </w:div>
        <w:div w:id="913592107">
          <w:marLeft w:val="0"/>
          <w:marRight w:val="0"/>
          <w:marTop w:val="0"/>
          <w:marBottom w:val="0"/>
          <w:divBdr>
            <w:top w:val="none" w:sz="0" w:space="0" w:color="auto"/>
            <w:left w:val="none" w:sz="0" w:space="0" w:color="auto"/>
            <w:bottom w:val="none" w:sz="0" w:space="0" w:color="auto"/>
            <w:right w:val="none" w:sz="0" w:space="0" w:color="auto"/>
          </w:divBdr>
        </w:div>
        <w:div w:id="919027839">
          <w:marLeft w:val="0"/>
          <w:marRight w:val="0"/>
          <w:marTop w:val="0"/>
          <w:marBottom w:val="0"/>
          <w:divBdr>
            <w:top w:val="none" w:sz="0" w:space="0" w:color="auto"/>
            <w:left w:val="none" w:sz="0" w:space="0" w:color="auto"/>
            <w:bottom w:val="none" w:sz="0" w:space="0" w:color="auto"/>
            <w:right w:val="none" w:sz="0" w:space="0" w:color="auto"/>
          </w:divBdr>
        </w:div>
        <w:div w:id="1020857526">
          <w:marLeft w:val="0"/>
          <w:marRight w:val="0"/>
          <w:marTop w:val="0"/>
          <w:marBottom w:val="0"/>
          <w:divBdr>
            <w:top w:val="none" w:sz="0" w:space="0" w:color="auto"/>
            <w:left w:val="none" w:sz="0" w:space="0" w:color="auto"/>
            <w:bottom w:val="none" w:sz="0" w:space="0" w:color="auto"/>
            <w:right w:val="none" w:sz="0" w:space="0" w:color="auto"/>
          </w:divBdr>
        </w:div>
        <w:div w:id="1135567219">
          <w:marLeft w:val="0"/>
          <w:marRight w:val="0"/>
          <w:marTop w:val="0"/>
          <w:marBottom w:val="0"/>
          <w:divBdr>
            <w:top w:val="none" w:sz="0" w:space="0" w:color="auto"/>
            <w:left w:val="none" w:sz="0" w:space="0" w:color="auto"/>
            <w:bottom w:val="none" w:sz="0" w:space="0" w:color="auto"/>
            <w:right w:val="none" w:sz="0" w:space="0" w:color="auto"/>
          </w:divBdr>
        </w:div>
        <w:div w:id="1172258060">
          <w:marLeft w:val="0"/>
          <w:marRight w:val="0"/>
          <w:marTop w:val="0"/>
          <w:marBottom w:val="0"/>
          <w:divBdr>
            <w:top w:val="none" w:sz="0" w:space="0" w:color="auto"/>
            <w:left w:val="none" w:sz="0" w:space="0" w:color="auto"/>
            <w:bottom w:val="none" w:sz="0" w:space="0" w:color="auto"/>
            <w:right w:val="none" w:sz="0" w:space="0" w:color="auto"/>
          </w:divBdr>
        </w:div>
        <w:div w:id="1188107710">
          <w:marLeft w:val="0"/>
          <w:marRight w:val="0"/>
          <w:marTop w:val="0"/>
          <w:marBottom w:val="0"/>
          <w:divBdr>
            <w:top w:val="none" w:sz="0" w:space="0" w:color="auto"/>
            <w:left w:val="none" w:sz="0" w:space="0" w:color="auto"/>
            <w:bottom w:val="none" w:sz="0" w:space="0" w:color="auto"/>
            <w:right w:val="none" w:sz="0" w:space="0" w:color="auto"/>
          </w:divBdr>
        </w:div>
        <w:div w:id="1192953824">
          <w:marLeft w:val="0"/>
          <w:marRight w:val="0"/>
          <w:marTop w:val="0"/>
          <w:marBottom w:val="0"/>
          <w:divBdr>
            <w:top w:val="none" w:sz="0" w:space="0" w:color="auto"/>
            <w:left w:val="none" w:sz="0" w:space="0" w:color="auto"/>
            <w:bottom w:val="none" w:sz="0" w:space="0" w:color="auto"/>
            <w:right w:val="none" w:sz="0" w:space="0" w:color="auto"/>
          </w:divBdr>
        </w:div>
        <w:div w:id="1380400423">
          <w:marLeft w:val="0"/>
          <w:marRight w:val="0"/>
          <w:marTop w:val="0"/>
          <w:marBottom w:val="0"/>
          <w:divBdr>
            <w:top w:val="none" w:sz="0" w:space="0" w:color="auto"/>
            <w:left w:val="none" w:sz="0" w:space="0" w:color="auto"/>
            <w:bottom w:val="none" w:sz="0" w:space="0" w:color="auto"/>
            <w:right w:val="none" w:sz="0" w:space="0" w:color="auto"/>
          </w:divBdr>
        </w:div>
        <w:div w:id="1676179394">
          <w:marLeft w:val="0"/>
          <w:marRight w:val="0"/>
          <w:marTop w:val="0"/>
          <w:marBottom w:val="0"/>
          <w:divBdr>
            <w:top w:val="none" w:sz="0" w:space="0" w:color="auto"/>
            <w:left w:val="none" w:sz="0" w:space="0" w:color="auto"/>
            <w:bottom w:val="none" w:sz="0" w:space="0" w:color="auto"/>
            <w:right w:val="none" w:sz="0" w:space="0" w:color="auto"/>
          </w:divBdr>
        </w:div>
        <w:div w:id="1749182169">
          <w:marLeft w:val="0"/>
          <w:marRight w:val="0"/>
          <w:marTop w:val="0"/>
          <w:marBottom w:val="0"/>
          <w:divBdr>
            <w:top w:val="none" w:sz="0" w:space="0" w:color="auto"/>
            <w:left w:val="none" w:sz="0" w:space="0" w:color="auto"/>
            <w:bottom w:val="none" w:sz="0" w:space="0" w:color="auto"/>
            <w:right w:val="none" w:sz="0" w:space="0" w:color="auto"/>
          </w:divBdr>
        </w:div>
        <w:div w:id="1873103827">
          <w:marLeft w:val="0"/>
          <w:marRight w:val="0"/>
          <w:marTop w:val="0"/>
          <w:marBottom w:val="0"/>
          <w:divBdr>
            <w:top w:val="none" w:sz="0" w:space="0" w:color="auto"/>
            <w:left w:val="none" w:sz="0" w:space="0" w:color="auto"/>
            <w:bottom w:val="none" w:sz="0" w:space="0" w:color="auto"/>
            <w:right w:val="none" w:sz="0" w:space="0" w:color="auto"/>
          </w:divBdr>
        </w:div>
        <w:div w:id="1977833357">
          <w:marLeft w:val="0"/>
          <w:marRight w:val="0"/>
          <w:marTop w:val="0"/>
          <w:marBottom w:val="0"/>
          <w:divBdr>
            <w:top w:val="none" w:sz="0" w:space="0" w:color="auto"/>
            <w:left w:val="none" w:sz="0" w:space="0" w:color="auto"/>
            <w:bottom w:val="none" w:sz="0" w:space="0" w:color="auto"/>
            <w:right w:val="none" w:sz="0" w:space="0" w:color="auto"/>
          </w:divBdr>
        </w:div>
      </w:divsChild>
    </w:div>
    <w:div w:id="154609808">
      <w:bodyDiv w:val="1"/>
      <w:marLeft w:val="0"/>
      <w:marRight w:val="0"/>
      <w:marTop w:val="0"/>
      <w:marBottom w:val="0"/>
      <w:divBdr>
        <w:top w:val="none" w:sz="0" w:space="0" w:color="auto"/>
        <w:left w:val="none" w:sz="0" w:space="0" w:color="auto"/>
        <w:bottom w:val="none" w:sz="0" w:space="0" w:color="auto"/>
        <w:right w:val="none" w:sz="0" w:space="0" w:color="auto"/>
      </w:divBdr>
    </w:div>
    <w:div w:id="249435768">
      <w:bodyDiv w:val="1"/>
      <w:marLeft w:val="0"/>
      <w:marRight w:val="0"/>
      <w:marTop w:val="0"/>
      <w:marBottom w:val="0"/>
      <w:divBdr>
        <w:top w:val="none" w:sz="0" w:space="0" w:color="auto"/>
        <w:left w:val="none" w:sz="0" w:space="0" w:color="auto"/>
        <w:bottom w:val="none" w:sz="0" w:space="0" w:color="auto"/>
        <w:right w:val="none" w:sz="0" w:space="0" w:color="auto"/>
      </w:divBdr>
    </w:div>
    <w:div w:id="276958532">
      <w:bodyDiv w:val="1"/>
      <w:marLeft w:val="0"/>
      <w:marRight w:val="0"/>
      <w:marTop w:val="0"/>
      <w:marBottom w:val="0"/>
      <w:divBdr>
        <w:top w:val="none" w:sz="0" w:space="0" w:color="auto"/>
        <w:left w:val="none" w:sz="0" w:space="0" w:color="auto"/>
        <w:bottom w:val="none" w:sz="0" w:space="0" w:color="auto"/>
        <w:right w:val="none" w:sz="0" w:space="0" w:color="auto"/>
      </w:divBdr>
    </w:div>
    <w:div w:id="295374397">
      <w:bodyDiv w:val="1"/>
      <w:marLeft w:val="0"/>
      <w:marRight w:val="0"/>
      <w:marTop w:val="0"/>
      <w:marBottom w:val="0"/>
      <w:divBdr>
        <w:top w:val="none" w:sz="0" w:space="0" w:color="auto"/>
        <w:left w:val="none" w:sz="0" w:space="0" w:color="auto"/>
        <w:bottom w:val="none" w:sz="0" w:space="0" w:color="auto"/>
        <w:right w:val="none" w:sz="0" w:space="0" w:color="auto"/>
      </w:divBdr>
      <w:divsChild>
        <w:div w:id="1034041511">
          <w:marLeft w:val="0"/>
          <w:marRight w:val="0"/>
          <w:marTop w:val="0"/>
          <w:marBottom w:val="0"/>
          <w:divBdr>
            <w:top w:val="none" w:sz="0" w:space="0" w:color="auto"/>
            <w:left w:val="none" w:sz="0" w:space="0" w:color="auto"/>
            <w:bottom w:val="none" w:sz="0" w:space="0" w:color="auto"/>
            <w:right w:val="none" w:sz="0" w:space="0" w:color="auto"/>
          </w:divBdr>
          <w:divsChild>
            <w:div w:id="309290083">
              <w:marLeft w:val="0"/>
              <w:marRight w:val="60"/>
              <w:marTop w:val="0"/>
              <w:marBottom w:val="0"/>
              <w:divBdr>
                <w:top w:val="none" w:sz="0" w:space="0" w:color="auto"/>
                <w:left w:val="none" w:sz="0" w:space="0" w:color="auto"/>
                <w:bottom w:val="none" w:sz="0" w:space="0" w:color="auto"/>
                <w:right w:val="none" w:sz="0" w:space="0" w:color="auto"/>
              </w:divBdr>
              <w:divsChild>
                <w:div w:id="2088305087">
                  <w:marLeft w:val="0"/>
                  <w:marRight w:val="0"/>
                  <w:marTop w:val="0"/>
                  <w:marBottom w:val="120"/>
                  <w:divBdr>
                    <w:top w:val="single" w:sz="6" w:space="0" w:color="A0A0A0"/>
                    <w:left w:val="single" w:sz="6" w:space="0" w:color="B9B9B9"/>
                    <w:bottom w:val="single" w:sz="6" w:space="0" w:color="B9B9B9"/>
                    <w:right w:val="single" w:sz="6" w:space="0" w:color="B9B9B9"/>
                  </w:divBdr>
                  <w:divsChild>
                    <w:div w:id="270822524">
                      <w:marLeft w:val="0"/>
                      <w:marRight w:val="0"/>
                      <w:marTop w:val="0"/>
                      <w:marBottom w:val="0"/>
                      <w:divBdr>
                        <w:top w:val="none" w:sz="0" w:space="0" w:color="auto"/>
                        <w:left w:val="none" w:sz="0" w:space="0" w:color="auto"/>
                        <w:bottom w:val="none" w:sz="0" w:space="0" w:color="auto"/>
                        <w:right w:val="none" w:sz="0" w:space="0" w:color="auto"/>
                      </w:divBdr>
                    </w:div>
                    <w:div w:id="200674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931344">
          <w:marLeft w:val="0"/>
          <w:marRight w:val="0"/>
          <w:marTop w:val="0"/>
          <w:marBottom w:val="0"/>
          <w:divBdr>
            <w:top w:val="none" w:sz="0" w:space="0" w:color="auto"/>
            <w:left w:val="none" w:sz="0" w:space="0" w:color="auto"/>
            <w:bottom w:val="none" w:sz="0" w:space="0" w:color="auto"/>
            <w:right w:val="none" w:sz="0" w:space="0" w:color="auto"/>
          </w:divBdr>
          <w:divsChild>
            <w:div w:id="651952814">
              <w:marLeft w:val="60"/>
              <w:marRight w:val="0"/>
              <w:marTop w:val="0"/>
              <w:marBottom w:val="0"/>
              <w:divBdr>
                <w:top w:val="none" w:sz="0" w:space="0" w:color="auto"/>
                <w:left w:val="none" w:sz="0" w:space="0" w:color="auto"/>
                <w:bottom w:val="none" w:sz="0" w:space="0" w:color="auto"/>
                <w:right w:val="none" w:sz="0" w:space="0" w:color="auto"/>
              </w:divBdr>
              <w:divsChild>
                <w:div w:id="1408653396">
                  <w:marLeft w:val="0"/>
                  <w:marRight w:val="0"/>
                  <w:marTop w:val="0"/>
                  <w:marBottom w:val="0"/>
                  <w:divBdr>
                    <w:top w:val="none" w:sz="0" w:space="0" w:color="auto"/>
                    <w:left w:val="none" w:sz="0" w:space="0" w:color="auto"/>
                    <w:bottom w:val="none" w:sz="0" w:space="0" w:color="auto"/>
                    <w:right w:val="none" w:sz="0" w:space="0" w:color="auto"/>
                  </w:divBdr>
                  <w:divsChild>
                    <w:div w:id="2042167665">
                      <w:marLeft w:val="0"/>
                      <w:marRight w:val="0"/>
                      <w:marTop w:val="0"/>
                      <w:marBottom w:val="120"/>
                      <w:divBdr>
                        <w:top w:val="single" w:sz="6" w:space="0" w:color="F5F5F5"/>
                        <w:left w:val="single" w:sz="6" w:space="0" w:color="F5F5F5"/>
                        <w:bottom w:val="single" w:sz="6" w:space="0" w:color="F5F5F5"/>
                        <w:right w:val="single" w:sz="6" w:space="0" w:color="F5F5F5"/>
                      </w:divBdr>
                      <w:divsChild>
                        <w:div w:id="1367371620">
                          <w:marLeft w:val="0"/>
                          <w:marRight w:val="0"/>
                          <w:marTop w:val="0"/>
                          <w:marBottom w:val="0"/>
                          <w:divBdr>
                            <w:top w:val="none" w:sz="0" w:space="0" w:color="auto"/>
                            <w:left w:val="none" w:sz="0" w:space="0" w:color="auto"/>
                            <w:bottom w:val="none" w:sz="0" w:space="0" w:color="auto"/>
                            <w:right w:val="none" w:sz="0" w:space="0" w:color="auto"/>
                          </w:divBdr>
                          <w:divsChild>
                            <w:div w:id="175932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374877">
      <w:bodyDiv w:val="1"/>
      <w:marLeft w:val="0"/>
      <w:marRight w:val="0"/>
      <w:marTop w:val="0"/>
      <w:marBottom w:val="0"/>
      <w:divBdr>
        <w:top w:val="none" w:sz="0" w:space="0" w:color="auto"/>
        <w:left w:val="none" w:sz="0" w:space="0" w:color="auto"/>
        <w:bottom w:val="none" w:sz="0" w:space="0" w:color="auto"/>
        <w:right w:val="none" w:sz="0" w:space="0" w:color="auto"/>
      </w:divBdr>
    </w:div>
    <w:div w:id="404376494">
      <w:bodyDiv w:val="1"/>
      <w:marLeft w:val="0"/>
      <w:marRight w:val="0"/>
      <w:marTop w:val="0"/>
      <w:marBottom w:val="0"/>
      <w:divBdr>
        <w:top w:val="none" w:sz="0" w:space="0" w:color="auto"/>
        <w:left w:val="none" w:sz="0" w:space="0" w:color="auto"/>
        <w:bottom w:val="none" w:sz="0" w:space="0" w:color="auto"/>
        <w:right w:val="none" w:sz="0" w:space="0" w:color="auto"/>
      </w:divBdr>
    </w:div>
    <w:div w:id="443547677">
      <w:bodyDiv w:val="1"/>
      <w:marLeft w:val="0"/>
      <w:marRight w:val="0"/>
      <w:marTop w:val="0"/>
      <w:marBottom w:val="0"/>
      <w:divBdr>
        <w:top w:val="none" w:sz="0" w:space="0" w:color="auto"/>
        <w:left w:val="none" w:sz="0" w:space="0" w:color="auto"/>
        <w:bottom w:val="none" w:sz="0" w:space="0" w:color="auto"/>
        <w:right w:val="none" w:sz="0" w:space="0" w:color="auto"/>
      </w:divBdr>
      <w:divsChild>
        <w:div w:id="183592642">
          <w:marLeft w:val="0"/>
          <w:marRight w:val="0"/>
          <w:marTop w:val="0"/>
          <w:marBottom w:val="0"/>
          <w:divBdr>
            <w:top w:val="none" w:sz="0" w:space="0" w:color="auto"/>
            <w:left w:val="none" w:sz="0" w:space="0" w:color="auto"/>
            <w:bottom w:val="none" w:sz="0" w:space="0" w:color="auto"/>
            <w:right w:val="none" w:sz="0" w:space="0" w:color="auto"/>
          </w:divBdr>
        </w:div>
        <w:div w:id="379013855">
          <w:marLeft w:val="0"/>
          <w:marRight w:val="0"/>
          <w:marTop w:val="0"/>
          <w:marBottom w:val="0"/>
          <w:divBdr>
            <w:top w:val="none" w:sz="0" w:space="0" w:color="auto"/>
            <w:left w:val="none" w:sz="0" w:space="0" w:color="auto"/>
            <w:bottom w:val="none" w:sz="0" w:space="0" w:color="auto"/>
            <w:right w:val="none" w:sz="0" w:space="0" w:color="auto"/>
          </w:divBdr>
        </w:div>
        <w:div w:id="396393623">
          <w:marLeft w:val="0"/>
          <w:marRight w:val="0"/>
          <w:marTop w:val="0"/>
          <w:marBottom w:val="0"/>
          <w:divBdr>
            <w:top w:val="none" w:sz="0" w:space="0" w:color="auto"/>
            <w:left w:val="none" w:sz="0" w:space="0" w:color="auto"/>
            <w:bottom w:val="none" w:sz="0" w:space="0" w:color="auto"/>
            <w:right w:val="none" w:sz="0" w:space="0" w:color="auto"/>
          </w:divBdr>
        </w:div>
        <w:div w:id="588007624">
          <w:marLeft w:val="0"/>
          <w:marRight w:val="0"/>
          <w:marTop w:val="0"/>
          <w:marBottom w:val="0"/>
          <w:divBdr>
            <w:top w:val="none" w:sz="0" w:space="0" w:color="auto"/>
            <w:left w:val="none" w:sz="0" w:space="0" w:color="auto"/>
            <w:bottom w:val="none" w:sz="0" w:space="0" w:color="auto"/>
            <w:right w:val="none" w:sz="0" w:space="0" w:color="auto"/>
          </w:divBdr>
        </w:div>
        <w:div w:id="729502843">
          <w:marLeft w:val="0"/>
          <w:marRight w:val="0"/>
          <w:marTop w:val="0"/>
          <w:marBottom w:val="0"/>
          <w:divBdr>
            <w:top w:val="none" w:sz="0" w:space="0" w:color="auto"/>
            <w:left w:val="none" w:sz="0" w:space="0" w:color="auto"/>
            <w:bottom w:val="none" w:sz="0" w:space="0" w:color="auto"/>
            <w:right w:val="none" w:sz="0" w:space="0" w:color="auto"/>
          </w:divBdr>
        </w:div>
        <w:div w:id="750659783">
          <w:marLeft w:val="0"/>
          <w:marRight w:val="0"/>
          <w:marTop w:val="0"/>
          <w:marBottom w:val="0"/>
          <w:divBdr>
            <w:top w:val="none" w:sz="0" w:space="0" w:color="auto"/>
            <w:left w:val="none" w:sz="0" w:space="0" w:color="auto"/>
            <w:bottom w:val="none" w:sz="0" w:space="0" w:color="auto"/>
            <w:right w:val="none" w:sz="0" w:space="0" w:color="auto"/>
          </w:divBdr>
        </w:div>
        <w:div w:id="816651878">
          <w:marLeft w:val="0"/>
          <w:marRight w:val="0"/>
          <w:marTop w:val="0"/>
          <w:marBottom w:val="0"/>
          <w:divBdr>
            <w:top w:val="none" w:sz="0" w:space="0" w:color="auto"/>
            <w:left w:val="none" w:sz="0" w:space="0" w:color="auto"/>
            <w:bottom w:val="none" w:sz="0" w:space="0" w:color="auto"/>
            <w:right w:val="none" w:sz="0" w:space="0" w:color="auto"/>
          </w:divBdr>
        </w:div>
        <w:div w:id="917861295">
          <w:marLeft w:val="0"/>
          <w:marRight w:val="0"/>
          <w:marTop w:val="0"/>
          <w:marBottom w:val="0"/>
          <w:divBdr>
            <w:top w:val="none" w:sz="0" w:space="0" w:color="auto"/>
            <w:left w:val="none" w:sz="0" w:space="0" w:color="auto"/>
            <w:bottom w:val="none" w:sz="0" w:space="0" w:color="auto"/>
            <w:right w:val="none" w:sz="0" w:space="0" w:color="auto"/>
          </w:divBdr>
        </w:div>
        <w:div w:id="922908915">
          <w:marLeft w:val="0"/>
          <w:marRight w:val="0"/>
          <w:marTop w:val="0"/>
          <w:marBottom w:val="0"/>
          <w:divBdr>
            <w:top w:val="none" w:sz="0" w:space="0" w:color="auto"/>
            <w:left w:val="none" w:sz="0" w:space="0" w:color="auto"/>
            <w:bottom w:val="none" w:sz="0" w:space="0" w:color="auto"/>
            <w:right w:val="none" w:sz="0" w:space="0" w:color="auto"/>
          </w:divBdr>
        </w:div>
        <w:div w:id="966740185">
          <w:marLeft w:val="0"/>
          <w:marRight w:val="0"/>
          <w:marTop w:val="0"/>
          <w:marBottom w:val="0"/>
          <w:divBdr>
            <w:top w:val="none" w:sz="0" w:space="0" w:color="auto"/>
            <w:left w:val="none" w:sz="0" w:space="0" w:color="auto"/>
            <w:bottom w:val="none" w:sz="0" w:space="0" w:color="auto"/>
            <w:right w:val="none" w:sz="0" w:space="0" w:color="auto"/>
          </w:divBdr>
        </w:div>
        <w:div w:id="1032878279">
          <w:marLeft w:val="0"/>
          <w:marRight w:val="0"/>
          <w:marTop w:val="0"/>
          <w:marBottom w:val="0"/>
          <w:divBdr>
            <w:top w:val="none" w:sz="0" w:space="0" w:color="auto"/>
            <w:left w:val="none" w:sz="0" w:space="0" w:color="auto"/>
            <w:bottom w:val="none" w:sz="0" w:space="0" w:color="auto"/>
            <w:right w:val="none" w:sz="0" w:space="0" w:color="auto"/>
          </w:divBdr>
        </w:div>
        <w:div w:id="1246381939">
          <w:marLeft w:val="0"/>
          <w:marRight w:val="0"/>
          <w:marTop w:val="0"/>
          <w:marBottom w:val="0"/>
          <w:divBdr>
            <w:top w:val="none" w:sz="0" w:space="0" w:color="auto"/>
            <w:left w:val="none" w:sz="0" w:space="0" w:color="auto"/>
            <w:bottom w:val="none" w:sz="0" w:space="0" w:color="auto"/>
            <w:right w:val="none" w:sz="0" w:space="0" w:color="auto"/>
          </w:divBdr>
        </w:div>
        <w:div w:id="1281838217">
          <w:marLeft w:val="0"/>
          <w:marRight w:val="0"/>
          <w:marTop w:val="0"/>
          <w:marBottom w:val="0"/>
          <w:divBdr>
            <w:top w:val="none" w:sz="0" w:space="0" w:color="auto"/>
            <w:left w:val="none" w:sz="0" w:space="0" w:color="auto"/>
            <w:bottom w:val="none" w:sz="0" w:space="0" w:color="auto"/>
            <w:right w:val="none" w:sz="0" w:space="0" w:color="auto"/>
          </w:divBdr>
        </w:div>
        <w:div w:id="1293318399">
          <w:marLeft w:val="0"/>
          <w:marRight w:val="0"/>
          <w:marTop w:val="0"/>
          <w:marBottom w:val="0"/>
          <w:divBdr>
            <w:top w:val="none" w:sz="0" w:space="0" w:color="auto"/>
            <w:left w:val="none" w:sz="0" w:space="0" w:color="auto"/>
            <w:bottom w:val="none" w:sz="0" w:space="0" w:color="auto"/>
            <w:right w:val="none" w:sz="0" w:space="0" w:color="auto"/>
          </w:divBdr>
        </w:div>
        <w:div w:id="1323512511">
          <w:marLeft w:val="0"/>
          <w:marRight w:val="0"/>
          <w:marTop w:val="0"/>
          <w:marBottom w:val="0"/>
          <w:divBdr>
            <w:top w:val="none" w:sz="0" w:space="0" w:color="auto"/>
            <w:left w:val="none" w:sz="0" w:space="0" w:color="auto"/>
            <w:bottom w:val="none" w:sz="0" w:space="0" w:color="auto"/>
            <w:right w:val="none" w:sz="0" w:space="0" w:color="auto"/>
          </w:divBdr>
        </w:div>
        <w:div w:id="1499072641">
          <w:marLeft w:val="0"/>
          <w:marRight w:val="0"/>
          <w:marTop w:val="0"/>
          <w:marBottom w:val="0"/>
          <w:divBdr>
            <w:top w:val="none" w:sz="0" w:space="0" w:color="auto"/>
            <w:left w:val="none" w:sz="0" w:space="0" w:color="auto"/>
            <w:bottom w:val="none" w:sz="0" w:space="0" w:color="auto"/>
            <w:right w:val="none" w:sz="0" w:space="0" w:color="auto"/>
          </w:divBdr>
        </w:div>
        <w:div w:id="1529413876">
          <w:marLeft w:val="0"/>
          <w:marRight w:val="0"/>
          <w:marTop w:val="0"/>
          <w:marBottom w:val="0"/>
          <w:divBdr>
            <w:top w:val="none" w:sz="0" w:space="0" w:color="auto"/>
            <w:left w:val="none" w:sz="0" w:space="0" w:color="auto"/>
            <w:bottom w:val="none" w:sz="0" w:space="0" w:color="auto"/>
            <w:right w:val="none" w:sz="0" w:space="0" w:color="auto"/>
          </w:divBdr>
        </w:div>
        <w:div w:id="1689943847">
          <w:marLeft w:val="0"/>
          <w:marRight w:val="0"/>
          <w:marTop w:val="0"/>
          <w:marBottom w:val="0"/>
          <w:divBdr>
            <w:top w:val="none" w:sz="0" w:space="0" w:color="auto"/>
            <w:left w:val="none" w:sz="0" w:space="0" w:color="auto"/>
            <w:bottom w:val="none" w:sz="0" w:space="0" w:color="auto"/>
            <w:right w:val="none" w:sz="0" w:space="0" w:color="auto"/>
          </w:divBdr>
        </w:div>
        <w:div w:id="1769345914">
          <w:marLeft w:val="0"/>
          <w:marRight w:val="0"/>
          <w:marTop w:val="0"/>
          <w:marBottom w:val="0"/>
          <w:divBdr>
            <w:top w:val="none" w:sz="0" w:space="0" w:color="auto"/>
            <w:left w:val="none" w:sz="0" w:space="0" w:color="auto"/>
            <w:bottom w:val="none" w:sz="0" w:space="0" w:color="auto"/>
            <w:right w:val="none" w:sz="0" w:space="0" w:color="auto"/>
          </w:divBdr>
        </w:div>
        <w:div w:id="1934049008">
          <w:marLeft w:val="0"/>
          <w:marRight w:val="0"/>
          <w:marTop w:val="0"/>
          <w:marBottom w:val="0"/>
          <w:divBdr>
            <w:top w:val="none" w:sz="0" w:space="0" w:color="auto"/>
            <w:left w:val="none" w:sz="0" w:space="0" w:color="auto"/>
            <w:bottom w:val="none" w:sz="0" w:space="0" w:color="auto"/>
            <w:right w:val="none" w:sz="0" w:space="0" w:color="auto"/>
          </w:divBdr>
        </w:div>
        <w:div w:id="1965185140">
          <w:marLeft w:val="0"/>
          <w:marRight w:val="0"/>
          <w:marTop w:val="0"/>
          <w:marBottom w:val="0"/>
          <w:divBdr>
            <w:top w:val="none" w:sz="0" w:space="0" w:color="auto"/>
            <w:left w:val="none" w:sz="0" w:space="0" w:color="auto"/>
            <w:bottom w:val="none" w:sz="0" w:space="0" w:color="auto"/>
            <w:right w:val="none" w:sz="0" w:space="0" w:color="auto"/>
          </w:divBdr>
        </w:div>
      </w:divsChild>
    </w:div>
    <w:div w:id="492374078">
      <w:bodyDiv w:val="1"/>
      <w:marLeft w:val="0"/>
      <w:marRight w:val="0"/>
      <w:marTop w:val="0"/>
      <w:marBottom w:val="0"/>
      <w:divBdr>
        <w:top w:val="none" w:sz="0" w:space="0" w:color="auto"/>
        <w:left w:val="none" w:sz="0" w:space="0" w:color="auto"/>
        <w:bottom w:val="none" w:sz="0" w:space="0" w:color="auto"/>
        <w:right w:val="none" w:sz="0" w:space="0" w:color="auto"/>
      </w:divBdr>
    </w:div>
    <w:div w:id="651102118">
      <w:bodyDiv w:val="1"/>
      <w:marLeft w:val="0"/>
      <w:marRight w:val="0"/>
      <w:marTop w:val="0"/>
      <w:marBottom w:val="0"/>
      <w:divBdr>
        <w:top w:val="none" w:sz="0" w:space="0" w:color="auto"/>
        <w:left w:val="none" w:sz="0" w:space="0" w:color="auto"/>
        <w:bottom w:val="none" w:sz="0" w:space="0" w:color="auto"/>
        <w:right w:val="none" w:sz="0" w:space="0" w:color="auto"/>
      </w:divBdr>
    </w:div>
    <w:div w:id="720783993">
      <w:bodyDiv w:val="1"/>
      <w:marLeft w:val="0"/>
      <w:marRight w:val="0"/>
      <w:marTop w:val="0"/>
      <w:marBottom w:val="0"/>
      <w:divBdr>
        <w:top w:val="none" w:sz="0" w:space="0" w:color="auto"/>
        <w:left w:val="none" w:sz="0" w:space="0" w:color="auto"/>
        <w:bottom w:val="none" w:sz="0" w:space="0" w:color="auto"/>
        <w:right w:val="none" w:sz="0" w:space="0" w:color="auto"/>
      </w:divBdr>
    </w:div>
    <w:div w:id="865295748">
      <w:bodyDiv w:val="1"/>
      <w:marLeft w:val="0"/>
      <w:marRight w:val="0"/>
      <w:marTop w:val="0"/>
      <w:marBottom w:val="0"/>
      <w:divBdr>
        <w:top w:val="none" w:sz="0" w:space="0" w:color="auto"/>
        <w:left w:val="none" w:sz="0" w:space="0" w:color="auto"/>
        <w:bottom w:val="none" w:sz="0" w:space="0" w:color="auto"/>
        <w:right w:val="none" w:sz="0" w:space="0" w:color="auto"/>
      </w:divBdr>
    </w:div>
    <w:div w:id="905995133">
      <w:bodyDiv w:val="1"/>
      <w:marLeft w:val="0"/>
      <w:marRight w:val="0"/>
      <w:marTop w:val="0"/>
      <w:marBottom w:val="0"/>
      <w:divBdr>
        <w:top w:val="none" w:sz="0" w:space="0" w:color="auto"/>
        <w:left w:val="none" w:sz="0" w:space="0" w:color="auto"/>
        <w:bottom w:val="none" w:sz="0" w:space="0" w:color="auto"/>
        <w:right w:val="none" w:sz="0" w:space="0" w:color="auto"/>
      </w:divBdr>
    </w:div>
    <w:div w:id="946742776">
      <w:bodyDiv w:val="1"/>
      <w:marLeft w:val="0"/>
      <w:marRight w:val="0"/>
      <w:marTop w:val="0"/>
      <w:marBottom w:val="0"/>
      <w:divBdr>
        <w:top w:val="none" w:sz="0" w:space="0" w:color="auto"/>
        <w:left w:val="none" w:sz="0" w:space="0" w:color="auto"/>
        <w:bottom w:val="none" w:sz="0" w:space="0" w:color="auto"/>
        <w:right w:val="none" w:sz="0" w:space="0" w:color="auto"/>
      </w:divBdr>
    </w:div>
    <w:div w:id="993222445">
      <w:bodyDiv w:val="1"/>
      <w:marLeft w:val="0"/>
      <w:marRight w:val="0"/>
      <w:marTop w:val="0"/>
      <w:marBottom w:val="0"/>
      <w:divBdr>
        <w:top w:val="none" w:sz="0" w:space="0" w:color="auto"/>
        <w:left w:val="none" w:sz="0" w:space="0" w:color="auto"/>
        <w:bottom w:val="none" w:sz="0" w:space="0" w:color="auto"/>
        <w:right w:val="none" w:sz="0" w:space="0" w:color="auto"/>
      </w:divBdr>
    </w:div>
    <w:div w:id="1066227115">
      <w:bodyDiv w:val="1"/>
      <w:marLeft w:val="0"/>
      <w:marRight w:val="0"/>
      <w:marTop w:val="0"/>
      <w:marBottom w:val="0"/>
      <w:divBdr>
        <w:top w:val="none" w:sz="0" w:space="0" w:color="auto"/>
        <w:left w:val="none" w:sz="0" w:space="0" w:color="auto"/>
        <w:bottom w:val="none" w:sz="0" w:space="0" w:color="auto"/>
        <w:right w:val="none" w:sz="0" w:space="0" w:color="auto"/>
      </w:divBdr>
    </w:div>
    <w:div w:id="1067804256">
      <w:bodyDiv w:val="1"/>
      <w:marLeft w:val="0"/>
      <w:marRight w:val="0"/>
      <w:marTop w:val="0"/>
      <w:marBottom w:val="0"/>
      <w:divBdr>
        <w:top w:val="none" w:sz="0" w:space="0" w:color="auto"/>
        <w:left w:val="none" w:sz="0" w:space="0" w:color="auto"/>
        <w:bottom w:val="none" w:sz="0" w:space="0" w:color="auto"/>
        <w:right w:val="none" w:sz="0" w:space="0" w:color="auto"/>
      </w:divBdr>
    </w:div>
    <w:div w:id="1127548114">
      <w:bodyDiv w:val="1"/>
      <w:marLeft w:val="0"/>
      <w:marRight w:val="0"/>
      <w:marTop w:val="0"/>
      <w:marBottom w:val="0"/>
      <w:divBdr>
        <w:top w:val="none" w:sz="0" w:space="0" w:color="auto"/>
        <w:left w:val="none" w:sz="0" w:space="0" w:color="auto"/>
        <w:bottom w:val="none" w:sz="0" w:space="0" w:color="auto"/>
        <w:right w:val="none" w:sz="0" w:space="0" w:color="auto"/>
      </w:divBdr>
    </w:div>
    <w:div w:id="1219971335">
      <w:bodyDiv w:val="1"/>
      <w:marLeft w:val="0"/>
      <w:marRight w:val="0"/>
      <w:marTop w:val="0"/>
      <w:marBottom w:val="0"/>
      <w:divBdr>
        <w:top w:val="none" w:sz="0" w:space="0" w:color="auto"/>
        <w:left w:val="none" w:sz="0" w:space="0" w:color="auto"/>
        <w:bottom w:val="none" w:sz="0" w:space="0" w:color="auto"/>
        <w:right w:val="none" w:sz="0" w:space="0" w:color="auto"/>
      </w:divBdr>
    </w:div>
    <w:div w:id="1229917707">
      <w:bodyDiv w:val="1"/>
      <w:marLeft w:val="0"/>
      <w:marRight w:val="0"/>
      <w:marTop w:val="0"/>
      <w:marBottom w:val="0"/>
      <w:divBdr>
        <w:top w:val="none" w:sz="0" w:space="0" w:color="auto"/>
        <w:left w:val="none" w:sz="0" w:space="0" w:color="auto"/>
        <w:bottom w:val="none" w:sz="0" w:space="0" w:color="auto"/>
        <w:right w:val="none" w:sz="0" w:space="0" w:color="auto"/>
      </w:divBdr>
    </w:div>
    <w:div w:id="1231574738">
      <w:bodyDiv w:val="1"/>
      <w:marLeft w:val="0"/>
      <w:marRight w:val="0"/>
      <w:marTop w:val="0"/>
      <w:marBottom w:val="0"/>
      <w:divBdr>
        <w:top w:val="none" w:sz="0" w:space="0" w:color="auto"/>
        <w:left w:val="none" w:sz="0" w:space="0" w:color="auto"/>
        <w:bottom w:val="none" w:sz="0" w:space="0" w:color="auto"/>
        <w:right w:val="none" w:sz="0" w:space="0" w:color="auto"/>
      </w:divBdr>
    </w:div>
    <w:div w:id="1307975298">
      <w:bodyDiv w:val="1"/>
      <w:marLeft w:val="0"/>
      <w:marRight w:val="0"/>
      <w:marTop w:val="0"/>
      <w:marBottom w:val="0"/>
      <w:divBdr>
        <w:top w:val="none" w:sz="0" w:space="0" w:color="auto"/>
        <w:left w:val="none" w:sz="0" w:space="0" w:color="auto"/>
        <w:bottom w:val="none" w:sz="0" w:space="0" w:color="auto"/>
        <w:right w:val="none" w:sz="0" w:space="0" w:color="auto"/>
      </w:divBdr>
    </w:div>
    <w:div w:id="1588999276">
      <w:bodyDiv w:val="1"/>
      <w:marLeft w:val="0"/>
      <w:marRight w:val="0"/>
      <w:marTop w:val="0"/>
      <w:marBottom w:val="0"/>
      <w:divBdr>
        <w:top w:val="none" w:sz="0" w:space="0" w:color="auto"/>
        <w:left w:val="none" w:sz="0" w:space="0" w:color="auto"/>
        <w:bottom w:val="none" w:sz="0" w:space="0" w:color="auto"/>
        <w:right w:val="none" w:sz="0" w:space="0" w:color="auto"/>
      </w:divBdr>
    </w:div>
    <w:div w:id="1771662086">
      <w:bodyDiv w:val="1"/>
      <w:marLeft w:val="0"/>
      <w:marRight w:val="0"/>
      <w:marTop w:val="0"/>
      <w:marBottom w:val="0"/>
      <w:divBdr>
        <w:top w:val="none" w:sz="0" w:space="0" w:color="auto"/>
        <w:left w:val="none" w:sz="0" w:space="0" w:color="auto"/>
        <w:bottom w:val="none" w:sz="0" w:space="0" w:color="auto"/>
        <w:right w:val="none" w:sz="0" w:space="0" w:color="auto"/>
      </w:divBdr>
      <w:divsChild>
        <w:div w:id="459032250">
          <w:marLeft w:val="0"/>
          <w:marRight w:val="0"/>
          <w:marTop w:val="0"/>
          <w:marBottom w:val="0"/>
          <w:divBdr>
            <w:top w:val="none" w:sz="0" w:space="0" w:color="auto"/>
            <w:left w:val="none" w:sz="0" w:space="0" w:color="auto"/>
            <w:bottom w:val="none" w:sz="0" w:space="0" w:color="auto"/>
            <w:right w:val="none" w:sz="0" w:space="0" w:color="auto"/>
          </w:divBdr>
        </w:div>
        <w:div w:id="515926259">
          <w:marLeft w:val="0"/>
          <w:marRight w:val="0"/>
          <w:marTop w:val="0"/>
          <w:marBottom w:val="0"/>
          <w:divBdr>
            <w:top w:val="none" w:sz="0" w:space="0" w:color="auto"/>
            <w:left w:val="none" w:sz="0" w:space="0" w:color="auto"/>
            <w:bottom w:val="none" w:sz="0" w:space="0" w:color="auto"/>
            <w:right w:val="none" w:sz="0" w:space="0" w:color="auto"/>
          </w:divBdr>
        </w:div>
        <w:div w:id="603077845">
          <w:marLeft w:val="0"/>
          <w:marRight w:val="0"/>
          <w:marTop w:val="0"/>
          <w:marBottom w:val="0"/>
          <w:divBdr>
            <w:top w:val="none" w:sz="0" w:space="0" w:color="auto"/>
            <w:left w:val="none" w:sz="0" w:space="0" w:color="auto"/>
            <w:bottom w:val="none" w:sz="0" w:space="0" w:color="auto"/>
            <w:right w:val="none" w:sz="0" w:space="0" w:color="auto"/>
          </w:divBdr>
        </w:div>
        <w:div w:id="633340277">
          <w:marLeft w:val="0"/>
          <w:marRight w:val="0"/>
          <w:marTop w:val="0"/>
          <w:marBottom w:val="0"/>
          <w:divBdr>
            <w:top w:val="none" w:sz="0" w:space="0" w:color="auto"/>
            <w:left w:val="none" w:sz="0" w:space="0" w:color="auto"/>
            <w:bottom w:val="none" w:sz="0" w:space="0" w:color="auto"/>
            <w:right w:val="none" w:sz="0" w:space="0" w:color="auto"/>
          </w:divBdr>
        </w:div>
        <w:div w:id="777869010">
          <w:marLeft w:val="0"/>
          <w:marRight w:val="0"/>
          <w:marTop w:val="0"/>
          <w:marBottom w:val="0"/>
          <w:divBdr>
            <w:top w:val="none" w:sz="0" w:space="0" w:color="auto"/>
            <w:left w:val="none" w:sz="0" w:space="0" w:color="auto"/>
            <w:bottom w:val="none" w:sz="0" w:space="0" w:color="auto"/>
            <w:right w:val="none" w:sz="0" w:space="0" w:color="auto"/>
          </w:divBdr>
        </w:div>
        <w:div w:id="1010256338">
          <w:marLeft w:val="0"/>
          <w:marRight w:val="0"/>
          <w:marTop w:val="0"/>
          <w:marBottom w:val="0"/>
          <w:divBdr>
            <w:top w:val="none" w:sz="0" w:space="0" w:color="auto"/>
            <w:left w:val="none" w:sz="0" w:space="0" w:color="auto"/>
            <w:bottom w:val="none" w:sz="0" w:space="0" w:color="auto"/>
            <w:right w:val="none" w:sz="0" w:space="0" w:color="auto"/>
          </w:divBdr>
        </w:div>
        <w:div w:id="1050614333">
          <w:marLeft w:val="0"/>
          <w:marRight w:val="0"/>
          <w:marTop w:val="0"/>
          <w:marBottom w:val="0"/>
          <w:divBdr>
            <w:top w:val="none" w:sz="0" w:space="0" w:color="auto"/>
            <w:left w:val="none" w:sz="0" w:space="0" w:color="auto"/>
            <w:bottom w:val="none" w:sz="0" w:space="0" w:color="auto"/>
            <w:right w:val="none" w:sz="0" w:space="0" w:color="auto"/>
          </w:divBdr>
        </w:div>
        <w:div w:id="1288242607">
          <w:marLeft w:val="0"/>
          <w:marRight w:val="0"/>
          <w:marTop w:val="0"/>
          <w:marBottom w:val="0"/>
          <w:divBdr>
            <w:top w:val="none" w:sz="0" w:space="0" w:color="auto"/>
            <w:left w:val="none" w:sz="0" w:space="0" w:color="auto"/>
            <w:bottom w:val="none" w:sz="0" w:space="0" w:color="auto"/>
            <w:right w:val="none" w:sz="0" w:space="0" w:color="auto"/>
          </w:divBdr>
        </w:div>
        <w:div w:id="1340306713">
          <w:marLeft w:val="0"/>
          <w:marRight w:val="0"/>
          <w:marTop w:val="0"/>
          <w:marBottom w:val="0"/>
          <w:divBdr>
            <w:top w:val="none" w:sz="0" w:space="0" w:color="auto"/>
            <w:left w:val="none" w:sz="0" w:space="0" w:color="auto"/>
            <w:bottom w:val="none" w:sz="0" w:space="0" w:color="auto"/>
            <w:right w:val="none" w:sz="0" w:space="0" w:color="auto"/>
          </w:divBdr>
        </w:div>
        <w:div w:id="1347705981">
          <w:marLeft w:val="0"/>
          <w:marRight w:val="0"/>
          <w:marTop w:val="0"/>
          <w:marBottom w:val="0"/>
          <w:divBdr>
            <w:top w:val="none" w:sz="0" w:space="0" w:color="auto"/>
            <w:left w:val="none" w:sz="0" w:space="0" w:color="auto"/>
            <w:bottom w:val="none" w:sz="0" w:space="0" w:color="auto"/>
            <w:right w:val="none" w:sz="0" w:space="0" w:color="auto"/>
          </w:divBdr>
        </w:div>
        <w:div w:id="1452171365">
          <w:marLeft w:val="0"/>
          <w:marRight w:val="0"/>
          <w:marTop w:val="0"/>
          <w:marBottom w:val="0"/>
          <w:divBdr>
            <w:top w:val="none" w:sz="0" w:space="0" w:color="auto"/>
            <w:left w:val="none" w:sz="0" w:space="0" w:color="auto"/>
            <w:bottom w:val="none" w:sz="0" w:space="0" w:color="auto"/>
            <w:right w:val="none" w:sz="0" w:space="0" w:color="auto"/>
          </w:divBdr>
        </w:div>
        <w:div w:id="1860116026">
          <w:marLeft w:val="0"/>
          <w:marRight w:val="0"/>
          <w:marTop w:val="0"/>
          <w:marBottom w:val="0"/>
          <w:divBdr>
            <w:top w:val="none" w:sz="0" w:space="0" w:color="auto"/>
            <w:left w:val="none" w:sz="0" w:space="0" w:color="auto"/>
            <w:bottom w:val="none" w:sz="0" w:space="0" w:color="auto"/>
            <w:right w:val="none" w:sz="0" w:space="0" w:color="auto"/>
          </w:divBdr>
        </w:div>
        <w:div w:id="1994139469">
          <w:marLeft w:val="0"/>
          <w:marRight w:val="0"/>
          <w:marTop w:val="0"/>
          <w:marBottom w:val="0"/>
          <w:divBdr>
            <w:top w:val="none" w:sz="0" w:space="0" w:color="auto"/>
            <w:left w:val="none" w:sz="0" w:space="0" w:color="auto"/>
            <w:bottom w:val="none" w:sz="0" w:space="0" w:color="auto"/>
            <w:right w:val="none" w:sz="0" w:space="0" w:color="auto"/>
          </w:divBdr>
        </w:div>
      </w:divsChild>
    </w:div>
    <w:div w:id="1789004266">
      <w:bodyDiv w:val="1"/>
      <w:marLeft w:val="0"/>
      <w:marRight w:val="0"/>
      <w:marTop w:val="0"/>
      <w:marBottom w:val="0"/>
      <w:divBdr>
        <w:top w:val="none" w:sz="0" w:space="0" w:color="auto"/>
        <w:left w:val="none" w:sz="0" w:space="0" w:color="auto"/>
        <w:bottom w:val="none" w:sz="0" w:space="0" w:color="auto"/>
        <w:right w:val="none" w:sz="0" w:space="0" w:color="auto"/>
      </w:divBdr>
      <w:divsChild>
        <w:div w:id="114175814">
          <w:marLeft w:val="0"/>
          <w:marRight w:val="0"/>
          <w:marTop w:val="0"/>
          <w:marBottom w:val="0"/>
          <w:divBdr>
            <w:top w:val="none" w:sz="0" w:space="0" w:color="auto"/>
            <w:left w:val="none" w:sz="0" w:space="0" w:color="auto"/>
            <w:bottom w:val="none" w:sz="0" w:space="0" w:color="auto"/>
            <w:right w:val="none" w:sz="0" w:space="0" w:color="auto"/>
          </w:divBdr>
        </w:div>
        <w:div w:id="297732183">
          <w:marLeft w:val="0"/>
          <w:marRight w:val="0"/>
          <w:marTop w:val="0"/>
          <w:marBottom w:val="0"/>
          <w:divBdr>
            <w:top w:val="none" w:sz="0" w:space="0" w:color="auto"/>
            <w:left w:val="none" w:sz="0" w:space="0" w:color="auto"/>
            <w:bottom w:val="none" w:sz="0" w:space="0" w:color="auto"/>
            <w:right w:val="none" w:sz="0" w:space="0" w:color="auto"/>
          </w:divBdr>
        </w:div>
        <w:div w:id="303660779">
          <w:marLeft w:val="0"/>
          <w:marRight w:val="0"/>
          <w:marTop w:val="0"/>
          <w:marBottom w:val="0"/>
          <w:divBdr>
            <w:top w:val="none" w:sz="0" w:space="0" w:color="auto"/>
            <w:left w:val="none" w:sz="0" w:space="0" w:color="auto"/>
            <w:bottom w:val="none" w:sz="0" w:space="0" w:color="auto"/>
            <w:right w:val="none" w:sz="0" w:space="0" w:color="auto"/>
          </w:divBdr>
        </w:div>
        <w:div w:id="325011310">
          <w:marLeft w:val="0"/>
          <w:marRight w:val="0"/>
          <w:marTop w:val="0"/>
          <w:marBottom w:val="0"/>
          <w:divBdr>
            <w:top w:val="none" w:sz="0" w:space="0" w:color="auto"/>
            <w:left w:val="none" w:sz="0" w:space="0" w:color="auto"/>
            <w:bottom w:val="none" w:sz="0" w:space="0" w:color="auto"/>
            <w:right w:val="none" w:sz="0" w:space="0" w:color="auto"/>
          </w:divBdr>
        </w:div>
        <w:div w:id="354309794">
          <w:marLeft w:val="0"/>
          <w:marRight w:val="0"/>
          <w:marTop w:val="0"/>
          <w:marBottom w:val="0"/>
          <w:divBdr>
            <w:top w:val="none" w:sz="0" w:space="0" w:color="auto"/>
            <w:left w:val="none" w:sz="0" w:space="0" w:color="auto"/>
            <w:bottom w:val="none" w:sz="0" w:space="0" w:color="auto"/>
            <w:right w:val="none" w:sz="0" w:space="0" w:color="auto"/>
          </w:divBdr>
        </w:div>
        <w:div w:id="515003958">
          <w:marLeft w:val="0"/>
          <w:marRight w:val="0"/>
          <w:marTop w:val="0"/>
          <w:marBottom w:val="0"/>
          <w:divBdr>
            <w:top w:val="none" w:sz="0" w:space="0" w:color="auto"/>
            <w:left w:val="none" w:sz="0" w:space="0" w:color="auto"/>
            <w:bottom w:val="none" w:sz="0" w:space="0" w:color="auto"/>
            <w:right w:val="none" w:sz="0" w:space="0" w:color="auto"/>
          </w:divBdr>
        </w:div>
        <w:div w:id="740300005">
          <w:marLeft w:val="0"/>
          <w:marRight w:val="0"/>
          <w:marTop w:val="0"/>
          <w:marBottom w:val="0"/>
          <w:divBdr>
            <w:top w:val="none" w:sz="0" w:space="0" w:color="auto"/>
            <w:left w:val="none" w:sz="0" w:space="0" w:color="auto"/>
            <w:bottom w:val="none" w:sz="0" w:space="0" w:color="auto"/>
            <w:right w:val="none" w:sz="0" w:space="0" w:color="auto"/>
          </w:divBdr>
        </w:div>
        <w:div w:id="936332829">
          <w:marLeft w:val="0"/>
          <w:marRight w:val="0"/>
          <w:marTop w:val="0"/>
          <w:marBottom w:val="0"/>
          <w:divBdr>
            <w:top w:val="none" w:sz="0" w:space="0" w:color="auto"/>
            <w:left w:val="none" w:sz="0" w:space="0" w:color="auto"/>
            <w:bottom w:val="none" w:sz="0" w:space="0" w:color="auto"/>
            <w:right w:val="none" w:sz="0" w:space="0" w:color="auto"/>
          </w:divBdr>
        </w:div>
        <w:div w:id="1293173024">
          <w:marLeft w:val="0"/>
          <w:marRight w:val="0"/>
          <w:marTop w:val="0"/>
          <w:marBottom w:val="0"/>
          <w:divBdr>
            <w:top w:val="none" w:sz="0" w:space="0" w:color="auto"/>
            <w:left w:val="none" w:sz="0" w:space="0" w:color="auto"/>
            <w:bottom w:val="none" w:sz="0" w:space="0" w:color="auto"/>
            <w:right w:val="none" w:sz="0" w:space="0" w:color="auto"/>
          </w:divBdr>
        </w:div>
        <w:div w:id="1449003806">
          <w:marLeft w:val="0"/>
          <w:marRight w:val="0"/>
          <w:marTop w:val="0"/>
          <w:marBottom w:val="0"/>
          <w:divBdr>
            <w:top w:val="none" w:sz="0" w:space="0" w:color="auto"/>
            <w:left w:val="none" w:sz="0" w:space="0" w:color="auto"/>
            <w:bottom w:val="none" w:sz="0" w:space="0" w:color="auto"/>
            <w:right w:val="none" w:sz="0" w:space="0" w:color="auto"/>
          </w:divBdr>
        </w:div>
        <w:div w:id="1931960048">
          <w:marLeft w:val="0"/>
          <w:marRight w:val="0"/>
          <w:marTop w:val="0"/>
          <w:marBottom w:val="0"/>
          <w:divBdr>
            <w:top w:val="none" w:sz="0" w:space="0" w:color="auto"/>
            <w:left w:val="none" w:sz="0" w:space="0" w:color="auto"/>
            <w:bottom w:val="none" w:sz="0" w:space="0" w:color="auto"/>
            <w:right w:val="none" w:sz="0" w:space="0" w:color="auto"/>
          </w:divBdr>
        </w:div>
      </w:divsChild>
    </w:div>
    <w:div w:id="1791974769">
      <w:bodyDiv w:val="1"/>
      <w:marLeft w:val="0"/>
      <w:marRight w:val="0"/>
      <w:marTop w:val="0"/>
      <w:marBottom w:val="0"/>
      <w:divBdr>
        <w:top w:val="none" w:sz="0" w:space="0" w:color="auto"/>
        <w:left w:val="none" w:sz="0" w:space="0" w:color="auto"/>
        <w:bottom w:val="none" w:sz="0" w:space="0" w:color="auto"/>
        <w:right w:val="none" w:sz="0" w:space="0" w:color="auto"/>
      </w:divBdr>
    </w:div>
    <w:div w:id="1840341919">
      <w:bodyDiv w:val="1"/>
      <w:marLeft w:val="0"/>
      <w:marRight w:val="0"/>
      <w:marTop w:val="0"/>
      <w:marBottom w:val="0"/>
      <w:divBdr>
        <w:top w:val="none" w:sz="0" w:space="0" w:color="auto"/>
        <w:left w:val="none" w:sz="0" w:space="0" w:color="auto"/>
        <w:bottom w:val="none" w:sz="0" w:space="0" w:color="auto"/>
        <w:right w:val="none" w:sz="0" w:space="0" w:color="auto"/>
      </w:divBdr>
    </w:div>
    <w:div w:id="1842115718">
      <w:bodyDiv w:val="1"/>
      <w:marLeft w:val="0"/>
      <w:marRight w:val="0"/>
      <w:marTop w:val="0"/>
      <w:marBottom w:val="0"/>
      <w:divBdr>
        <w:top w:val="none" w:sz="0" w:space="0" w:color="auto"/>
        <w:left w:val="none" w:sz="0" w:space="0" w:color="auto"/>
        <w:bottom w:val="none" w:sz="0" w:space="0" w:color="auto"/>
        <w:right w:val="none" w:sz="0" w:space="0" w:color="auto"/>
      </w:divBdr>
    </w:div>
    <w:div w:id="212226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7C685A-C735-4F02-8A2F-0B0A5C4ED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468</Words>
  <Characters>36871</Characters>
  <Application>Microsoft Office Word</Application>
  <DocSecurity>0</DocSecurity>
  <Lines>307</Lines>
  <Paragraphs>86</Paragraphs>
  <ScaleCrop>false</ScaleCrop>
  <HeadingPairs>
    <vt:vector size="2" baseType="variant">
      <vt:variant>
        <vt:lpstr>Título</vt:lpstr>
      </vt:variant>
      <vt:variant>
        <vt:i4>1</vt:i4>
      </vt:variant>
    </vt:vector>
  </HeadingPairs>
  <TitlesOfParts>
    <vt:vector size="1" baseType="lpstr">
      <vt:lpstr>Métodos</vt:lpstr>
    </vt:vector>
  </TitlesOfParts>
  <Company>INTA EEAI Barrow</Company>
  <LinksUpToDate>false</LinksUpToDate>
  <CharactersWithSpaces>43253</CharactersWithSpaces>
  <SharedDoc>false</SharedDoc>
  <HLinks>
    <vt:vector size="24" baseType="variant">
      <vt:variant>
        <vt:i4>6488185</vt:i4>
      </vt:variant>
      <vt:variant>
        <vt:i4>13</vt:i4>
      </vt:variant>
      <vt:variant>
        <vt:i4>0</vt:i4>
      </vt:variant>
      <vt:variant>
        <vt:i4>5</vt:i4>
      </vt:variant>
      <vt:variant>
        <vt:lpwstr>http://dx.doi.org/10.1038/nclimate2538</vt:lpwstr>
      </vt:variant>
      <vt:variant>
        <vt:lpwstr/>
      </vt:variant>
      <vt:variant>
        <vt:i4>1638477</vt:i4>
      </vt:variant>
      <vt:variant>
        <vt:i4>10</vt:i4>
      </vt:variant>
      <vt:variant>
        <vt:i4>0</vt:i4>
      </vt:variant>
      <vt:variant>
        <vt:i4>5</vt:i4>
      </vt:variant>
      <vt:variant>
        <vt:lpwstr>http://dx.doi.org/10.1126/science.1167755</vt:lpwstr>
      </vt:variant>
      <vt:variant>
        <vt:lpwstr/>
      </vt:variant>
      <vt:variant>
        <vt:i4>3997813</vt:i4>
      </vt:variant>
      <vt:variant>
        <vt:i4>7</vt:i4>
      </vt:variant>
      <vt:variant>
        <vt:i4>0</vt:i4>
      </vt:variant>
      <vt:variant>
        <vt:i4>5</vt:i4>
      </vt:variant>
      <vt:variant>
        <vt:lpwstr>https://doi.org/10.4236/ijcm.2017.82007</vt:lpwstr>
      </vt:variant>
      <vt:variant>
        <vt:lpwstr/>
      </vt:variant>
      <vt:variant>
        <vt:i4>7471195</vt:i4>
      </vt:variant>
      <vt:variant>
        <vt:i4>0</vt:i4>
      </vt:variant>
      <vt:variant>
        <vt:i4>0</vt:i4>
      </vt:variant>
      <vt:variant>
        <vt:i4>5</vt:i4>
      </vt:variant>
      <vt:variant>
        <vt:lpwstr>mailto:giaccio.gustavo@inta.gob.a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étodos</dc:title>
  <dc:creator>Gustavo Giaccio</dc:creator>
  <cp:lastModifiedBy>Gustavo Carlos María Giaccio</cp:lastModifiedBy>
  <cp:revision>2</cp:revision>
  <cp:lastPrinted>2019-04-29T17:18:00Z</cp:lastPrinted>
  <dcterms:created xsi:type="dcterms:W3CDTF">2019-05-29T17:31:00Z</dcterms:created>
  <dcterms:modified xsi:type="dcterms:W3CDTF">2019-05-29T17:31:00Z</dcterms:modified>
</cp:coreProperties>
</file>